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3E838" w14:textId="13D2AEAF" w:rsidR="00F150CB" w:rsidRPr="00897D5C" w:rsidRDefault="00C43CCB" w:rsidP="0081471E">
      <w:pPr>
        <w:pStyle w:val="Heading1NoTOC"/>
      </w:pPr>
      <w:r w:rsidRPr="00897D5C">
        <w:t>Abstra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C8016E" w14:paraId="6E52C1A1" w14:textId="77777777" w:rsidTr="00C148FC">
        <w:tc>
          <w:tcPr>
            <w:tcW w:w="9016" w:type="dxa"/>
            <w:tcBorders>
              <w:left w:val="single" w:sz="18" w:space="0" w:color="auto"/>
            </w:tcBorders>
          </w:tcPr>
          <w:p w14:paraId="35C8AAF1" w14:textId="59292C9B" w:rsidR="00C8016E" w:rsidRPr="00C8016E" w:rsidRDefault="00C8016E" w:rsidP="00C148FC">
            <w:r w:rsidRPr="0081471E">
              <w:t>Research Statement</w:t>
            </w:r>
            <w:r w:rsidR="00363D47" w:rsidRPr="0081471E">
              <w:t xml:space="preserve">: </w:t>
            </w:r>
            <w:r w:rsidRPr="00C8016E">
              <w:t>How have manufacturers of IoT / smart home devices have addressed the increasing concerns of digital privacy and product security</w:t>
            </w:r>
          </w:p>
        </w:tc>
      </w:tr>
    </w:tbl>
    <w:p w14:paraId="17305B78" w14:textId="450CD94A" w:rsidR="000830F6" w:rsidRDefault="00F150CB" w:rsidP="0081471E">
      <w:pPr>
        <w:spacing w:before="360"/>
        <w:jc w:val="both"/>
      </w:pPr>
      <w:r w:rsidRPr="00F150CB">
        <w:t xml:space="preserve">With the </w:t>
      </w:r>
      <w:r>
        <w:t xml:space="preserve">ever-growing adoption of </w:t>
      </w:r>
      <w:r w:rsidRPr="00F150CB">
        <w:t>convenient and user</w:t>
      </w:r>
      <w:r>
        <w:t>-</w:t>
      </w:r>
      <w:r w:rsidRPr="00F150CB">
        <w:t>friendly Internet of Things devices,</w:t>
      </w:r>
      <w:r w:rsidR="009C6C0F">
        <w:t xml:space="preserve"> more and more </w:t>
      </w:r>
      <w:r w:rsidR="004A654F">
        <w:t xml:space="preserve">objects around us </w:t>
      </w:r>
      <w:r w:rsidR="00AA01D6">
        <w:t>make their way onto the</w:t>
      </w:r>
      <w:r w:rsidR="00A432FC">
        <w:t xml:space="preserve"> internet</w:t>
      </w:r>
      <w:r w:rsidR="00EE61E9">
        <w:t>, requiring the web for one reason or another. Despite the u</w:t>
      </w:r>
      <w:r w:rsidRPr="00F150CB">
        <w:t xml:space="preserve">nknown nature of communication </w:t>
      </w:r>
      <w:r w:rsidR="00463EF3">
        <w:t xml:space="preserve">and limited transparency of data, such </w:t>
      </w:r>
      <w:r w:rsidRPr="00F150CB">
        <w:t xml:space="preserve">privacy concerns </w:t>
      </w:r>
      <w:r w:rsidR="00463EF3">
        <w:t xml:space="preserve">are </w:t>
      </w:r>
      <w:r w:rsidRPr="00F150CB">
        <w:t xml:space="preserve">often overlooked </w:t>
      </w:r>
      <w:r w:rsidR="00463EF3">
        <w:t xml:space="preserve">in </w:t>
      </w:r>
      <w:r w:rsidRPr="00F150CB">
        <w:t xml:space="preserve">exchange for convenience. This </w:t>
      </w:r>
      <w:r w:rsidR="00181889">
        <w:t xml:space="preserve">paper audits the </w:t>
      </w:r>
      <w:proofErr w:type="spellStart"/>
      <w:r w:rsidR="00181889">
        <w:t>Roborock</w:t>
      </w:r>
      <w:proofErr w:type="spellEnd"/>
      <w:r w:rsidR="00181889">
        <w:t xml:space="preserve"> S6 </w:t>
      </w:r>
      <w:r w:rsidRPr="00F150CB">
        <w:t xml:space="preserve">robotic vacuum cleaner to assess </w:t>
      </w:r>
      <w:r w:rsidR="00734730">
        <w:t xml:space="preserve">its </w:t>
      </w:r>
      <w:r w:rsidRPr="00F150CB">
        <w:t>internal</w:t>
      </w:r>
      <w:r w:rsidR="00734730">
        <w:t xml:space="preserve"> o</w:t>
      </w:r>
      <w:r w:rsidRPr="00F150CB">
        <w:t xml:space="preserve">perations and </w:t>
      </w:r>
      <w:r w:rsidR="005319E5">
        <w:t>network activity behaviour</w:t>
      </w:r>
      <w:r w:rsidRPr="00F150CB">
        <w:t xml:space="preserve">, as to investigate any potential vulnerabilities that may render the device </w:t>
      </w:r>
      <w:r w:rsidR="00733319">
        <w:t xml:space="preserve">unsafe or </w:t>
      </w:r>
      <w:r w:rsidRPr="00F150CB">
        <w:t>insecure.</w:t>
      </w:r>
    </w:p>
    <w:p w14:paraId="63C33C9A" w14:textId="7E7777B9" w:rsidR="0023602E" w:rsidRDefault="008E00BD" w:rsidP="00C95B88">
      <w:pPr>
        <w:jc w:val="both"/>
      </w:pPr>
      <w:r>
        <w:t xml:space="preserve">A combination of </w:t>
      </w:r>
      <w:r w:rsidR="0047086B">
        <w:t xml:space="preserve">dynamic and static </w:t>
      </w:r>
      <w:r w:rsidR="00BB35C6">
        <w:t xml:space="preserve">binary </w:t>
      </w:r>
      <w:r>
        <w:t>analysis</w:t>
      </w:r>
      <w:r w:rsidR="0047086B">
        <w:t xml:space="preserve"> </w:t>
      </w:r>
      <w:r w:rsidR="00497CD7">
        <w:t xml:space="preserve">methods </w:t>
      </w:r>
      <w:proofErr w:type="gramStart"/>
      <w:r w:rsidR="00497CD7">
        <w:t>were</w:t>
      </w:r>
      <w:proofErr w:type="gramEnd"/>
      <w:r w:rsidR="0047086B">
        <w:t xml:space="preserve"> performed to</w:t>
      </w:r>
      <w:r w:rsidR="009E1F41">
        <w:t xml:space="preserve"> assess the security of the device, and network activity was </w:t>
      </w:r>
      <w:r w:rsidR="00BE6E05">
        <w:t xml:space="preserve">inspected </w:t>
      </w:r>
      <w:r w:rsidR="009E1F41">
        <w:t xml:space="preserve">to verify the contents of </w:t>
      </w:r>
      <w:r w:rsidR="00CC04AE">
        <w:t xml:space="preserve">network </w:t>
      </w:r>
      <w:r w:rsidR="00DE3434">
        <w:t>traffic</w:t>
      </w:r>
      <w:r w:rsidR="00F24EF3">
        <w:t>.</w:t>
      </w:r>
      <w:r w:rsidR="00C2195F">
        <w:t xml:space="preserve"> </w:t>
      </w:r>
      <w:r w:rsidR="006E7A16">
        <w:t>Investigation r</w:t>
      </w:r>
      <w:r w:rsidR="008662D4">
        <w:t xml:space="preserve">esults </w:t>
      </w:r>
      <w:r w:rsidR="008B0BEF">
        <w:t>reveal</w:t>
      </w:r>
      <w:r w:rsidR="009B0A87">
        <w:t>ed</w:t>
      </w:r>
      <w:r w:rsidR="008B0BEF">
        <w:t xml:space="preserve"> </w:t>
      </w:r>
      <w:r w:rsidR="00116E8D">
        <w:t>discrepancies in both the security</w:t>
      </w:r>
      <w:r w:rsidR="004F0B9E">
        <w:t xml:space="preserve"> of the product, and </w:t>
      </w:r>
      <w:r w:rsidR="00295B71">
        <w:t xml:space="preserve">the </w:t>
      </w:r>
      <w:r w:rsidR="004F0B9E">
        <w:t>privacy of user data</w:t>
      </w:r>
      <w:r w:rsidR="00C2195F">
        <w:t xml:space="preserve"> pertaining to </w:t>
      </w:r>
      <w:r w:rsidR="00461881">
        <w:t xml:space="preserve">authentication </w:t>
      </w:r>
      <w:r w:rsidR="00500854">
        <w:t>credential</w:t>
      </w:r>
      <w:r w:rsidR="00461881">
        <w:t xml:space="preserve">s. </w:t>
      </w:r>
      <w:r w:rsidR="00ED3EFD">
        <w:t>Notably, a</w:t>
      </w:r>
      <w:r w:rsidR="00461881">
        <w:t xml:space="preserve"> novel command injection exploit </w:t>
      </w:r>
      <w:r w:rsidR="00836AF4">
        <w:t xml:space="preserve">was </w:t>
      </w:r>
      <w:r w:rsidR="00461881">
        <w:t>proposed</w:t>
      </w:r>
      <w:r w:rsidR="00EB4D08">
        <w:t xml:space="preserve">, and suggestions were </w:t>
      </w:r>
      <w:r w:rsidR="00C50A46">
        <w:t xml:space="preserve">made to better improve the device’s security </w:t>
      </w:r>
      <w:r w:rsidR="00026DCD">
        <w:t>and privacy.</w:t>
      </w:r>
    </w:p>
    <w:p w14:paraId="10F7E8BC" w14:textId="7F8F4611" w:rsidR="0081471E" w:rsidRDefault="0081471E">
      <w:r>
        <w:br w:type="page"/>
      </w:r>
    </w:p>
    <w:p w14:paraId="649886C7" w14:textId="24BC66EB" w:rsidR="00015179" w:rsidRPr="00EF4187" w:rsidRDefault="009462CC" w:rsidP="0081471E">
      <w:pPr>
        <w:pStyle w:val="Heading1NoTOC"/>
      </w:pPr>
      <w:r w:rsidRPr="00897D5C">
        <w:t>Acknowledg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015179" w14:paraId="2E5EE6B1" w14:textId="77777777" w:rsidTr="002533A1">
        <w:tc>
          <w:tcPr>
            <w:tcW w:w="9016" w:type="dxa"/>
            <w:tcBorders>
              <w:left w:val="single" w:sz="18" w:space="0" w:color="auto"/>
            </w:tcBorders>
          </w:tcPr>
          <w:p w14:paraId="08F80831" w14:textId="5CBAB6CE" w:rsidR="00015179" w:rsidRPr="002533A1" w:rsidRDefault="00015179" w:rsidP="00015179">
            <w:r w:rsidRPr="006B3EF3">
              <w:rPr>
                <w:sz w:val="28"/>
                <w:szCs w:val="28"/>
              </w:rPr>
              <w:t>sonder</w:t>
            </w:r>
            <w:r w:rsidRPr="006B3EF3">
              <w:t xml:space="preserve"> </w:t>
            </w:r>
            <w:r w:rsidRPr="006B3EF3">
              <w:rPr>
                <w:color w:val="808080" w:themeColor="background1" w:themeShade="80"/>
              </w:rPr>
              <w:t>(noun)</w:t>
            </w:r>
            <w:r w:rsidRPr="002533A1">
              <w:br/>
              <w:t xml:space="preserve">the realisation that each random </w:t>
            </w:r>
            <w:proofErr w:type="spellStart"/>
            <w:r w:rsidRPr="002533A1">
              <w:t>passerby</w:t>
            </w:r>
            <w:proofErr w:type="spellEnd"/>
            <w:r w:rsidRPr="002533A1">
              <w:t xml:space="preserve"> is living a life as vivid and complex as your own</w:t>
            </w:r>
          </w:p>
        </w:tc>
      </w:tr>
    </w:tbl>
    <w:p w14:paraId="2D41C522" w14:textId="77777777" w:rsidR="00015179" w:rsidRPr="00015179" w:rsidRDefault="00015179" w:rsidP="00015179"/>
    <w:p w14:paraId="4DBF81D3" w14:textId="244A0ADA" w:rsidR="00FE7F97" w:rsidRDefault="00FE7F97" w:rsidP="008D1372">
      <w:pPr>
        <w:jc w:val="both"/>
      </w:pPr>
      <w:r>
        <w:t>I would like to thank my family</w:t>
      </w:r>
      <w:r w:rsidR="00AA68EA">
        <w:t xml:space="preserve"> and</w:t>
      </w:r>
      <w:r>
        <w:t xml:space="preserve"> friends for supporting me through my </w:t>
      </w:r>
      <w:r w:rsidR="00154FA4">
        <w:t xml:space="preserve">ventures and adventures </w:t>
      </w:r>
      <w:r>
        <w:t xml:space="preserve">at </w:t>
      </w:r>
      <w:r w:rsidR="00154FA4">
        <w:t xml:space="preserve">the University of New South Wales. This support </w:t>
      </w:r>
      <w:r w:rsidR="00015179">
        <w:t xml:space="preserve">was not solely </w:t>
      </w:r>
      <w:r w:rsidR="00FA01D6">
        <w:t>just for</w:t>
      </w:r>
      <w:r w:rsidR="00E9688E">
        <w:t xml:space="preserve"> </w:t>
      </w:r>
      <w:r w:rsidR="00015179">
        <w:t xml:space="preserve">this </w:t>
      </w:r>
      <w:r w:rsidR="00154FA4">
        <w:t xml:space="preserve">thesis adventure that I had decided to embark on, nor was it </w:t>
      </w:r>
      <w:r w:rsidR="00E9688E">
        <w:t>just from</w:t>
      </w:r>
      <w:r w:rsidR="00154FA4">
        <w:t xml:space="preserve"> the wisdom or knowledge I learned or gained, </w:t>
      </w:r>
      <w:r w:rsidR="00015179">
        <w:t xml:space="preserve">but </w:t>
      </w:r>
      <w:r w:rsidR="00FA01D6">
        <w:t xml:space="preserve">from </w:t>
      </w:r>
      <w:r w:rsidR="00015179">
        <w:t>every moment shared with others in the downtimes and pauses of my</w:t>
      </w:r>
      <w:r w:rsidR="00E9688E">
        <w:t>,</w:t>
      </w:r>
      <w:r w:rsidR="00015179">
        <w:t xml:space="preserve"> and our </w:t>
      </w:r>
      <w:proofErr w:type="spellStart"/>
      <w:r w:rsidR="00015179">
        <w:t>sonderous</w:t>
      </w:r>
      <w:proofErr w:type="spellEnd"/>
      <w:r w:rsidR="00015179">
        <w:t xml:space="preserve"> lives</w:t>
      </w:r>
      <w:r w:rsidR="00E9688E">
        <w:t>.</w:t>
      </w:r>
    </w:p>
    <w:p w14:paraId="5ED8E5F3" w14:textId="0B5BA912" w:rsidR="00E9688E" w:rsidRDefault="00AA68EA" w:rsidP="008D1372">
      <w:pPr>
        <w:jc w:val="both"/>
      </w:pPr>
      <w:r>
        <w:t xml:space="preserve">Thank you to my peers and students from my tutorial classes who showed </w:t>
      </w:r>
      <w:r w:rsidR="00FA01D6">
        <w:t xml:space="preserve">curiosity </w:t>
      </w:r>
      <w:r>
        <w:t xml:space="preserve">in my research, gave me a platform to share my passion, and a </w:t>
      </w:r>
      <w:r w:rsidR="00FA01D6">
        <w:t xml:space="preserve">provided me a </w:t>
      </w:r>
      <w:r>
        <w:t>means to stay motivated</w:t>
      </w:r>
      <w:r w:rsidR="00FA01D6">
        <w:t>.</w:t>
      </w:r>
      <w:r w:rsidR="00745CE0">
        <w:t xml:space="preserve"> </w:t>
      </w:r>
      <w:r w:rsidR="004F0A2A">
        <w:t>A</w:t>
      </w:r>
      <w:r w:rsidR="00745CE0">
        <w:t xml:space="preserve"> </w:t>
      </w:r>
      <w:r w:rsidR="004F0A2A">
        <w:t xml:space="preserve">special </w:t>
      </w:r>
      <w:r w:rsidR="00745CE0">
        <w:t xml:space="preserve">thank you to the friends </w:t>
      </w:r>
      <w:r w:rsidR="00BC1074">
        <w:t xml:space="preserve">who basically </w:t>
      </w:r>
      <w:r w:rsidR="008B7C54">
        <w:t xml:space="preserve">sat around with me doing </w:t>
      </w:r>
      <w:r w:rsidR="00BC1074">
        <w:t xml:space="preserve">nothing - yet </w:t>
      </w:r>
      <w:r w:rsidR="004F0A2A">
        <w:t>made those moments so very memorable.</w:t>
      </w:r>
    </w:p>
    <w:p w14:paraId="33E5AE7B" w14:textId="39001A22" w:rsidR="00BC1074" w:rsidRDefault="00BC1074" w:rsidP="008D1372">
      <w:pPr>
        <w:jc w:val="both"/>
      </w:pPr>
      <w:r>
        <w:t>Thank you to my supervisor Lachlan and Prof. Richard Buckland for the various resources, tips, tricks and meaningful yet entertaining conversations about computers, and other things along those lines...</w:t>
      </w:r>
    </w:p>
    <w:p w14:paraId="1200417E" w14:textId="042BABBE" w:rsidR="0081471E" w:rsidRDefault="00AA68EA" w:rsidP="008D1372">
      <w:pPr>
        <w:jc w:val="both"/>
      </w:pPr>
      <w:r>
        <w:t xml:space="preserve">And of course, thank you to my </w:t>
      </w:r>
      <w:r w:rsidR="00FA01D6">
        <w:t xml:space="preserve">family for their daily nagging to tell me </w:t>
      </w:r>
      <w:r>
        <w:t xml:space="preserve">to </w:t>
      </w:r>
      <w:r w:rsidR="00FA01D6">
        <w:t xml:space="preserve">rest </w:t>
      </w:r>
      <w:r>
        <w:t>and go to sleep.</w:t>
      </w:r>
    </w:p>
    <w:p w14:paraId="5F413E45" w14:textId="77777777" w:rsidR="0081471E" w:rsidRDefault="0081471E">
      <w:r>
        <w:br w:type="page"/>
      </w:r>
    </w:p>
    <w:p w14:paraId="0A56970C" w14:textId="26382157" w:rsidR="00E75E84" w:rsidRDefault="00EE0CEB" w:rsidP="0081471E">
      <w:pPr>
        <w:pStyle w:val="Heading1NoTOC"/>
      </w:pPr>
      <w:r w:rsidRPr="00897D5C">
        <w:t>Contents</w:t>
      </w:r>
    </w:p>
    <w:p w14:paraId="0C1654F3" w14:textId="3993FF84" w:rsidR="00B145EE" w:rsidRDefault="00D72F34">
      <w:pPr>
        <w:pStyle w:val="TOC1"/>
        <w:rPr>
          <w:rFonts w:eastAsiaTheme="minorEastAsia" w:cstheme="minorBidi"/>
          <w:b w:val="0"/>
          <w:bCs w:val="0"/>
          <w:caps w:val="0"/>
          <w:noProof/>
          <w:sz w:val="22"/>
          <w:u w:val="none"/>
          <w:lang w:eastAsia="en-AU"/>
        </w:rPr>
      </w:pPr>
      <w:r>
        <w:fldChar w:fldCharType="begin"/>
      </w:r>
      <w:r>
        <w:instrText xml:space="preserve"> TOC \o "1-2" \h \z \u </w:instrText>
      </w:r>
      <w:r>
        <w:fldChar w:fldCharType="separate"/>
      </w:r>
      <w:hyperlink w:anchor="_Toc110994388" w:history="1">
        <w:r w:rsidR="00B145EE" w:rsidRPr="00D71085">
          <w:rPr>
            <w:rStyle w:val="Hyperlink"/>
            <w:noProof/>
          </w:rPr>
          <w:t>Chapter 1 | Introduction</w:t>
        </w:r>
        <w:r w:rsidR="00B145EE">
          <w:rPr>
            <w:noProof/>
            <w:webHidden/>
          </w:rPr>
          <w:tab/>
        </w:r>
        <w:r w:rsidR="00B145EE">
          <w:rPr>
            <w:noProof/>
            <w:webHidden/>
          </w:rPr>
          <w:fldChar w:fldCharType="begin"/>
        </w:r>
        <w:r w:rsidR="00B145EE">
          <w:rPr>
            <w:noProof/>
            <w:webHidden/>
          </w:rPr>
          <w:instrText xml:space="preserve"> PAGEREF _Toc110994388 \h </w:instrText>
        </w:r>
        <w:r w:rsidR="00B145EE">
          <w:rPr>
            <w:noProof/>
            <w:webHidden/>
          </w:rPr>
        </w:r>
        <w:r w:rsidR="00B145EE">
          <w:rPr>
            <w:noProof/>
            <w:webHidden/>
          </w:rPr>
          <w:fldChar w:fldCharType="separate"/>
        </w:r>
        <w:r w:rsidR="00B145EE">
          <w:rPr>
            <w:noProof/>
            <w:webHidden/>
          </w:rPr>
          <w:t>1</w:t>
        </w:r>
        <w:r w:rsidR="00B145EE">
          <w:rPr>
            <w:noProof/>
            <w:webHidden/>
          </w:rPr>
          <w:fldChar w:fldCharType="end"/>
        </w:r>
      </w:hyperlink>
    </w:p>
    <w:p w14:paraId="4FC59B75" w14:textId="6D4779F0" w:rsidR="00B145EE" w:rsidRDefault="00B145EE">
      <w:pPr>
        <w:pStyle w:val="TOC1"/>
        <w:rPr>
          <w:rFonts w:eastAsiaTheme="minorEastAsia" w:cstheme="minorBidi"/>
          <w:b w:val="0"/>
          <w:bCs w:val="0"/>
          <w:caps w:val="0"/>
          <w:noProof/>
          <w:sz w:val="22"/>
          <w:u w:val="none"/>
          <w:lang w:eastAsia="en-AU"/>
        </w:rPr>
      </w:pPr>
      <w:hyperlink w:anchor="_Toc110994389" w:history="1">
        <w:r w:rsidRPr="00D71085">
          <w:rPr>
            <w:rStyle w:val="Hyperlink"/>
            <w:noProof/>
          </w:rPr>
          <w:t>Chapter 2 | A Background on IoT</w:t>
        </w:r>
        <w:r>
          <w:rPr>
            <w:noProof/>
            <w:webHidden/>
          </w:rPr>
          <w:tab/>
        </w:r>
        <w:r>
          <w:rPr>
            <w:noProof/>
            <w:webHidden/>
          </w:rPr>
          <w:fldChar w:fldCharType="begin"/>
        </w:r>
        <w:r>
          <w:rPr>
            <w:noProof/>
            <w:webHidden/>
          </w:rPr>
          <w:instrText xml:space="preserve"> PAGEREF _Toc110994389 \h </w:instrText>
        </w:r>
        <w:r>
          <w:rPr>
            <w:noProof/>
            <w:webHidden/>
          </w:rPr>
        </w:r>
        <w:r>
          <w:rPr>
            <w:noProof/>
            <w:webHidden/>
          </w:rPr>
          <w:fldChar w:fldCharType="separate"/>
        </w:r>
        <w:r>
          <w:rPr>
            <w:noProof/>
            <w:webHidden/>
          </w:rPr>
          <w:t>3</w:t>
        </w:r>
        <w:r>
          <w:rPr>
            <w:noProof/>
            <w:webHidden/>
          </w:rPr>
          <w:fldChar w:fldCharType="end"/>
        </w:r>
      </w:hyperlink>
    </w:p>
    <w:p w14:paraId="6AE9C5A5" w14:textId="6C76DF88" w:rsidR="00B145EE" w:rsidRDefault="00B145EE">
      <w:pPr>
        <w:pStyle w:val="TOC2"/>
        <w:tabs>
          <w:tab w:val="right" w:pos="9016"/>
        </w:tabs>
        <w:rPr>
          <w:rFonts w:eastAsiaTheme="minorEastAsia" w:cstheme="minorBidi"/>
          <w:b w:val="0"/>
          <w:bCs w:val="0"/>
          <w:smallCaps w:val="0"/>
          <w:noProof/>
          <w:sz w:val="22"/>
          <w:lang w:eastAsia="en-AU"/>
        </w:rPr>
      </w:pPr>
      <w:hyperlink w:anchor="_Toc110994390" w:history="1">
        <w:r w:rsidRPr="00D71085">
          <w:rPr>
            <w:rStyle w:val="Hyperlink"/>
            <w:noProof/>
          </w:rPr>
          <w:t>The Call to Action</w:t>
        </w:r>
        <w:r>
          <w:rPr>
            <w:noProof/>
            <w:webHidden/>
          </w:rPr>
          <w:tab/>
        </w:r>
        <w:r>
          <w:rPr>
            <w:noProof/>
            <w:webHidden/>
          </w:rPr>
          <w:fldChar w:fldCharType="begin"/>
        </w:r>
        <w:r>
          <w:rPr>
            <w:noProof/>
            <w:webHidden/>
          </w:rPr>
          <w:instrText xml:space="preserve"> PAGEREF _Toc110994390 \h </w:instrText>
        </w:r>
        <w:r>
          <w:rPr>
            <w:noProof/>
            <w:webHidden/>
          </w:rPr>
        </w:r>
        <w:r>
          <w:rPr>
            <w:noProof/>
            <w:webHidden/>
          </w:rPr>
          <w:fldChar w:fldCharType="separate"/>
        </w:r>
        <w:r>
          <w:rPr>
            <w:noProof/>
            <w:webHidden/>
          </w:rPr>
          <w:t>3</w:t>
        </w:r>
        <w:r>
          <w:rPr>
            <w:noProof/>
            <w:webHidden/>
          </w:rPr>
          <w:fldChar w:fldCharType="end"/>
        </w:r>
      </w:hyperlink>
    </w:p>
    <w:p w14:paraId="25504B98" w14:textId="684593C1" w:rsidR="00B145EE" w:rsidRDefault="00B145EE">
      <w:pPr>
        <w:pStyle w:val="TOC2"/>
        <w:tabs>
          <w:tab w:val="right" w:pos="9016"/>
        </w:tabs>
        <w:rPr>
          <w:rFonts w:eastAsiaTheme="minorEastAsia" w:cstheme="minorBidi"/>
          <w:b w:val="0"/>
          <w:bCs w:val="0"/>
          <w:smallCaps w:val="0"/>
          <w:noProof/>
          <w:sz w:val="22"/>
          <w:lang w:eastAsia="en-AU"/>
        </w:rPr>
      </w:pPr>
      <w:hyperlink w:anchor="_Toc110994391" w:history="1">
        <w:r w:rsidRPr="00D71085">
          <w:rPr>
            <w:rStyle w:val="Hyperlink"/>
            <w:noProof/>
          </w:rPr>
          <w:t>About the Product</w:t>
        </w:r>
        <w:r>
          <w:rPr>
            <w:noProof/>
            <w:webHidden/>
          </w:rPr>
          <w:tab/>
        </w:r>
        <w:r>
          <w:rPr>
            <w:noProof/>
            <w:webHidden/>
          </w:rPr>
          <w:fldChar w:fldCharType="begin"/>
        </w:r>
        <w:r>
          <w:rPr>
            <w:noProof/>
            <w:webHidden/>
          </w:rPr>
          <w:instrText xml:space="preserve"> PAGEREF _Toc110994391 \h </w:instrText>
        </w:r>
        <w:r>
          <w:rPr>
            <w:noProof/>
            <w:webHidden/>
          </w:rPr>
        </w:r>
        <w:r>
          <w:rPr>
            <w:noProof/>
            <w:webHidden/>
          </w:rPr>
          <w:fldChar w:fldCharType="separate"/>
        </w:r>
        <w:r>
          <w:rPr>
            <w:noProof/>
            <w:webHidden/>
          </w:rPr>
          <w:t>3</w:t>
        </w:r>
        <w:r>
          <w:rPr>
            <w:noProof/>
            <w:webHidden/>
          </w:rPr>
          <w:fldChar w:fldCharType="end"/>
        </w:r>
      </w:hyperlink>
    </w:p>
    <w:p w14:paraId="1470DB6A" w14:textId="065F2B65" w:rsidR="00B145EE" w:rsidRDefault="00B145EE">
      <w:pPr>
        <w:pStyle w:val="TOC1"/>
        <w:rPr>
          <w:rFonts w:eastAsiaTheme="minorEastAsia" w:cstheme="minorBidi"/>
          <w:b w:val="0"/>
          <w:bCs w:val="0"/>
          <w:caps w:val="0"/>
          <w:noProof/>
          <w:sz w:val="22"/>
          <w:u w:val="none"/>
          <w:lang w:eastAsia="en-AU"/>
        </w:rPr>
      </w:pPr>
      <w:hyperlink w:anchor="_Toc110994392" w:history="1">
        <w:r w:rsidRPr="00D71085">
          <w:rPr>
            <w:rStyle w:val="Hyperlink"/>
            <w:noProof/>
          </w:rPr>
          <w:t>Chapter 3 | Current State of the Art</w:t>
        </w:r>
        <w:r>
          <w:rPr>
            <w:noProof/>
            <w:webHidden/>
          </w:rPr>
          <w:tab/>
        </w:r>
        <w:r>
          <w:rPr>
            <w:noProof/>
            <w:webHidden/>
          </w:rPr>
          <w:fldChar w:fldCharType="begin"/>
        </w:r>
        <w:r>
          <w:rPr>
            <w:noProof/>
            <w:webHidden/>
          </w:rPr>
          <w:instrText xml:space="preserve"> PAGEREF _Toc110994392 \h </w:instrText>
        </w:r>
        <w:r>
          <w:rPr>
            <w:noProof/>
            <w:webHidden/>
          </w:rPr>
        </w:r>
        <w:r>
          <w:rPr>
            <w:noProof/>
            <w:webHidden/>
          </w:rPr>
          <w:fldChar w:fldCharType="separate"/>
        </w:r>
        <w:r>
          <w:rPr>
            <w:noProof/>
            <w:webHidden/>
          </w:rPr>
          <w:t>4</w:t>
        </w:r>
        <w:r>
          <w:rPr>
            <w:noProof/>
            <w:webHidden/>
          </w:rPr>
          <w:fldChar w:fldCharType="end"/>
        </w:r>
      </w:hyperlink>
    </w:p>
    <w:p w14:paraId="489E3924" w14:textId="3E7A206D" w:rsidR="00B145EE" w:rsidRDefault="00B145EE">
      <w:pPr>
        <w:pStyle w:val="TOC2"/>
        <w:tabs>
          <w:tab w:val="right" w:pos="9016"/>
        </w:tabs>
        <w:rPr>
          <w:rFonts w:eastAsiaTheme="minorEastAsia" w:cstheme="minorBidi"/>
          <w:b w:val="0"/>
          <w:bCs w:val="0"/>
          <w:smallCaps w:val="0"/>
          <w:noProof/>
          <w:sz w:val="22"/>
          <w:lang w:eastAsia="en-AU"/>
        </w:rPr>
      </w:pPr>
      <w:hyperlink w:anchor="_Toc110994393" w:history="1">
        <w:r w:rsidRPr="00D71085">
          <w:rPr>
            <w:rStyle w:val="Hyperlink"/>
            <w:noProof/>
          </w:rPr>
          <w:t>Broad security study of Tuya-based devices</w:t>
        </w:r>
        <w:r>
          <w:rPr>
            <w:noProof/>
            <w:webHidden/>
          </w:rPr>
          <w:tab/>
        </w:r>
        <w:r>
          <w:rPr>
            <w:noProof/>
            <w:webHidden/>
          </w:rPr>
          <w:fldChar w:fldCharType="begin"/>
        </w:r>
        <w:r>
          <w:rPr>
            <w:noProof/>
            <w:webHidden/>
          </w:rPr>
          <w:instrText xml:space="preserve"> PAGEREF _Toc110994393 \h </w:instrText>
        </w:r>
        <w:r>
          <w:rPr>
            <w:noProof/>
            <w:webHidden/>
          </w:rPr>
        </w:r>
        <w:r>
          <w:rPr>
            <w:noProof/>
            <w:webHidden/>
          </w:rPr>
          <w:fldChar w:fldCharType="separate"/>
        </w:r>
        <w:r>
          <w:rPr>
            <w:noProof/>
            <w:webHidden/>
          </w:rPr>
          <w:t>4</w:t>
        </w:r>
        <w:r>
          <w:rPr>
            <w:noProof/>
            <w:webHidden/>
          </w:rPr>
          <w:fldChar w:fldCharType="end"/>
        </w:r>
      </w:hyperlink>
    </w:p>
    <w:p w14:paraId="7902E66D" w14:textId="4E09C97E" w:rsidR="00B145EE" w:rsidRDefault="00B145EE">
      <w:pPr>
        <w:pStyle w:val="TOC2"/>
        <w:tabs>
          <w:tab w:val="right" w:pos="9016"/>
        </w:tabs>
        <w:rPr>
          <w:rFonts w:eastAsiaTheme="minorEastAsia" w:cstheme="minorBidi"/>
          <w:b w:val="0"/>
          <w:bCs w:val="0"/>
          <w:smallCaps w:val="0"/>
          <w:noProof/>
          <w:sz w:val="22"/>
          <w:lang w:eastAsia="en-AU"/>
        </w:rPr>
      </w:pPr>
      <w:hyperlink w:anchor="_Toc110994394" w:history="1">
        <w:r w:rsidRPr="00D71085">
          <w:rPr>
            <w:rStyle w:val="Hyperlink"/>
            <w:noProof/>
          </w:rPr>
          <w:t>Broad security study of Xiaomi-based devices</w:t>
        </w:r>
        <w:r>
          <w:rPr>
            <w:noProof/>
            <w:webHidden/>
          </w:rPr>
          <w:tab/>
        </w:r>
        <w:r>
          <w:rPr>
            <w:noProof/>
            <w:webHidden/>
          </w:rPr>
          <w:fldChar w:fldCharType="begin"/>
        </w:r>
        <w:r>
          <w:rPr>
            <w:noProof/>
            <w:webHidden/>
          </w:rPr>
          <w:instrText xml:space="preserve"> PAGEREF _Toc110994394 \h </w:instrText>
        </w:r>
        <w:r>
          <w:rPr>
            <w:noProof/>
            <w:webHidden/>
          </w:rPr>
        </w:r>
        <w:r>
          <w:rPr>
            <w:noProof/>
            <w:webHidden/>
          </w:rPr>
          <w:fldChar w:fldCharType="separate"/>
        </w:r>
        <w:r>
          <w:rPr>
            <w:noProof/>
            <w:webHidden/>
          </w:rPr>
          <w:t>5</w:t>
        </w:r>
        <w:r>
          <w:rPr>
            <w:noProof/>
            <w:webHidden/>
          </w:rPr>
          <w:fldChar w:fldCharType="end"/>
        </w:r>
      </w:hyperlink>
    </w:p>
    <w:p w14:paraId="7F4EE751" w14:textId="0423A1F1" w:rsidR="00B145EE" w:rsidRDefault="00B145EE">
      <w:pPr>
        <w:pStyle w:val="TOC2"/>
        <w:tabs>
          <w:tab w:val="right" w:pos="9016"/>
        </w:tabs>
        <w:rPr>
          <w:rFonts w:eastAsiaTheme="minorEastAsia" w:cstheme="minorBidi"/>
          <w:b w:val="0"/>
          <w:bCs w:val="0"/>
          <w:smallCaps w:val="0"/>
          <w:noProof/>
          <w:sz w:val="22"/>
          <w:lang w:eastAsia="en-AU"/>
        </w:rPr>
      </w:pPr>
      <w:hyperlink w:anchor="_Toc110994395" w:history="1">
        <w:r w:rsidRPr="00D71085">
          <w:rPr>
            <w:rStyle w:val="Hyperlink"/>
            <w:noProof/>
          </w:rPr>
          <w:t>Security study of smartphone applications</w:t>
        </w:r>
        <w:r>
          <w:rPr>
            <w:noProof/>
            <w:webHidden/>
          </w:rPr>
          <w:tab/>
        </w:r>
        <w:r>
          <w:rPr>
            <w:noProof/>
            <w:webHidden/>
          </w:rPr>
          <w:fldChar w:fldCharType="begin"/>
        </w:r>
        <w:r>
          <w:rPr>
            <w:noProof/>
            <w:webHidden/>
          </w:rPr>
          <w:instrText xml:space="preserve"> PAGEREF _Toc110994395 \h </w:instrText>
        </w:r>
        <w:r>
          <w:rPr>
            <w:noProof/>
            <w:webHidden/>
          </w:rPr>
        </w:r>
        <w:r>
          <w:rPr>
            <w:noProof/>
            <w:webHidden/>
          </w:rPr>
          <w:fldChar w:fldCharType="separate"/>
        </w:r>
        <w:r>
          <w:rPr>
            <w:noProof/>
            <w:webHidden/>
          </w:rPr>
          <w:t>5</w:t>
        </w:r>
        <w:r>
          <w:rPr>
            <w:noProof/>
            <w:webHidden/>
          </w:rPr>
          <w:fldChar w:fldCharType="end"/>
        </w:r>
      </w:hyperlink>
    </w:p>
    <w:p w14:paraId="110D1B38" w14:textId="1A30A79C" w:rsidR="00B145EE" w:rsidRDefault="00B145EE">
      <w:pPr>
        <w:pStyle w:val="TOC2"/>
        <w:tabs>
          <w:tab w:val="right" w:pos="9016"/>
        </w:tabs>
        <w:rPr>
          <w:rFonts w:eastAsiaTheme="minorEastAsia" w:cstheme="minorBidi"/>
          <w:b w:val="0"/>
          <w:bCs w:val="0"/>
          <w:smallCaps w:val="0"/>
          <w:noProof/>
          <w:sz w:val="22"/>
          <w:lang w:eastAsia="en-AU"/>
        </w:rPr>
      </w:pPr>
      <w:hyperlink w:anchor="_Toc110994396" w:history="1">
        <w:r w:rsidRPr="00D71085">
          <w:rPr>
            <w:rStyle w:val="Hyperlink"/>
            <w:noProof/>
          </w:rPr>
          <w:t>Analysis of similarities in IoT firmwares</w:t>
        </w:r>
        <w:r>
          <w:rPr>
            <w:noProof/>
            <w:webHidden/>
          </w:rPr>
          <w:tab/>
        </w:r>
        <w:r>
          <w:rPr>
            <w:noProof/>
            <w:webHidden/>
          </w:rPr>
          <w:fldChar w:fldCharType="begin"/>
        </w:r>
        <w:r>
          <w:rPr>
            <w:noProof/>
            <w:webHidden/>
          </w:rPr>
          <w:instrText xml:space="preserve"> PAGEREF _Toc110994396 \h </w:instrText>
        </w:r>
        <w:r>
          <w:rPr>
            <w:noProof/>
            <w:webHidden/>
          </w:rPr>
        </w:r>
        <w:r>
          <w:rPr>
            <w:noProof/>
            <w:webHidden/>
          </w:rPr>
          <w:fldChar w:fldCharType="separate"/>
        </w:r>
        <w:r>
          <w:rPr>
            <w:noProof/>
            <w:webHidden/>
          </w:rPr>
          <w:t>6</w:t>
        </w:r>
        <w:r>
          <w:rPr>
            <w:noProof/>
            <w:webHidden/>
          </w:rPr>
          <w:fldChar w:fldCharType="end"/>
        </w:r>
      </w:hyperlink>
    </w:p>
    <w:p w14:paraId="3ED9F282" w14:textId="6BE5C85C" w:rsidR="00B145EE" w:rsidRDefault="00B145EE">
      <w:pPr>
        <w:pStyle w:val="TOC2"/>
        <w:tabs>
          <w:tab w:val="right" w:pos="9016"/>
        </w:tabs>
        <w:rPr>
          <w:rFonts w:eastAsiaTheme="minorEastAsia" w:cstheme="minorBidi"/>
          <w:b w:val="0"/>
          <w:bCs w:val="0"/>
          <w:smallCaps w:val="0"/>
          <w:noProof/>
          <w:sz w:val="22"/>
          <w:lang w:eastAsia="en-AU"/>
        </w:rPr>
      </w:pPr>
      <w:hyperlink w:anchor="_Toc110994397" w:history="1">
        <w:r w:rsidRPr="00D71085">
          <w:rPr>
            <w:rStyle w:val="Hyperlink"/>
            <w:noProof/>
          </w:rPr>
          <w:t>Side-channel application of LIDAR sensor measurements</w:t>
        </w:r>
        <w:r>
          <w:rPr>
            <w:noProof/>
            <w:webHidden/>
          </w:rPr>
          <w:tab/>
        </w:r>
        <w:r>
          <w:rPr>
            <w:noProof/>
            <w:webHidden/>
          </w:rPr>
          <w:fldChar w:fldCharType="begin"/>
        </w:r>
        <w:r>
          <w:rPr>
            <w:noProof/>
            <w:webHidden/>
          </w:rPr>
          <w:instrText xml:space="preserve"> PAGEREF _Toc110994397 \h </w:instrText>
        </w:r>
        <w:r>
          <w:rPr>
            <w:noProof/>
            <w:webHidden/>
          </w:rPr>
        </w:r>
        <w:r>
          <w:rPr>
            <w:noProof/>
            <w:webHidden/>
          </w:rPr>
          <w:fldChar w:fldCharType="separate"/>
        </w:r>
        <w:r>
          <w:rPr>
            <w:noProof/>
            <w:webHidden/>
          </w:rPr>
          <w:t>6</w:t>
        </w:r>
        <w:r>
          <w:rPr>
            <w:noProof/>
            <w:webHidden/>
          </w:rPr>
          <w:fldChar w:fldCharType="end"/>
        </w:r>
      </w:hyperlink>
    </w:p>
    <w:p w14:paraId="4A3943C9" w14:textId="5DC21F91" w:rsidR="00B145EE" w:rsidRDefault="00B145EE">
      <w:pPr>
        <w:pStyle w:val="TOC2"/>
        <w:tabs>
          <w:tab w:val="right" w:pos="9016"/>
        </w:tabs>
        <w:rPr>
          <w:rFonts w:eastAsiaTheme="minorEastAsia" w:cstheme="minorBidi"/>
          <w:b w:val="0"/>
          <w:bCs w:val="0"/>
          <w:smallCaps w:val="0"/>
          <w:noProof/>
          <w:sz w:val="22"/>
          <w:lang w:eastAsia="en-AU"/>
        </w:rPr>
      </w:pPr>
      <w:hyperlink w:anchor="_Toc110994398" w:history="1">
        <w:r w:rsidRPr="00D71085">
          <w:rPr>
            <w:rStyle w:val="Hyperlink"/>
            <w:noProof/>
          </w:rPr>
          <w:t>Shell access via sideloaded media</w:t>
        </w:r>
        <w:r>
          <w:rPr>
            <w:noProof/>
            <w:webHidden/>
          </w:rPr>
          <w:tab/>
        </w:r>
        <w:r>
          <w:rPr>
            <w:noProof/>
            <w:webHidden/>
          </w:rPr>
          <w:fldChar w:fldCharType="begin"/>
        </w:r>
        <w:r>
          <w:rPr>
            <w:noProof/>
            <w:webHidden/>
          </w:rPr>
          <w:instrText xml:space="preserve"> PAGEREF _Toc110994398 \h </w:instrText>
        </w:r>
        <w:r>
          <w:rPr>
            <w:noProof/>
            <w:webHidden/>
          </w:rPr>
        </w:r>
        <w:r>
          <w:rPr>
            <w:noProof/>
            <w:webHidden/>
          </w:rPr>
          <w:fldChar w:fldCharType="separate"/>
        </w:r>
        <w:r>
          <w:rPr>
            <w:noProof/>
            <w:webHidden/>
          </w:rPr>
          <w:t>7</w:t>
        </w:r>
        <w:r>
          <w:rPr>
            <w:noProof/>
            <w:webHidden/>
          </w:rPr>
          <w:fldChar w:fldCharType="end"/>
        </w:r>
      </w:hyperlink>
    </w:p>
    <w:p w14:paraId="11EA58B4" w14:textId="7AD39748" w:rsidR="00B145EE" w:rsidRDefault="00B145EE">
      <w:pPr>
        <w:pStyle w:val="TOC2"/>
        <w:tabs>
          <w:tab w:val="right" w:pos="9016"/>
        </w:tabs>
        <w:rPr>
          <w:rFonts w:eastAsiaTheme="minorEastAsia" w:cstheme="minorBidi"/>
          <w:b w:val="0"/>
          <w:bCs w:val="0"/>
          <w:smallCaps w:val="0"/>
          <w:noProof/>
          <w:sz w:val="22"/>
          <w:lang w:eastAsia="en-AU"/>
        </w:rPr>
      </w:pPr>
      <w:hyperlink w:anchor="_Toc110994399" w:history="1">
        <w:r w:rsidRPr="00D71085">
          <w:rPr>
            <w:rStyle w:val="Hyperlink"/>
            <w:noProof/>
          </w:rPr>
          <w:t>Shell access via BGA pin shorting</w:t>
        </w:r>
        <w:r>
          <w:rPr>
            <w:noProof/>
            <w:webHidden/>
          </w:rPr>
          <w:tab/>
        </w:r>
        <w:r>
          <w:rPr>
            <w:noProof/>
            <w:webHidden/>
          </w:rPr>
          <w:fldChar w:fldCharType="begin"/>
        </w:r>
        <w:r>
          <w:rPr>
            <w:noProof/>
            <w:webHidden/>
          </w:rPr>
          <w:instrText xml:space="preserve"> PAGEREF _Toc110994399 \h </w:instrText>
        </w:r>
        <w:r>
          <w:rPr>
            <w:noProof/>
            <w:webHidden/>
          </w:rPr>
        </w:r>
        <w:r>
          <w:rPr>
            <w:noProof/>
            <w:webHidden/>
          </w:rPr>
          <w:fldChar w:fldCharType="separate"/>
        </w:r>
        <w:r>
          <w:rPr>
            <w:noProof/>
            <w:webHidden/>
          </w:rPr>
          <w:t>7</w:t>
        </w:r>
        <w:r>
          <w:rPr>
            <w:noProof/>
            <w:webHidden/>
          </w:rPr>
          <w:fldChar w:fldCharType="end"/>
        </w:r>
      </w:hyperlink>
    </w:p>
    <w:p w14:paraId="6659AD55" w14:textId="153F095B" w:rsidR="00B145EE" w:rsidRDefault="00B145EE">
      <w:pPr>
        <w:pStyle w:val="TOC2"/>
        <w:tabs>
          <w:tab w:val="right" w:pos="9016"/>
        </w:tabs>
        <w:rPr>
          <w:rFonts w:eastAsiaTheme="minorEastAsia" w:cstheme="minorBidi"/>
          <w:b w:val="0"/>
          <w:bCs w:val="0"/>
          <w:smallCaps w:val="0"/>
          <w:noProof/>
          <w:sz w:val="22"/>
          <w:lang w:eastAsia="en-AU"/>
        </w:rPr>
      </w:pPr>
      <w:hyperlink w:anchor="_Toc110994400" w:history="1">
        <w:r w:rsidRPr="00D71085">
          <w:rPr>
            <w:rStyle w:val="Hyperlink"/>
            <w:noProof/>
          </w:rPr>
          <w:t>Hardware based extraction of flash memory</w:t>
        </w:r>
        <w:r>
          <w:rPr>
            <w:noProof/>
            <w:webHidden/>
          </w:rPr>
          <w:tab/>
        </w:r>
        <w:r>
          <w:rPr>
            <w:noProof/>
            <w:webHidden/>
          </w:rPr>
          <w:fldChar w:fldCharType="begin"/>
        </w:r>
        <w:r>
          <w:rPr>
            <w:noProof/>
            <w:webHidden/>
          </w:rPr>
          <w:instrText xml:space="preserve"> PAGEREF _Toc110994400 \h </w:instrText>
        </w:r>
        <w:r>
          <w:rPr>
            <w:noProof/>
            <w:webHidden/>
          </w:rPr>
        </w:r>
        <w:r>
          <w:rPr>
            <w:noProof/>
            <w:webHidden/>
          </w:rPr>
          <w:fldChar w:fldCharType="separate"/>
        </w:r>
        <w:r>
          <w:rPr>
            <w:noProof/>
            <w:webHidden/>
          </w:rPr>
          <w:t>8</w:t>
        </w:r>
        <w:r>
          <w:rPr>
            <w:noProof/>
            <w:webHidden/>
          </w:rPr>
          <w:fldChar w:fldCharType="end"/>
        </w:r>
      </w:hyperlink>
    </w:p>
    <w:p w14:paraId="195B7BB6" w14:textId="475AE270" w:rsidR="00B145EE" w:rsidRDefault="00B145EE">
      <w:pPr>
        <w:pStyle w:val="TOC2"/>
        <w:tabs>
          <w:tab w:val="right" w:pos="9016"/>
        </w:tabs>
        <w:rPr>
          <w:rFonts w:eastAsiaTheme="minorEastAsia" w:cstheme="minorBidi"/>
          <w:b w:val="0"/>
          <w:bCs w:val="0"/>
          <w:smallCaps w:val="0"/>
          <w:noProof/>
          <w:sz w:val="22"/>
          <w:lang w:eastAsia="en-AU"/>
        </w:rPr>
      </w:pPr>
      <w:hyperlink w:anchor="_Toc110994401" w:history="1">
        <w:r w:rsidRPr="00D71085">
          <w:rPr>
            <w:rStyle w:val="Hyperlink"/>
            <w:noProof/>
          </w:rPr>
          <w:t>Cold-boot attack to dump memory state</w:t>
        </w:r>
        <w:r>
          <w:rPr>
            <w:noProof/>
            <w:webHidden/>
          </w:rPr>
          <w:tab/>
        </w:r>
        <w:r>
          <w:rPr>
            <w:noProof/>
            <w:webHidden/>
          </w:rPr>
          <w:fldChar w:fldCharType="begin"/>
        </w:r>
        <w:r>
          <w:rPr>
            <w:noProof/>
            <w:webHidden/>
          </w:rPr>
          <w:instrText xml:space="preserve"> PAGEREF _Toc110994401 \h </w:instrText>
        </w:r>
        <w:r>
          <w:rPr>
            <w:noProof/>
            <w:webHidden/>
          </w:rPr>
        </w:r>
        <w:r>
          <w:rPr>
            <w:noProof/>
            <w:webHidden/>
          </w:rPr>
          <w:fldChar w:fldCharType="separate"/>
        </w:r>
        <w:r>
          <w:rPr>
            <w:noProof/>
            <w:webHidden/>
          </w:rPr>
          <w:t>8</w:t>
        </w:r>
        <w:r>
          <w:rPr>
            <w:noProof/>
            <w:webHidden/>
          </w:rPr>
          <w:fldChar w:fldCharType="end"/>
        </w:r>
      </w:hyperlink>
    </w:p>
    <w:p w14:paraId="65A5A2D2" w14:textId="25D13925" w:rsidR="00B145EE" w:rsidRDefault="00B145EE">
      <w:pPr>
        <w:pStyle w:val="TOC1"/>
        <w:rPr>
          <w:rFonts w:eastAsiaTheme="minorEastAsia" w:cstheme="minorBidi"/>
          <w:b w:val="0"/>
          <w:bCs w:val="0"/>
          <w:caps w:val="0"/>
          <w:noProof/>
          <w:sz w:val="22"/>
          <w:u w:val="none"/>
          <w:lang w:eastAsia="en-AU"/>
        </w:rPr>
      </w:pPr>
      <w:hyperlink w:anchor="_Toc110994402" w:history="1">
        <w:r w:rsidRPr="00D71085">
          <w:rPr>
            <w:rStyle w:val="Hyperlink"/>
            <w:noProof/>
          </w:rPr>
          <w:t>Chapter 4 | Threat Modelling</w:t>
        </w:r>
        <w:r>
          <w:rPr>
            <w:noProof/>
            <w:webHidden/>
          </w:rPr>
          <w:tab/>
        </w:r>
        <w:r>
          <w:rPr>
            <w:noProof/>
            <w:webHidden/>
          </w:rPr>
          <w:fldChar w:fldCharType="begin"/>
        </w:r>
        <w:r>
          <w:rPr>
            <w:noProof/>
            <w:webHidden/>
          </w:rPr>
          <w:instrText xml:space="preserve"> PAGEREF _Toc110994402 \h </w:instrText>
        </w:r>
        <w:r>
          <w:rPr>
            <w:noProof/>
            <w:webHidden/>
          </w:rPr>
        </w:r>
        <w:r>
          <w:rPr>
            <w:noProof/>
            <w:webHidden/>
          </w:rPr>
          <w:fldChar w:fldCharType="separate"/>
        </w:r>
        <w:r>
          <w:rPr>
            <w:noProof/>
            <w:webHidden/>
          </w:rPr>
          <w:t>9</w:t>
        </w:r>
        <w:r>
          <w:rPr>
            <w:noProof/>
            <w:webHidden/>
          </w:rPr>
          <w:fldChar w:fldCharType="end"/>
        </w:r>
      </w:hyperlink>
    </w:p>
    <w:p w14:paraId="1E644ADA" w14:textId="1AD6C773" w:rsidR="00B145EE" w:rsidRDefault="00B145EE">
      <w:pPr>
        <w:pStyle w:val="TOC1"/>
        <w:rPr>
          <w:rFonts w:eastAsiaTheme="minorEastAsia" w:cstheme="minorBidi"/>
          <w:b w:val="0"/>
          <w:bCs w:val="0"/>
          <w:caps w:val="0"/>
          <w:noProof/>
          <w:sz w:val="22"/>
          <w:u w:val="none"/>
          <w:lang w:eastAsia="en-AU"/>
        </w:rPr>
      </w:pPr>
      <w:hyperlink w:anchor="_Toc110994403" w:history="1">
        <w:r w:rsidRPr="00D71085">
          <w:rPr>
            <w:rStyle w:val="Hyperlink"/>
            <w:noProof/>
          </w:rPr>
          <w:t>Chapter 5 | Work Performed</w:t>
        </w:r>
        <w:r>
          <w:rPr>
            <w:noProof/>
            <w:webHidden/>
          </w:rPr>
          <w:tab/>
        </w:r>
        <w:r>
          <w:rPr>
            <w:noProof/>
            <w:webHidden/>
          </w:rPr>
          <w:fldChar w:fldCharType="begin"/>
        </w:r>
        <w:r>
          <w:rPr>
            <w:noProof/>
            <w:webHidden/>
          </w:rPr>
          <w:instrText xml:space="preserve"> PAGEREF _Toc110994403 \h </w:instrText>
        </w:r>
        <w:r>
          <w:rPr>
            <w:noProof/>
            <w:webHidden/>
          </w:rPr>
        </w:r>
        <w:r>
          <w:rPr>
            <w:noProof/>
            <w:webHidden/>
          </w:rPr>
          <w:fldChar w:fldCharType="separate"/>
        </w:r>
        <w:r>
          <w:rPr>
            <w:noProof/>
            <w:webHidden/>
          </w:rPr>
          <w:t>10</w:t>
        </w:r>
        <w:r>
          <w:rPr>
            <w:noProof/>
            <w:webHidden/>
          </w:rPr>
          <w:fldChar w:fldCharType="end"/>
        </w:r>
      </w:hyperlink>
    </w:p>
    <w:p w14:paraId="08984AA4" w14:textId="224F62BC" w:rsidR="00B145EE" w:rsidRDefault="00B145EE">
      <w:pPr>
        <w:pStyle w:val="TOC2"/>
        <w:tabs>
          <w:tab w:val="right" w:pos="9016"/>
        </w:tabs>
        <w:rPr>
          <w:rFonts w:eastAsiaTheme="minorEastAsia" w:cstheme="minorBidi"/>
          <w:b w:val="0"/>
          <w:bCs w:val="0"/>
          <w:smallCaps w:val="0"/>
          <w:noProof/>
          <w:sz w:val="22"/>
          <w:lang w:eastAsia="en-AU"/>
        </w:rPr>
      </w:pPr>
      <w:hyperlink w:anchor="_Toc110994404" w:history="1">
        <w:r w:rsidRPr="00D71085">
          <w:rPr>
            <w:rStyle w:val="Hyperlink"/>
            <w:noProof/>
          </w:rPr>
          <w:t>Scope and Summary of Work</w:t>
        </w:r>
        <w:r>
          <w:rPr>
            <w:noProof/>
            <w:webHidden/>
          </w:rPr>
          <w:tab/>
        </w:r>
        <w:r>
          <w:rPr>
            <w:noProof/>
            <w:webHidden/>
          </w:rPr>
          <w:fldChar w:fldCharType="begin"/>
        </w:r>
        <w:r>
          <w:rPr>
            <w:noProof/>
            <w:webHidden/>
          </w:rPr>
          <w:instrText xml:space="preserve"> PAGEREF _Toc110994404 \h </w:instrText>
        </w:r>
        <w:r>
          <w:rPr>
            <w:noProof/>
            <w:webHidden/>
          </w:rPr>
        </w:r>
        <w:r>
          <w:rPr>
            <w:noProof/>
            <w:webHidden/>
          </w:rPr>
          <w:fldChar w:fldCharType="separate"/>
        </w:r>
        <w:r>
          <w:rPr>
            <w:noProof/>
            <w:webHidden/>
          </w:rPr>
          <w:t>10</w:t>
        </w:r>
        <w:r>
          <w:rPr>
            <w:noProof/>
            <w:webHidden/>
          </w:rPr>
          <w:fldChar w:fldCharType="end"/>
        </w:r>
      </w:hyperlink>
    </w:p>
    <w:p w14:paraId="557426F4" w14:textId="21F03438" w:rsidR="00B145EE" w:rsidRDefault="00B145EE">
      <w:pPr>
        <w:pStyle w:val="TOC2"/>
        <w:tabs>
          <w:tab w:val="right" w:pos="9016"/>
        </w:tabs>
        <w:rPr>
          <w:rFonts w:eastAsiaTheme="minorEastAsia" w:cstheme="minorBidi"/>
          <w:b w:val="0"/>
          <w:bCs w:val="0"/>
          <w:smallCaps w:val="0"/>
          <w:noProof/>
          <w:sz w:val="22"/>
          <w:lang w:eastAsia="en-AU"/>
        </w:rPr>
      </w:pPr>
      <w:hyperlink w:anchor="_Toc110994405" w:history="1">
        <w:r w:rsidRPr="00D71085">
          <w:rPr>
            <w:rStyle w:val="Hyperlink"/>
            <w:noProof/>
          </w:rPr>
          <w:t>Preliminary Device Access</w:t>
        </w:r>
        <w:r>
          <w:rPr>
            <w:noProof/>
            <w:webHidden/>
          </w:rPr>
          <w:tab/>
        </w:r>
        <w:r>
          <w:rPr>
            <w:noProof/>
            <w:webHidden/>
          </w:rPr>
          <w:fldChar w:fldCharType="begin"/>
        </w:r>
        <w:r>
          <w:rPr>
            <w:noProof/>
            <w:webHidden/>
          </w:rPr>
          <w:instrText xml:space="preserve"> PAGEREF _Toc110994405 \h </w:instrText>
        </w:r>
        <w:r>
          <w:rPr>
            <w:noProof/>
            <w:webHidden/>
          </w:rPr>
        </w:r>
        <w:r>
          <w:rPr>
            <w:noProof/>
            <w:webHidden/>
          </w:rPr>
          <w:fldChar w:fldCharType="separate"/>
        </w:r>
        <w:r>
          <w:rPr>
            <w:noProof/>
            <w:webHidden/>
          </w:rPr>
          <w:t>11</w:t>
        </w:r>
        <w:r>
          <w:rPr>
            <w:noProof/>
            <w:webHidden/>
          </w:rPr>
          <w:fldChar w:fldCharType="end"/>
        </w:r>
      </w:hyperlink>
    </w:p>
    <w:p w14:paraId="64075361" w14:textId="43906C9A" w:rsidR="00B145EE" w:rsidRDefault="00B145EE">
      <w:pPr>
        <w:pStyle w:val="TOC2"/>
        <w:tabs>
          <w:tab w:val="right" w:pos="9016"/>
        </w:tabs>
        <w:rPr>
          <w:rFonts w:eastAsiaTheme="minorEastAsia" w:cstheme="minorBidi"/>
          <w:b w:val="0"/>
          <w:bCs w:val="0"/>
          <w:smallCaps w:val="0"/>
          <w:noProof/>
          <w:sz w:val="22"/>
          <w:lang w:eastAsia="en-AU"/>
        </w:rPr>
      </w:pPr>
      <w:hyperlink w:anchor="_Toc110994406" w:history="1">
        <w:r w:rsidRPr="00D71085">
          <w:rPr>
            <w:rStyle w:val="Hyperlink"/>
            <w:noProof/>
          </w:rPr>
          <w:t>Dynamic Firmware Analysis</w:t>
        </w:r>
        <w:r>
          <w:rPr>
            <w:noProof/>
            <w:webHidden/>
          </w:rPr>
          <w:tab/>
        </w:r>
        <w:r>
          <w:rPr>
            <w:noProof/>
            <w:webHidden/>
          </w:rPr>
          <w:fldChar w:fldCharType="begin"/>
        </w:r>
        <w:r>
          <w:rPr>
            <w:noProof/>
            <w:webHidden/>
          </w:rPr>
          <w:instrText xml:space="preserve"> PAGEREF _Toc110994406 \h </w:instrText>
        </w:r>
        <w:r>
          <w:rPr>
            <w:noProof/>
            <w:webHidden/>
          </w:rPr>
        </w:r>
        <w:r>
          <w:rPr>
            <w:noProof/>
            <w:webHidden/>
          </w:rPr>
          <w:fldChar w:fldCharType="separate"/>
        </w:r>
        <w:r>
          <w:rPr>
            <w:noProof/>
            <w:webHidden/>
          </w:rPr>
          <w:t>12</w:t>
        </w:r>
        <w:r>
          <w:rPr>
            <w:noProof/>
            <w:webHidden/>
          </w:rPr>
          <w:fldChar w:fldCharType="end"/>
        </w:r>
      </w:hyperlink>
    </w:p>
    <w:p w14:paraId="081689EE" w14:textId="7FE28BDA" w:rsidR="00B145EE" w:rsidRDefault="00B145EE">
      <w:pPr>
        <w:pStyle w:val="TOC2"/>
        <w:tabs>
          <w:tab w:val="right" w:pos="9016"/>
        </w:tabs>
        <w:rPr>
          <w:rFonts w:eastAsiaTheme="minorEastAsia" w:cstheme="minorBidi"/>
          <w:b w:val="0"/>
          <w:bCs w:val="0"/>
          <w:smallCaps w:val="0"/>
          <w:noProof/>
          <w:sz w:val="22"/>
          <w:lang w:eastAsia="en-AU"/>
        </w:rPr>
      </w:pPr>
      <w:hyperlink w:anchor="_Toc110994407" w:history="1">
        <w:r w:rsidRPr="00D71085">
          <w:rPr>
            <w:rStyle w:val="Hyperlink"/>
            <w:noProof/>
          </w:rPr>
          <w:t>Static Firmware Analysis</w:t>
        </w:r>
        <w:r>
          <w:rPr>
            <w:noProof/>
            <w:webHidden/>
          </w:rPr>
          <w:tab/>
        </w:r>
        <w:r>
          <w:rPr>
            <w:noProof/>
            <w:webHidden/>
          </w:rPr>
          <w:fldChar w:fldCharType="begin"/>
        </w:r>
        <w:r>
          <w:rPr>
            <w:noProof/>
            <w:webHidden/>
          </w:rPr>
          <w:instrText xml:space="preserve"> PAGEREF _Toc110994407 \h </w:instrText>
        </w:r>
        <w:r>
          <w:rPr>
            <w:noProof/>
            <w:webHidden/>
          </w:rPr>
        </w:r>
        <w:r>
          <w:rPr>
            <w:noProof/>
            <w:webHidden/>
          </w:rPr>
          <w:fldChar w:fldCharType="separate"/>
        </w:r>
        <w:r>
          <w:rPr>
            <w:noProof/>
            <w:webHidden/>
          </w:rPr>
          <w:t>17</w:t>
        </w:r>
        <w:r>
          <w:rPr>
            <w:noProof/>
            <w:webHidden/>
          </w:rPr>
          <w:fldChar w:fldCharType="end"/>
        </w:r>
      </w:hyperlink>
    </w:p>
    <w:p w14:paraId="63B63332" w14:textId="0DBA2D42" w:rsidR="00B145EE" w:rsidRDefault="00B145EE">
      <w:pPr>
        <w:pStyle w:val="TOC2"/>
        <w:tabs>
          <w:tab w:val="right" w:pos="9016"/>
        </w:tabs>
        <w:rPr>
          <w:rFonts w:eastAsiaTheme="minorEastAsia" w:cstheme="minorBidi"/>
          <w:b w:val="0"/>
          <w:bCs w:val="0"/>
          <w:smallCaps w:val="0"/>
          <w:noProof/>
          <w:sz w:val="22"/>
          <w:lang w:eastAsia="en-AU"/>
        </w:rPr>
      </w:pPr>
      <w:hyperlink w:anchor="_Toc110994408" w:history="1">
        <w:r w:rsidRPr="00D71085">
          <w:rPr>
            <w:rStyle w:val="Hyperlink"/>
            <w:noProof/>
          </w:rPr>
          <w:t>Upgrade Analysis (Version 02.29.02)</w:t>
        </w:r>
        <w:r>
          <w:rPr>
            <w:noProof/>
            <w:webHidden/>
          </w:rPr>
          <w:tab/>
        </w:r>
        <w:r>
          <w:rPr>
            <w:noProof/>
            <w:webHidden/>
          </w:rPr>
          <w:fldChar w:fldCharType="begin"/>
        </w:r>
        <w:r>
          <w:rPr>
            <w:noProof/>
            <w:webHidden/>
          </w:rPr>
          <w:instrText xml:space="preserve"> PAGEREF _Toc110994408 \h </w:instrText>
        </w:r>
        <w:r>
          <w:rPr>
            <w:noProof/>
            <w:webHidden/>
          </w:rPr>
        </w:r>
        <w:r>
          <w:rPr>
            <w:noProof/>
            <w:webHidden/>
          </w:rPr>
          <w:fldChar w:fldCharType="separate"/>
        </w:r>
        <w:r>
          <w:rPr>
            <w:noProof/>
            <w:webHidden/>
          </w:rPr>
          <w:t>23</w:t>
        </w:r>
        <w:r>
          <w:rPr>
            <w:noProof/>
            <w:webHidden/>
          </w:rPr>
          <w:fldChar w:fldCharType="end"/>
        </w:r>
      </w:hyperlink>
    </w:p>
    <w:p w14:paraId="5FD6E6CB" w14:textId="7ACE44AB" w:rsidR="00B145EE" w:rsidRDefault="00B145EE">
      <w:pPr>
        <w:pStyle w:val="TOC2"/>
        <w:tabs>
          <w:tab w:val="right" w:pos="9016"/>
        </w:tabs>
        <w:rPr>
          <w:rFonts w:eastAsiaTheme="minorEastAsia" w:cstheme="minorBidi"/>
          <w:b w:val="0"/>
          <w:bCs w:val="0"/>
          <w:smallCaps w:val="0"/>
          <w:noProof/>
          <w:sz w:val="22"/>
          <w:lang w:eastAsia="en-AU"/>
        </w:rPr>
      </w:pPr>
      <w:hyperlink w:anchor="_Toc110994409" w:history="1">
        <w:r w:rsidRPr="00D71085">
          <w:rPr>
            <w:rStyle w:val="Hyperlink"/>
            <w:noProof/>
          </w:rPr>
          <w:t>Network Activity Analysis</w:t>
        </w:r>
        <w:r>
          <w:rPr>
            <w:noProof/>
            <w:webHidden/>
          </w:rPr>
          <w:tab/>
        </w:r>
        <w:r>
          <w:rPr>
            <w:noProof/>
            <w:webHidden/>
          </w:rPr>
          <w:fldChar w:fldCharType="begin"/>
        </w:r>
        <w:r>
          <w:rPr>
            <w:noProof/>
            <w:webHidden/>
          </w:rPr>
          <w:instrText xml:space="preserve"> PAGEREF _Toc110994409 \h </w:instrText>
        </w:r>
        <w:r>
          <w:rPr>
            <w:noProof/>
            <w:webHidden/>
          </w:rPr>
        </w:r>
        <w:r>
          <w:rPr>
            <w:noProof/>
            <w:webHidden/>
          </w:rPr>
          <w:fldChar w:fldCharType="separate"/>
        </w:r>
        <w:r>
          <w:rPr>
            <w:noProof/>
            <w:webHidden/>
          </w:rPr>
          <w:t>28</w:t>
        </w:r>
        <w:r>
          <w:rPr>
            <w:noProof/>
            <w:webHidden/>
          </w:rPr>
          <w:fldChar w:fldCharType="end"/>
        </w:r>
      </w:hyperlink>
    </w:p>
    <w:p w14:paraId="5260ED96" w14:textId="012CD480" w:rsidR="00B145EE" w:rsidRDefault="00B145EE">
      <w:pPr>
        <w:pStyle w:val="TOC2"/>
        <w:tabs>
          <w:tab w:val="right" w:pos="9016"/>
        </w:tabs>
        <w:rPr>
          <w:rFonts w:eastAsiaTheme="minorEastAsia" w:cstheme="minorBidi"/>
          <w:b w:val="0"/>
          <w:bCs w:val="0"/>
          <w:smallCaps w:val="0"/>
          <w:noProof/>
          <w:sz w:val="22"/>
          <w:lang w:eastAsia="en-AU"/>
        </w:rPr>
      </w:pPr>
      <w:hyperlink w:anchor="_Toc110994410" w:history="1">
        <w:r w:rsidRPr="00D71085">
          <w:rPr>
            <w:rStyle w:val="Hyperlink"/>
            <w:noProof/>
          </w:rPr>
          <w:t>Device Entry and Persistence Analysis</w:t>
        </w:r>
        <w:r>
          <w:rPr>
            <w:noProof/>
            <w:webHidden/>
          </w:rPr>
          <w:tab/>
        </w:r>
        <w:r>
          <w:rPr>
            <w:noProof/>
            <w:webHidden/>
          </w:rPr>
          <w:fldChar w:fldCharType="begin"/>
        </w:r>
        <w:r>
          <w:rPr>
            <w:noProof/>
            <w:webHidden/>
          </w:rPr>
          <w:instrText xml:space="preserve"> PAGEREF _Toc110994410 \h </w:instrText>
        </w:r>
        <w:r>
          <w:rPr>
            <w:noProof/>
            <w:webHidden/>
          </w:rPr>
        </w:r>
        <w:r>
          <w:rPr>
            <w:noProof/>
            <w:webHidden/>
          </w:rPr>
          <w:fldChar w:fldCharType="separate"/>
        </w:r>
        <w:r>
          <w:rPr>
            <w:noProof/>
            <w:webHidden/>
          </w:rPr>
          <w:t>37</w:t>
        </w:r>
        <w:r>
          <w:rPr>
            <w:noProof/>
            <w:webHidden/>
          </w:rPr>
          <w:fldChar w:fldCharType="end"/>
        </w:r>
      </w:hyperlink>
    </w:p>
    <w:p w14:paraId="6B876649" w14:textId="5C2E2685" w:rsidR="00B145EE" w:rsidRDefault="00B145EE">
      <w:pPr>
        <w:pStyle w:val="TOC1"/>
        <w:rPr>
          <w:rFonts w:eastAsiaTheme="minorEastAsia" w:cstheme="minorBidi"/>
          <w:b w:val="0"/>
          <w:bCs w:val="0"/>
          <w:caps w:val="0"/>
          <w:noProof/>
          <w:sz w:val="22"/>
          <w:u w:val="none"/>
          <w:lang w:eastAsia="en-AU"/>
        </w:rPr>
      </w:pPr>
      <w:hyperlink w:anchor="_Toc110994411" w:history="1">
        <w:r w:rsidRPr="00D71085">
          <w:rPr>
            <w:rStyle w:val="Hyperlink"/>
            <w:noProof/>
          </w:rPr>
          <w:t>Chapter 6 | Discussion</w:t>
        </w:r>
        <w:r>
          <w:rPr>
            <w:noProof/>
            <w:webHidden/>
          </w:rPr>
          <w:tab/>
        </w:r>
        <w:r>
          <w:rPr>
            <w:noProof/>
            <w:webHidden/>
          </w:rPr>
          <w:fldChar w:fldCharType="begin"/>
        </w:r>
        <w:r>
          <w:rPr>
            <w:noProof/>
            <w:webHidden/>
          </w:rPr>
          <w:instrText xml:space="preserve"> PAGEREF _Toc110994411 \h </w:instrText>
        </w:r>
        <w:r>
          <w:rPr>
            <w:noProof/>
            <w:webHidden/>
          </w:rPr>
        </w:r>
        <w:r>
          <w:rPr>
            <w:noProof/>
            <w:webHidden/>
          </w:rPr>
          <w:fldChar w:fldCharType="separate"/>
        </w:r>
        <w:r>
          <w:rPr>
            <w:noProof/>
            <w:webHidden/>
          </w:rPr>
          <w:t>42</w:t>
        </w:r>
        <w:r>
          <w:rPr>
            <w:noProof/>
            <w:webHidden/>
          </w:rPr>
          <w:fldChar w:fldCharType="end"/>
        </w:r>
      </w:hyperlink>
    </w:p>
    <w:p w14:paraId="446BF3B5" w14:textId="22418BA4" w:rsidR="00B145EE" w:rsidRDefault="00B145EE">
      <w:pPr>
        <w:pStyle w:val="TOC2"/>
        <w:tabs>
          <w:tab w:val="right" w:pos="9016"/>
        </w:tabs>
        <w:rPr>
          <w:rFonts w:eastAsiaTheme="minorEastAsia" w:cstheme="minorBidi"/>
          <w:b w:val="0"/>
          <w:bCs w:val="0"/>
          <w:smallCaps w:val="0"/>
          <w:noProof/>
          <w:sz w:val="22"/>
          <w:lang w:eastAsia="en-AU"/>
        </w:rPr>
      </w:pPr>
      <w:hyperlink w:anchor="_Toc110994412" w:history="1">
        <w:r w:rsidRPr="00D71085">
          <w:rPr>
            <w:rStyle w:val="Hyperlink"/>
            <w:noProof/>
          </w:rPr>
          <w:t>Commentary</w:t>
        </w:r>
        <w:r>
          <w:rPr>
            <w:noProof/>
            <w:webHidden/>
          </w:rPr>
          <w:tab/>
        </w:r>
        <w:r>
          <w:rPr>
            <w:noProof/>
            <w:webHidden/>
          </w:rPr>
          <w:fldChar w:fldCharType="begin"/>
        </w:r>
        <w:r>
          <w:rPr>
            <w:noProof/>
            <w:webHidden/>
          </w:rPr>
          <w:instrText xml:space="preserve"> PAGEREF _Toc110994412 \h </w:instrText>
        </w:r>
        <w:r>
          <w:rPr>
            <w:noProof/>
            <w:webHidden/>
          </w:rPr>
        </w:r>
        <w:r>
          <w:rPr>
            <w:noProof/>
            <w:webHidden/>
          </w:rPr>
          <w:fldChar w:fldCharType="separate"/>
        </w:r>
        <w:r>
          <w:rPr>
            <w:noProof/>
            <w:webHidden/>
          </w:rPr>
          <w:t>42</w:t>
        </w:r>
        <w:r>
          <w:rPr>
            <w:noProof/>
            <w:webHidden/>
          </w:rPr>
          <w:fldChar w:fldCharType="end"/>
        </w:r>
      </w:hyperlink>
    </w:p>
    <w:p w14:paraId="7C7143E3" w14:textId="2E1C38BE" w:rsidR="00B145EE" w:rsidRDefault="00B145EE">
      <w:pPr>
        <w:pStyle w:val="TOC2"/>
        <w:tabs>
          <w:tab w:val="right" w:pos="9016"/>
        </w:tabs>
        <w:rPr>
          <w:rFonts w:eastAsiaTheme="minorEastAsia" w:cstheme="minorBidi"/>
          <w:b w:val="0"/>
          <w:bCs w:val="0"/>
          <w:smallCaps w:val="0"/>
          <w:noProof/>
          <w:sz w:val="22"/>
          <w:lang w:eastAsia="en-AU"/>
        </w:rPr>
      </w:pPr>
      <w:hyperlink w:anchor="_Toc110994413" w:history="1">
        <w:r w:rsidRPr="00D71085">
          <w:rPr>
            <w:rStyle w:val="Hyperlink"/>
            <w:noProof/>
          </w:rPr>
          <w:t>Future Work</w:t>
        </w:r>
        <w:r>
          <w:rPr>
            <w:noProof/>
            <w:webHidden/>
          </w:rPr>
          <w:tab/>
        </w:r>
        <w:r>
          <w:rPr>
            <w:noProof/>
            <w:webHidden/>
          </w:rPr>
          <w:fldChar w:fldCharType="begin"/>
        </w:r>
        <w:r>
          <w:rPr>
            <w:noProof/>
            <w:webHidden/>
          </w:rPr>
          <w:instrText xml:space="preserve"> PAGEREF _Toc110994413 \h </w:instrText>
        </w:r>
        <w:r>
          <w:rPr>
            <w:noProof/>
            <w:webHidden/>
          </w:rPr>
        </w:r>
        <w:r>
          <w:rPr>
            <w:noProof/>
            <w:webHidden/>
          </w:rPr>
          <w:fldChar w:fldCharType="separate"/>
        </w:r>
        <w:r>
          <w:rPr>
            <w:noProof/>
            <w:webHidden/>
          </w:rPr>
          <w:t>43</w:t>
        </w:r>
        <w:r>
          <w:rPr>
            <w:noProof/>
            <w:webHidden/>
          </w:rPr>
          <w:fldChar w:fldCharType="end"/>
        </w:r>
      </w:hyperlink>
    </w:p>
    <w:p w14:paraId="20465334" w14:textId="56D140FC" w:rsidR="00B145EE" w:rsidRDefault="00B145EE">
      <w:pPr>
        <w:pStyle w:val="TOC1"/>
        <w:rPr>
          <w:rFonts w:eastAsiaTheme="minorEastAsia" w:cstheme="minorBidi"/>
          <w:b w:val="0"/>
          <w:bCs w:val="0"/>
          <w:caps w:val="0"/>
          <w:noProof/>
          <w:sz w:val="22"/>
          <w:u w:val="none"/>
          <w:lang w:eastAsia="en-AU"/>
        </w:rPr>
      </w:pPr>
      <w:hyperlink w:anchor="_Toc110994414" w:history="1">
        <w:r w:rsidRPr="00D71085">
          <w:rPr>
            <w:rStyle w:val="Hyperlink"/>
            <w:noProof/>
          </w:rPr>
          <w:t>Bibliography</w:t>
        </w:r>
        <w:r>
          <w:rPr>
            <w:noProof/>
            <w:webHidden/>
          </w:rPr>
          <w:tab/>
        </w:r>
        <w:r>
          <w:rPr>
            <w:noProof/>
            <w:webHidden/>
          </w:rPr>
          <w:fldChar w:fldCharType="begin"/>
        </w:r>
        <w:r>
          <w:rPr>
            <w:noProof/>
            <w:webHidden/>
          </w:rPr>
          <w:instrText xml:space="preserve"> PAGEREF _Toc110994414 \h </w:instrText>
        </w:r>
        <w:r>
          <w:rPr>
            <w:noProof/>
            <w:webHidden/>
          </w:rPr>
        </w:r>
        <w:r>
          <w:rPr>
            <w:noProof/>
            <w:webHidden/>
          </w:rPr>
          <w:fldChar w:fldCharType="separate"/>
        </w:r>
        <w:r>
          <w:rPr>
            <w:noProof/>
            <w:webHidden/>
          </w:rPr>
          <w:t>44</w:t>
        </w:r>
        <w:r>
          <w:rPr>
            <w:noProof/>
            <w:webHidden/>
          </w:rPr>
          <w:fldChar w:fldCharType="end"/>
        </w:r>
      </w:hyperlink>
    </w:p>
    <w:p w14:paraId="1E64B01B" w14:textId="30305A3E" w:rsidR="00017745" w:rsidRDefault="00D72F34">
      <w:r>
        <w:fldChar w:fldCharType="end"/>
      </w:r>
      <w:r w:rsidR="00017745">
        <w:br w:type="page"/>
      </w:r>
    </w:p>
    <w:p w14:paraId="6F098C07" w14:textId="73E2BB63" w:rsidR="00BC792E" w:rsidRDefault="000E1837" w:rsidP="0081471E">
      <w:pPr>
        <w:pStyle w:val="Heading1NoTOC"/>
      </w:pPr>
      <w:r>
        <w:t>List</w:t>
      </w:r>
      <w:r w:rsidR="00BC792E">
        <w:t xml:space="preserve"> of Figures</w:t>
      </w:r>
    </w:p>
    <w:p w14:paraId="7110FA4B" w14:textId="498BDC83" w:rsidR="00B145EE" w:rsidRDefault="000E1837">
      <w:pPr>
        <w:pStyle w:val="TableofFigures"/>
        <w:tabs>
          <w:tab w:val="right" w:leader="dot" w:pos="9016"/>
        </w:tabs>
        <w:rPr>
          <w:rFonts w:eastAsiaTheme="minorEastAsia" w:cstheme="minorBidi"/>
          <w:smallCaps w:val="0"/>
          <w:noProof/>
          <w:sz w:val="22"/>
          <w:szCs w:val="22"/>
          <w:lang w:eastAsia="en-AU"/>
        </w:rPr>
      </w:pPr>
      <w:r>
        <w:fldChar w:fldCharType="begin"/>
      </w:r>
      <w:r>
        <w:instrText xml:space="preserve"> TOC \h \z \c "Figure" </w:instrText>
      </w:r>
      <w:r>
        <w:fldChar w:fldCharType="separate"/>
      </w:r>
      <w:hyperlink w:anchor="_Toc110994415" w:history="1">
        <w:r w:rsidR="00B145EE" w:rsidRPr="00201FB1">
          <w:rPr>
            <w:rStyle w:val="Hyperlink"/>
            <w:noProof/>
          </w:rPr>
          <w:t>Figure 1 - UART pin locations</w:t>
        </w:r>
        <w:r w:rsidR="00B145EE">
          <w:rPr>
            <w:noProof/>
            <w:webHidden/>
          </w:rPr>
          <w:tab/>
        </w:r>
        <w:r w:rsidR="00B145EE">
          <w:rPr>
            <w:noProof/>
            <w:webHidden/>
          </w:rPr>
          <w:fldChar w:fldCharType="begin"/>
        </w:r>
        <w:r w:rsidR="00B145EE">
          <w:rPr>
            <w:noProof/>
            <w:webHidden/>
          </w:rPr>
          <w:instrText xml:space="preserve"> PAGEREF _Toc110994415 \h </w:instrText>
        </w:r>
        <w:r w:rsidR="00B145EE">
          <w:rPr>
            <w:noProof/>
            <w:webHidden/>
          </w:rPr>
        </w:r>
        <w:r w:rsidR="00B145EE">
          <w:rPr>
            <w:noProof/>
            <w:webHidden/>
          </w:rPr>
          <w:fldChar w:fldCharType="separate"/>
        </w:r>
        <w:r w:rsidR="00B145EE">
          <w:rPr>
            <w:noProof/>
            <w:webHidden/>
          </w:rPr>
          <w:t>11</w:t>
        </w:r>
        <w:r w:rsidR="00B145EE">
          <w:rPr>
            <w:noProof/>
            <w:webHidden/>
          </w:rPr>
          <w:fldChar w:fldCharType="end"/>
        </w:r>
      </w:hyperlink>
    </w:p>
    <w:p w14:paraId="335F07BB" w14:textId="1439BFF4"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16" w:history="1">
        <w:r w:rsidRPr="00201FB1">
          <w:rPr>
            <w:rStyle w:val="Hyperlink"/>
            <w:noProof/>
          </w:rPr>
          <w:t xml:space="preserve">Figure 2 - Password decryption of the </w:t>
        </w:r>
        <w:r w:rsidRPr="00201FB1">
          <w:rPr>
            <w:rStyle w:val="Hyperlink"/>
            <w:rFonts w:ascii="Courier New" w:hAnsi="Courier New"/>
            <w:noProof/>
            <w:lang w:eastAsia="en-AU"/>
          </w:rPr>
          <w:t>vinda</w:t>
        </w:r>
        <w:r w:rsidRPr="00201FB1">
          <w:rPr>
            <w:rStyle w:val="Hyperlink"/>
            <w:noProof/>
          </w:rPr>
          <w:t xml:space="preserve"> file</w:t>
        </w:r>
        <w:r>
          <w:rPr>
            <w:noProof/>
            <w:webHidden/>
          </w:rPr>
          <w:tab/>
        </w:r>
        <w:r>
          <w:rPr>
            <w:noProof/>
            <w:webHidden/>
          </w:rPr>
          <w:fldChar w:fldCharType="begin"/>
        </w:r>
        <w:r>
          <w:rPr>
            <w:noProof/>
            <w:webHidden/>
          </w:rPr>
          <w:instrText xml:space="preserve"> PAGEREF _Toc110994416 \h </w:instrText>
        </w:r>
        <w:r>
          <w:rPr>
            <w:noProof/>
            <w:webHidden/>
          </w:rPr>
        </w:r>
        <w:r>
          <w:rPr>
            <w:noProof/>
            <w:webHidden/>
          </w:rPr>
          <w:fldChar w:fldCharType="separate"/>
        </w:r>
        <w:r>
          <w:rPr>
            <w:noProof/>
            <w:webHidden/>
          </w:rPr>
          <w:t>11</w:t>
        </w:r>
        <w:r>
          <w:rPr>
            <w:noProof/>
            <w:webHidden/>
          </w:rPr>
          <w:fldChar w:fldCharType="end"/>
        </w:r>
      </w:hyperlink>
    </w:p>
    <w:p w14:paraId="5FB86DC5" w14:textId="700EB841"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17" w:history="1">
        <w:r w:rsidRPr="00201FB1">
          <w:rPr>
            <w:rStyle w:val="Hyperlink"/>
            <w:noProof/>
          </w:rPr>
          <w:t>Figure 3 - Process list (v01.15.58)</w:t>
        </w:r>
        <w:r>
          <w:rPr>
            <w:noProof/>
            <w:webHidden/>
          </w:rPr>
          <w:tab/>
        </w:r>
        <w:r>
          <w:rPr>
            <w:noProof/>
            <w:webHidden/>
          </w:rPr>
          <w:fldChar w:fldCharType="begin"/>
        </w:r>
        <w:r>
          <w:rPr>
            <w:noProof/>
            <w:webHidden/>
          </w:rPr>
          <w:instrText xml:space="preserve"> PAGEREF _Toc110994417 \h </w:instrText>
        </w:r>
        <w:r>
          <w:rPr>
            <w:noProof/>
            <w:webHidden/>
          </w:rPr>
        </w:r>
        <w:r>
          <w:rPr>
            <w:noProof/>
            <w:webHidden/>
          </w:rPr>
          <w:fldChar w:fldCharType="separate"/>
        </w:r>
        <w:r>
          <w:rPr>
            <w:noProof/>
            <w:webHidden/>
          </w:rPr>
          <w:t>13</w:t>
        </w:r>
        <w:r>
          <w:rPr>
            <w:noProof/>
            <w:webHidden/>
          </w:rPr>
          <w:fldChar w:fldCharType="end"/>
        </w:r>
      </w:hyperlink>
    </w:p>
    <w:p w14:paraId="4157FA6E" w14:textId="47BDACC4"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18" w:history="1">
        <w:r w:rsidRPr="00201FB1">
          <w:rPr>
            <w:rStyle w:val="Hyperlink"/>
            <w:noProof/>
          </w:rPr>
          <w:t>Figure 4 - netstat (v01.15.58)</w:t>
        </w:r>
        <w:r>
          <w:rPr>
            <w:noProof/>
            <w:webHidden/>
          </w:rPr>
          <w:tab/>
        </w:r>
        <w:r>
          <w:rPr>
            <w:noProof/>
            <w:webHidden/>
          </w:rPr>
          <w:fldChar w:fldCharType="begin"/>
        </w:r>
        <w:r>
          <w:rPr>
            <w:noProof/>
            <w:webHidden/>
          </w:rPr>
          <w:instrText xml:space="preserve"> PAGEREF _Toc110994418 \h </w:instrText>
        </w:r>
        <w:r>
          <w:rPr>
            <w:noProof/>
            <w:webHidden/>
          </w:rPr>
        </w:r>
        <w:r>
          <w:rPr>
            <w:noProof/>
            <w:webHidden/>
          </w:rPr>
          <w:fldChar w:fldCharType="separate"/>
        </w:r>
        <w:r>
          <w:rPr>
            <w:noProof/>
            <w:webHidden/>
          </w:rPr>
          <w:t>14</w:t>
        </w:r>
        <w:r>
          <w:rPr>
            <w:noProof/>
            <w:webHidden/>
          </w:rPr>
          <w:fldChar w:fldCharType="end"/>
        </w:r>
      </w:hyperlink>
    </w:p>
    <w:p w14:paraId="672F1BF6" w14:textId="134CF861"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19" w:history="1">
        <w:r w:rsidRPr="00201FB1">
          <w:rPr>
            <w:rStyle w:val="Hyperlink"/>
            <w:noProof/>
          </w:rPr>
          <w:t>Figure 5 - iptables (v01.15.58)</w:t>
        </w:r>
        <w:r>
          <w:rPr>
            <w:noProof/>
            <w:webHidden/>
          </w:rPr>
          <w:tab/>
        </w:r>
        <w:r>
          <w:rPr>
            <w:noProof/>
            <w:webHidden/>
          </w:rPr>
          <w:fldChar w:fldCharType="begin"/>
        </w:r>
        <w:r>
          <w:rPr>
            <w:noProof/>
            <w:webHidden/>
          </w:rPr>
          <w:instrText xml:space="preserve"> PAGEREF _Toc110994419 \h </w:instrText>
        </w:r>
        <w:r>
          <w:rPr>
            <w:noProof/>
            <w:webHidden/>
          </w:rPr>
        </w:r>
        <w:r>
          <w:rPr>
            <w:noProof/>
            <w:webHidden/>
          </w:rPr>
          <w:fldChar w:fldCharType="separate"/>
        </w:r>
        <w:r>
          <w:rPr>
            <w:noProof/>
            <w:webHidden/>
          </w:rPr>
          <w:t>14</w:t>
        </w:r>
        <w:r>
          <w:rPr>
            <w:noProof/>
            <w:webHidden/>
          </w:rPr>
          <w:fldChar w:fldCharType="end"/>
        </w:r>
      </w:hyperlink>
    </w:p>
    <w:p w14:paraId="15508995" w14:textId="56B10FE9"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20" w:history="1">
        <w:r w:rsidRPr="00201FB1">
          <w:rPr>
            <w:rStyle w:val="Hyperlink"/>
            <w:noProof/>
          </w:rPr>
          <w:t>Figure 6 - ip6tables (v01.15.58)</w:t>
        </w:r>
        <w:r>
          <w:rPr>
            <w:noProof/>
            <w:webHidden/>
          </w:rPr>
          <w:tab/>
        </w:r>
        <w:r>
          <w:rPr>
            <w:noProof/>
            <w:webHidden/>
          </w:rPr>
          <w:fldChar w:fldCharType="begin"/>
        </w:r>
        <w:r>
          <w:rPr>
            <w:noProof/>
            <w:webHidden/>
          </w:rPr>
          <w:instrText xml:space="preserve"> PAGEREF _Toc110994420 \h </w:instrText>
        </w:r>
        <w:r>
          <w:rPr>
            <w:noProof/>
            <w:webHidden/>
          </w:rPr>
        </w:r>
        <w:r>
          <w:rPr>
            <w:noProof/>
            <w:webHidden/>
          </w:rPr>
          <w:fldChar w:fldCharType="separate"/>
        </w:r>
        <w:r>
          <w:rPr>
            <w:noProof/>
            <w:webHidden/>
          </w:rPr>
          <w:t>14</w:t>
        </w:r>
        <w:r>
          <w:rPr>
            <w:noProof/>
            <w:webHidden/>
          </w:rPr>
          <w:fldChar w:fldCharType="end"/>
        </w:r>
      </w:hyperlink>
    </w:p>
    <w:p w14:paraId="4DBACB1B" w14:textId="10B6429B"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21" w:history="1">
        <w:r w:rsidRPr="00201FB1">
          <w:rPr>
            <w:rStyle w:val="Hyperlink"/>
            <w:noProof/>
          </w:rPr>
          <w:t>Figure 7 - ifconfig (v01.15.58)</w:t>
        </w:r>
        <w:r>
          <w:rPr>
            <w:noProof/>
            <w:webHidden/>
          </w:rPr>
          <w:tab/>
        </w:r>
        <w:r>
          <w:rPr>
            <w:noProof/>
            <w:webHidden/>
          </w:rPr>
          <w:fldChar w:fldCharType="begin"/>
        </w:r>
        <w:r>
          <w:rPr>
            <w:noProof/>
            <w:webHidden/>
          </w:rPr>
          <w:instrText xml:space="preserve"> PAGEREF _Toc110994421 \h </w:instrText>
        </w:r>
        <w:r>
          <w:rPr>
            <w:noProof/>
            <w:webHidden/>
          </w:rPr>
        </w:r>
        <w:r>
          <w:rPr>
            <w:noProof/>
            <w:webHidden/>
          </w:rPr>
          <w:fldChar w:fldCharType="separate"/>
        </w:r>
        <w:r>
          <w:rPr>
            <w:noProof/>
            <w:webHidden/>
          </w:rPr>
          <w:t>14</w:t>
        </w:r>
        <w:r>
          <w:rPr>
            <w:noProof/>
            <w:webHidden/>
          </w:rPr>
          <w:fldChar w:fldCharType="end"/>
        </w:r>
      </w:hyperlink>
    </w:p>
    <w:p w14:paraId="120EAA92" w14:textId="08CF0BD1"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22" w:history="1">
        <w:r w:rsidRPr="00201FB1">
          <w:rPr>
            <w:rStyle w:val="Hyperlink"/>
            <w:noProof/>
          </w:rPr>
          <w:t>Figure 8 - /etc/passwd (v01.15.58)</w:t>
        </w:r>
        <w:r>
          <w:rPr>
            <w:noProof/>
            <w:webHidden/>
          </w:rPr>
          <w:tab/>
        </w:r>
        <w:r>
          <w:rPr>
            <w:noProof/>
            <w:webHidden/>
          </w:rPr>
          <w:fldChar w:fldCharType="begin"/>
        </w:r>
        <w:r>
          <w:rPr>
            <w:noProof/>
            <w:webHidden/>
          </w:rPr>
          <w:instrText xml:space="preserve"> PAGEREF _Toc110994422 \h </w:instrText>
        </w:r>
        <w:r>
          <w:rPr>
            <w:noProof/>
            <w:webHidden/>
          </w:rPr>
        </w:r>
        <w:r>
          <w:rPr>
            <w:noProof/>
            <w:webHidden/>
          </w:rPr>
          <w:fldChar w:fldCharType="separate"/>
        </w:r>
        <w:r>
          <w:rPr>
            <w:noProof/>
            <w:webHidden/>
          </w:rPr>
          <w:t>15</w:t>
        </w:r>
        <w:r>
          <w:rPr>
            <w:noProof/>
            <w:webHidden/>
          </w:rPr>
          <w:fldChar w:fldCharType="end"/>
        </w:r>
      </w:hyperlink>
    </w:p>
    <w:p w14:paraId="57B25BC2" w14:textId="35680B90"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23" w:history="1">
        <w:r w:rsidRPr="00201FB1">
          <w:rPr>
            <w:rStyle w:val="Hyperlink"/>
            <w:noProof/>
          </w:rPr>
          <w:t>Figure 9 - /etc/shadow (v01.15.58)</w:t>
        </w:r>
        <w:r>
          <w:rPr>
            <w:noProof/>
            <w:webHidden/>
          </w:rPr>
          <w:tab/>
        </w:r>
        <w:r>
          <w:rPr>
            <w:noProof/>
            <w:webHidden/>
          </w:rPr>
          <w:fldChar w:fldCharType="begin"/>
        </w:r>
        <w:r>
          <w:rPr>
            <w:noProof/>
            <w:webHidden/>
          </w:rPr>
          <w:instrText xml:space="preserve"> PAGEREF _Toc110994423 \h </w:instrText>
        </w:r>
        <w:r>
          <w:rPr>
            <w:noProof/>
            <w:webHidden/>
          </w:rPr>
        </w:r>
        <w:r>
          <w:rPr>
            <w:noProof/>
            <w:webHidden/>
          </w:rPr>
          <w:fldChar w:fldCharType="separate"/>
        </w:r>
        <w:r>
          <w:rPr>
            <w:noProof/>
            <w:webHidden/>
          </w:rPr>
          <w:t>15</w:t>
        </w:r>
        <w:r>
          <w:rPr>
            <w:noProof/>
            <w:webHidden/>
          </w:rPr>
          <w:fldChar w:fldCharType="end"/>
        </w:r>
      </w:hyperlink>
    </w:p>
    <w:p w14:paraId="70770E92" w14:textId="6BF5AA60"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24" w:history="1">
        <w:r w:rsidRPr="00201FB1">
          <w:rPr>
            <w:rStyle w:val="Hyperlink"/>
            <w:noProof/>
          </w:rPr>
          <w:t>Figure 10 - Generated SHA512 password hash</w:t>
        </w:r>
        <w:r>
          <w:rPr>
            <w:noProof/>
            <w:webHidden/>
          </w:rPr>
          <w:tab/>
        </w:r>
        <w:r>
          <w:rPr>
            <w:noProof/>
            <w:webHidden/>
          </w:rPr>
          <w:fldChar w:fldCharType="begin"/>
        </w:r>
        <w:r>
          <w:rPr>
            <w:noProof/>
            <w:webHidden/>
          </w:rPr>
          <w:instrText xml:space="preserve"> PAGEREF _Toc110994424 \h </w:instrText>
        </w:r>
        <w:r>
          <w:rPr>
            <w:noProof/>
            <w:webHidden/>
          </w:rPr>
        </w:r>
        <w:r>
          <w:rPr>
            <w:noProof/>
            <w:webHidden/>
          </w:rPr>
          <w:fldChar w:fldCharType="separate"/>
        </w:r>
        <w:r>
          <w:rPr>
            <w:noProof/>
            <w:webHidden/>
          </w:rPr>
          <w:t>15</w:t>
        </w:r>
        <w:r>
          <w:rPr>
            <w:noProof/>
            <w:webHidden/>
          </w:rPr>
          <w:fldChar w:fldCharType="end"/>
        </w:r>
      </w:hyperlink>
    </w:p>
    <w:p w14:paraId="2276E2DD" w14:textId="6928A9C6"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25" w:history="1">
        <w:r w:rsidRPr="00201FB1">
          <w:rPr>
            <w:rStyle w:val="Hyperlink"/>
            <w:noProof/>
          </w:rPr>
          <w:t>Figure 11 - Underside of the charging dock</w:t>
        </w:r>
        <w:r>
          <w:rPr>
            <w:noProof/>
            <w:webHidden/>
          </w:rPr>
          <w:tab/>
        </w:r>
        <w:r>
          <w:rPr>
            <w:noProof/>
            <w:webHidden/>
          </w:rPr>
          <w:fldChar w:fldCharType="begin"/>
        </w:r>
        <w:r>
          <w:rPr>
            <w:noProof/>
            <w:webHidden/>
          </w:rPr>
          <w:instrText xml:space="preserve"> PAGEREF _Toc110994425 \h </w:instrText>
        </w:r>
        <w:r>
          <w:rPr>
            <w:noProof/>
            <w:webHidden/>
          </w:rPr>
        </w:r>
        <w:r>
          <w:rPr>
            <w:noProof/>
            <w:webHidden/>
          </w:rPr>
          <w:fldChar w:fldCharType="separate"/>
        </w:r>
        <w:r>
          <w:rPr>
            <w:noProof/>
            <w:webHidden/>
          </w:rPr>
          <w:t>15</w:t>
        </w:r>
        <w:r>
          <w:rPr>
            <w:noProof/>
            <w:webHidden/>
          </w:rPr>
          <w:fldChar w:fldCharType="end"/>
        </w:r>
      </w:hyperlink>
    </w:p>
    <w:p w14:paraId="45E9FA72" w14:textId="2763F03F"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26" w:history="1">
        <w:r w:rsidRPr="00201FB1">
          <w:rPr>
            <w:rStyle w:val="Hyperlink"/>
            <w:noProof/>
          </w:rPr>
          <w:t>Figure 12 - 2-wire battery shutdown log</w:t>
        </w:r>
        <w:r>
          <w:rPr>
            <w:noProof/>
            <w:webHidden/>
          </w:rPr>
          <w:tab/>
        </w:r>
        <w:r>
          <w:rPr>
            <w:noProof/>
            <w:webHidden/>
          </w:rPr>
          <w:fldChar w:fldCharType="begin"/>
        </w:r>
        <w:r>
          <w:rPr>
            <w:noProof/>
            <w:webHidden/>
          </w:rPr>
          <w:instrText xml:space="preserve"> PAGEREF _Toc110994426 \h </w:instrText>
        </w:r>
        <w:r>
          <w:rPr>
            <w:noProof/>
            <w:webHidden/>
          </w:rPr>
        </w:r>
        <w:r>
          <w:rPr>
            <w:noProof/>
            <w:webHidden/>
          </w:rPr>
          <w:fldChar w:fldCharType="separate"/>
        </w:r>
        <w:r>
          <w:rPr>
            <w:noProof/>
            <w:webHidden/>
          </w:rPr>
          <w:t>15</w:t>
        </w:r>
        <w:r>
          <w:rPr>
            <w:noProof/>
            <w:webHidden/>
          </w:rPr>
          <w:fldChar w:fldCharType="end"/>
        </w:r>
      </w:hyperlink>
    </w:p>
    <w:p w14:paraId="3C39D02A" w14:textId="2BA45154"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27" w:history="1">
        <w:r w:rsidRPr="00201FB1">
          <w:rPr>
            <w:rStyle w:val="Hyperlink"/>
            <w:noProof/>
          </w:rPr>
          <w:t>Figure 13 - Serial log during factory reset</w:t>
        </w:r>
        <w:r>
          <w:rPr>
            <w:noProof/>
            <w:webHidden/>
          </w:rPr>
          <w:tab/>
        </w:r>
        <w:r>
          <w:rPr>
            <w:noProof/>
            <w:webHidden/>
          </w:rPr>
          <w:fldChar w:fldCharType="begin"/>
        </w:r>
        <w:r>
          <w:rPr>
            <w:noProof/>
            <w:webHidden/>
          </w:rPr>
          <w:instrText xml:space="preserve"> PAGEREF _Toc110994427 \h </w:instrText>
        </w:r>
        <w:r>
          <w:rPr>
            <w:noProof/>
            <w:webHidden/>
          </w:rPr>
        </w:r>
        <w:r>
          <w:rPr>
            <w:noProof/>
            <w:webHidden/>
          </w:rPr>
          <w:fldChar w:fldCharType="separate"/>
        </w:r>
        <w:r>
          <w:rPr>
            <w:noProof/>
            <w:webHidden/>
          </w:rPr>
          <w:t>16</w:t>
        </w:r>
        <w:r>
          <w:rPr>
            <w:noProof/>
            <w:webHidden/>
          </w:rPr>
          <w:fldChar w:fldCharType="end"/>
        </w:r>
      </w:hyperlink>
    </w:p>
    <w:p w14:paraId="10F3B28D" w14:textId="5E8644C6"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28" w:history="1">
        <w:r w:rsidRPr="00201FB1">
          <w:rPr>
            <w:rStyle w:val="Hyperlink"/>
            <w:noProof/>
          </w:rPr>
          <w:t>Figure 14 - Firmware dump commands</w:t>
        </w:r>
        <w:r>
          <w:rPr>
            <w:noProof/>
            <w:webHidden/>
          </w:rPr>
          <w:tab/>
        </w:r>
        <w:r>
          <w:rPr>
            <w:noProof/>
            <w:webHidden/>
          </w:rPr>
          <w:fldChar w:fldCharType="begin"/>
        </w:r>
        <w:r>
          <w:rPr>
            <w:noProof/>
            <w:webHidden/>
          </w:rPr>
          <w:instrText xml:space="preserve"> PAGEREF _Toc110994428 \h </w:instrText>
        </w:r>
        <w:r>
          <w:rPr>
            <w:noProof/>
            <w:webHidden/>
          </w:rPr>
        </w:r>
        <w:r>
          <w:rPr>
            <w:noProof/>
            <w:webHidden/>
          </w:rPr>
          <w:fldChar w:fldCharType="separate"/>
        </w:r>
        <w:r>
          <w:rPr>
            <w:noProof/>
            <w:webHidden/>
          </w:rPr>
          <w:t>17</w:t>
        </w:r>
        <w:r>
          <w:rPr>
            <w:noProof/>
            <w:webHidden/>
          </w:rPr>
          <w:fldChar w:fldCharType="end"/>
        </w:r>
      </w:hyperlink>
    </w:p>
    <w:p w14:paraId="70159626" w14:textId="5B3DF918"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29" w:history="1">
        <w:r w:rsidRPr="00201FB1">
          <w:rPr>
            <w:rStyle w:val="Hyperlink"/>
            <w:noProof/>
          </w:rPr>
          <w:t>Figure 15 – File structure of mmcblk0p11</w:t>
        </w:r>
        <w:r>
          <w:rPr>
            <w:noProof/>
            <w:webHidden/>
          </w:rPr>
          <w:tab/>
        </w:r>
        <w:r>
          <w:rPr>
            <w:noProof/>
            <w:webHidden/>
          </w:rPr>
          <w:fldChar w:fldCharType="begin"/>
        </w:r>
        <w:r>
          <w:rPr>
            <w:noProof/>
            <w:webHidden/>
          </w:rPr>
          <w:instrText xml:space="preserve"> PAGEREF _Toc110994429 \h </w:instrText>
        </w:r>
        <w:r>
          <w:rPr>
            <w:noProof/>
            <w:webHidden/>
          </w:rPr>
        </w:r>
        <w:r>
          <w:rPr>
            <w:noProof/>
            <w:webHidden/>
          </w:rPr>
          <w:fldChar w:fldCharType="separate"/>
        </w:r>
        <w:r>
          <w:rPr>
            <w:noProof/>
            <w:webHidden/>
          </w:rPr>
          <w:t>18</w:t>
        </w:r>
        <w:r>
          <w:rPr>
            <w:noProof/>
            <w:webHidden/>
          </w:rPr>
          <w:fldChar w:fldCharType="end"/>
        </w:r>
      </w:hyperlink>
    </w:p>
    <w:p w14:paraId="072E2239" w14:textId="015A85ED"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30" w:history="1">
        <w:r w:rsidRPr="00201FB1">
          <w:rPr>
            <w:rStyle w:val="Hyperlink"/>
            <w:noProof/>
          </w:rPr>
          <w:t>Figure 16 - Screenshot of the Commentree tool</w:t>
        </w:r>
        <w:r>
          <w:rPr>
            <w:noProof/>
            <w:webHidden/>
          </w:rPr>
          <w:tab/>
        </w:r>
        <w:r>
          <w:rPr>
            <w:noProof/>
            <w:webHidden/>
          </w:rPr>
          <w:fldChar w:fldCharType="begin"/>
        </w:r>
        <w:r>
          <w:rPr>
            <w:noProof/>
            <w:webHidden/>
          </w:rPr>
          <w:instrText xml:space="preserve"> PAGEREF _Toc110994430 \h </w:instrText>
        </w:r>
        <w:r>
          <w:rPr>
            <w:noProof/>
            <w:webHidden/>
          </w:rPr>
        </w:r>
        <w:r>
          <w:rPr>
            <w:noProof/>
            <w:webHidden/>
          </w:rPr>
          <w:fldChar w:fldCharType="separate"/>
        </w:r>
        <w:r>
          <w:rPr>
            <w:noProof/>
            <w:webHidden/>
          </w:rPr>
          <w:t>18</w:t>
        </w:r>
        <w:r>
          <w:rPr>
            <w:noProof/>
            <w:webHidden/>
          </w:rPr>
          <w:fldChar w:fldCharType="end"/>
        </w:r>
      </w:hyperlink>
    </w:p>
    <w:p w14:paraId="0FE3A646" w14:textId="1080881A"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31" w:history="1">
        <w:r w:rsidRPr="00201FB1">
          <w:rPr>
            <w:rStyle w:val="Hyperlink"/>
            <w:noProof/>
          </w:rPr>
          <w:t>Figure 17 – BinDiff comparison of ntpdate (v01.15.58)</w:t>
        </w:r>
        <w:r>
          <w:rPr>
            <w:noProof/>
            <w:webHidden/>
          </w:rPr>
          <w:tab/>
        </w:r>
        <w:r>
          <w:rPr>
            <w:noProof/>
            <w:webHidden/>
          </w:rPr>
          <w:fldChar w:fldCharType="begin"/>
        </w:r>
        <w:r>
          <w:rPr>
            <w:noProof/>
            <w:webHidden/>
          </w:rPr>
          <w:instrText xml:space="preserve"> PAGEREF _Toc110994431 \h </w:instrText>
        </w:r>
        <w:r>
          <w:rPr>
            <w:noProof/>
            <w:webHidden/>
          </w:rPr>
        </w:r>
        <w:r>
          <w:rPr>
            <w:noProof/>
            <w:webHidden/>
          </w:rPr>
          <w:fldChar w:fldCharType="separate"/>
        </w:r>
        <w:r>
          <w:rPr>
            <w:noProof/>
            <w:webHidden/>
          </w:rPr>
          <w:t>19</w:t>
        </w:r>
        <w:r>
          <w:rPr>
            <w:noProof/>
            <w:webHidden/>
          </w:rPr>
          <w:fldChar w:fldCharType="end"/>
        </w:r>
      </w:hyperlink>
    </w:p>
    <w:p w14:paraId="2B6E7C6F" w14:textId="4B295904"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32" w:history="1">
        <w:r w:rsidRPr="00201FB1">
          <w:rPr>
            <w:rStyle w:val="Hyperlink"/>
            <w:noProof/>
          </w:rPr>
          <w:t>Figure 18 – apt-get history.log file</w:t>
        </w:r>
        <w:r>
          <w:rPr>
            <w:noProof/>
            <w:webHidden/>
          </w:rPr>
          <w:tab/>
        </w:r>
        <w:r>
          <w:rPr>
            <w:noProof/>
            <w:webHidden/>
          </w:rPr>
          <w:fldChar w:fldCharType="begin"/>
        </w:r>
        <w:r>
          <w:rPr>
            <w:noProof/>
            <w:webHidden/>
          </w:rPr>
          <w:instrText xml:space="preserve"> PAGEREF _Toc110994432 \h </w:instrText>
        </w:r>
        <w:r>
          <w:rPr>
            <w:noProof/>
            <w:webHidden/>
          </w:rPr>
        </w:r>
        <w:r>
          <w:rPr>
            <w:noProof/>
            <w:webHidden/>
          </w:rPr>
          <w:fldChar w:fldCharType="separate"/>
        </w:r>
        <w:r>
          <w:rPr>
            <w:noProof/>
            <w:webHidden/>
          </w:rPr>
          <w:t>19</w:t>
        </w:r>
        <w:r>
          <w:rPr>
            <w:noProof/>
            <w:webHidden/>
          </w:rPr>
          <w:fldChar w:fldCharType="end"/>
        </w:r>
      </w:hyperlink>
    </w:p>
    <w:p w14:paraId="48A88038" w14:textId="07D4F9B2"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33" w:history="1">
        <w:r w:rsidRPr="00201FB1">
          <w:rPr>
            <w:rStyle w:val="Hyperlink"/>
            <w:noProof/>
          </w:rPr>
          <w:t>Figure 19 – Exposed micro USB connector on the Roborock S6</w:t>
        </w:r>
        <w:r>
          <w:rPr>
            <w:noProof/>
            <w:webHidden/>
          </w:rPr>
          <w:tab/>
        </w:r>
        <w:r>
          <w:rPr>
            <w:noProof/>
            <w:webHidden/>
          </w:rPr>
          <w:fldChar w:fldCharType="begin"/>
        </w:r>
        <w:r>
          <w:rPr>
            <w:noProof/>
            <w:webHidden/>
          </w:rPr>
          <w:instrText xml:space="preserve"> PAGEREF _Toc110994433 \h </w:instrText>
        </w:r>
        <w:r>
          <w:rPr>
            <w:noProof/>
            <w:webHidden/>
          </w:rPr>
        </w:r>
        <w:r>
          <w:rPr>
            <w:noProof/>
            <w:webHidden/>
          </w:rPr>
          <w:fldChar w:fldCharType="separate"/>
        </w:r>
        <w:r>
          <w:rPr>
            <w:noProof/>
            <w:webHidden/>
          </w:rPr>
          <w:t>20</w:t>
        </w:r>
        <w:r>
          <w:rPr>
            <w:noProof/>
            <w:webHidden/>
          </w:rPr>
          <w:fldChar w:fldCharType="end"/>
        </w:r>
      </w:hyperlink>
    </w:p>
    <w:p w14:paraId="034BD2A4" w14:textId="443887D3"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34" w:history="1">
        <w:r w:rsidRPr="00201FB1">
          <w:rPr>
            <w:rStyle w:val="Hyperlink"/>
            <w:noProof/>
          </w:rPr>
          <w:t>Figure 20 – Custom adbd auth challenge flow</w:t>
        </w:r>
        <w:r>
          <w:rPr>
            <w:noProof/>
            <w:webHidden/>
          </w:rPr>
          <w:tab/>
        </w:r>
        <w:r>
          <w:rPr>
            <w:noProof/>
            <w:webHidden/>
          </w:rPr>
          <w:fldChar w:fldCharType="begin"/>
        </w:r>
        <w:r>
          <w:rPr>
            <w:noProof/>
            <w:webHidden/>
          </w:rPr>
          <w:instrText xml:space="preserve"> PAGEREF _Toc110994434 \h </w:instrText>
        </w:r>
        <w:r>
          <w:rPr>
            <w:noProof/>
            <w:webHidden/>
          </w:rPr>
        </w:r>
        <w:r>
          <w:rPr>
            <w:noProof/>
            <w:webHidden/>
          </w:rPr>
          <w:fldChar w:fldCharType="separate"/>
        </w:r>
        <w:r>
          <w:rPr>
            <w:noProof/>
            <w:webHidden/>
          </w:rPr>
          <w:t>20</w:t>
        </w:r>
        <w:r>
          <w:rPr>
            <w:noProof/>
            <w:webHidden/>
          </w:rPr>
          <w:fldChar w:fldCharType="end"/>
        </w:r>
      </w:hyperlink>
    </w:p>
    <w:p w14:paraId="0EDC9F72" w14:textId="182082F4"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35" w:history="1">
        <w:r w:rsidRPr="00201FB1">
          <w:rPr>
            <w:rStyle w:val="Hyperlink"/>
            <w:noProof/>
          </w:rPr>
          <w:t>Figure 21 – adbd lock reset flow</w:t>
        </w:r>
        <w:r>
          <w:rPr>
            <w:noProof/>
            <w:webHidden/>
          </w:rPr>
          <w:tab/>
        </w:r>
        <w:r>
          <w:rPr>
            <w:noProof/>
            <w:webHidden/>
          </w:rPr>
          <w:fldChar w:fldCharType="begin"/>
        </w:r>
        <w:r>
          <w:rPr>
            <w:noProof/>
            <w:webHidden/>
          </w:rPr>
          <w:instrText xml:space="preserve"> PAGEREF _Toc110994435 \h </w:instrText>
        </w:r>
        <w:r>
          <w:rPr>
            <w:noProof/>
            <w:webHidden/>
          </w:rPr>
        </w:r>
        <w:r>
          <w:rPr>
            <w:noProof/>
            <w:webHidden/>
          </w:rPr>
          <w:fldChar w:fldCharType="separate"/>
        </w:r>
        <w:r>
          <w:rPr>
            <w:noProof/>
            <w:webHidden/>
          </w:rPr>
          <w:t>21</w:t>
        </w:r>
        <w:r>
          <w:rPr>
            <w:noProof/>
            <w:webHidden/>
          </w:rPr>
          <w:fldChar w:fldCharType="end"/>
        </w:r>
      </w:hyperlink>
    </w:p>
    <w:p w14:paraId="40DD7EEE" w14:textId="48AB3AD9"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36" w:history="1">
        <w:r w:rsidRPr="00201FB1">
          <w:rPr>
            <w:rStyle w:val="Hyperlink"/>
            <w:noProof/>
          </w:rPr>
          <w:t>Figure 22 – adbd command injection vulnerability PoC</w:t>
        </w:r>
        <w:r>
          <w:rPr>
            <w:noProof/>
            <w:webHidden/>
          </w:rPr>
          <w:tab/>
        </w:r>
        <w:r>
          <w:rPr>
            <w:noProof/>
            <w:webHidden/>
          </w:rPr>
          <w:fldChar w:fldCharType="begin"/>
        </w:r>
        <w:r>
          <w:rPr>
            <w:noProof/>
            <w:webHidden/>
          </w:rPr>
          <w:instrText xml:space="preserve"> PAGEREF _Toc110994436 \h </w:instrText>
        </w:r>
        <w:r>
          <w:rPr>
            <w:noProof/>
            <w:webHidden/>
          </w:rPr>
        </w:r>
        <w:r>
          <w:rPr>
            <w:noProof/>
            <w:webHidden/>
          </w:rPr>
          <w:fldChar w:fldCharType="separate"/>
        </w:r>
        <w:r>
          <w:rPr>
            <w:noProof/>
            <w:webHidden/>
          </w:rPr>
          <w:t>21</w:t>
        </w:r>
        <w:r>
          <w:rPr>
            <w:noProof/>
            <w:webHidden/>
          </w:rPr>
          <w:fldChar w:fldCharType="end"/>
        </w:r>
      </w:hyperlink>
    </w:p>
    <w:p w14:paraId="0C5B48E1" w14:textId="09D5DD53"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37" w:history="1">
        <w:r w:rsidRPr="00201FB1">
          <w:rPr>
            <w:rStyle w:val="Hyperlink"/>
            <w:noProof/>
          </w:rPr>
          <w:t>Figure 23 - Disassembly of the encryption routine in rrlogd (v01.15.58)</w:t>
        </w:r>
        <w:r>
          <w:rPr>
            <w:noProof/>
            <w:webHidden/>
          </w:rPr>
          <w:tab/>
        </w:r>
        <w:r>
          <w:rPr>
            <w:noProof/>
            <w:webHidden/>
          </w:rPr>
          <w:fldChar w:fldCharType="begin"/>
        </w:r>
        <w:r>
          <w:rPr>
            <w:noProof/>
            <w:webHidden/>
          </w:rPr>
          <w:instrText xml:space="preserve"> PAGEREF _Toc110994437 \h </w:instrText>
        </w:r>
        <w:r>
          <w:rPr>
            <w:noProof/>
            <w:webHidden/>
          </w:rPr>
        </w:r>
        <w:r>
          <w:rPr>
            <w:noProof/>
            <w:webHidden/>
          </w:rPr>
          <w:fldChar w:fldCharType="separate"/>
        </w:r>
        <w:r>
          <w:rPr>
            <w:noProof/>
            <w:webHidden/>
          </w:rPr>
          <w:t>22</w:t>
        </w:r>
        <w:r>
          <w:rPr>
            <w:noProof/>
            <w:webHidden/>
          </w:rPr>
          <w:fldChar w:fldCharType="end"/>
        </w:r>
      </w:hyperlink>
    </w:p>
    <w:p w14:paraId="2507A01B" w14:textId="071358A7"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38" w:history="1">
        <w:r w:rsidRPr="00201FB1">
          <w:rPr>
            <w:rStyle w:val="Hyperlink"/>
            <w:noProof/>
          </w:rPr>
          <w:t>Figure 24 – iptables allow rule in rrlogd (v01.15.58)</w:t>
        </w:r>
        <w:r>
          <w:rPr>
            <w:noProof/>
            <w:webHidden/>
          </w:rPr>
          <w:tab/>
        </w:r>
        <w:r>
          <w:rPr>
            <w:noProof/>
            <w:webHidden/>
          </w:rPr>
          <w:fldChar w:fldCharType="begin"/>
        </w:r>
        <w:r>
          <w:rPr>
            <w:noProof/>
            <w:webHidden/>
          </w:rPr>
          <w:instrText xml:space="preserve"> PAGEREF _Toc110994438 \h </w:instrText>
        </w:r>
        <w:r>
          <w:rPr>
            <w:noProof/>
            <w:webHidden/>
          </w:rPr>
        </w:r>
        <w:r>
          <w:rPr>
            <w:noProof/>
            <w:webHidden/>
          </w:rPr>
          <w:fldChar w:fldCharType="separate"/>
        </w:r>
        <w:r>
          <w:rPr>
            <w:noProof/>
            <w:webHidden/>
          </w:rPr>
          <w:t>22</w:t>
        </w:r>
        <w:r>
          <w:rPr>
            <w:noProof/>
            <w:webHidden/>
          </w:rPr>
          <w:fldChar w:fldCharType="end"/>
        </w:r>
      </w:hyperlink>
    </w:p>
    <w:p w14:paraId="3095E069" w14:textId="25471F8B"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39" w:history="1">
        <w:r w:rsidRPr="00201FB1">
          <w:rPr>
            <w:rStyle w:val="Hyperlink"/>
            <w:noProof/>
          </w:rPr>
          <w:t>Figure 25 – Obsolete decryption routine in SysUpdate</w:t>
        </w:r>
        <w:r>
          <w:rPr>
            <w:noProof/>
            <w:webHidden/>
          </w:rPr>
          <w:tab/>
        </w:r>
        <w:r>
          <w:rPr>
            <w:noProof/>
            <w:webHidden/>
          </w:rPr>
          <w:fldChar w:fldCharType="begin"/>
        </w:r>
        <w:r>
          <w:rPr>
            <w:noProof/>
            <w:webHidden/>
          </w:rPr>
          <w:instrText xml:space="preserve"> PAGEREF _Toc110994439 \h </w:instrText>
        </w:r>
        <w:r>
          <w:rPr>
            <w:noProof/>
            <w:webHidden/>
          </w:rPr>
        </w:r>
        <w:r>
          <w:rPr>
            <w:noProof/>
            <w:webHidden/>
          </w:rPr>
          <w:fldChar w:fldCharType="separate"/>
        </w:r>
        <w:r>
          <w:rPr>
            <w:noProof/>
            <w:webHidden/>
          </w:rPr>
          <w:t>23</w:t>
        </w:r>
        <w:r>
          <w:rPr>
            <w:noProof/>
            <w:webHidden/>
          </w:rPr>
          <w:fldChar w:fldCharType="end"/>
        </w:r>
      </w:hyperlink>
    </w:p>
    <w:p w14:paraId="00CEE341" w14:textId="57251312"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40" w:history="1">
        <w:r w:rsidRPr="00201FB1">
          <w:rPr>
            <w:rStyle w:val="Hyperlink"/>
            <w:noProof/>
          </w:rPr>
          <w:t>Figure 26 – ip6tables results (v02.29.02)</w:t>
        </w:r>
        <w:r>
          <w:rPr>
            <w:noProof/>
            <w:webHidden/>
          </w:rPr>
          <w:tab/>
        </w:r>
        <w:r>
          <w:rPr>
            <w:noProof/>
            <w:webHidden/>
          </w:rPr>
          <w:fldChar w:fldCharType="begin"/>
        </w:r>
        <w:r>
          <w:rPr>
            <w:noProof/>
            <w:webHidden/>
          </w:rPr>
          <w:instrText xml:space="preserve"> PAGEREF _Toc110994440 \h </w:instrText>
        </w:r>
        <w:r>
          <w:rPr>
            <w:noProof/>
            <w:webHidden/>
          </w:rPr>
        </w:r>
        <w:r>
          <w:rPr>
            <w:noProof/>
            <w:webHidden/>
          </w:rPr>
          <w:fldChar w:fldCharType="separate"/>
        </w:r>
        <w:r>
          <w:rPr>
            <w:noProof/>
            <w:webHidden/>
          </w:rPr>
          <w:t>24</w:t>
        </w:r>
        <w:r>
          <w:rPr>
            <w:noProof/>
            <w:webHidden/>
          </w:rPr>
          <w:fldChar w:fldCharType="end"/>
        </w:r>
      </w:hyperlink>
    </w:p>
    <w:p w14:paraId="1BF0F68D" w14:textId="18C6B086"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41" w:history="1">
        <w:r w:rsidRPr="00201FB1">
          <w:rPr>
            <w:rStyle w:val="Hyperlink"/>
            <w:noProof/>
          </w:rPr>
          <w:t xml:space="preserve">Figure 27 – </w:t>
        </w:r>
        <w:r w:rsidRPr="00201FB1">
          <w:rPr>
            <w:rStyle w:val="Hyperlink"/>
            <w:rFonts w:ascii="Courier New" w:hAnsi="Courier New"/>
            <w:noProof/>
            <w:lang w:eastAsia="en-AU"/>
          </w:rPr>
          <w:t>verify_shadow</w:t>
        </w:r>
        <w:r w:rsidRPr="00201FB1">
          <w:rPr>
            <w:rStyle w:val="Hyperlink"/>
            <w:noProof/>
          </w:rPr>
          <w:t xml:space="preserve"> function routine</w:t>
        </w:r>
        <w:r>
          <w:rPr>
            <w:noProof/>
            <w:webHidden/>
          </w:rPr>
          <w:tab/>
        </w:r>
        <w:r>
          <w:rPr>
            <w:noProof/>
            <w:webHidden/>
          </w:rPr>
          <w:fldChar w:fldCharType="begin"/>
        </w:r>
        <w:r>
          <w:rPr>
            <w:noProof/>
            <w:webHidden/>
          </w:rPr>
          <w:instrText xml:space="preserve"> PAGEREF _Toc110994441 \h </w:instrText>
        </w:r>
        <w:r>
          <w:rPr>
            <w:noProof/>
            <w:webHidden/>
          </w:rPr>
        </w:r>
        <w:r>
          <w:rPr>
            <w:noProof/>
            <w:webHidden/>
          </w:rPr>
          <w:fldChar w:fldCharType="separate"/>
        </w:r>
        <w:r>
          <w:rPr>
            <w:noProof/>
            <w:webHidden/>
          </w:rPr>
          <w:t>25</w:t>
        </w:r>
        <w:r>
          <w:rPr>
            <w:noProof/>
            <w:webHidden/>
          </w:rPr>
          <w:fldChar w:fldCharType="end"/>
        </w:r>
      </w:hyperlink>
    </w:p>
    <w:p w14:paraId="062F5313" w14:textId="1D5C76B7"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42" w:history="1">
        <w:r w:rsidRPr="00201FB1">
          <w:rPr>
            <w:rStyle w:val="Hyperlink"/>
            <w:noProof/>
          </w:rPr>
          <w:t>Figure 28 – SysV configuration script (v02.29.02)</w:t>
        </w:r>
        <w:r>
          <w:rPr>
            <w:noProof/>
            <w:webHidden/>
          </w:rPr>
          <w:tab/>
        </w:r>
        <w:r>
          <w:rPr>
            <w:noProof/>
            <w:webHidden/>
          </w:rPr>
          <w:fldChar w:fldCharType="begin"/>
        </w:r>
        <w:r>
          <w:rPr>
            <w:noProof/>
            <w:webHidden/>
          </w:rPr>
          <w:instrText xml:space="preserve"> PAGEREF _Toc110994442 \h </w:instrText>
        </w:r>
        <w:r>
          <w:rPr>
            <w:noProof/>
            <w:webHidden/>
          </w:rPr>
        </w:r>
        <w:r>
          <w:rPr>
            <w:noProof/>
            <w:webHidden/>
          </w:rPr>
          <w:fldChar w:fldCharType="separate"/>
        </w:r>
        <w:r>
          <w:rPr>
            <w:noProof/>
            <w:webHidden/>
          </w:rPr>
          <w:t>26</w:t>
        </w:r>
        <w:r>
          <w:rPr>
            <w:noProof/>
            <w:webHidden/>
          </w:rPr>
          <w:fldChar w:fldCharType="end"/>
        </w:r>
      </w:hyperlink>
    </w:p>
    <w:p w14:paraId="6092A255" w14:textId="6096D2B2"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43" w:history="1">
        <w:r w:rsidRPr="00201FB1">
          <w:rPr>
            <w:rStyle w:val="Hyperlink"/>
            <w:noProof/>
          </w:rPr>
          <w:t>Figure 29 – WatchDoge process enforcing iptables</w:t>
        </w:r>
        <w:r>
          <w:rPr>
            <w:noProof/>
            <w:webHidden/>
          </w:rPr>
          <w:tab/>
        </w:r>
        <w:r>
          <w:rPr>
            <w:noProof/>
            <w:webHidden/>
          </w:rPr>
          <w:fldChar w:fldCharType="begin"/>
        </w:r>
        <w:r>
          <w:rPr>
            <w:noProof/>
            <w:webHidden/>
          </w:rPr>
          <w:instrText xml:space="preserve"> PAGEREF _Toc110994443 \h </w:instrText>
        </w:r>
        <w:r>
          <w:rPr>
            <w:noProof/>
            <w:webHidden/>
          </w:rPr>
        </w:r>
        <w:r>
          <w:rPr>
            <w:noProof/>
            <w:webHidden/>
          </w:rPr>
          <w:fldChar w:fldCharType="separate"/>
        </w:r>
        <w:r>
          <w:rPr>
            <w:noProof/>
            <w:webHidden/>
          </w:rPr>
          <w:t>27</w:t>
        </w:r>
        <w:r>
          <w:rPr>
            <w:noProof/>
            <w:webHidden/>
          </w:rPr>
          <w:fldChar w:fldCharType="end"/>
        </w:r>
      </w:hyperlink>
    </w:p>
    <w:p w14:paraId="746A6F54" w14:textId="4424F6D9"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44" w:history="1">
        <w:r w:rsidRPr="00201FB1">
          <w:rPr>
            <w:rStyle w:val="Hyperlink"/>
            <w:noProof/>
          </w:rPr>
          <w:t>Figure 30 - Isolated network connection diagram</w:t>
        </w:r>
        <w:r>
          <w:rPr>
            <w:noProof/>
            <w:webHidden/>
          </w:rPr>
          <w:tab/>
        </w:r>
        <w:r>
          <w:rPr>
            <w:noProof/>
            <w:webHidden/>
          </w:rPr>
          <w:fldChar w:fldCharType="begin"/>
        </w:r>
        <w:r>
          <w:rPr>
            <w:noProof/>
            <w:webHidden/>
          </w:rPr>
          <w:instrText xml:space="preserve"> PAGEREF _Toc110994444 \h </w:instrText>
        </w:r>
        <w:r>
          <w:rPr>
            <w:noProof/>
            <w:webHidden/>
          </w:rPr>
        </w:r>
        <w:r>
          <w:rPr>
            <w:noProof/>
            <w:webHidden/>
          </w:rPr>
          <w:fldChar w:fldCharType="separate"/>
        </w:r>
        <w:r>
          <w:rPr>
            <w:noProof/>
            <w:webHidden/>
          </w:rPr>
          <w:t>28</w:t>
        </w:r>
        <w:r>
          <w:rPr>
            <w:noProof/>
            <w:webHidden/>
          </w:rPr>
          <w:fldChar w:fldCharType="end"/>
        </w:r>
      </w:hyperlink>
    </w:p>
    <w:p w14:paraId="323DE6F2" w14:textId="71FB5EBE"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45" w:history="1">
        <w:r w:rsidRPr="00201FB1">
          <w:rPr>
            <w:rStyle w:val="Hyperlink"/>
            <w:noProof/>
          </w:rPr>
          <w:t>Figure 31 - Crypto function hook source code</w:t>
        </w:r>
        <w:r>
          <w:rPr>
            <w:noProof/>
            <w:webHidden/>
          </w:rPr>
          <w:tab/>
        </w:r>
        <w:r>
          <w:rPr>
            <w:noProof/>
            <w:webHidden/>
          </w:rPr>
          <w:fldChar w:fldCharType="begin"/>
        </w:r>
        <w:r>
          <w:rPr>
            <w:noProof/>
            <w:webHidden/>
          </w:rPr>
          <w:instrText xml:space="preserve"> PAGEREF _Toc110994445 \h </w:instrText>
        </w:r>
        <w:r>
          <w:rPr>
            <w:noProof/>
            <w:webHidden/>
          </w:rPr>
        </w:r>
        <w:r>
          <w:rPr>
            <w:noProof/>
            <w:webHidden/>
          </w:rPr>
          <w:fldChar w:fldCharType="separate"/>
        </w:r>
        <w:r>
          <w:rPr>
            <w:noProof/>
            <w:webHidden/>
          </w:rPr>
          <w:t>30</w:t>
        </w:r>
        <w:r>
          <w:rPr>
            <w:noProof/>
            <w:webHidden/>
          </w:rPr>
          <w:fldChar w:fldCharType="end"/>
        </w:r>
      </w:hyperlink>
    </w:p>
    <w:p w14:paraId="0BD1AE74" w14:textId="7E1A3052"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46" w:history="1">
        <w:r w:rsidRPr="00201FB1">
          <w:rPr>
            <w:rStyle w:val="Hyperlink"/>
            <w:noProof/>
          </w:rPr>
          <w:t>Figure 32 – Network communication diagram</w:t>
        </w:r>
        <w:r>
          <w:rPr>
            <w:noProof/>
            <w:webHidden/>
          </w:rPr>
          <w:tab/>
        </w:r>
        <w:r>
          <w:rPr>
            <w:noProof/>
            <w:webHidden/>
          </w:rPr>
          <w:fldChar w:fldCharType="begin"/>
        </w:r>
        <w:r>
          <w:rPr>
            <w:noProof/>
            <w:webHidden/>
          </w:rPr>
          <w:instrText xml:space="preserve"> PAGEREF _Toc110994446 \h </w:instrText>
        </w:r>
        <w:r>
          <w:rPr>
            <w:noProof/>
            <w:webHidden/>
          </w:rPr>
        </w:r>
        <w:r>
          <w:rPr>
            <w:noProof/>
            <w:webHidden/>
          </w:rPr>
          <w:fldChar w:fldCharType="separate"/>
        </w:r>
        <w:r>
          <w:rPr>
            <w:noProof/>
            <w:webHidden/>
          </w:rPr>
          <w:t>31</w:t>
        </w:r>
        <w:r>
          <w:rPr>
            <w:noProof/>
            <w:webHidden/>
          </w:rPr>
          <w:fldChar w:fldCharType="end"/>
        </w:r>
      </w:hyperlink>
    </w:p>
    <w:p w14:paraId="061E5822" w14:textId="1615B044"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47" w:history="1">
        <w:r w:rsidRPr="00201FB1">
          <w:rPr>
            <w:rStyle w:val="Hyperlink"/>
            <w:noProof/>
          </w:rPr>
          <w:t>Figure 33 – Privacy policy excerpt</w:t>
        </w:r>
        <w:r>
          <w:rPr>
            <w:noProof/>
            <w:webHidden/>
          </w:rPr>
          <w:tab/>
        </w:r>
        <w:r>
          <w:rPr>
            <w:noProof/>
            <w:webHidden/>
          </w:rPr>
          <w:fldChar w:fldCharType="begin"/>
        </w:r>
        <w:r>
          <w:rPr>
            <w:noProof/>
            <w:webHidden/>
          </w:rPr>
          <w:instrText xml:space="preserve"> PAGEREF _Toc110994447 \h </w:instrText>
        </w:r>
        <w:r>
          <w:rPr>
            <w:noProof/>
            <w:webHidden/>
          </w:rPr>
        </w:r>
        <w:r>
          <w:rPr>
            <w:noProof/>
            <w:webHidden/>
          </w:rPr>
          <w:fldChar w:fldCharType="separate"/>
        </w:r>
        <w:r>
          <w:rPr>
            <w:noProof/>
            <w:webHidden/>
          </w:rPr>
          <w:t>32</w:t>
        </w:r>
        <w:r>
          <w:rPr>
            <w:noProof/>
            <w:webHidden/>
          </w:rPr>
          <w:fldChar w:fldCharType="end"/>
        </w:r>
      </w:hyperlink>
    </w:p>
    <w:p w14:paraId="5527C879" w14:textId="285F96EA"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48" w:history="1">
        <w:r w:rsidRPr="00201FB1">
          <w:rPr>
            <w:rStyle w:val="Hyperlink"/>
            <w:noProof/>
          </w:rPr>
          <w:t>Figure 34 – Exposure of wireless credentials in rriot_tuya.log (FW: v02.29.02)</w:t>
        </w:r>
        <w:r>
          <w:rPr>
            <w:noProof/>
            <w:webHidden/>
          </w:rPr>
          <w:tab/>
        </w:r>
        <w:r>
          <w:rPr>
            <w:noProof/>
            <w:webHidden/>
          </w:rPr>
          <w:fldChar w:fldCharType="begin"/>
        </w:r>
        <w:r>
          <w:rPr>
            <w:noProof/>
            <w:webHidden/>
          </w:rPr>
          <w:instrText xml:space="preserve"> PAGEREF _Toc110994448 \h </w:instrText>
        </w:r>
        <w:r>
          <w:rPr>
            <w:noProof/>
            <w:webHidden/>
          </w:rPr>
        </w:r>
        <w:r>
          <w:rPr>
            <w:noProof/>
            <w:webHidden/>
          </w:rPr>
          <w:fldChar w:fldCharType="separate"/>
        </w:r>
        <w:r>
          <w:rPr>
            <w:noProof/>
            <w:webHidden/>
          </w:rPr>
          <w:t>32</w:t>
        </w:r>
        <w:r>
          <w:rPr>
            <w:noProof/>
            <w:webHidden/>
          </w:rPr>
          <w:fldChar w:fldCharType="end"/>
        </w:r>
      </w:hyperlink>
    </w:p>
    <w:p w14:paraId="7242A5AB" w14:textId="7EC45AF5"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49" w:history="1">
        <w:r w:rsidRPr="00201FB1">
          <w:rPr>
            <w:rStyle w:val="Hyperlink"/>
            <w:noProof/>
          </w:rPr>
          <w:t>Figure 35 - Plain-text credential transmission during pairing</w:t>
        </w:r>
        <w:r>
          <w:rPr>
            <w:noProof/>
            <w:webHidden/>
          </w:rPr>
          <w:tab/>
        </w:r>
        <w:r>
          <w:rPr>
            <w:noProof/>
            <w:webHidden/>
          </w:rPr>
          <w:fldChar w:fldCharType="begin"/>
        </w:r>
        <w:r>
          <w:rPr>
            <w:noProof/>
            <w:webHidden/>
          </w:rPr>
          <w:instrText xml:space="preserve"> PAGEREF _Toc110994449 \h </w:instrText>
        </w:r>
        <w:r>
          <w:rPr>
            <w:noProof/>
            <w:webHidden/>
          </w:rPr>
        </w:r>
        <w:r>
          <w:rPr>
            <w:noProof/>
            <w:webHidden/>
          </w:rPr>
          <w:fldChar w:fldCharType="separate"/>
        </w:r>
        <w:r>
          <w:rPr>
            <w:noProof/>
            <w:webHidden/>
          </w:rPr>
          <w:t>33</w:t>
        </w:r>
        <w:r>
          <w:rPr>
            <w:noProof/>
            <w:webHidden/>
          </w:rPr>
          <w:fldChar w:fldCharType="end"/>
        </w:r>
      </w:hyperlink>
    </w:p>
    <w:p w14:paraId="01DA778D" w14:textId="44DF2587"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50" w:history="1">
        <w:r w:rsidRPr="00201FB1">
          <w:rPr>
            <w:rStyle w:val="Hyperlink"/>
            <w:noProof/>
          </w:rPr>
          <w:t>Figure 36 – MQTT server data heatmap</w:t>
        </w:r>
        <w:r>
          <w:rPr>
            <w:noProof/>
            <w:webHidden/>
          </w:rPr>
          <w:tab/>
        </w:r>
        <w:r>
          <w:rPr>
            <w:noProof/>
            <w:webHidden/>
          </w:rPr>
          <w:fldChar w:fldCharType="begin"/>
        </w:r>
        <w:r>
          <w:rPr>
            <w:noProof/>
            <w:webHidden/>
          </w:rPr>
          <w:instrText xml:space="preserve"> PAGEREF _Toc110994450 \h </w:instrText>
        </w:r>
        <w:r>
          <w:rPr>
            <w:noProof/>
            <w:webHidden/>
          </w:rPr>
        </w:r>
        <w:r>
          <w:rPr>
            <w:noProof/>
            <w:webHidden/>
          </w:rPr>
          <w:fldChar w:fldCharType="separate"/>
        </w:r>
        <w:r>
          <w:rPr>
            <w:noProof/>
            <w:webHidden/>
          </w:rPr>
          <w:t>34</w:t>
        </w:r>
        <w:r>
          <w:rPr>
            <w:noProof/>
            <w:webHidden/>
          </w:rPr>
          <w:fldChar w:fldCharType="end"/>
        </w:r>
      </w:hyperlink>
    </w:p>
    <w:p w14:paraId="35291B63" w14:textId="3A905CEC"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51" w:history="1">
        <w:r w:rsidRPr="00201FB1">
          <w:rPr>
            <w:rStyle w:val="Hyperlink"/>
            <w:noProof/>
          </w:rPr>
          <w:t>Figure 37 – MQTT server historical overview</w:t>
        </w:r>
        <w:r>
          <w:rPr>
            <w:noProof/>
            <w:webHidden/>
          </w:rPr>
          <w:tab/>
        </w:r>
        <w:r>
          <w:rPr>
            <w:noProof/>
            <w:webHidden/>
          </w:rPr>
          <w:fldChar w:fldCharType="begin"/>
        </w:r>
        <w:r>
          <w:rPr>
            <w:noProof/>
            <w:webHidden/>
          </w:rPr>
          <w:instrText xml:space="preserve"> PAGEREF _Toc110994451 \h </w:instrText>
        </w:r>
        <w:r>
          <w:rPr>
            <w:noProof/>
            <w:webHidden/>
          </w:rPr>
        </w:r>
        <w:r>
          <w:rPr>
            <w:noProof/>
            <w:webHidden/>
          </w:rPr>
          <w:fldChar w:fldCharType="separate"/>
        </w:r>
        <w:r>
          <w:rPr>
            <w:noProof/>
            <w:webHidden/>
          </w:rPr>
          <w:t>34</w:t>
        </w:r>
        <w:r>
          <w:rPr>
            <w:noProof/>
            <w:webHidden/>
          </w:rPr>
          <w:fldChar w:fldCharType="end"/>
        </w:r>
      </w:hyperlink>
    </w:p>
    <w:p w14:paraId="050C8388" w14:textId="1D7401F6"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52" w:history="1">
        <w:r w:rsidRPr="00201FB1">
          <w:rPr>
            <w:rStyle w:val="Hyperlink"/>
            <w:noProof/>
          </w:rPr>
          <w:t>Figure 38 – Control server data heatmap</w:t>
        </w:r>
        <w:r>
          <w:rPr>
            <w:noProof/>
            <w:webHidden/>
          </w:rPr>
          <w:tab/>
        </w:r>
        <w:r>
          <w:rPr>
            <w:noProof/>
            <w:webHidden/>
          </w:rPr>
          <w:fldChar w:fldCharType="begin"/>
        </w:r>
        <w:r>
          <w:rPr>
            <w:noProof/>
            <w:webHidden/>
          </w:rPr>
          <w:instrText xml:space="preserve"> PAGEREF _Toc110994452 \h </w:instrText>
        </w:r>
        <w:r>
          <w:rPr>
            <w:noProof/>
            <w:webHidden/>
          </w:rPr>
        </w:r>
        <w:r>
          <w:rPr>
            <w:noProof/>
            <w:webHidden/>
          </w:rPr>
          <w:fldChar w:fldCharType="separate"/>
        </w:r>
        <w:r>
          <w:rPr>
            <w:noProof/>
            <w:webHidden/>
          </w:rPr>
          <w:t>34</w:t>
        </w:r>
        <w:r>
          <w:rPr>
            <w:noProof/>
            <w:webHidden/>
          </w:rPr>
          <w:fldChar w:fldCharType="end"/>
        </w:r>
      </w:hyperlink>
    </w:p>
    <w:p w14:paraId="4C1EA55D" w14:textId="72CE2FEF"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53" w:history="1">
        <w:r w:rsidRPr="00201FB1">
          <w:rPr>
            <w:rStyle w:val="Hyperlink"/>
            <w:noProof/>
          </w:rPr>
          <w:t>Figure 39 – FDS server data heatmap</w:t>
        </w:r>
        <w:r>
          <w:rPr>
            <w:noProof/>
            <w:webHidden/>
          </w:rPr>
          <w:tab/>
        </w:r>
        <w:r>
          <w:rPr>
            <w:noProof/>
            <w:webHidden/>
          </w:rPr>
          <w:fldChar w:fldCharType="begin"/>
        </w:r>
        <w:r>
          <w:rPr>
            <w:noProof/>
            <w:webHidden/>
          </w:rPr>
          <w:instrText xml:space="preserve"> PAGEREF _Toc110994453 \h </w:instrText>
        </w:r>
        <w:r>
          <w:rPr>
            <w:noProof/>
            <w:webHidden/>
          </w:rPr>
        </w:r>
        <w:r>
          <w:rPr>
            <w:noProof/>
            <w:webHidden/>
          </w:rPr>
          <w:fldChar w:fldCharType="separate"/>
        </w:r>
        <w:r>
          <w:rPr>
            <w:noProof/>
            <w:webHidden/>
          </w:rPr>
          <w:t>35</w:t>
        </w:r>
        <w:r>
          <w:rPr>
            <w:noProof/>
            <w:webHidden/>
          </w:rPr>
          <w:fldChar w:fldCharType="end"/>
        </w:r>
      </w:hyperlink>
    </w:p>
    <w:p w14:paraId="4EBABA06" w14:textId="5AFBB8EA"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54" w:history="1">
        <w:r w:rsidRPr="00201FB1">
          <w:rPr>
            <w:rStyle w:val="Hyperlink"/>
            <w:noProof/>
          </w:rPr>
          <w:t>Figure 40 – FDS server flow graph</w:t>
        </w:r>
        <w:r>
          <w:rPr>
            <w:noProof/>
            <w:webHidden/>
          </w:rPr>
          <w:tab/>
        </w:r>
        <w:r>
          <w:rPr>
            <w:noProof/>
            <w:webHidden/>
          </w:rPr>
          <w:fldChar w:fldCharType="begin"/>
        </w:r>
        <w:r>
          <w:rPr>
            <w:noProof/>
            <w:webHidden/>
          </w:rPr>
          <w:instrText xml:space="preserve"> PAGEREF _Toc110994454 \h </w:instrText>
        </w:r>
        <w:r>
          <w:rPr>
            <w:noProof/>
            <w:webHidden/>
          </w:rPr>
        </w:r>
        <w:r>
          <w:rPr>
            <w:noProof/>
            <w:webHidden/>
          </w:rPr>
          <w:fldChar w:fldCharType="separate"/>
        </w:r>
        <w:r>
          <w:rPr>
            <w:noProof/>
            <w:webHidden/>
          </w:rPr>
          <w:t>35</w:t>
        </w:r>
        <w:r>
          <w:rPr>
            <w:noProof/>
            <w:webHidden/>
          </w:rPr>
          <w:fldChar w:fldCharType="end"/>
        </w:r>
      </w:hyperlink>
    </w:p>
    <w:p w14:paraId="6C7F5ED4" w14:textId="5B4CD27F"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55" w:history="1">
        <w:r w:rsidRPr="00201FB1">
          <w:rPr>
            <w:rStyle w:val="Hyperlink"/>
            <w:noProof/>
          </w:rPr>
          <w:t>Figure 41 – Geomap of device activity to Xiaomi FDS servers</w:t>
        </w:r>
        <w:r>
          <w:rPr>
            <w:noProof/>
            <w:webHidden/>
          </w:rPr>
          <w:tab/>
        </w:r>
        <w:r>
          <w:rPr>
            <w:noProof/>
            <w:webHidden/>
          </w:rPr>
          <w:fldChar w:fldCharType="begin"/>
        </w:r>
        <w:r>
          <w:rPr>
            <w:noProof/>
            <w:webHidden/>
          </w:rPr>
          <w:instrText xml:space="preserve"> PAGEREF _Toc110994455 \h </w:instrText>
        </w:r>
        <w:r>
          <w:rPr>
            <w:noProof/>
            <w:webHidden/>
          </w:rPr>
        </w:r>
        <w:r>
          <w:rPr>
            <w:noProof/>
            <w:webHidden/>
          </w:rPr>
          <w:fldChar w:fldCharType="separate"/>
        </w:r>
        <w:r>
          <w:rPr>
            <w:noProof/>
            <w:webHidden/>
          </w:rPr>
          <w:t>35</w:t>
        </w:r>
        <w:r>
          <w:rPr>
            <w:noProof/>
            <w:webHidden/>
          </w:rPr>
          <w:fldChar w:fldCharType="end"/>
        </w:r>
      </w:hyperlink>
    </w:p>
    <w:p w14:paraId="6D65E55F" w14:textId="6F102606"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56" w:history="1">
        <w:r w:rsidRPr="00201FB1">
          <w:rPr>
            <w:rStyle w:val="Hyperlink"/>
            <w:noProof/>
          </w:rPr>
          <w:t>Figure 42 – MUD usage diagram</w:t>
        </w:r>
        <w:r>
          <w:rPr>
            <w:noProof/>
            <w:webHidden/>
          </w:rPr>
          <w:tab/>
        </w:r>
        <w:r>
          <w:rPr>
            <w:noProof/>
            <w:webHidden/>
          </w:rPr>
          <w:fldChar w:fldCharType="begin"/>
        </w:r>
        <w:r>
          <w:rPr>
            <w:noProof/>
            <w:webHidden/>
          </w:rPr>
          <w:instrText xml:space="preserve"> PAGEREF _Toc110994456 \h </w:instrText>
        </w:r>
        <w:r>
          <w:rPr>
            <w:noProof/>
            <w:webHidden/>
          </w:rPr>
        </w:r>
        <w:r>
          <w:rPr>
            <w:noProof/>
            <w:webHidden/>
          </w:rPr>
          <w:fldChar w:fldCharType="separate"/>
        </w:r>
        <w:r>
          <w:rPr>
            <w:noProof/>
            <w:webHidden/>
          </w:rPr>
          <w:t>36</w:t>
        </w:r>
        <w:r>
          <w:rPr>
            <w:noProof/>
            <w:webHidden/>
          </w:rPr>
          <w:fldChar w:fldCharType="end"/>
        </w:r>
      </w:hyperlink>
    </w:p>
    <w:p w14:paraId="791D5F2D" w14:textId="7C95F2AD"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57" w:history="1">
        <w:r w:rsidRPr="00201FB1">
          <w:rPr>
            <w:rStyle w:val="Hyperlink"/>
            <w:noProof/>
          </w:rPr>
          <w:t>Figure 43 – MUD profile snippet (v02.29.02)</w:t>
        </w:r>
        <w:r>
          <w:rPr>
            <w:noProof/>
            <w:webHidden/>
          </w:rPr>
          <w:tab/>
        </w:r>
        <w:r>
          <w:rPr>
            <w:noProof/>
            <w:webHidden/>
          </w:rPr>
          <w:fldChar w:fldCharType="begin"/>
        </w:r>
        <w:r>
          <w:rPr>
            <w:noProof/>
            <w:webHidden/>
          </w:rPr>
          <w:instrText xml:space="preserve"> PAGEREF _Toc110994457 \h </w:instrText>
        </w:r>
        <w:r>
          <w:rPr>
            <w:noProof/>
            <w:webHidden/>
          </w:rPr>
        </w:r>
        <w:r>
          <w:rPr>
            <w:noProof/>
            <w:webHidden/>
          </w:rPr>
          <w:fldChar w:fldCharType="separate"/>
        </w:r>
        <w:r>
          <w:rPr>
            <w:noProof/>
            <w:webHidden/>
          </w:rPr>
          <w:t>36</w:t>
        </w:r>
        <w:r>
          <w:rPr>
            <w:noProof/>
            <w:webHidden/>
          </w:rPr>
          <w:fldChar w:fldCharType="end"/>
        </w:r>
      </w:hyperlink>
    </w:p>
    <w:p w14:paraId="76D93050" w14:textId="6C166FC0"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58" w:history="1">
        <w:r w:rsidRPr="00201FB1">
          <w:rPr>
            <w:rStyle w:val="Hyperlink"/>
            <w:noProof/>
          </w:rPr>
          <w:t>Figure 44 – rrwatchdoge.conf with SSH access patch</w:t>
        </w:r>
        <w:r>
          <w:rPr>
            <w:noProof/>
            <w:webHidden/>
          </w:rPr>
          <w:tab/>
        </w:r>
        <w:r>
          <w:rPr>
            <w:noProof/>
            <w:webHidden/>
          </w:rPr>
          <w:fldChar w:fldCharType="begin"/>
        </w:r>
        <w:r>
          <w:rPr>
            <w:noProof/>
            <w:webHidden/>
          </w:rPr>
          <w:instrText xml:space="preserve"> PAGEREF _Toc110994458 \h </w:instrText>
        </w:r>
        <w:r>
          <w:rPr>
            <w:noProof/>
            <w:webHidden/>
          </w:rPr>
        </w:r>
        <w:r>
          <w:rPr>
            <w:noProof/>
            <w:webHidden/>
          </w:rPr>
          <w:fldChar w:fldCharType="separate"/>
        </w:r>
        <w:r>
          <w:rPr>
            <w:noProof/>
            <w:webHidden/>
          </w:rPr>
          <w:t>38</w:t>
        </w:r>
        <w:r>
          <w:rPr>
            <w:noProof/>
            <w:webHidden/>
          </w:rPr>
          <w:fldChar w:fldCharType="end"/>
        </w:r>
      </w:hyperlink>
    </w:p>
    <w:p w14:paraId="051F6DB8" w14:textId="23557DCC"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59" w:history="1">
        <w:r w:rsidRPr="00201FB1">
          <w:rPr>
            <w:rStyle w:val="Hyperlink"/>
            <w:noProof/>
          </w:rPr>
          <w:t>Figure 45 – MiIO OTA payload</w:t>
        </w:r>
        <w:r>
          <w:rPr>
            <w:noProof/>
            <w:webHidden/>
          </w:rPr>
          <w:tab/>
        </w:r>
        <w:r>
          <w:rPr>
            <w:noProof/>
            <w:webHidden/>
          </w:rPr>
          <w:fldChar w:fldCharType="begin"/>
        </w:r>
        <w:r>
          <w:rPr>
            <w:noProof/>
            <w:webHidden/>
          </w:rPr>
          <w:instrText xml:space="preserve"> PAGEREF _Toc110994459 \h </w:instrText>
        </w:r>
        <w:r>
          <w:rPr>
            <w:noProof/>
            <w:webHidden/>
          </w:rPr>
        </w:r>
        <w:r>
          <w:rPr>
            <w:noProof/>
            <w:webHidden/>
          </w:rPr>
          <w:fldChar w:fldCharType="separate"/>
        </w:r>
        <w:r>
          <w:rPr>
            <w:noProof/>
            <w:webHidden/>
          </w:rPr>
          <w:t>39</w:t>
        </w:r>
        <w:r>
          <w:rPr>
            <w:noProof/>
            <w:webHidden/>
          </w:rPr>
          <w:fldChar w:fldCharType="end"/>
        </w:r>
      </w:hyperlink>
    </w:p>
    <w:p w14:paraId="21C0DAAD" w14:textId="74B2ED18"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60" w:history="1">
        <w:r w:rsidRPr="00201FB1">
          <w:rPr>
            <w:rStyle w:val="Hyperlink"/>
            <w:noProof/>
          </w:rPr>
          <w:t>Figure 46 – Silent fail of the miIO.ota payload</w:t>
        </w:r>
        <w:r>
          <w:rPr>
            <w:noProof/>
            <w:webHidden/>
          </w:rPr>
          <w:tab/>
        </w:r>
        <w:r>
          <w:rPr>
            <w:noProof/>
            <w:webHidden/>
          </w:rPr>
          <w:fldChar w:fldCharType="begin"/>
        </w:r>
        <w:r>
          <w:rPr>
            <w:noProof/>
            <w:webHidden/>
          </w:rPr>
          <w:instrText xml:space="preserve"> PAGEREF _Toc110994460 \h </w:instrText>
        </w:r>
        <w:r>
          <w:rPr>
            <w:noProof/>
            <w:webHidden/>
          </w:rPr>
        </w:r>
        <w:r>
          <w:rPr>
            <w:noProof/>
            <w:webHidden/>
          </w:rPr>
          <w:fldChar w:fldCharType="separate"/>
        </w:r>
        <w:r>
          <w:rPr>
            <w:noProof/>
            <w:webHidden/>
          </w:rPr>
          <w:t>39</w:t>
        </w:r>
        <w:r>
          <w:rPr>
            <w:noProof/>
            <w:webHidden/>
          </w:rPr>
          <w:fldChar w:fldCharType="end"/>
        </w:r>
      </w:hyperlink>
    </w:p>
    <w:p w14:paraId="7E91E67A" w14:textId="0513AFAD"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61" w:history="1">
        <w:r w:rsidRPr="00201FB1">
          <w:rPr>
            <w:rStyle w:val="Hyperlink"/>
            <w:noProof/>
          </w:rPr>
          <w:t>Figure 47 – ZeroTier control panel</w:t>
        </w:r>
        <w:r>
          <w:rPr>
            <w:noProof/>
            <w:webHidden/>
          </w:rPr>
          <w:tab/>
        </w:r>
        <w:r>
          <w:rPr>
            <w:noProof/>
            <w:webHidden/>
          </w:rPr>
          <w:fldChar w:fldCharType="begin"/>
        </w:r>
        <w:r>
          <w:rPr>
            <w:noProof/>
            <w:webHidden/>
          </w:rPr>
          <w:instrText xml:space="preserve"> PAGEREF _Toc110994461 \h </w:instrText>
        </w:r>
        <w:r>
          <w:rPr>
            <w:noProof/>
            <w:webHidden/>
          </w:rPr>
        </w:r>
        <w:r>
          <w:rPr>
            <w:noProof/>
            <w:webHidden/>
          </w:rPr>
          <w:fldChar w:fldCharType="separate"/>
        </w:r>
        <w:r>
          <w:rPr>
            <w:noProof/>
            <w:webHidden/>
          </w:rPr>
          <w:t>40</w:t>
        </w:r>
        <w:r>
          <w:rPr>
            <w:noProof/>
            <w:webHidden/>
          </w:rPr>
          <w:fldChar w:fldCharType="end"/>
        </w:r>
      </w:hyperlink>
    </w:p>
    <w:p w14:paraId="33C688A8" w14:textId="4ED6BF88" w:rsidR="00A24356" w:rsidRDefault="000E1837">
      <w:r>
        <w:fldChar w:fldCharType="end"/>
      </w:r>
    </w:p>
    <w:p w14:paraId="2AECCF44" w14:textId="77777777" w:rsidR="00A24356" w:rsidRDefault="00A24356">
      <w:r>
        <w:br w:type="page"/>
      </w:r>
    </w:p>
    <w:p w14:paraId="3C1FDE75" w14:textId="569ABE21" w:rsidR="000E1837" w:rsidRDefault="00BC792E" w:rsidP="0081471E">
      <w:pPr>
        <w:pStyle w:val="Heading1NoTOC"/>
      </w:pPr>
      <w:r>
        <w:t>List of</w:t>
      </w:r>
      <w:r w:rsidR="00017745">
        <w:t xml:space="preserve"> </w:t>
      </w:r>
      <w:r>
        <w:t>Tables</w:t>
      </w:r>
    </w:p>
    <w:p w14:paraId="667BD1FE" w14:textId="542291A5" w:rsidR="00B145EE" w:rsidRDefault="00FB518F">
      <w:pPr>
        <w:pStyle w:val="TableofFigures"/>
        <w:tabs>
          <w:tab w:val="right" w:leader="dot" w:pos="9016"/>
        </w:tabs>
        <w:rPr>
          <w:rFonts w:eastAsiaTheme="minorEastAsia" w:cstheme="minorBidi"/>
          <w:smallCaps w:val="0"/>
          <w:noProof/>
          <w:sz w:val="22"/>
          <w:szCs w:val="22"/>
          <w:lang w:eastAsia="en-AU"/>
        </w:rPr>
      </w:pPr>
      <w:r>
        <w:rPr>
          <w:sz w:val="20"/>
        </w:rPr>
        <w:fldChar w:fldCharType="begin"/>
      </w:r>
      <w:r>
        <w:instrText xml:space="preserve"> TOC \h \z \c "Table" </w:instrText>
      </w:r>
      <w:r>
        <w:rPr>
          <w:sz w:val="20"/>
        </w:rPr>
        <w:fldChar w:fldCharType="separate"/>
      </w:r>
      <w:hyperlink w:anchor="_Toc110994462" w:history="1">
        <w:r w:rsidR="00B145EE" w:rsidRPr="001806BF">
          <w:rPr>
            <w:rStyle w:val="Hyperlink"/>
            <w:noProof/>
          </w:rPr>
          <w:t>Table 1 - Threat model matrix</w:t>
        </w:r>
        <w:r w:rsidR="00B145EE">
          <w:rPr>
            <w:noProof/>
            <w:webHidden/>
          </w:rPr>
          <w:tab/>
        </w:r>
        <w:r w:rsidR="00B145EE">
          <w:rPr>
            <w:noProof/>
            <w:webHidden/>
          </w:rPr>
          <w:fldChar w:fldCharType="begin"/>
        </w:r>
        <w:r w:rsidR="00B145EE">
          <w:rPr>
            <w:noProof/>
            <w:webHidden/>
          </w:rPr>
          <w:instrText xml:space="preserve"> PAGEREF _Toc110994462 \h </w:instrText>
        </w:r>
        <w:r w:rsidR="00B145EE">
          <w:rPr>
            <w:noProof/>
            <w:webHidden/>
          </w:rPr>
        </w:r>
        <w:r w:rsidR="00B145EE">
          <w:rPr>
            <w:noProof/>
            <w:webHidden/>
          </w:rPr>
          <w:fldChar w:fldCharType="separate"/>
        </w:r>
        <w:r w:rsidR="00B145EE">
          <w:rPr>
            <w:noProof/>
            <w:webHidden/>
          </w:rPr>
          <w:t>9</w:t>
        </w:r>
        <w:r w:rsidR="00B145EE">
          <w:rPr>
            <w:noProof/>
            <w:webHidden/>
          </w:rPr>
          <w:fldChar w:fldCharType="end"/>
        </w:r>
      </w:hyperlink>
    </w:p>
    <w:p w14:paraId="3733FA54" w14:textId="1F9E79DE"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63" w:history="1">
        <w:r w:rsidRPr="001806BF">
          <w:rPr>
            <w:rStyle w:val="Hyperlink"/>
            <w:noProof/>
          </w:rPr>
          <w:t>Table 2 - Root password extraction procedure</w:t>
        </w:r>
        <w:r>
          <w:rPr>
            <w:noProof/>
            <w:webHidden/>
          </w:rPr>
          <w:tab/>
        </w:r>
        <w:r>
          <w:rPr>
            <w:noProof/>
            <w:webHidden/>
          </w:rPr>
          <w:fldChar w:fldCharType="begin"/>
        </w:r>
        <w:r>
          <w:rPr>
            <w:noProof/>
            <w:webHidden/>
          </w:rPr>
          <w:instrText xml:space="preserve"> PAGEREF _Toc110994463 \h </w:instrText>
        </w:r>
        <w:r>
          <w:rPr>
            <w:noProof/>
            <w:webHidden/>
          </w:rPr>
        </w:r>
        <w:r>
          <w:rPr>
            <w:noProof/>
            <w:webHidden/>
          </w:rPr>
          <w:fldChar w:fldCharType="separate"/>
        </w:r>
        <w:r>
          <w:rPr>
            <w:noProof/>
            <w:webHidden/>
          </w:rPr>
          <w:t>11</w:t>
        </w:r>
        <w:r>
          <w:rPr>
            <w:noProof/>
            <w:webHidden/>
          </w:rPr>
          <w:fldChar w:fldCharType="end"/>
        </w:r>
      </w:hyperlink>
    </w:p>
    <w:p w14:paraId="6017486C" w14:textId="7D4980C5"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64" w:history="1">
        <w:r w:rsidRPr="001806BF">
          <w:rPr>
            <w:rStyle w:val="Hyperlink"/>
            <w:noProof/>
          </w:rPr>
          <w:t>Table 3 - v01.15.58 System Fingerprint</w:t>
        </w:r>
        <w:r>
          <w:rPr>
            <w:noProof/>
            <w:webHidden/>
          </w:rPr>
          <w:tab/>
        </w:r>
        <w:r>
          <w:rPr>
            <w:noProof/>
            <w:webHidden/>
          </w:rPr>
          <w:fldChar w:fldCharType="begin"/>
        </w:r>
        <w:r>
          <w:rPr>
            <w:noProof/>
            <w:webHidden/>
          </w:rPr>
          <w:instrText xml:space="preserve"> PAGEREF _Toc110994464 \h </w:instrText>
        </w:r>
        <w:r>
          <w:rPr>
            <w:noProof/>
            <w:webHidden/>
          </w:rPr>
        </w:r>
        <w:r>
          <w:rPr>
            <w:noProof/>
            <w:webHidden/>
          </w:rPr>
          <w:fldChar w:fldCharType="separate"/>
        </w:r>
        <w:r>
          <w:rPr>
            <w:noProof/>
            <w:webHidden/>
          </w:rPr>
          <w:t>12</w:t>
        </w:r>
        <w:r>
          <w:rPr>
            <w:noProof/>
            <w:webHidden/>
          </w:rPr>
          <w:fldChar w:fldCharType="end"/>
        </w:r>
      </w:hyperlink>
    </w:p>
    <w:p w14:paraId="78424440" w14:textId="029AE154"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65" w:history="1">
        <w:r w:rsidRPr="001806BF">
          <w:rPr>
            <w:rStyle w:val="Hyperlink"/>
            <w:noProof/>
          </w:rPr>
          <w:t>Table 4 - Important processes (v01.15.58)</w:t>
        </w:r>
        <w:r>
          <w:rPr>
            <w:noProof/>
            <w:webHidden/>
          </w:rPr>
          <w:tab/>
        </w:r>
        <w:r>
          <w:rPr>
            <w:noProof/>
            <w:webHidden/>
          </w:rPr>
          <w:fldChar w:fldCharType="begin"/>
        </w:r>
        <w:r>
          <w:rPr>
            <w:noProof/>
            <w:webHidden/>
          </w:rPr>
          <w:instrText xml:space="preserve"> PAGEREF _Toc110994465 \h </w:instrText>
        </w:r>
        <w:r>
          <w:rPr>
            <w:noProof/>
            <w:webHidden/>
          </w:rPr>
        </w:r>
        <w:r>
          <w:rPr>
            <w:noProof/>
            <w:webHidden/>
          </w:rPr>
          <w:fldChar w:fldCharType="separate"/>
        </w:r>
        <w:r>
          <w:rPr>
            <w:noProof/>
            <w:webHidden/>
          </w:rPr>
          <w:t>13</w:t>
        </w:r>
        <w:r>
          <w:rPr>
            <w:noProof/>
            <w:webHidden/>
          </w:rPr>
          <w:fldChar w:fldCharType="end"/>
        </w:r>
      </w:hyperlink>
    </w:p>
    <w:p w14:paraId="21415678" w14:textId="6C5F6EFD"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66" w:history="1">
        <w:r w:rsidRPr="001806BF">
          <w:rPr>
            <w:rStyle w:val="Hyperlink"/>
            <w:noProof/>
          </w:rPr>
          <w:t>Table 5 - Untouched directories during volatile actions</w:t>
        </w:r>
        <w:r>
          <w:rPr>
            <w:noProof/>
            <w:webHidden/>
          </w:rPr>
          <w:tab/>
        </w:r>
        <w:r>
          <w:rPr>
            <w:noProof/>
            <w:webHidden/>
          </w:rPr>
          <w:fldChar w:fldCharType="begin"/>
        </w:r>
        <w:r>
          <w:rPr>
            <w:noProof/>
            <w:webHidden/>
          </w:rPr>
          <w:instrText xml:space="preserve"> PAGEREF _Toc110994466 \h </w:instrText>
        </w:r>
        <w:r>
          <w:rPr>
            <w:noProof/>
            <w:webHidden/>
          </w:rPr>
        </w:r>
        <w:r>
          <w:rPr>
            <w:noProof/>
            <w:webHidden/>
          </w:rPr>
          <w:fldChar w:fldCharType="separate"/>
        </w:r>
        <w:r>
          <w:rPr>
            <w:noProof/>
            <w:webHidden/>
          </w:rPr>
          <w:t>16</w:t>
        </w:r>
        <w:r>
          <w:rPr>
            <w:noProof/>
            <w:webHidden/>
          </w:rPr>
          <w:fldChar w:fldCharType="end"/>
        </w:r>
      </w:hyperlink>
    </w:p>
    <w:p w14:paraId="629EFFF3" w14:textId="1C952CE5"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67" w:history="1">
        <w:r w:rsidRPr="001806BF">
          <w:rPr>
            <w:rStyle w:val="Hyperlink"/>
            <w:noProof/>
          </w:rPr>
          <w:t>Table 6 – Firmware partition mapping</w:t>
        </w:r>
        <w:r>
          <w:rPr>
            <w:noProof/>
            <w:webHidden/>
          </w:rPr>
          <w:tab/>
        </w:r>
        <w:r>
          <w:rPr>
            <w:noProof/>
            <w:webHidden/>
          </w:rPr>
          <w:fldChar w:fldCharType="begin"/>
        </w:r>
        <w:r>
          <w:rPr>
            <w:noProof/>
            <w:webHidden/>
          </w:rPr>
          <w:instrText xml:space="preserve"> PAGEREF _Toc110994467 \h </w:instrText>
        </w:r>
        <w:r>
          <w:rPr>
            <w:noProof/>
            <w:webHidden/>
          </w:rPr>
        </w:r>
        <w:r>
          <w:rPr>
            <w:noProof/>
            <w:webHidden/>
          </w:rPr>
          <w:fldChar w:fldCharType="separate"/>
        </w:r>
        <w:r>
          <w:rPr>
            <w:noProof/>
            <w:webHidden/>
          </w:rPr>
          <w:t>17</w:t>
        </w:r>
        <w:r>
          <w:rPr>
            <w:noProof/>
            <w:webHidden/>
          </w:rPr>
          <w:fldChar w:fldCharType="end"/>
        </w:r>
      </w:hyperlink>
    </w:p>
    <w:p w14:paraId="08CDFCA0" w14:textId="1130CBF3"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68" w:history="1">
        <w:r w:rsidRPr="001806BF">
          <w:rPr>
            <w:rStyle w:val="Hyperlink"/>
            <w:noProof/>
          </w:rPr>
          <w:t>Table 7 – Firmware upgrade changelog</w:t>
        </w:r>
        <w:r>
          <w:rPr>
            <w:noProof/>
            <w:webHidden/>
          </w:rPr>
          <w:tab/>
        </w:r>
        <w:r>
          <w:rPr>
            <w:noProof/>
            <w:webHidden/>
          </w:rPr>
          <w:fldChar w:fldCharType="begin"/>
        </w:r>
        <w:r>
          <w:rPr>
            <w:noProof/>
            <w:webHidden/>
          </w:rPr>
          <w:instrText xml:space="preserve"> PAGEREF _Toc110994468 \h </w:instrText>
        </w:r>
        <w:r>
          <w:rPr>
            <w:noProof/>
            <w:webHidden/>
          </w:rPr>
        </w:r>
        <w:r>
          <w:rPr>
            <w:noProof/>
            <w:webHidden/>
          </w:rPr>
          <w:fldChar w:fldCharType="separate"/>
        </w:r>
        <w:r>
          <w:rPr>
            <w:noProof/>
            <w:webHidden/>
          </w:rPr>
          <w:t>23</w:t>
        </w:r>
        <w:r>
          <w:rPr>
            <w:noProof/>
            <w:webHidden/>
          </w:rPr>
          <w:fldChar w:fldCharType="end"/>
        </w:r>
      </w:hyperlink>
    </w:p>
    <w:p w14:paraId="61613674" w14:textId="1CD990BB"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69" w:history="1">
        <w:r w:rsidRPr="001806BF">
          <w:rPr>
            <w:rStyle w:val="Hyperlink"/>
            <w:noProof/>
          </w:rPr>
          <w:t>Table 8 – wlanmgr routine 0x136e8 (v02.29.02)</w:t>
        </w:r>
        <w:r>
          <w:rPr>
            <w:noProof/>
            <w:webHidden/>
          </w:rPr>
          <w:tab/>
        </w:r>
        <w:r>
          <w:rPr>
            <w:noProof/>
            <w:webHidden/>
          </w:rPr>
          <w:fldChar w:fldCharType="begin"/>
        </w:r>
        <w:r>
          <w:rPr>
            <w:noProof/>
            <w:webHidden/>
          </w:rPr>
          <w:instrText xml:space="preserve"> PAGEREF _Toc110994469 \h </w:instrText>
        </w:r>
        <w:r>
          <w:rPr>
            <w:noProof/>
            <w:webHidden/>
          </w:rPr>
        </w:r>
        <w:r>
          <w:rPr>
            <w:noProof/>
            <w:webHidden/>
          </w:rPr>
          <w:fldChar w:fldCharType="separate"/>
        </w:r>
        <w:r>
          <w:rPr>
            <w:noProof/>
            <w:webHidden/>
          </w:rPr>
          <w:t>27</w:t>
        </w:r>
        <w:r>
          <w:rPr>
            <w:noProof/>
            <w:webHidden/>
          </w:rPr>
          <w:fldChar w:fldCharType="end"/>
        </w:r>
      </w:hyperlink>
    </w:p>
    <w:p w14:paraId="6972E00C" w14:textId="7BA2BBC8"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70" w:history="1">
        <w:r w:rsidRPr="001806BF">
          <w:rPr>
            <w:rStyle w:val="Hyperlink"/>
            <w:noProof/>
          </w:rPr>
          <w:t>Table 9 – Collected network data (v02.29.02)</w:t>
        </w:r>
        <w:r>
          <w:rPr>
            <w:noProof/>
            <w:webHidden/>
          </w:rPr>
          <w:tab/>
        </w:r>
        <w:r>
          <w:rPr>
            <w:noProof/>
            <w:webHidden/>
          </w:rPr>
          <w:fldChar w:fldCharType="begin"/>
        </w:r>
        <w:r>
          <w:rPr>
            <w:noProof/>
            <w:webHidden/>
          </w:rPr>
          <w:instrText xml:space="preserve"> PAGEREF _Toc110994470 \h </w:instrText>
        </w:r>
        <w:r>
          <w:rPr>
            <w:noProof/>
            <w:webHidden/>
          </w:rPr>
        </w:r>
        <w:r>
          <w:rPr>
            <w:noProof/>
            <w:webHidden/>
          </w:rPr>
          <w:fldChar w:fldCharType="separate"/>
        </w:r>
        <w:r>
          <w:rPr>
            <w:noProof/>
            <w:webHidden/>
          </w:rPr>
          <w:t>27</w:t>
        </w:r>
        <w:r>
          <w:rPr>
            <w:noProof/>
            <w:webHidden/>
          </w:rPr>
          <w:fldChar w:fldCharType="end"/>
        </w:r>
      </w:hyperlink>
    </w:p>
    <w:p w14:paraId="770A1961" w14:textId="43873E99"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71" w:history="1">
        <w:r w:rsidRPr="001806BF">
          <w:rPr>
            <w:rStyle w:val="Hyperlink"/>
            <w:noProof/>
          </w:rPr>
          <w:t>Table 10 - Network equipment list</w:t>
        </w:r>
        <w:r>
          <w:rPr>
            <w:noProof/>
            <w:webHidden/>
          </w:rPr>
          <w:tab/>
        </w:r>
        <w:r>
          <w:rPr>
            <w:noProof/>
            <w:webHidden/>
          </w:rPr>
          <w:fldChar w:fldCharType="begin"/>
        </w:r>
        <w:r>
          <w:rPr>
            <w:noProof/>
            <w:webHidden/>
          </w:rPr>
          <w:instrText xml:space="preserve"> PAGEREF _Toc110994471 \h </w:instrText>
        </w:r>
        <w:r>
          <w:rPr>
            <w:noProof/>
            <w:webHidden/>
          </w:rPr>
        </w:r>
        <w:r>
          <w:rPr>
            <w:noProof/>
            <w:webHidden/>
          </w:rPr>
          <w:fldChar w:fldCharType="separate"/>
        </w:r>
        <w:r>
          <w:rPr>
            <w:noProof/>
            <w:webHidden/>
          </w:rPr>
          <w:t>28</w:t>
        </w:r>
        <w:r>
          <w:rPr>
            <w:noProof/>
            <w:webHidden/>
          </w:rPr>
          <w:fldChar w:fldCharType="end"/>
        </w:r>
      </w:hyperlink>
    </w:p>
    <w:p w14:paraId="597C8317" w14:textId="23B8EF66"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72" w:history="1">
        <w:r w:rsidRPr="001806BF">
          <w:rPr>
            <w:rStyle w:val="Hyperlink"/>
            <w:noProof/>
          </w:rPr>
          <w:t>Table 11 – Comparison of data transparency methods</w:t>
        </w:r>
        <w:r>
          <w:rPr>
            <w:noProof/>
            <w:webHidden/>
          </w:rPr>
          <w:tab/>
        </w:r>
        <w:r>
          <w:rPr>
            <w:noProof/>
            <w:webHidden/>
          </w:rPr>
          <w:fldChar w:fldCharType="begin"/>
        </w:r>
        <w:r>
          <w:rPr>
            <w:noProof/>
            <w:webHidden/>
          </w:rPr>
          <w:instrText xml:space="preserve"> PAGEREF _Toc110994472 \h </w:instrText>
        </w:r>
        <w:r>
          <w:rPr>
            <w:noProof/>
            <w:webHidden/>
          </w:rPr>
        </w:r>
        <w:r>
          <w:rPr>
            <w:noProof/>
            <w:webHidden/>
          </w:rPr>
          <w:fldChar w:fldCharType="separate"/>
        </w:r>
        <w:r>
          <w:rPr>
            <w:noProof/>
            <w:webHidden/>
          </w:rPr>
          <w:t>29</w:t>
        </w:r>
        <w:r>
          <w:rPr>
            <w:noProof/>
            <w:webHidden/>
          </w:rPr>
          <w:fldChar w:fldCharType="end"/>
        </w:r>
      </w:hyperlink>
    </w:p>
    <w:p w14:paraId="18BDF614" w14:textId="6A66F8A6"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73" w:history="1">
        <w:r w:rsidRPr="001806BF">
          <w:rPr>
            <w:rStyle w:val="Hyperlink"/>
            <w:noProof/>
          </w:rPr>
          <w:t>Table 12 – Overview of network endpoints</w:t>
        </w:r>
        <w:r>
          <w:rPr>
            <w:noProof/>
            <w:webHidden/>
          </w:rPr>
          <w:tab/>
        </w:r>
        <w:r>
          <w:rPr>
            <w:noProof/>
            <w:webHidden/>
          </w:rPr>
          <w:fldChar w:fldCharType="begin"/>
        </w:r>
        <w:r>
          <w:rPr>
            <w:noProof/>
            <w:webHidden/>
          </w:rPr>
          <w:instrText xml:space="preserve"> PAGEREF _Toc110994473 \h </w:instrText>
        </w:r>
        <w:r>
          <w:rPr>
            <w:noProof/>
            <w:webHidden/>
          </w:rPr>
        </w:r>
        <w:r>
          <w:rPr>
            <w:noProof/>
            <w:webHidden/>
          </w:rPr>
          <w:fldChar w:fldCharType="separate"/>
        </w:r>
        <w:r>
          <w:rPr>
            <w:noProof/>
            <w:webHidden/>
          </w:rPr>
          <w:t>30</w:t>
        </w:r>
        <w:r>
          <w:rPr>
            <w:noProof/>
            <w:webHidden/>
          </w:rPr>
          <w:fldChar w:fldCharType="end"/>
        </w:r>
      </w:hyperlink>
    </w:p>
    <w:p w14:paraId="4A96263F" w14:textId="4D357D1A" w:rsidR="00B145EE" w:rsidRDefault="00B145EE">
      <w:pPr>
        <w:pStyle w:val="TableofFigures"/>
        <w:tabs>
          <w:tab w:val="right" w:leader="dot" w:pos="9016"/>
        </w:tabs>
        <w:rPr>
          <w:rFonts w:eastAsiaTheme="minorEastAsia" w:cstheme="minorBidi"/>
          <w:smallCaps w:val="0"/>
          <w:noProof/>
          <w:sz w:val="22"/>
          <w:szCs w:val="22"/>
          <w:lang w:eastAsia="en-AU"/>
        </w:rPr>
      </w:pPr>
      <w:hyperlink w:anchor="_Toc110994474" w:history="1">
        <w:r w:rsidRPr="001806BF">
          <w:rPr>
            <w:rStyle w:val="Hyperlink"/>
            <w:noProof/>
          </w:rPr>
          <w:t>Table 13 – Overview of device entry and access methods</w:t>
        </w:r>
        <w:r>
          <w:rPr>
            <w:noProof/>
            <w:webHidden/>
          </w:rPr>
          <w:tab/>
        </w:r>
        <w:r>
          <w:rPr>
            <w:noProof/>
            <w:webHidden/>
          </w:rPr>
          <w:fldChar w:fldCharType="begin"/>
        </w:r>
        <w:r>
          <w:rPr>
            <w:noProof/>
            <w:webHidden/>
          </w:rPr>
          <w:instrText xml:space="preserve"> PAGEREF _Toc110994474 \h </w:instrText>
        </w:r>
        <w:r>
          <w:rPr>
            <w:noProof/>
            <w:webHidden/>
          </w:rPr>
        </w:r>
        <w:r>
          <w:rPr>
            <w:noProof/>
            <w:webHidden/>
          </w:rPr>
          <w:fldChar w:fldCharType="separate"/>
        </w:r>
        <w:r>
          <w:rPr>
            <w:noProof/>
            <w:webHidden/>
          </w:rPr>
          <w:t>37</w:t>
        </w:r>
        <w:r>
          <w:rPr>
            <w:noProof/>
            <w:webHidden/>
          </w:rPr>
          <w:fldChar w:fldCharType="end"/>
        </w:r>
      </w:hyperlink>
    </w:p>
    <w:p w14:paraId="763F5654" w14:textId="60204E0D" w:rsidR="00BC792E" w:rsidRDefault="00FB518F">
      <w:r>
        <w:fldChar w:fldCharType="end"/>
      </w:r>
    </w:p>
    <w:p w14:paraId="31B7243D" w14:textId="27229F20" w:rsidR="00017745" w:rsidRDefault="00017745">
      <w:r>
        <w:br w:type="page"/>
      </w:r>
    </w:p>
    <w:p w14:paraId="6BB233C2" w14:textId="52CD66FA" w:rsidR="00EB47DE" w:rsidRPr="00EB47DE" w:rsidRDefault="000E1837" w:rsidP="0081471E">
      <w:pPr>
        <w:pStyle w:val="Heading1NoTOC"/>
      </w:pPr>
      <w:r>
        <w:t>Table</w:t>
      </w:r>
      <w:r w:rsidR="00017745" w:rsidRPr="00EB47DE">
        <w:t xml:space="preserve"> of </w:t>
      </w:r>
      <w:r>
        <w:t>Abbreviations</w:t>
      </w:r>
    </w:p>
    <w:tbl>
      <w:tblPr>
        <w:tblW w:w="9026" w:type="dxa"/>
        <w:tblBorders>
          <w:insideH w:val="single" w:sz="6" w:space="0" w:color="auto"/>
        </w:tblBorders>
        <w:tblCellMar>
          <w:top w:w="57" w:type="dxa"/>
          <w:left w:w="0" w:type="dxa"/>
          <w:bottom w:w="57" w:type="dxa"/>
          <w:right w:w="0" w:type="dxa"/>
        </w:tblCellMar>
        <w:tblLook w:val="04A0" w:firstRow="1" w:lastRow="0" w:firstColumn="1" w:lastColumn="0" w:noHBand="0" w:noVBand="1"/>
      </w:tblPr>
      <w:tblGrid>
        <w:gridCol w:w="1435"/>
        <w:gridCol w:w="3550"/>
        <w:gridCol w:w="4041"/>
      </w:tblGrid>
      <w:tr w:rsidR="00EB47DE" w:rsidRPr="00EB47DE" w14:paraId="25D818DE" w14:textId="77777777" w:rsidTr="00755640">
        <w:trPr>
          <w:trHeight w:val="555"/>
        </w:trPr>
        <w:tc>
          <w:tcPr>
            <w:tcW w:w="1427" w:type="dxa"/>
            <w:shd w:val="clear" w:color="auto" w:fill="auto"/>
            <w:noWrap/>
            <w:vAlign w:val="center"/>
            <w:hideMark/>
          </w:tcPr>
          <w:p w14:paraId="72CC3A8B" w14:textId="106771BE" w:rsidR="00EB47DE" w:rsidRPr="00EB47DE" w:rsidRDefault="00EB47DE" w:rsidP="00EB47DE">
            <w:pPr>
              <w:spacing w:after="0" w:line="240" w:lineRule="auto"/>
              <w:rPr>
                <w:rFonts w:eastAsia="Times New Roman"/>
                <w:b/>
                <w:bCs/>
                <w:color w:val="000000"/>
                <w:sz w:val="28"/>
                <w:szCs w:val="28"/>
                <w:lang w:val="en-GB" w:eastAsia="en-GB"/>
              </w:rPr>
            </w:pPr>
          </w:p>
        </w:tc>
        <w:tc>
          <w:tcPr>
            <w:tcW w:w="3553" w:type="dxa"/>
            <w:shd w:val="clear" w:color="auto" w:fill="auto"/>
            <w:noWrap/>
            <w:vAlign w:val="center"/>
            <w:hideMark/>
          </w:tcPr>
          <w:p w14:paraId="1FEED89D" w14:textId="77777777" w:rsidR="00EB47DE" w:rsidRPr="00EB47DE" w:rsidRDefault="00EB47DE" w:rsidP="00EB47DE">
            <w:pPr>
              <w:spacing w:after="0" w:line="240" w:lineRule="auto"/>
              <w:rPr>
                <w:rFonts w:eastAsia="Times New Roman"/>
                <w:b/>
                <w:bCs/>
                <w:color w:val="000000"/>
                <w:sz w:val="28"/>
                <w:szCs w:val="28"/>
                <w:lang w:val="en-GB" w:eastAsia="en-GB"/>
              </w:rPr>
            </w:pPr>
            <w:r w:rsidRPr="00EB47DE">
              <w:rPr>
                <w:rFonts w:eastAsia="Times New Roman"/>
                <w:b/>
                <w:bCs/>
                <w:color w:val="000000"/>
                <w:sz w:val="28"/>
                <w:szCs w:val="28"/>
                <w:lang w:val="en-GB" w:eastAsia="en-GB"/>
              </w:rPr>
              <w:t>Expansion</w:t>
            </w:r>
          </w:p>
        </w:tc>
        <w:tc>
          <w:tcPr>
            <w:tcW w:w="4046" w:type="dxa"/>
            <w:shd w:val="clear" w:color="auto" w:fill="auto"/>
            <w:noWrap/>
            <w:vAlign w:val="center"/>
            <w:hideMark/>
          </w:tcPr>
          <w:p w14:paraId="6B93F2D7" w14:textId="77777777" w:rsidR="00EB47DE" w:rsidRPr="00EB47DE" w:rsidRDefault="00EB47DE" w:rsidP="00EB47DE">
            <w:pPr>
              <w:spacing w:after="0" w:line="240" w:lineRule="auto"/>
              <w:rPr>
                <w:rFonts w:eastAsia="Times New Roman"/>
                <w:b/>
                <w:bCs/>
                <w:color w:val="000000"/>
                <w:sz w:val="28"/>
                <w:szCs w:val="28"/>
                <w:lang w:val="en-GB" w:eastAsia="en-GB"/>
              </w:rPr>
            </w:pPr>
            <w:r w:rsidRPr="00EB47DE">
              <w:rPr>
                <w:rFonts w:eastAsia="Times New Roman"/>
                <w:b/>
                <w:bCs/>
                <w:color w:val="000000"/>
                <w:sz w:val="28"/>
                <w:szCs w:val="28"/>
                <w:lang w:val="en-GB" w:eastAsia="en-GB"/>
              </w:rPr>
              <w:t>Meaning</w:t>
            </w:r>
          </w:p>
        </w:tc>
      </w:tr>
      <w:tr w:rsidR="00EB47DE" w:rsidRPr="00EB47DE" w14:paraId="64A6852B" w14:textId="77777777" w:rsidTr="00755640">
        <w:trPr>
          <w:trHeight w:val="315"/>
        </w:trPr>
        <w:tc>
          <w:tcPr>
            <w:tcW w:w="1427" w:type="dxa"/>
            <w:shd w:val="clear" w:color="auto" w:fill="auto"/>
            <w:noWrap/>
            <w:vAlign w:val="center"/>
          </w:tcPr>
          <w:p w14:paraId="6E3ED2BD" w14:textId="6C9E72EE" w:rsidR="00EB47DE" w:rsidRPr="000839FB" w:rsidRDefault="00755640" w:rsidP="00EB47DE">
            <w:pPr>
              <w:spacing w:after="0" w:line="240" w:lineRule="auto"/>
              <w:rPr>
                <w:rFonts w:eastAsia="Times New Roman"/>
                <w:b/>
                <w:bCs/>
                <w:color w:val="000000"/>
                <w:szCs w:val="24"/>
                <w:lang w:val="en-GB" w:eastAsia="en-GB"/>
              </w:rPr>
            </w:pPr>
            <w:r w:rsidRPr="000839FB">
              <w:rPr>
                <w:rFonts w:eastAsia="Times New Roman"/>
                <w:b/>
                <w:bCs/>
                <w:color w:val="000000"/>
                <w:szCs w:val="24"/>
                <w:lang w:val="en-GB" w:eastAsia="en-GB"/>
              </w:rPr>
              <w:t>C2</w:t>
            </w:r>
          </w:p>
        </w:tc>
        <w:tc>
          <w:tcPr>
            <w:tcW w:w="3553" w:type="dxa"/>
            <w:shd w:val="clear" w:color="auto" w:fill="auto"/>
            <w:noWrap/>
            <w:vAlign w:val="center"/>
          </w:tcPr>
          <w:p w14:paraId="7B27918C" w14:textId="04DC8E64" w:rsidR="00EB47DE" w:rsidRPr="00EB47DE" w:rsidRDefault="00755640" w:rsidP="00EB47DE">
            <w:pPr>
              <w:spacing w:after="0" w:line="240" w:lineRule="auto"/>
              <w:rPr>
                <w:rFonts w:eastAsia="Times New Roman"/>
                <w:color w:val="000000"/>
                <w:sz w:val="22"/>
                <w:lang w:val="en-GB" w:eastAsia="en-GB"/>
              </w:rPr>
            </w:pPr>
            <w:r>
              <w:rPr>
                <w:rFonts w:eastAsia="Times New Roman"/>
                <w:color w:val="000000"/>
                <w:sz w:val="22"/>
                <w:lang w:val="en-GB" w:eastAsia="en-GB"/>
              </w:rPr>
              <w:t>Command and Control</w:t>
            </w:r>
          </w:p>
        </w:tc>
        <w:tc>
          <w:tcPr>
            <w:tcW w:w="4046" w:type="dxa"/>
            <w:shd w:val="clear" w:color="auto" w:fill="auto"/>
            <w:noWrap/>
            <w:vAlign w:val="center"/>
          </w:tcPr>
          <w:p w14:paraId="151869FB" w14:textId="2F2096A2" w:rsidR="00EB47DE" w:rsidRPr="00EB47DE" w:rsidRDefault="00EA79A4" w:rsidP="00EB47DE">
            <w:pPr>
              <w:spacing w:after="0" w:line="240" w:lineRule="auto"/>
              <w:rPr>
                <w:rFonts w:eastAsia="Times New Roman"/>
                <w:color w:val="000000"/>
                <w:sz w:val="22"/>
                <w:lang w:val="en-GB" w:eastAsia="en-GB"/>
              </w:rPr>
            </w:pPr>
            <w:r>
              <w:rPr>
                <w:rFonts w:eastAsia="Times New Roman"/>
                <w:color w:val="000000"/>
                <w:sz w:val="22"/>
                <w:lang w:val="en-GB" w:eastAsia="en-GB"/>
              </w:rPr>
              <w:t>Remote a</w:t>
            </w:r>
            <w:r w:rsidR="004B4E15">
              <w:rPr>
                <w:rFonts w:eastAsia="Times New Roman"/>
                <w:color w:val="000000"/>
                <w:sz w:val="22"/>
                <w:lang w:val="en-GB" w:eastAsia="en-GB"/>
              </w:rPr>
              <w:t>ction management</w:t>
            </w:r>
          </w:p>
        </w:tc>
      </w:tr>
      <w:tr w:rsidR="00755640" w:rsidRPr="00EB47DE" w14:paraId="57C8175C" w14:textId="77777777" w:rsidTr="00755640">
        <w:trPr>
          <w:trHeight w:val="315"/>
        </w:trPr>
        <w:tc>
          <w:tcPr>
            <w:tcW w:w="1427" w:type="dxa"/>
            <w:shd w:val="clear" w:color="auto" w:fill="auto"/>
            <w:noWrap/>
            <w:vAlign w:val="center"/>
          </w:tcPr>
          <w:p w14:paraId="6215F1DA" w14:textId="26970473" w:rsidR="00755640" w:rsidRPr="00EB47DE" w:rsidRDefault="00755640" w:rsidP="00755640">
            <w:pPr>
              <w:spacing w:after="0" w:line="240" w:lineRule="auto"/>
              <w:rPr>
                <w:rFonts w:eastAsia="Times New Roman"/>
                <w:b/>
                <w:bCs/>
                <w:color w:val="000000"/>
                <w:szCs w:val="24"/>
                <w:lang w:eastAsia="en-GB"/>
              </w:rPr>
            </w:pPr>
            <w:r w:rsidRPr="00EB47DE">
              <w:rPr>
                <w:rFonts w:eastAsia="Times New Roman"/>
                <w:b/>
                <w:bCs/>
                <w:color w:val="000000"/>
                <w:szCs w:val="24"/>
                <w:lang w:eastAsia="en-GB"/>
              </w:rPr>
              <w:t>DUT</w:t>
            </w:r>
          </w:p>
        </w:tc>
        <w:tc>
          <w:tcPr>
            <w:tcW w:w="3553" w:type="dxa"/>
            <w:shd w:val="clear" w:color="auto" w:fill="auto"/>
            <w:noWrap/>
            <w:vAlign w:val="center"/>
          </w:tcPr>
          <w:p w14:paraId="7EEC2D28" w14:textId="0A9282A7" w:rsidR="00755640" w:rsidRPr="00EB47DE" w:rsidRDefault="00755640" w:rsidP="00755640">
            <w:pPr>
              <w:spacing w:after="0" w:line="240" w:lineRule="auto"/>
              <w:rPr>
                <w:rFonts w:eastAsia="Times New Roman"/>
                <w:color w:val="000000"/>
                <w:sz w:val="22"/>
                <w:lang w:eastAsia="en-GB"/>
              </w:rPr>
            </w:pPr>
            <w:r w:rsidRPr="00EB47DE">
              <w:rPr>
                <w:rFonts w:eastAsia="Times New Roman"/>
                <w:color w:val="000000"/>
                <w:sz w:val="22"/>
                <w:lang w:eastAsia="en-GB"/>
              </w:rPr>
              <w:t>Device Under Test</w:t>
            </w:r>
          </w:p>
        </w:tc>
        <w:tc>
          <w:tcPr>
            <w:tcW w:w="4046" w:type="dxa"/>
            <w:shd w:val="clear" w:color="auto" w:fill="auto"/>
            <w:noWrap/>
            <w:vAlign w:val="center"/>
          </w:tcPr>
          <w:p w14:paraId="458D4620" w14:textId="31AAF019"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 xml:space="preserve">Relating to </w:t>
            </w:r>
            <w:r>
              <w:rPr>
                <w:rFonts w:eastAsia="Times New Roman"/>
                <w:color w:val="000000"/>
                <w:sz w:val="22"/>
                <w:lang w:val="en-GB" w:eastAsia="en-GB"/>
              </w:rPr>
              <w:t xml:space="preserve">the specific </w:t>
            </w:r>
            <w:r w:rsidRPr="00EB47DE">
              <w:rPr>
                <w:rFonts w:eastAsia="Times New Roman"/>
                <w:color w:val="000000"/>
                <w:sz w:val="22"/>
                <w:lang w:val="en-GB" w:eastAsia="en-GB"/>
              </w:rPr>
              <w:t>device being tested</w:t>
            </w:r>
          </w:p>
        </w:tc>
      </w:tr>
      <w:tr w:rsidR="00755640" w:rsidRPr="00EB47DE" w14:paraId="366D2F19" w14:textId="77777777" w:rsidTr="00755640">
        <w:trPr>
          <w:trHeight w:val="315"/>
        </w:trPr>
        <w:tc>
          <w:tcPr>
            <w:tcW w:w="1427" w:type="dxa"/>
            <w:shd w:val="clear" w:color="auto" w:fill="auto"/>
            <w:noWrap/>
            <w:vAlign w:val="center"/>
            <w:hideMark/>
          </w:tcPr>
          <w:p w14:paraId="634FAB4B"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eMMC</w:t>
            </w:r>
          </w:p>
        </w:tc>
        <w:tc>
          <w:tcPr>
            <w:tcW w:w="3553" w:type="dxa"/>
            <w:shd w:val="clear" w:color="auto" w:fill="auto"/>
            <w:noWrap/>
            <w:vAlign w:val="center"/>
            <w:hideMark/>
          </w:tcPr>
          <w:p w14:paraId="026B52F0" w14:textId="7CFE195F"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Embedded Multi</w:t>
            </w:r>
            <w:r>
              <w:rPr>
                <w:rFonts w:eastAsia="Times New Roman"/>
                <w:color w:val="000000"/>
                <w:sz w:val="22"/>
                <w:lang w:eastAsia="en-GB"/>
              </w:rPr>
              <w:t>m</w:t>
            </w:r>
            <w:r w:rsidRPr="00EB47DE">
              <w:rPr>
                <w:rFonts w:eastAsia="Times New Roman"/>
                <w:color w:val="000000"/>
                <w:sz w:val="22"/>
                <w:lang w:eastAsia="en-GB"/>
              </w:rPr>
              <w:t>edia Card</w:t>
            </w:r>
          </w:p>
        </w:tc>
        <w:tc>
          <w:tcPr>
            <w:tcW w:w="4046" w:type="dxa"/>
            <w:shd w:val="clear" w:color="auto" w:fill="auto"/>
            <w:noWrap/>
            <w:vAlign w:val="center"/>
            <w:hideMark/>
          </w:tcPr>
          <w:p w14:paraId="033F820F"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Onboard storage</w:t>
            </w:r>
          </w:p>
        </w:tc>
      </w:tr>
      <w:tr w:rsidR="00755640" w:rsidRPr="00EB47DE" w14:paraId="35A65508" w14:textId="77777777" w:rsidTr="00755640">
        <w:trPr>
          <w:trHeight w:val="315"/>
        </w:trPr>
        <w:tc>
          <w:tcPr>
            <w:tcW w:w="1427" w:type="dxa"/>
            <w:shd w:val="clear" w:color="auto" w:fill="auto"/>
            <w:noWrap/>
            <w:vAlign w:val="center"/>
          </w:tcPr>
          <w:p w14:paraId="3476C69C" w14:textId="727ABD90"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HSTS</w:t>
            </w:r>
          </w:p>
        </w:tc>
        <w:tc>
          <w:tcPr>
            <w:tcW w:w="3553" w:type="dxa"/>
            <w:shd w:val="clear" w:color="auto" w:fill="auto"/>
            <w:noWrap/>
            <w:vAlign w:val="center"/>
          </w:tcPr>
          <w:p w14:paraId="4BAE3087" w14:textId="51F83B61" w:rsidR="00755640" w:rsidRPr="00EB47DE" w:rsidRDefault="00755640" w:rsidP="00755640">
            <w:pPr>
              <w:spacing w:after="0" w:line="240" w:lineRule="auto"/>
              <w:rPr>
                <w:rFonts w:eastAsia="Times New Roman"/>
                <w:color w:val="000000"/>
                <w:sz w:val="22"/>
                <w:lang w:eastAsia="en-GB"/>
              </w:rPr>
            </w:pPr>
            <w:r w:rsidRPr="00B20842">
              <w:rPr>
                <w:rFonts w:eastAsia="Times New Roman"/>
                <w:color w:val="000000"/>
                <w:sz w:val="22"/>
                <w:lang w:eastAsia="en-GB"/>
              </w:rPr>
              <w:t>HTTP Strict Transport Security</w:t>
            </w:r>
          </w:p>
        </w:tc>
        <w:tc>
          <w:tcPr>
            <w:tcW w:w="4046" w:type="dxa"/>
            <w:shd w:val="clear" w:color="auto" w:fill="auto"/>
            <w:noWrap/>
            <w:vAlign w:val="center"/>
          </w:tcPr>
          <w:p w14:paraId="74888D6C" w14:textId="564087B5"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security policy</w:t>
            </w:r>
          </w:p>
        </w:tc>
      </w:tr>
      <w:tr w:rsidR="00755640" w:rsidRPr="00EB47DE" w14:paraId="4B9C5AF3" w14:textId="77777777" w:rsidTr="00755640">
        <w:trPr>
          <w:trHeight w:val="315"/>
        </w:trPr>
        <w:tc>
          <w:tcPr>
            <w:tcW w:w="1427" w:type="dxa"/>
            <w:shd w:val="clear" w:color="auto" w:fill="auto"/>
            <w:noWrap/>
            <w:vAlign w:val="center"/>
            <w:hideMark/>
          </w:tcPr>
          <w:p w14:paraId="15B4AE06"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IoT</w:t>
            </w:r>
          </w:p>
        </w:tc>
        <w:tc>
          <w:tcPr>
            <w:tcW w:w="3553" w:type="dxa"/>
            <w:shd w:val="clear" w:color="auto" w:fill="auto"/>
            <w:noWrap/>
            <w:vAlign w:val="center"/>
            <w:hideMark/>
          </w:tcPr>
          <w:p w14:paraId="4F84E1CA"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Internet of Things</w:t>
            </w:r>
          </w:p>
        </w:tc>
        <w:tc>
          <w:tcPr>
            <w:tcW w:w="4046" w:type="dxa"/>
            <w:shd w:val="clear" w:color="auto" w:fill="auto"/>
            <w:noWrap/>
            <w:vAlign w:val="center"/>
            <w:hideMark/>
          </w:tcPr>
          <w:p w14:paraId="4752B95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Classification of network-connected devices</w:t>
            </w:r>
          </w:p>
        </w:tc>
      </w:tr>
      <w:tr w:rsidR="0035551B" w:rsidRPr="00EB47DE" w14:paraId="6A432020" w14:textId="77777777" w:rsidTr="00755640">
        <w:trPr>
          <w:trHeight w:val="315"/>
        </w:trPr>
        <w:tc>
          <w:tcPr>
            <w:tcW w:w="1427" w:type="dxa"/>
            <w:shd w:val="clear" w:color="auto" w:fill="auto"/>
            <w:noWrap/>
            <w:vAlign w:val="center"/>
          </w:tcPr>
          <w:p w14:paraId="7591D2F7" w14:textId="70112D18" w:rsidR="0035551B" w:rsidRPr="00EB47DE" w:rsidRDefault="0035551B" w:rsidP="00755640">
            <w:pPr>
              <w:spacing w:after="0" w:line="240" w:lineRule="auto"/>
              <w:rPr>
                <w:rFonts w:eastAsia="Times New Roman"/>
                <w:b/>
                <w:bCs/>
                <w:color w:val="000000"/>
                <w:szCs w:val="24"/>
                <w:lang w:eastAsia="en-GB"/>
              </w:rPr>
            </w:pPr>
            <w:r>
              <w:rPr>
                <w:rFonts w:eastAsia="Times New Roman"/>
                <w:b/>
                <w:bCs/>
                <w:color w:val="000000"/>
                <w:szCs w:val="24"/>
                <w:lang w:eastAsia="en-GB"/>
              </w:rPr>
              <w:t>IP</w:t>
            </w:r>
          </w:p>
        </w:tc>
        <w:tc>
          <w:tcPr>
            <w:tcW w:w="3553" w:type="dxa"/>
            <w:shd w:val="clear" w:color="auto" w:fill="auto"/>
            <w:noWrap/>
            <w:vAlign w:val="center"/>
          </w:tcPr>
          <w:p w14:paraId="765736C7" w14:textId="592AC0CD" w:rsidR="0035551B" w:rsidRPr="00EB47DE" w:rsidRDefault="0035551B" w:rsidP="00755640">
            <w:pPr>
              <w:spacing w:after="0" w:line="240" w:lineRule="auto"/>
              <w:rPr>
                <w:rFonts w:eastAsia="Times New Roman"/>
                <w:color w:val="000000"/>
                <w:sz w:val="22"/>
                <w:lang w:val="en-GB" w:eastAsia="en-GB"/>
              </w:rPr>
            </w:pPr>
            <w:r>
              <w:rPr>
                <w:rFonts w:eastAsia="Times New Roman"/>
                <w:color w:val="000000"/>
                <w:sz w:val="22"/>
                <w:lang w:val="en-GB" w:eastAsia="en-GB"/>
              </w:rPr>
              <w:t>Internet Protocol</w:t>
            </w:r>
          </w:p>
        </w:tc>
        <w:tc>
          <w:tcPr>
            <w:tcW w:w="4046" w:type="dxa"/>
            <w:shd w:val="clear" w:color="auto" w:fill="auto"/>
            <w:noWrap/>
            <w:vAlign w:val="center"/>
          </w:tcPr>
          <w:p w14:paraId="0ADD639C" w14:textId="4C1607D1" w:rsidR="0035551B" w:rsidRPr="00EB47DE" w:rsidRDefault="004226C9"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communication protocol</w:t>
            </w:r>
          </w:p>
        </w:tc>
      </w:tr>
      <w:tr w:rsidR="00755640" w:rsidRPr="00EB47DE" w14:paraId="3A89C14A" w14:textId="77777777" w:rsidTr="00755640">
        <w:trPr>
          <w:trHeight w:val="315"/>
        </w:trPr>
        <w:tc>
          <w:tcPr>
            <w:tcW w:w="1427" w:type="dxa"/>
            <w:shd w:val="clear" w:color="auto" w:fill="auto"/>
            <w:noWrap/>
            <w:vAlign w:val="center"/>
          </w:tcPr>
          <w:p w14:paraId="3CBC5FA0" w14:textId="77A36A7E"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IPC</w:t>
            </w:r>
          </w:p>
        </w:tc>
        <w:tc>
          <w:tcPr>
            <w:tcW w:w="3553" w:type="dxa"/>
            <w:shd w:val="clear" w:color="auto" w:fill="auto"/>
            <w:noWrap/>
            <w:vAlign w:val="center"/>
          </w:tcPr>
          <w:p w14:paraId="21AD4F19" w14:textId="51CA5B48"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Inter-Process Communication</w:t>
            </w:r>
          </w:p>
        </w:tc>
        <w:tc>
          <w:tcPr>
            <w:tcW w:w="4046" w:type="dxa"/>
            <w:shd w:val="clear" w:color="auto" w:fill="auto"/>
            <w:noWrap/>
            <w:vAlign w:val="center"/>
          </w:tcPr>
          <w:p w14:paraId="10C040FC" w14:textId="263230FA"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Data exchange between programs in a system</w:t>
            </w:r>
          </w:p>
        </w:tc>
      </w:tr>
      <w:tr w:rsidR="00755640" w:rsidRPr="00EB47DE" w14:paraId="1100584F" w14:textId="77777777" w:rsidTr="00755640">
        <w:trPr>
          <w:trHeight w:val="315"/>
        </w:trPr>
        <w:tc>
          <w:tcPr>
            <w:tcW w:w="1427" w:type="dxa"/>
            <w:shd w:val="clear" w:color="auto" w:fill="auto"/>
            <w:noWrap/>
            <w:vAlign w:val="center"/>
            <w:hideMark/>
          </w:tcPr>
          <w:p w14:paraId="485A0627"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MAC</w:t>
            </w:r>
          </w:p>
        </w:tc>
        <w:tc>
          <w:tcPr>
            <w:tcW w:w="3553" w:type="dxa"/>
            <w:shd w:val="clear" w:color="auto" w:fill="auto"/>
            <w:noWrap/>
            <w:vAlign w:val="center"/>
            <w:hideMark/>
          </w:tcPr>
          <w:p w14:paraId="40AAD2E5"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Media Access Control</w:t>
            </w:r>
          </w:p>
        </w:tc>
        <w:tc>
          <w:tcPr>
            <w:tcW w:w="4046" w:type="dxa"/>
            <w:shd w:val="clear" w:color="auto" w:fill="auto"/>
            <w:noWrap/>
            <w:vAlign w:val="center"/>
            <w:hideMark/>
          </w:tcPr>
          <w:p w14:paraId="0CBB8595"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Unique network device identifier</w:t>
            </w:r>
          </w:p>
        </w:tc>
      </w:tr>
      <w:tr w:rsidR="00755640" w:rsidRPr="00EB47DE" w14:paraId="4E80C4E0" w14:textId="77777777" w:rsidTr="00755640">
        <w:trPr>
          <w:trHeight w:val="315"/>
        </w:trPr>
        <w:tc>
          <w:tcPr>
            <w:tcW w:w="1427" w:type="dxa"/>
            <w:shd w:val="clear" w:color="auto" w:fill="auto"/>
            <w:noWrap/>
            <w:vAlign w:val="center"/>
            <w:hideMark/>
          </w:tcPr>
          <w:p w14:paraId="5548847F"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MITM</w:t>
            </w:r>
          </w:p>
        </w:tc>
        <w:tc>
          <w:tcPr>
            <w:tcW w:w="3553" w:type="dxa"/>
            <w:shd w:val="clear" w:color="auto" w:fill="auto"/>
            <w:noWrap/>
            <w:vAlign w:val="center"/>
            <w:hideMark/>
          </w:tcPr>
          <w:p w14:paraId="5A0FE60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 xml:space="preserve">Man In </w:t>
            </w:r>
            <w:proofErr w:type="gramStart"/>
            <w:r w:rsidRPr="00EB47DE">
              <w:rPr>
                <w:rFonts w:eastAsia="Times New Roman"/>
                <w:color w:val="000000"/>
                <w:sz w:val="22"/>
                <w:lang w:eastAsia="en-GB"/>
              </w:rPr>
              <w:t>The</w:t>
            </w:r>
            <w:proofErr w:type="gramEnd"/>
            <w:r w:rsidRPr="00EB47DE">
              <w:rPr>
                <w:rFonts w:eastAsia="Times New Roman"/>
                <w:color w:val="000000"/>
                <w:sz w:val="22"/>
                <w:lang w:eastAsia="en-GB"/>
              </w:rPr>
              <w:t xml:space="preserve"> Middle</w:t>
            </w:r>
          </w:p>
        </w:tc>
        <w:tc>
          <w:tcPr>
            <w:tcW w:w="4046" w:type="dxa"/>
            <w:shd w:val="clear" w:color="auto" w:fill="auto"/>
            <w:noWrap/>
            <w:vAlign w:val="center"/>
            <w:hideMark/>
          </w:tcPr>
          <w:p w14:paraId="739FA4C3"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Intercepted communication</w:t>
            </w:r>
          </w:p>
        </w:tc>
      </w:tr>
      <w:tr w:rsidR="00755640" w:rsidRPr="00EB47DE" w14:paraId="688576BC" w14:textId="77777777" w:rsidTr="00755640">
        <w:trPr>
          <w:trHeight w:val="315"/>
        </w:trPr>
        <w:tc>
          <w:tcPr>
            <w:tcW w:w="1427" w:type="dxa"/>
            <w:shd w:val="clear" w:color="auto" w:fill="auto"/>
            <w:noWrap/>
            <w:vAlign w:val="center"/>
          </w:tcPr>
          <w:p w14:paraId="2CBFC1E2" w14:textId="071E6178"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MQTT</w:t>
            </w:r>
          </w:p>
        </w:tc>
        <w:tc>
          <w:tcPr>
            <w:tcW w:w="3553" w:type="dxa"/>
            <w:shd w:val="clear" w:color="auto" w:fill="auto"/>
            <w:noWrap/>
            <w:vAlign w:val="center"/>
          </w:tcPr>
          <w:p w14:paraId="537DD3D1" w14:textId="5ACFD192"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Message Queue Telemetry Transport</w:t>
            </w:r>
          </w:p>
        </w:tc>
        <w:tc>
          <w:tcPr>
            <w:tcW w:w="4046" w:type="dxa"/>
            <w:shd w:val="clear" w:color="auto" w:fill="auto"/>
            <w:noWrap/>
            <w:vAlign w:val="center"/>
          </w:tcPr>
          <w:p w14:paraId="1D33D52A" w14:textId="5A0BF04A"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communication protocol</w:t>
            </w:r>
          </w:p>
        </w:tc>
      </w:tr>
      <w:tr w:rsidR="00755640" w:rsidRPr="00EB47DE" w14:paraId="035F0E21" w14:textId="77777777" w:rsidTr="00755640">
        <w:trPr>
          <w:trHeight w:val="315"/>
        </w:trPr>
        <w:tc>
          <w:tcPr>
            <w:tcW w:w="1427" w:type="dxa"/>
            <w:shd w:val="clear" w:color="auto" w:fill="auto"/>
            <w:noWrap/>
            <w:vAlign w:val="center"/>
            <w:hideMark/>
          </w:tcPr>
          <w:p w14:paraId="3D0D9EEA"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NIC</w:t>
            </w:r>
          </w:p>
        </w:tc>
        <w:tc>
          <w:tcPr>
            <w:tcW w:w="3553" w:type="dxa"/>
            <w:shd w:val="clear" w:color="auto" w:fill="auto"/>
            <w:noWrap/>
            <w:vAlign w:val="center"/>
            <w:hideMark/>
          </w:tcPr>
          <w:p w14:paraId="4E96532B"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Network Interface Card</w:t>
            </w:r>
          </w:p>
        </w:tc>
        <w:tc>
          <w:tcPr>
            <w:tcW w:w="4046" w:type="dxa"/>
            <w:shd w:val="clear" w:color="auto" w:fill="auto"/>
            <w:noWrap/>
            <w:vAlign w:val="center"/>
            <w:hideMark/>
          </w:tcPr>
          <w:p w14:paraId="6CF80EDC"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Hardware to connect a device to a network</w:t>
            </w:r>
          </w:p>
        </w:tc>
      </w:tr>
      <w:tr w:rsidR="00755640" w:rsidRPr="00EB47DE" w14:paraId="67A933C7" w14:textId="77777777" w:rsidTr="00755640">
        <w:trPr>
          <w:trHeight w:val="315"/>
        </w:trPr>
        <w:tc>
          <w:tcPr>
            <w:tcW w:w="1427" w:type="dxa"/>
            <w:shd w:val="clear" w:color="auto" w:fill="auto"/>
            <w:noWrap/>
            <w:vAlign w:val="center"/>
            <w:hideMark/>
          </w:tcPr>
          <w:p w14:paraId="70ADB35E"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PII</w:t>
            </w:r>
          </w:p>
        </w:tc>
        <w:tc>
          <w:tcPr>
            <w:tcW w:w="3553" w:type="dxa"/>
            <w:shd w:val="clear" w:color="auto" w:fill="auto"/>
            <w:noWrap/>
            <w:vAlign w:val="center"/>
            <w:hideMark/>
          </w:tcPr>
          <w:p w14:paraId="52C723DE"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 w:eastAsia="en-GB"/>
              </w:rPr>
              <w:t>Personal Identifiable Information</w:t>
            </w:r>
          </w:p>
        </w:tc>
        <w:tc>
          <w:tcPr>
            <w:tcW w:w="4046" w:type="dxa"/>
            <w:shd w:val="clear" w:color="auto" w:fill="auto"/>
            <w:noWrap/>
            <w:vAlign w:val="center"/>
            <w:hideMark/>
          </w:tcPr>
          <w:p w14:paraId="76EFC6C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Data that could identify an individual</w:t>
            </w:r>
          </w:p>
        </w:tc>
      </w:tr>
      <w:tr w:rsidR="00755640" w:rsidRPr="00EB47DE" w14:paraId="6A27BC50" w14:textId="77777777" w:rsidTr="00755640">
        <w:trPr>
          <w:trHeight w:val="315"/>
        </w:trPr>
        <w:tc>
          <w:tcPr>
            <w:tcW w:w="1427" w:type="dxa"/>
            <w:shd w:val="clear" w:color="auto" w:fill="auto"/>
            <w:noWrap/>
            <w:vAlign w:val="center"/>
          </w:tcPr>
          <w:p w14:paraId="6F64BCF5" w14:textId="76B71412"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PoC</w:t>
            </w:r>
          </w:p>
        </w:tc>
        <w:tc>
          <w:tcPr>
            <w:tcW w:w="3553" w:type="dxa"/>
            <w:shd w:val="clear" w:color="auto" w:fill="auto"/>
            <w:noWrap/>
            <w:vAlign w:val="center"/>
          </w:tcPr>
          <w:p w14:paraId="06B1EEAE" w14:textId="01E282B2" w:rsidR="00755640" w:rsidRPr="00EB47DE" w:rsidRDefault="00755640" w:rsidP="00755640">
            <w:pPr>
              <w:spacing w:after="0" w:line="240" w:lineRule="auto"/>
              <w:rPr>
                <w:rFonts w:eastAsia="Times New Roman"/>
                <w:color w:val="000000"/>
                <w:sz w:val="22"/>
                <w:lang w:val="en" w:eastAsia="en-GB"/>
              </w:rPr>
            </w:pPr>
            <w:r>
              <w:rPr>
                <w:rFonts w:eastAsia="Times New Roman"/>
                <w:color w:val="000000"/>
                <w:sz w:val="22"/>
                <w:lang w:val="en" w:eastAsia="en-GB"/>
              </w:rPr>
              <w:t>Proof of Concept</w:t>
            </w:r>
          </w:p>
        </w:tc>
        <w:tc>
          <w:tcPr>
            <w:tcW w:w="4046" w:type="dxa"/>
            <w:shd w:val="clear" w:color="auto" w:fill="auto"/>
            <w:noWrap/>
            <w:vAlign w:val="center"/>
          </w:tcPr>
          <w:p w14:paraId="731E3D6F" w14:textId="257D9AF6"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A demonstration to prove a concept / theory</w:t>
            </w:r>
          </w:p>
        </w:tc>
      </w:tr>
      <w:tr w:rsidR="00755640" w:rsidRPr="00EB47DE" w14:paraId="7CA473A6" w14:textId="77777777" w:rsidTr="00755640">
        <w:trPr>
          <w:trHeight w:val="315"/>
        </w:trPr>
        <w:tc>
          <w:tcPr>
            <w:tcW w:w="1427" w:type="dxa"/>
            <w:shd w:val="clear" w:color="auto" w:fill="auto"/>
            <w:noWrap/>
            <w:vAlign w:val="center"/>
            <w:hideMark/>
          </w:tcPr>
          <w:p w14:paraId="61344CC1"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DK</w:t>
            </w:r>
          </w:p>
        </w:tc>
        <w:tc>
          <w:tcPr>
            <w:tcW w:w="3553" w:type="dxa"/>
            <w:shd w:val="clear" w:color="auto" w:fill="auto"/>
            <w:noWrap/>
            <w:vAlign w:val="center"/>
            <w:hideMark/>
          </w:tcPr>
          <w:p w14:paraId="2E7184CC"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oftware Development Kit</w:t>
            </w:r>
          </w:p>
        </w:tc>
        <w:tc>
          <w:tcPr>
            <w:tcW w:w="4046" w:type="dxa"/>
            <w:shd w:val="clear" w:color="auto" w:fill="auto"/>
            <w:noWrap/>
            <w:vAlign w:val="center"/>
            <w:hideMark/>
          </w:tcPr>
          <w:p w14:paraId="291DF09D"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Building blocks for software interoperability</w:t>
            </w:r>
          </w:p>
        </w:tc>
      </w:tr>
      <w:tr w:rsidR="00755640" w:rsidRPr="00EB47DE" w14:paraId="2890A6DF" w14:textId="77777777" w:rsidTr="00755640">
        <w:trPr>
          <w:trHeight w:val="315"/>
        </w:trPr>
        <w:tc>
          <w:tcPr>
            <w:tcW w:w="1427" w:type="dxa"/>
            <w:shd w:val="clear" w:color="auto" w:fill="auto"/>
            <w:noWrap/>
            <w:vAlign w:val="center"/>
            <w:hideMark/>
          </w:tcPr>
          <w:p w14:paraId="4BF5A57C"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oC</w:t>
            </w:r>
          </w:p>
        </w:tc>
        <w:tc>
          <w:tcPr>
            <w:tcW w:w="3553" w:type="dxa"/>
            <w:shd w:val="clear" w:color="auto" w:fill="auto"/>
            <w:noWrap/>
            <w:vAlign w:val="center"/>
            <w:hideMark/>
          </w:tcPr>
          <w:p w14:paraId="29DA5B6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ystem on Chip</w:t>
            </w:r>
          </w:p>
        </w:tc>
        <w:tc>
          <w:tcPr>
            <w:tcW w:w="4046" w:type="dxa"/>
            <w:shd w:val="clear" w:color="auto" w:fill="auto"/>
            <w:noWrap/>
            <w:vAlign w:val="center"/>
            <w:hideMark/>
          </w:tcPr>
          <w:p w14:paraId="0BF09BAB"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An entire system integrated into a single chip</w:t>
            </w:r>
          </w:p>
        </w:tc>
      </w:tr>
      <w:tr w:rsidR="00755640" w:rsidRPr="00EB47DE" w14:paraId="1E6DBE52" w14:textId="77777777" w:rsidTr="00755640">
        <w:trPr>
          <w:trHeight w:val="315"/>
        </w:trPr>
        <w:tc>
          <w:tcPr>
            <w:tcW w:w="1427" w:type="dxa"/>
            <w:shd w:val="clear" w:color="auto" w:fill="auto"/>
            <w:noWrap/>
            <w:vAlign w:val="center"/>
            <w:hideMark/>
          </w:tcPr>
          <w:p w14:paraId="505E71E2"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SID</w:t>
            </w:r>
          </w:p>
        </w:tc>
        <w:tc>
          <w:tcPr>
            <w:tcW w:w="3553" w:type="dxa"/>
            <w:shd w:val="clear" w:color="auto" w:fill="auto"/>
            <w:noWrap/>
            <w:vAlign w:val="center"/>
            <w:hideMark/>
          </w:tcPr>
          <w:p w14:paraId="5243BFC5" w14:textId="63B7E2C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er</w:t>
            </w:r>
            <w:r>
              <w:rPr>
                <w:rFonts w:eastAsia="Times New Roman"/>
                <w:color w:val="000000"/>
                <w:sz w:val="22"/>
                <w:lang w:eastAsia="en-GB"/>
              </w:rPr>
              <w:t>v</w:t>
            </w:r>
            <w:r w:rsidRPr="00EB47DE">
              <w:rPr>
                <w:rFonts w:eastAsia="Times New Roman"/>
                <w:color w:val="000000"/>
                <w:sz w:val="22"/>
                <w:lang w:eastAsia="en-GB"/>
              </w:rPr>
              <w:t>ice Set Identifier</w:t>
            </w:r>
          </w:p>
        </w:tc>
        <w:tc>
          <w:tcPr>
            <w:tcW w:w="4046" w:type="dxa"/>
            <w:shd w:val="clear" w:color="auto" w:fill="auto"/>
            <w:noWrap/>
            <w:vAlign w:val="center"/>
            <w:hideMark/>
          </w:tcPr>
          <w:p w14:paraId="614490A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Wi-Fi network name</w:t>
            </w:r>
          </w:p>
        </w:tc>
      </w:tr>
      <w:tr w:rsidR="00755640" w:rsidRPr="00EB47DE" w14:paraId="48D10F67" w14:textId="77777777" w:rsidTr="00755640">
        <w:trPr>
          <w:trHeight w:val="315"/>
        </w:trPr>
        <w:tc>
          <w:tcPr>
            <w:tcW w:w="1427" w:type="dxa"/>
            <w:shd w:val="clear" w:color="auto" w:fill="auto"/>
            <w:noWrap/>
            <w:vAlign w:val="center"/>
          </w:tcPr>
          <w:p w14:paraId="76556609" w14:textId="15A188AD"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SSL</w:t>
            </w:r>
          </w:p>
        </w:tc>
        <w:tc>
          <w:tcPr>
            <w:tcW w:w="3553" w:type="dxa"/>
            <w:shd w:val="clear" w:color="auto" w:fill="auto"/>
            <w:noWrap/>
            <w:vAlign w:val="center"/>
          </w:tcPr>
          <w:p w14:paraId="45385052" w14:textId="4338D99D"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Secure Sockets Layer</w:t>
            </w:r>
          </w:p>
        </w:tc>
        <w:tc>
          <w:tcPr>
            <w:tcW w:w="4046" w:type="dxa"/>
            <w:shd w:val="clear" w:color="auto" w:fill="auto"/>
            <w:noWrap/>
            <w:vAlign w:val="center"/>
          </w:tcPr>
          <w:p w14:paraId="1C6E26BE" w14:textId="098698BF" w:rsidR="00755640" w:rsidRPr="00EB47DE" w:rsidRDefault="00755640" w:rsidP="00755640">
            <w:pPr>
              <w:spacing w:after="0" w:line="240" w:lineRule="auto"/>
              <w:rPr>
                <w:rFonts w:eastAsia="Times New Roman"/>
                <w:color w:val="000000"/>
                <w:sz w:val="22"/>
                <w:lang w:val="en-GB" w:eastAsia="en-GB"/>
              </w:rPr>
            </w:pPr>
            <w:r w:rsidRPr="008B730A">
              <w:rPr>
                <w:rFonts w:eastAsia="Times New Roman"/>
                <w:color w:val="000000"/>
                <w:sz w:val="22"/>
                <w:lang w:val="en-GB" w:eastAsia="en-GB"/>
              </w:rPr>
              <w:t xml:space="preserve">Network security </w:t>
            </w:r>
            <w:r>
              <w:rPr>
                <w:rFonts w:eastAsia="Times New Roman"/>
                <w:color w:val="000000"/>
                <w:sz w:val="22"/>
                <w:lang w:val="en-GB" w:eastAsia="en-GB"/>
              </w:rPr>
              <w:t>protocol</w:t>
            </w:r>
          </w:p>
        </w:tc>
      </w:tr>
      <w:tr w:rsidR="00755640" w:rsidRPr="00EB47DE" w14:paraId="13B8616C" w14:textId="77777777" w:rsidTr="00755640">
        <w:trPr>
          <w:trHeight w:val="315"/>
        </w:trPr>
        <w:tc>
          <w:tcPr>
            <w:tcW w:w="1427" w:type="dxa"/>
            <w:shd w:val="clear" w:color="auto" w:fill="auto"/>
            <w:noWrap/>
            <w:vAlign w:val="center"/>
          </w:tcPr>
          <w:p w14:paraId="5E7A8F52" w14:textId="44D7235B" w:rsidR="00755640"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TLS</w:t>
            </w:r>
          </w:p>
        </w:tc>
        <w:tc>
          <w:tcPr>
            <w:tcW w:w="3553" w:type="dxa"/>
            <w:shd w:val="clear" w:color="auto" w:fill="auto"/>
            <w:noWrap/>
            <w:vAlign w:val="center"/>
          </w:tcPr>
          <w:p w14:paraId="1ED92A69" w14:textId="48B612DC"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Transport Layer Security</w:t>
            </w:r>
          </w:p>
        </w:tc>
        <w:tc>
          <w:tcPr>
            <w:tcW w:w="4046" w:type="dxa"/>
            <w:shd w:val="clear" w:color="auto" w:fill="auto"/>
            <w:noWrap/>
            <w:vAlign w:val="center"/>
          </w:tcPr>
          <w:p w14:paraId="0C3CCE06" w14:textId="5AADC167" w:rsidR="00755640" w:rsidRPr="00EB47DE" w:rsidRDefault="00755640" w:rsidP="00755640">
            <w:pPr>
              <w:spacing w:after="0" w:line="240" w:lineRule="auto"/>
              <w:rPr>
                <w:rFonts w:eastAsia="Times New Roman"/>
                <w:color w:val="000000"/>
                <w:sz w:val="22"/>
                <w:lang w:val="en-GB" w:eastAsia="en-GB"/>
              </w:rPr>
            </w:pPr>
            <w:r w:rsidRPr="008B730A">
              <w:rPr>
                <w:rFonts w:eastAsia="Times New Roman"/>
                <w:color w:val="000000"/>
                <w:sz w:val="22"/>
                <w:lang w:val="en-GB" w:eastAsia="en-GB"/>
              </w:rPr>
              <w:t xml:space="preserve">Network security </w:t>
            </w:r>
            <w:r>
              <w:rPr>
                <w:rFonts w:eastAsia="Times New Roman"/>
                <w:color w:val="000000"/>
                <w:sz w:val="22"/>
                <w:lang w:val="en-GB" w:eastAsia="en-GB"/>
              </w:rPr>
              <w:t>protocol</w:t>
            </w:r>
          </w:p>
        </w:tc>
      </w:tr>
      <w:tr w:rsidR="00755640" w:rsidRPr="00EB47DE" w14:paraId="525E0E75" w14:textId="77777777" w:rsidTr="00755640">
        <w:trPr>
          <w:trHeight w:val="315"/>
        </w:trPr>
        <w:tc>
          <w:tcPr>
            <w:tcW w:w="1427" w:type="dxa"/>
            <w:shd w:val="clear" w:color="auto" w:fill="auto"/>
            <w:noWrap/>
            <w:vAlign w:val="center"/>
          </w:tcPr>
          <w:p w14:paraId="76B886B2" w14:textId="4ECEEF4F"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UART</w:t>
            </w:r>
          </w:p>
        </w:tc>
        <w:tc>
          <w:tcPr>
            <w:tcW w:w="3553" w:type="dxa"/>
            <w:shd w:val="clear" w:color="auto" w:fill="auto"/>
            <w:noWrap/>
            <w:vAlign w:val="center"/>
          </w:tcPr>
          <w:p w14:paraId="20144C1C" w14:textId="3FB597AB" w:rsidR="00755640" w:rsidRPr="00EB47DE" w:rsidRDefault="00755640" w:rsidP="00755640">
            <w:pPr>
              <w:spacing w:after="0" w:line="240" w:lineRule="auto"/>
              <w:rPr>
                <w:rFonts w:eastAsia="Times New Roman"/>
                <w:color w:val="000000"/>
                <w:sz w:val="22"/>
                <w:lang w:val="en-GB" w:eastAsia="en-GB"/>
              </w:rPr>
            </w:pPr>
            <w:r w:rsidRPr="00965938">
              <w:rPr>
                <w:rFonts w:eastAsia="Times New Roman"/>
                <w:color w:val="000000"/>
                <w:sz w:val="22"/>
                <w:lang w:val="en-GB" w:eastAsia="en-GB"/>
              </w:rPr>
              <w:t xml:space="preserve">Universal </w:t>
            </w:r>
            <w:r>
              <w:rPr>
                <w:rFonts w:eastAsia="Times New Roman"/>
                <w:color w:val="000000"/>
                <w:sz w:val="22"/>
                <w:lang w:val="en-GB" w:eastAsia="en-GB"/>
              </w:rPr>
              <w:t>A</w:t>
            </w:r>
            <w:r w:rsidRPr="00965938">
              <w:rPr>
                <w:rFonts w:eastAsia="Times New Roman"/>
                <w:color w:val="000000"/>
                <w:sz w:val="22"/>
                <w:lang w:val="en-GB" w:eastAsia="en-GB"/>
              </w:rPr>
              <w:t xml:space="preserve">synchronous </w:t>
            </w:r>
            <w:r>
              <w:rPr>
                <w:rFonts w:eastAsia="Times New Roman"/>
                <w:color w:val="000000"/>
                <w:sz w:val="22"/>
                <w:lang w:val="en-GB" w:eastAsia="en-GB"/>
              </w:rPr>
              <w:t>Re</w:t>
            </w:r>
            <w:r w:rsidRPr="00965938">
              <w:rPr>
                <w:rFonts w:eastAsia="Times New Roman"/>
                <w:color w:val="000000"/>
                <w:sz w:val="22"/>
                <w:lang w:val="en-GB" w:eastAsia="en-GB"/>
              </w:rPr>
              <w:t>ceiver</w:t>
            </w:r>
            <w:r>
              <w:rPr>
                <w:rFonts w:eastAsia="Times New Roman"/>
                <w:color w:val="000000"/>
                <w:sz w:val="22"/>
                <w:lang w:val="en-GB" w:eastAsia="en-GB"/>
              </w:rPr>
              <w:t>/T</w:t>
            </w:r>
            <w:r w:rsidRPr="00965938">
              <w:rPr>
                <w:rFonts w:eastAsia="Times New Roman"/>
                <w:color w:val="000000"/>
                <w:sz w:val="22"/>
                <w:lang w:val="en-GB" w:eastAsia="en-GB"/>
              </w:rPr>
              <w:t>ransmitter</w:t>
            </w:r>
          </w:p>
        </w:tc>
        <w:tc>
          <w:tcPr>
            <w:tcW w:w="4046" w:type="dxa"/>
            <w:shd w:val="clear" w:color="auto" w:fill="auto"/>
            <w:noWrap/>
            <w:vAlign w:val="center"/>
          </w:tcPr>
          <w:p w14:paraId="45B881F3" w14:textId="57849CB8"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Hardware communication protocol</w:t>
            </w:r>
          </w:p>
        </w:tc>
      </w:tr>
      <w:tr w:rsidR="00755640" w:rsidRPr="00EB47DE" w14:paraId="5CDA71D4" w14:textId="77777777" w:rsidTr="00755640">
        <w:trPr>
          <w:trHeight w:val="315"/>
        </w:trPr>
        <w:tc>
          <w:tcPr>
            <w:tcW w:w="1427" w:type="dxa"/>
            <w:shd w:val="clear" w:color="auto" w:fill="auto"/>
            <w:noWrap/>
            <w:vAlign w:val="center"/>
            <w:hideMark/>
          </w:tcPr>
          <w:p w14:paraId="732B01FD"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UGC</w:t>
            </w:r>
          </w:p>
        </w:tc>
        <w:tc>
          <w:tcPr>
            <w:tcW w:w="3553" w:type="dxa"/>
            <w:shd w:val="clear" w:color="auto" w:fill="auto"/>
            <w:noWrap/>
            <w:vAlign w:val="center"/>
            <w:hideMark/>
          </w:tcPr>
          <w:p w14:paraId="53F83B93"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User Generated Content</w:t>
            </w:r>
          </w:p>
        </w:tc>
        <w:tc>
          <w:tcPr>
            <w:tcW w:w="4046" w:type="dxa"/>
            <w:shd w:val="clear" w:color="auto" w:fill="auto"/>
            <w:noWrap/>
            <w:vAlign w:val="center"/>
            <w:hideMark/>
          </w:tcPr>
          <w:p w14:paraId="598EF85A"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Data created by the user</w:t>
            </w:r>
          </w:p>
        </w:tc>
      </w:tr>
      <w:tr w:rsidR="00755640" w:rsidRPr="00EB47DE" w14:paraId="187265B9" w14:textId="77777777" w:rsidTr="00755640">
        <w:trPr>
          <w:trHeight w:val="315"/>
        </w:trPr>
        <w:tc>
          <w:tcPr>
            <w:tcW w:w="1427" w:type="dxa"/>
            <w:shd w:val="clear" w:color="auto" w:fill="auto"/>
            <w:noWrap/>
            <w:vAlign w:val="center"/>
            <w:hideMark/>
          </w:tcPr>
          <w:p w14:paraId="434DC9C0"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WEP</w:t>
            </w:r>
          </w:p>
        </w:tc>
        <w:tc>
          <w:tcPr>
            <w:tcW w:w="3553" w:type="dxa"/>
            <w:shd w:val="clear" w:color="auto" w:fill="auto"/>
            <w:noWrap/>
            <w:vAlign w:val="center"/>
            <w:hideMark/>
          </w:tcPr>
          <w:p w14:paraId="1A41AEA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Wired Equivalent Privacy</w:t>
            </w:r>
          </w:p>
        </w:tc>
        <w:tc>
          <w:tcPr>
            <w:tcW w:w="4046" w:type="dxa"/>
            <w:shd w:val="clear" w:color="auto" w:fill="auto"/>
            <w:noWrap/>
            <w:vAlign w:val="center"/>
            <w:hideMark/>
          </w:tcPr>
          <w:p w14:paraId="6266AFC8"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Network security algorithm</w:t>
            </w:r>
          </w:p>
        </w:tc>
      </w:tr>
      <w:tr w:rsidR="00755640" w:rsidRPr="00EB47DE" w14:paraId="1654D82C" w14:textId="77777777" w:rsidTr="00755640">
        <w:trPr>
          <w:trHeight w:val="315"/>
        </w:trPr>
        <w:tc>
          <w:tcPr>
            <w:tcW w:w="1427" w:type="dxa"/>
            <w:shd w:val="clear" w:color="auto" w:fill="auto"/>
            <w:noWrap/>
            <w:vAlign w:val="center"/>
            <w:hideMark/>
          </w:tcPr>
          <w:p w14:paraId="77B52A6B"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WPA</w:t>
            </w:r>
          </w:p>
        </w:tc>
        <w:tc>
          <w:tcPr>
            <w:tcW w:w="3553" w:type="dxa"/>
            <w:shd w:val="clear" w:color="auto" w:fill="auto"/>
            <w:noWrap/>
            <w:vAlign w:val="center"/>
            <w:hideMark/>
          </w:tcPr>
          <w:p w14:paraId="7C293E4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Wi-Fi Protected Access</w:t>
            </w:r>
          </w:p>
        </w:tc>
        <w:tc>
          <w:tcPr>
            <w:tcW w:w="4046" w:type="dxa"/>
            <w:shd w:val="clear" w:color="auto" w:fill="auto"/>
            <w:noWrap/>
            <w:vAlign w:val="center"/>
            <w:hideMark/>
          </w:tcPr>
          <w:p w14:paraId="07D1CA91"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Network security algorithm</w:t>
            </w:r>
          </w:p>
        </w:tc>
      </w:tr>
    </w:tbl>
    <w:p w14:paraId="36CD6182" w14:textId="7C30802D" w:rsidR="00EB47DE" w:rsidRPr="00EB47DE" w:rsidRDefault="00EB47DE" w:rsidP="00E75E84">
      <w:pPr>
        <w:sectPr w:rsidR="00EB47DE" w:rsidRPr="00EB47DE" w:rsidSect="00E71A1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3"/>
          <w:cols w:space="708"/>
          <w:docGrid w:linePitch="360"/>
        </w:sectPr>
      </w:pPr>
    </w:p>
    <w:p w14:paraId="38B1E305" w14:textId="46F58E2E" w:rsidR="00B53951" w:rsidRPr="00EE0CEB" w:rsidRDefault="004E4A56" w:rsidP="00E75E84">
      <w:pPr>
        <w:pStyle w:val="Heading1"/>
      </w:pPr>
      <w:bookmarkStart w:id="0" w:name="_Toc110817763"/>
      <w:bookmarkStart w:id="1" w:name="_Toc110994388"/>
      <w:r>
        <w:t xml:space="preserve">Chapter 1 | </w:t>
      </w:r>
      <w:r w:rsidR="00C43CCB" w:rsidRPr="00EE0CEB">
        <w:t>Introduction</w:t>
      </w:r>
      <w:bookmarkEnd w:id="0"/>
      <w:bookmarkEnd w:id="1"/>
    </w:p>
    <w:p w14:paraId="4DA78087" w14:textId="646EFC0C" w:rsidR="00B04E64" w:rsidRPr="00B04E64" w:rsidRDefault="00B04E64" w:rsidP="00C706A2">
      <w:pPr>
        <w:pStyle w:val="NormalWeb"/>
        <w:spacing w:after="0" w:afterAutospacing="0"/>
        <w:jc w:val="both"/>
      </w:pPr>
      <w:r w:rsidRPr="00B04E64">
        <w:t>Consumer grade Internet of Things (IoT) devices have become widely adopted with continuously growing demand. With demand growing by 12% each year</w:t>
      </w:r>
      <w:r w:rsidR="005923D5">
        <w:t xml:space="preserve"> </w:t>
      </w:r>
      <w:r w:rsidR="005923D5">
        <w:fldChar w:fldCharType="begin"/>
      </w:r>
      <w:r w:rsidR="00726A6D">
        <w:instrText xml:space="preserve"> ADDIN EN.CITE &lt;EndNote&gt;&lt;Cite&gt;&lt;Author&gt;Research &amp;amp; Markets&lt;/Author&gt;&lt;Year&gt;2021&lt;/Year&gt;&lt;RecNum&gt;3&lt;/RecNum&gt;&lt;DisplayText&gt;(Research &amp;amp; Markets 2021)&lt;/DisplayText&gt;&lt;record&gt;&lt;rec-number&gt;3&lt;/rec-number&gt;&lt;foreign-keys&gt;&lt;key app="EN" db-id="atpdf2spavp9wtertx0vz2e0pp92sepv2sxr" timestamp="1659786526"&gt;3&lt;/key&gt;&lt;/foreign-keys&gt;&lt;ref-type name="Electronic Article"&gt;43&lt;/ref-type&gt;&lt;contributors&gt;&lt;authors&gt;&lt;author&gt;Research &amp;amp; Markets, &lt;/author&gt;&lt;/authors&gt;&lt;/contributors&gt;&lt;titles&gt;&lt;title&gt;Insights on the Smart Homes Global Market to 2026 - Featuring ABB, Acuity Brands and Emerson Electric Among Others&lt;/title&gt;&lt;/titles&gt;&lt;dates&gt;&lt;year&gt;2021&lt;/year&gt;&lt;pub-dates&gt;&lt;date&gt;16/11/2021&lt;/date&gt;&lt;/pub-dates&gt;&lt;/dates&gt;&lt;urls&gt;&lt;related-urls&gt;&lt;url&gt;https://www.prnewswire.com/news-releases/insights-on-the-smart-homes-global-market-to-2026---featuring-abb-acuity-brands-and-emerson-electric-among-others-301425322.html ,&lt;/url&gt;&lt;/related-urls&gt;&lt;/urls&gt;&lt;/record&gt;&lt;/Cite&gt;&lt;/EndNote&gt;</w:instrText>
      </w:r>
      <w:r w:rsidR="005923D5">
        <w:fldChar w:fldCharType="separate"/>
      </w:r>
      <w:r w:rsidR="005923D5">
        <w:rPr>
          <w:noProof/>
        </w:rPr>
        <w:t>(Research &amp; Markets 2021)</w:t>
      </w:r>
      <w:r w:rsidR="005923D5">
        <w:fldChar w:fldCharType="end"/>
      </w:r>
      <w:r w:rsidR="00FB53B5">
        <w:t>,</w:t>
      </w:r>
      <w:r w:rsidR="005923D5">
        <w:t xml:space="preserve"> </w:t>
      </w:r>
      <w:r w:rsidRPr="00B04E64">
        <w:t>this AU$130</w:t>
      </w:r>
      <w:r w:rsidR="00AD7837">
        <w:t>bn</w:t>
      </w:r>
      <w:r w:rsidRPr="00B04E64">
        <w:t xml:space="preserve"> industry has cordially invited thousands of households to invest in smart devices such as light bulbs, fans, televisions and fridges. Giving the abundance and affordability of these products, IoT devices have become an integral part of many homes, where 4 in 5 consumers would be more inclined to choose a property</w:t>
      </w:r>
      <w:r w:rsidR="00785398">
        <w:t xml:space="preserve"> over another given the presence</w:t>
      </w:r>
      <w:r w:rsidRPr="00B04E64">
        <w:t xml:space="preserve"> such technologies</w:t>
      </w:r>
      <w:r w:rsidR="005923D5">
        <w:t xml:space="preserve"> </w:t>
      </w:r>
      <w:r w:rsidR="005923D5">
        <w:fldChar w:fldCharType="begin"/>
      </w:r>
      <w:r w:rsidR="00726A6D">
        <w:instrText xml:space="preserve"> ADDIN EN.CITE &lt;EndNote&gt;&lt;Cite&gt;&lt;Author&gt;Brown&lt;/Author&gt;&lt;Year&gt;2015&lt;/Year&gt;&lt;RecNum&gt;4&lt;/RecNum&gt;&lt;DisplayText&gt;(Brown 2015)&lt;/DisplayText&gt;&lt;record&gt;&lt;rec-number&gt;4&lt;/rec-number&gt;&lt;foreign-keys&gt;&lt;key app="EN" db-id="atpdf2spavp9wtertx0vz2e0pp92sepv2sxr" timestamp="1659786526"&gt;4&lt;/key&gt;&lt;/foreign-keys&gt;&lt;ref-type name="Electronic Article"&gt;43&lt;/ref-type&gt;&lt;contributors&gt;&lt;authors&gt;&lt;author&gt;Rich Brown&lt;/author&gt;&lt;/authors&gt;&lt;/contributors&gt;&lt;titles&gt;&lt;title&gt;Smart homes can pay off when it&amp;apos;s time to sell&lt;/title&gt;&lt;/titles&gt;&lt;dates&gt;&lt;year&gt;2015&lt;/year&gt;&lt;pub-dates&gt;&lt;date&gt;2015-08-11&lt;/date&gt;&lt;/pub-dates&gt;&lt;/dates&gt;&lt;urls&gt;&lt;related-urls&gt;&lt;url&gt;https://www.cnet.com/home/smart-home/what-happens-when-you-sell-your-smart-house/ ,&lt;/url&gt;&lt;/related-urls&gt;&lt;/urls&gt;&lt;/record&gt;&lt;/Cite&gt;&lt;/EndNote&gt;</w:instrText>
      </w:r>
      <w:r w:rsidR="005923D5">
        <w:fldChar w:fldCharType="separate"/>
      </w:r>
      <w:r w:rsidR="00B45412">
        <w:rPr>
          <w:noProof/>
        </w:rPr>
        <w:t>(Brown 2015)</w:t>
      </w:r>
      <w:r w:rsidR="005923D5">
        <w:fldChar w:fldCharType="end"/>
      </w:r>
      <w:r w:rsidRPr="00B04E64">
        <w:t>.</w:t>
      </w:r>
    </w:p>
    <w:p w14:paraId="2DFAA717" w14:textId="2B4230EF" w:rsidR="00B04E64" w:rsidRPr="00B04E64" w:rsidRDefault="00B04E64" w:rsidP="00C706A2">
      <w:pPr>
        <w:pStyle w:val="NormalWeb"/>
        <w:spacing w:after="0" w:afterAutospacing="0"/>
        <w:jc w:val="both"/>
      </w:pPr>
      <w:r w:rsidRPr="00B04E64">
        <w:t>Although convenient, these devices come with hidden</w:t>
      </w:r>
      <w:r w:rsidR="00785398">
        <w:t xml:space="preserve"> costs and </w:t>
      </w:r>
      <w:r w:rsidRPr="00B04E64">
        <w:t>risks. Behind the seemingly ‘simple’, ‘smart’ and ‘secure’ product features</w:t>
      </w:r>
      <w:r w:rsidR="00785398">
        <w:t xml:space="preserve"> that </w:t>
      </w:r>
      <w:r w:rsidR="00FE526A">
        <w:t>attract</w:t>
      </w:r>
      <w:r w:rsidR="00785398">
        <w:t xml:space="preserve"> consumers</w:t>
      </w:r>
      <w:r w:rsidRPr="6168B2F7">
        <w:rPr>
          <w:color w:val="FF0000"/>
        </w:rPr>
        <w:t xml:space="preserve"> </w:t>
      </w:r>
      <w:r w:rsidRPr="00B04E64">
        <w:t xml:space="preserve">lie a hidden complex network of services and devices, where functionality is often obscured and private. Without the transparency of what data is being sent, and of where that data is being sent to, consumers inevitably pay for convenience with not only their money but with their privacy and security </w:t>
      </w:r>
      <w:r w:rsidR="00B45412">
        <w:fldChar w:fldCharType="begin"/>
      </w:r>
      <w:r w:rsidR="00B45412">
        <w:instrText xml:space="preserve"> ADDIN EN.CITE &lt;EndNote&gt;&lt;Cite&gt;&lt;Author&gt;Miralem&lt;/Author&gt;&lt;Year&gt;2019&lt;/Year&gt;&lt;RecNum&gt;18&lt;/RecNum&gt;&lt;DisplayText&gt;(Miralem, Nejra et al. 2019)&lt;/DisplayText&gt;&lt;record&gt;&lt;rec-number&gt;18&lt;/rec-number&gt;&lt;foreign-keys&gt;&lt;key app="EN" db-id="atpdf2spavp9wtertx0vz2e0pp92sepv2sxr" timestamp="1659786526"&gt;18&lt;/key&gt;&lt;/foreign-keys&gt;&lt;ref-type name="Conference Paper"&gt;47&lt;/ref-type&gt;&lt;contributors&gt;&lt;authors&gt;&lt;author&gt;Mehic Miralem&lt;/author&gt;&lt;author&gt;Selimovic Nejra&lt;/author&gt;&lt;author&gt;Komosny Dan&lt;/author&gt;&lt;/authors&gt;&lt;/contributors&gt;&lt;titles&gt;&lt;title&gt;About the Connectivity of Xiaomi Internet-of-Things Smart Home Devices&lt;/title&gt;&lt;secondary-title&gt;2019 XXVII International Conference on Information, Communication and Automation Technologies (ICAT)&lt;/secondary-title&gt;&lt;/titles&gt;&lt;pages&gt;1-6&lt;/pages&gt;&lt;dates&gt;&lt;year&gt;2019&lt;/year&gt;&lt;/dates&gt;&lt;urls&gt;&lt;/urls&gt;&lt;electronic-resource-num&gt;10.1109/ICAT47117.2019.8939043&lt;/electronic-resource-num&gt;&lt;/record&gt;&lt;/Cite&gt;&lt;/EndNote&gt;</w:instrText>
      </w:r>
      <w:r w:rsidR="00B45412">
        <w:fldChar w:fldCharType="separate"/>
      </w:r>
      <w:r w:rsidR="00B45412">
        <w:rPr>
          <w:noProof/>
        </w:rPr>
        <w:t>(Miralem, Nejra et al. 2019)</w:t>
      </w:r>
      <w:r w:rsidR="00B45412">
        <w:fldChar w:fldCharType="end"/>
      </w:r>
    </w:p>
    <w:p w14:paraId="03E8F45A" w14:textId="70C9D7F4" w:rsidR="00B04E64" w:rsidRPr="00B04E64" w:rsidRDefault="00B04E64" w:rsidP="00C706A2">
      <w:pPr>
        <w:pStyle w:val="NormalWeb"/>
        <w:spacing w:after="0" w:afterAutospacing="0"/>
        <w:jc w:val="both"/>
      </w:pPr>
      <w:r w:rsidRPr="00B04E64">
        <w:t xml:space="preserve">Whilst manufacturers and vendors claim to be secure and/or confidential in how they treat </w:t>
      </w:r>
      <w:r w:rsidRPr="003A26FB">
        <w:rPr>
          <w:rStyle w:val="AcronymChar"/>
          <w:rFonts w:eastAsiaTheme="majorEastAsia"/>
          <w:i w:val="0"/>
          <w:iCs w:val="0"/>
        </w:rPr>
        <w:t>UGC</w:t>
      </w:r>
      <w:r w:rsidRPr="00B04E64">
        <w:t xml:space="preserve"> and </w:t>
      </w:r>
      <w:r w:rsidRPr="003A26FB">
        <w:rPr>
          <w:rStyle w:val="AcronymChar"/>
          <w:rFonts w:eastAsiaTheme="majorEastAsia"/>
          <w:i w:val="0"/>
          <w:iCs w:val="0"/>
        </w:rPr>
        <w:t>PII</w:t>
      </w:r>
      <w:r w:rsidRPr="00B04E64">
        <w:t xml:space="preserve">, it </w:t>
      </w:r>
      <w:r w:rsidR="00FE526A">
        <w:t xml:space="preserve">is </w:t>
      </w:r>
      <w:r w:rsidRPr="00B04E64">
        <w:t>evident from various incidents that we cannot completely trust such claims. From</w:t>
      </w:r>
      <w:r w:rsidRPr="63633A1C">
        <w:rPr>
          <w:color w:val="FF0000"/>
        </w:rPr>
        <w:t xml:space="preserve"> </w:t>
      </w:r>
      <w:r w:rsidRPr="00B04E64">
        <w:t>leaked Facebook user data</w:t>
      </w:r>
      <w:r w:rsidR="009A3BF4">
        <w:t xml:space="preserve"> </w:t>
      </w:r>
      <w:r w:rsidR="009A3BF4">
        <w:fldChar w:fldCharType="begin"/>
      </w:r>
      <w:r w:rsidR="00726A6D">
        <w:instrText xml:space="preserve"> ADDIN EN.CITE &lt;EndNote&gt;&lt;Cite&gt;&lt;Author&gt;Abrams&lt;/Author&gt;&lt;Year&gt;2021&lt;/Year&gt;&lt;RecNum&gt;5&lt;/RecNum&gt;&lt;DisplayText&gt;(Abrams 2021)&lt;/DisplayText&gt;&lt;record&gt;&lt;rec-number&gt;5&lt;/rec-number&gt;&lt;foreign-keys&gt;&lt;key app="EN" db-id="atpdf2spavp9wtertx0vz2e0pp92sepv2sxr" timestamp="1659786526"&gt;5&lt;/key&gt;&lt;/foreign-keys&gt;&lt;ref-type name="Electronic Article"&gt;43&lt;/ref-type&gt;&lt;contributors&gt;&lt;authors&gt;&lt;author&gt;Lawrence Abrams&lt;/author&gt;&lt;/authors&gt;&lt;/contributors&gt;&lt;titles&gt;&lt;title&gt;533 million Facebook users’ phone numbers leaked on hacker forum&lt;/title&gt;&lt;/titles&gt;&lt;dates&gt;&lt;year&gt;2021&lt;/year&gt;&lt;pub-dates&gt;&lt;date&gt;03/04/2021&lt;/date&gt;&lt;/pub-dates&gt;&lt;/dates&gt;&lt;urls&gt;&lt;related-urls&gt;&lt;url&gt;https://www.bleepingcomputer.com/news/security/533-million-facebook-users-phone-numbers-leaked-on-hacker-forum/ ,&lt;/url&gt;&lt;/related-urls&gt;&lt;/urls&gt;&lt;/record&gt;&lt;/Cite&gt;&lt;/EndNote&gt;</w:instrText>
      </w:r>
      <w:r w:rsidR="009A3BF4">
        <w:fldChar w:fldCharType="separate"/>
      </w:r>
      <w:r w:rsidR="009A3BF4">
        <w:rPr>
          <w:noProof/>
        </w:rPr>
        <w:t>(Abrams 2021)</w:t>
      </w:r>
      <w:r w:rsidR="009A3BF4">
        <w:fldChar w:fldCharType="end"/>
      </w:r>
      <w:r w:rsidRPr="00B04E64">
        <w:t>, to rumours of corporations monetising user data without consent</w:t>
      </w:r>
      <w:r w:rsidR="009A3BF4">
        <w:t xml:space="preserve"> </w:t>
      </w:r>
      <w:r w:rsidR="009A3BF4">
        <w:fldChar w:fldCharType="begin"/>
      </w:r>
      <w:r w:rsidR="00726A6D">
        <w:instrText xml:space="preserve"> ADDIN EN.CITE &lt;EndNote&gt;&lt;Cite&gt;&lt;Author&gt;Jones&lt;/Author&gt;&lt;Year&gt;2017&lt;/Year&gt;&lt;RecNum&gt;6&lt;/RecNum&gt;&lt;DisplayText&gt;(Jones 2017)&lt;/DisplayText&gt;&lt;record&gt;&lt;rec-number&gt;6&lt;/rec-number&gt;&lt;foreign-keys&gt;&lt;key app="EN" db-id="atpdf2spavp9wtertx0vz2e0pp92sepv2sxr" timestamp="1659786526"&gt;6&lt;/key&gt;&lt;/foreign-keys&gt;&lt;ref-type name="Electronic Article"&gt;43&lt;/ref-type&gt;&lt;contributors&gt;&lt;authors&gt;&lt;author&gt;Rhett Jones&lt;/author&gt;&lt;/authors&gt;&lt;/contributors&gt;&lt;titles&gt;&lt;title&gt;Roomba&amp;apos;s Next Big Step Is Selling Maps of Your Home to the Highest Bidder&lt;/title&gt;&lt;/titles&gt;&lt;dates&gt;&lt;year&gt;2017&lt;/year&gt;&lt;pub-dates&gt;&lt;date&gt;2017-07-24&lt;/date&gt;&lt;/pub-dates&gt;&lt;/dates&gt;&lt;urls&gt;&lt;related-urls&gt;&lt;url&gt;https://gizmodo.com/roombas-next-big-step-is-selling-maps-of-your-home-to-t-1797187829 ,&lt;/url&gt;&lt;/related-urls&gt;&lt;/urls&gt;&lt;/record&gt;&lt;/Cite&gt;&lt;/EndNote&gt;</w:instrText>
      </w:r>
      <w:r w:rsidR="009A3BF4">
        <w:fldChar w:fldCharType="separate"/>
      </w:r>
      <w:r w:rsidR="009A3BF4">
        <w:rPr>
          <w:noProof/>
        </w:rPr>
        <w:t>(Jones 2017)</w:t>
      </w:r>
      <w:r w:rsidR="009A3BF4">
        <w:fldChar w:fldCharType="end"/>
      </w:r>
      <w:r w:rsidRPr="00B04E64">
        <w:t>, there lies an equal need for consumers to understand the terms of service to which they agree to, but additionally for companies to be audited against those very same terms of service.</w:t>
      </w:r>
    </w:p>
    <w:p w14:paraId="1AF2CFC1" w14:textId="0A6EAB79" w:rsidR="00B04E64" w:rsidRPr="00B04E64" w:rsidRDefault="00B04E64" w:rsidP="00C706A2">
      <w:pPr>
        <w:pStyle w:val="NormalWeb"/>
        <w:spacing w:after="0" w:afterAutospacing="0"/>
        <w:jc w:val="both"/>
      </w:pPr>
      <w:r w:rsidRPr="00B04E64">
        <w:t xml:space="preserve">The infrastructural security and product security of IoT devices must also be scrutinised, given the rapid product lifecycle of IoT developments </w:t>
      </w:r>
      <w:r w:rsidR="009A3BF4">
        <w:fldChar w:fldCharType="begin"/>
      </w:r>
      <w:r w:rsidR="009A3BF4">
        <w:instrText xml:space="preserve"> ADDIN EN.CITE &lt;EndNote&gt;&lt;Cite&gt;&lt;Author&gt;Giese&lt;/Author&gt;&lt;Year&gt;2021&lt;/Year&gt;&lt;RecNum&gt;16&lt;/RecNum&gt;&lt;DisplayText&gt;(Giese 2021)&lt;/DisplayText&gt;&lt;record&gt;&lt;rec-number&gt;16&lt;/rec-number&gt;&lt;foreign-keys&gt;&lt;key app="EN" db-id="atpdf2spavp9wtertx0vz2e0pp92sepv2sxr" timestamp="1659786526"&gt;16&lt;/key&gt;&lt;/foreign-keys&gt;&lt;ref-type name="Generic"&gt;13&lt;/ref-type&gt;&lt;contributors&gt;&lt;authors&gt;&lt;author&gt;Dennis Giese&lt;/author&gt;&lt;/authors&gt;&lt;/contributors&gt;&lt;titles&gt;&lt;title&gt;Smart Home Security &amp;amp; Privacy&lt;/title&gt;&lt;/titles&gt;&lt;dates&gt;&lt;year&gt;2021&lt;/year&gt;&lt;/dates&gt;&lt;urls&gt;&lt;/urls&gt;&lt;/record&gt;&lt;/Cite&gt;&lt;/EndNote&gt;</w:instrText>
      </w:r>
      <w:r w:rsidR="009A3BF4">
        <w:fldChar w:fldCharType="separate"/>
      </w:r>
      <w:r w:rsidR="009A3BF4">
        <w:rPr>
          <w:noProof/>
        </w:rPr>
        <w:t>(Giese 2021)</w:t>
      </w:r>
      <w:r w:rsidR="009A3BF4">
        <w:fldChar w:fldCharType="end"/>
      </w:r>
      <w:r w:rsidRPr="00B04E64">
        <w:t xml:space="preserve">. As security is often not a sellable feature in contrast to new products and most </w:t>
      </w:r>
      <w:r w:rsidR="00A1487F">
        <w:t xml:space="preserve">fallibly – </w:t>
      </w:r>
      <w:r w:rsidRPr="00B04E64">
        <w:t>convenience, proper and wholistic security precautions are often overlooked by companies who are more concerned with profits. Consequently, the prevalence of malicious actors in the cyberworld is alarming, where the overall lack of security awareness between consumers invites target devices to be easily accessed with default passwords or through unpatched vulnerabilitie</w:t>
      </w:r>
      <w:r w:rsidR="00A1487F">
        <w:t>s</w:t>
      </w:r>
      <w:r w:rsidR="00A1487F">
        <w:rPr>
          <w:rStyle w:val="FootnoteReference"/>
        </w:rPr>
        <w:footnoteReference w:id="2"/>
      </w:r>
      <w:r w:rsidRPr="00B04E64">
        <w:t>.</w:t>
      </w:r>
    </w:p>
    <w:p w14:paraId="598892E0" w14:textId="06210928" w:rsidR="00DD2F2A" w:rsidRDefault="00AD7837" w:rsidP="00C706A2">
      <w:pPr>
        <w:pStyle w:val="NormalWeb"/>
        <w:spacing w:after="0" w:afterAutospacing="0"/>
        <w:jc w:val="both"/>
      </w:pPr>
      <w:r>
        <w:t xml:space="preserve">Given the </w:t>
      </w:r>
      <w:r w:rsidR="00B04E64" w:rsidRPr="00B04E64">
        <w:t>black-box nature of IoT network communication</w:t>
      </w:r>
      <w:r>
        <w:t>s</w:t>
      </w:r>
      <w:r w:rsidR="00017745">
        <w:t xml:space="preserve"> where</w:t>
      </w:r>
      <w:r>
        <w:t xml:space="preserve"> </w:t>
      </w:r>
      <w:r w:rsidR="00017745">
        <w:t xml:space="preserve">there is little transparency about </w:t>
      </w:r>
      <w:r>
        <w:t>the functionality and usage of IoT devices beyond their advertised description</w:t>
      </w:r>
      <w:r w:rsidR="00017745">
        <w:t xml:space="preserve">, there is a need to shed light </w:t>
      </w:r>
      <w:r w:rsidR="00DD2F2A">
        <w:t>unto</w:t>
      </w:r>
      <w:r w:rsidR="00017745">
        <w:t xml:space="preserve"> the </w:t>
      </w:r>
      <w:r w:rsidR="00017745" w:rsidRPr="00B04E64">
        <w:t xml:space="preserve">privacy and security </w:t>
      </w:r>
      <w:r w:rsidR="00017745">
        <w:t>of these devices</w:t>
      </w:r>
      <w:r>
        <w:t xml:space="preserve">. </w:t>
      </w:r>
      <w:r w:rsidR="008D1372">
        <w:t xml:space="preserve"> </w:t>
      </w:r>
      <w:r w:rsidR="00F3192C" w:rsidRPr="006E5741">
        <w:rPr>
          <w:b/>
          <w:bCs/>
        </w:rPr>
        <w:t xml:space="preserve">This thesis aims to </w:t>
      </w:r>
      <w:r w:rsidR="008D1372" w:rsidRPr="006E5741">
        <w:rPr>
          <w:b/>
          <w:bCs/>
        </w:rPr>
        <w:t>detail</w:t>
      </w:r>
      <w:r w:rsidR="008D1372">
        <w:t xml:space="preserve"> </w:t>
      </w:r>
      <w:r w:rsidR="00F3192C" w:rsidRPr="006E5741">
        <w:rPr>
          <w:b/>
          <w:bCs/>
        </w:rPr>
        <w:t>how manufacturers of IoT / smart home devices have addressed the increasing concerns of digital privacy and product security</w:t>
      </w:r>
      <w:r w:rsidR="00F3192C">
        <w:t xml:space="preserve">. Specifically, we </w:t>
      </w:r>
      <w:r w:rsidR="00DD2F2A">
        <w:t xml:space="preserve">audit the </w:t>
      </w:r>
      <w:proofErr w:type="spellStart"/>
      <w:r w:rsidR="00DD2F2A">
        <w:t>Roborock</w:t>
      </w:r>
      <w:proofErr w:type="spellEnd"/>
      <w:r w:rsidR="00DD2F2A">
        <w:t xml:space="preserve"> S6 robotic vacuum cleaner</w:t>
      </w:r>
      <w:r w:rsidR="00F3192C">
        <w:t xml:space="preserve"> to </w:t>
      </w:r>
      <w:r w:rsidR="00DD2F2A" w:rsidRPr="00B04E64">
        <w:t xml:space="preserve">assess </w:t>
      </w:r>
      <w:r w:rsidR="008D1372">
        <w:t>its</w:t>
      </w:r>
      <w:r w:rsidR="00DD2F2A" w:rsidRPr="00B04E64">
        <w:t xml:space="preserve"> internal operations and </w:t>
      </w:r>
      <w:r w:rsidR="008D1372">
        <w:t xml:space="preserve">the </w:t>
      </w:r>
      <w:r w:rsidR="00DD2F2A" w:rsidRPr="00B04E64">
        <w:t>nature of data that is transmitted, as to</w:t>
      </w:r>
      <w:r w:rsidR="008D1372">
        <w:t xml:space="preserve"> verify manufacturer claims, and</w:t>
      </w:r>
      <w:r w:rsidR="00DD2F2A" w:rsidRPr="00B04E64">
        <w:t xml:space="preserve"> investigate potential vulnerabilities that render the device insecure.</w:t>
      </w:r>
    </w:p>
    <w:p w14:paraId="5A7CB799" w14:textId="3D433730" w:rsidR="009214B9" w:rsidRDefault="00F3192C" w:rsidP="00AB5D18">
      <w:pPr>
        <w:pStyle w:val="NormalWeb"/>
        <w:spacing w:after="0" w:afterAutospacing="0"/>
        <w:jc w:val="both"/>
      </w:pPr>
      <w:r>
        <w:t xml:space="preserve">We </w:t>
      </w:r>
      <w:r w:rsidR="00017745">
        <w:t>first</w:t>
      </w:r>
      <w:r w:rsidR="00B04E64" w:rsidRPr="00B04E64">
        <w:t xml:space="preserve"> study </w:t>
      </w:r>
      <w:r w:rsidR="00B22DAD">
        <w:t xml:space="preserve">further </w:t>
      </w:r>
      <w:r w:rsidR="00B04E64" w:rsidRPr="00B04E64">
        <w:t>motivations behind audit</w:t>
      </w:r>
      <w:r w:rsidR="00B22DAD">
        <w:t xml:space="preserve">ing the </w:t>
      </w:r>
      <w:r w:rsidR="00B04E64" w:rsidRPr="00B04E64">
        <w:t xml:space="preserve">privacy and </w:t>
      </w:r>
      <w:r w:rsidR="00B22DAD">
        <w:t>security of IoT systems</w:t>
      </w:r>
      <w:r w:rsidR="003A26FB">
        <w:t>, then</w:t>
      </w:r>
      <w:r w:rsidR="00017745">
        <w:t xml:space="preserve"> review </w:t>
      </w:r>
      <w:r w:rsidR="00B04E64" w:rsidRPr="00B04E64">
        <w:t xml:space="preserve">existing research and methods that comprise the current state </w:t>
      </w:r>
      <w:r w:rsidR="004D0C32">
        <w:t>of</w:t>
      </w:r>
      <w:r w:rsidR="00B04E64" w:rsidRPr="00B04E64">
        <w:t xml:space="preserve"> </w:t>
      </w:r>
      <w:r w:rsidR="00B22DAD">
        <w:t>the art</w:t>
      </w:r>
      <w:r w:rsidR="00F01CD2">
        <w:t xml:space="preserve"> of IoT security and privacy research</w:t>
      </w:r>
      <w:r w:rsidR="00B04E64" w:rsidRPr="00B04E64">
        <w:t>.</w:t>
      </w:r>
      <w:r w:rsidR="004D0C32">
        <w:t xml:space="preserve"> Finally</w:t>
      </w:r>
      <w:r w:rsidR="004E4A56">
        <w:t>,</w:t>
      </w:r>
      <w:r w:rsidR="00B22DAD">
        <w:t xml:space="preserve"> we detail</w:t>
      </w:r>
      <w:r w:rsidR="004D0C32">
        <w:t xml:space="preserve"> the </w:t>
      </w:r>
      <w:r w:rsidR="006F107F">
        <w:t>work</w:t>
      </w:r>
      <w:r w:rsidR="00B22DAD">
        <w:t xml:space="preserve"> </w:t>
      </w:r>
      <w:r w:rsidR="006F107F">
        <w:t>performed in</w:t>
      </w:r>
      <w:r w:rsidR="00B22DAD">
        <w:t xml:space="preserve"> this thesis and </w:t>
      </w:r>
      <w:r w:rsidR="004D0C32">
        <w:t xml:space="preserve">discuss </w:t>
      </w:r>
      <w:r w:rsidR="006F107F">
        <w:t xml:space="preserve">the contributions and </w:t>
      </w:r>
      <w:r w:rsidR="004D0C32">
        <w:t>conclusions</w:t>
      </w:r>
      <w:r w:rsidR="00D9127D">
        <w:t>, providing suggestions to further the security and privacy of IoT devices</w:t>
      </w:r>
      <w:r w:rsidR="004D0C32">
        <w:t>.</w:t>
      </w:r>
      <w:r w:rsidR="003A26FB">
        <w:t xml:space="preserve"> </w:t>
      </w:r>
      <w:r w:rsidR="00B849F4">
        <w:t xml:space="preserve"> </w:t>
      </w:r>
    </w:p>
    <w:p w14:paraId="07EDF16C" w14:textId="72AB4F98" w:rsidR="0088543F" w:rsidRDefault="0088543F" w:rsidP="0088543F">
      <w:pPr>
        <w:pStyle w:val="Heading2noTOC"/>
        <w:outlineLvl w:val="9"/>
      </w:pPr>
      <w:r>
        <w:t xml:space="preserve">Summary of </w:t>
      </w:r>
      <w:r w:rsidR="00D324C6">
        <w:t xml:space="preserve">Major </w:t>
      </w:r>
      <w:r>
        <w:t>Contributions</w:t>
      </w:r>
    </w:p>
    <w:p w14:paraId="16EDD49D" w14:textId="34FEA572" w:rsidR="00D0647F" w:rsidRDefault="0088543F" w:rsidP="00AB5D18">
      <w:pPr>
        <w:pStyle w:val="NormalWeb"/>
        <w:spacing w:after="0" w:afterAutospacing="0"/>
        <w:jc w:val="both"/>
      </w:pPr>
      <w:r>
        <w:t>T</w:t>
      </w:r>
      <w:r>
        <w:t xml:space="preserve">his thesis critically analyses the security and privacy of the </w:t>
      </w:r>
      <w:proofErr w:type="spellStart"/>
      <w:r>
        <w:t>Roborock</w:t>
      </w:r>
      <w:proofErr w:type="spellEnd"/>
      <w:r>
        <w:t xml:space="preserve"> S6</w:t>
      </w:r>
      <w:r w:rsidR="00651081">
        <w:t xml:space="preserve">’s </w:t>
      </w:r>
      <w:r>
        <w:t>firmware</w:t>
      </w:r>
      <w:r w:rsidR="007A1A9E">
        <w:t xml:space="preserve"> and </w:t>
      </w:r>
      <w:r>
        <w:t xml:space="preserve">network </w:t>
      </w:r>
      <w:r w:rsidR="005202E7">
        <w:t>communications</w:t>
      </w:r>
      <w:r w:rsidR="00D0647F">
        <w:t>.</w:t>
      </w:r>
      <w:r w:rsidR="00986236">
        <w:t xml:space="preserve"> A </w:t>
      </w:r>
      <w:r w:rsidR="00B42E8D">
        <w:t xml:space="preserve">list </w:t>
      </w:r>
      <w:r w:rsidR="00986236">
        <w:t>of major</w:t>
      </w:r>
      <w:r w:rsidR="0014075C">
        <w:t xml:space="preserve"> contributions and actionable findings are as </w:t>
      </w:r>
      <w:r w:rsidR="00B42E8D">
        <w:t>follows</w:t>
      </w:r>
      <w:r w:rsidR="001105D8">
        <w:t>, by decreasing order of severity</w:t>
      </w:r>
      <w:r w:rsidR="00CF2EF3">
        <w:t xml:space="preserve"> and importance</w:t>
      </w:r>
      <w:r w:rsidR="00B42E8D">
        <w:t>.</w:t>
      </w:r>
    </w:p>
    <w:p w14:paraId="693A3F33" w14:textId="4EF42DD8" w:rsidR="00F110C4" w:rsidRDefault="00C92728" w:rsidP="004F028A">
      <w:pPr>
        <w:pStyle w:val="NormalWeb"/>
        <w:spacing w:after="0" w:afterAutospacing="0"/>
        <w:jc w:val="both"/>
        <w:rPr>
          <w:b/>
          <w:bCs/>
        </w:rPr>
      </w:pPr>
      <w:r>
        <w:rPr>
          <w:b/>
          <w:bCs/>
        </w:rPr>
        <w:t xml:space="preserve">Data </w:t>
      </w:r>
      <w:r w:rsidR="00D4191B" w:rsidRPr="00D4191B">
        <w:rPr>
          <w:b/>
          <w:bCs/>
        </w:rPr>
        <w:t>Persistence</w:t>
      </w:r>
    </w:p>
    <w:p w14:paraId="095E398A" w14:textId="5D060C11" w:rsidR="009442E4" w:rsidRDefault="009442E4" w:rsidP="00F110C4">
      <w:pPr>
        <w:pStyle w:val="NormalWeb"/>
        <w:spacing w:before="0" w:beforeAutospacing="0" w:after="0" w:afterAutospacing="0"/>
        <w:jc w:val="both"/>
      </w:pPr>
      <w:r>
        <w:t xml:space="preserve">File persistence tests were </w:t>
      </w:r>
      <w:r w:rsidR="007D6993">
        <w:t xml:space="preserve">conducted to </w:t>
      </w:r>
      <w:r w:rsidR="008277C0">
        <w:t xml:space="preserve">test the retention of data </w:t>
      </w:r>
      <w:r w:rsidR="00AA2760">
        <w:t xml:space="preserve">during </w:t>
      </w:r>
      <w:r w:rsidR="00973B9B">
        <w:t xml:space="preserve">the following scenarios: </w:t>
      </w:r>
      <w:r w:rsidR="004F028A">
        <w:t>firmware upgrade, factory reset, device disassociation (unpairing).</w:t>
      </w:r>
      <w:r w:rsidR="008757DE">
        <w:t xml:space="preserve"> It was observed that no data was cleared when a device was unpaired</w:t>
      </w:r>
      <w:r w:rsidR="00AB5947">
        <w:t>, raising concerns regarding data privacy.</w:t>
      </w:r>
      <w:r w:rsidR="00030F71">
        <w:t xml:space="preserve"> Methods were </w:t>
      </w:r>
      <w:r w:rsidR="0049053E">
        <w:t>proposed to persist data during firmware upgrades and factory resets.</w:t>
      </w:r>
    </w:p>
    <w:p w14:paraId="1F8C1441" w14:textId="5D060C11" w:rsidR="00857393" w:rsidRDefault="0049053E" w:rsidP="00857393">
      <w:pPr>
        <w:pStyle w:val="NormalWeb"/>
        <w:spacing w:after="0" w:afterAutospacing="0"/>
        <w:jc w:val="both"/>
        <w:rPr>
          <w:b/>
          <w:bCs/>
        </w:rPr>
      </w:pPr>
      <w:r>
        <w:rPr>
          <w:b/>
          <w:bCs/>
        </w:rPr>
        <w:t>Privacy Policy</w:t>
      </w:r>
    </w:p>
    <w:p w14:paraId="4695F404" w14:textId="0771D530" w:rsidR="0044450B" w:rsidRDefault="0049053E" w:rsidP="00F1248C">
      <w:pPr>
        <w:pStyle w:val="NormalWeb"/>
        <w:spacing w:before="0" w:beforeAutospacing="0" w:after="0" w:afterAutospacing="0"/>
        <w:jc w:val="both"/>
      </w:pPr>
      <w:r>
        <w:t xml:space="preserve">The privacy policy </w:t>
      </w:r>
      <w:r w:rsidR="00EE3295">
        <w:t xml:space="preserve">of the </w:t>
      </w:r>
      <w:r w:rsidR="00EE3295">
        <w:t>vacuum cleaner</w:t>
      </w:r>
      <w:r w:rsidR="00857393">
        <w:t xml:space="preserve"> data </w:t>
      </w:r>
      <w:r>
        <w:t xml:space="preserve">was </w:t>
      </w:r>
      <w:r w:rsidR="0044450B">
        <w:t>assessed and</w:t>
      </w:r>
      <w:r w:rsidR="00A5243F">
        <w:t xml:space="preserve"> revealed that </w:t>
      </w:r>
      <w:r w:rsidR="00F110C4">
        <w:t xml:space="preserve">a </w:t>
      </w:r>
      <w:r w:rsidR="00D53823">
        <w:t>statement</w:t>
      </w:r>
      <w:r w:rsidR="00F110C4">
        <w:t xml:space="preserve"> regarding the locality of </w:t>
      </w:r>
      <w:r w:rsidR="004B2183">
        <w:t xml:space="preserve">wireless </w:t>
      </w:r>
      <w:r w:rsidR="00F110C4">
        <w:t xml:space="preserve">credentials was </w:t>
      </w:r>
      <w:r w:rsidR="00C9712A">
        <w:t>n</w:t>
      </w:r>
      <w:r w:rsidR="00D53823">
        <w:t>on-compliant</w:t>
      </w:r>
      <w:r w:rsidR="00C9712A">
        <w:t xml:space="preserve">, as </w:t>
      </w:r>
      <w:r w:rsidR="00F1248C">
        <w:t xml:space="preserve">the credentials were </w:t>
      </w:r>
      <w:r w:rsidR="00252276">
        <w:t>found</w:t>
      </w:r>
      <w:r w:rsidR="00F1248C">
        <w:t xml:space="preserve"> within uploaded log data.</w:t>
      </w:r>
    </w:p>
    <w:p w14:paraId="33DD086E" w14:textId="77777777" w:rsidR="0044450B" w:rsidRDefault="0044450B" w:rsidP="00F1248C">
      <w:pPr>
        <w:pStyle w:val="NormalWeb"/>
        <w:spacing w:before="0" w:beforeAutospacing="0" w:after="0" w:afterAutospacing="0"/>
        <w:jc w:val="both"/>
      </w:pPr>
    </w:p>
    <w:p w14:paraId="2CD6AAD0" w14:textId="71784A39" w:rsidR="0044450B" w:rsidRDefault="0044450B" w:rsidP="00F1248C">
      <w:pPr>
        <w:pStyle w:val="NormalWeb"/>
        <w:spacing w:before="0" w:beforeAutospacing="0" w:after="0" w:afterAutospacing="0"/>
        <w:jc w:val="both"/>
        <w:rPr>
          <w:b/>
          <w:bCs/>
        </w:rPr>
      </w:pPr>
      <w:r w:rsidRPr="0044450B">
        <w:rPr>
          <w:b/>
          <w:bCs/>
        </w:rPr>
        <w:t>Pairing Security</w:t>
      </w:r>
    </w:p>
    <w:p w14:paraId="3BF2ADAD" w14:textId="45098447" w:rsidR="0044450B" w:rsidRDefault="0044450B" w:rsidP="00F1248C">
      <w:pPr>
        <w:pStyle w:val="NormalWeb"/>
        <w:spacing w:before="0" w:beforeAutospacing="0" w:after="0" w:afterAutospacing="0"/>
        <w:jc w:val="both"/>
      </w:pPr>
      <w:r>
        <w:t xml:space="preserve">The pairing process of the device was </w:t>
      </w:r>
      <w:r w:rsidR="00BB7AB9">
        <w:t>observed and</w:t>
      </w:r>
      <w:r>
        <w:t xml:space="preserve"> revealed that wireless credentials were transmitted in </w:t>
      </w:r>
      <w:r w:rsidR="00C92728">
        <w:t>plain text</w:t>
      </w:r>
      <w:r>
        <w:t xml:space="preserve"> </w:t>
      </w:r>
      <w:r w:rsidR="00950C8E">
        <w:t>over an unsafe medium (</w:t>
      </w:r>
      <w:r w:rsidR="00612FE2">
        <w:t>wireless network with open / no security)</w:t>
      </w:r>
      <w:r w:rsidR="00EF3983">
        <w:t xml:space="preserve">, despite </w:t>
      </w:r>
      <w:r w:rsidR="008E5C1A">
        <w:t xml:space="preserve">framework vendor guidelines to </w:t>
      </w:r>
      <w:r w:rsidR="00C92728">
        <w:t xml:space="preserve">require a </w:t>
      </w:r>
      <w:r w:rsidR="00BB7AB9">
        <w:t xml:space="preserve">secured </w:t>
      </w:r>
      <w:r w:rsidR="00C92728">
        <w:t xml:space="preserve">means of </w:t>
      </w:r>
      <w:r w:rsidR="00BB7AB9">
        <w:t>communication</w:t>
      </w:r>
      <w:r w:rsidR="00C92728">
        <w:t>.</w:t>
      </w:r>
    </w:p>
    <w:p w14:paraId="07E2001A" w14:textId="77777777" w:rsidR="00EA204E" w:rsidRDefault="00EA204E" w:rsidP="00F1248C">
      <w:pPr>
        <w:pStyle w:val="NormalWeb"/>
        <w:spacing w:before="0" w:beforeAutospacing="0" w:after="0" w:afterAutospacing="0"/>
        <w:jc w:val="both"/>
      </w:pPr>
    </w:p>
    <w:p w14:paraId="23CF608E" w14:textId="7C99048E" w:rsidR="00C92728" w:rsidRPr="00EA204E" w:rsidRDefault="00C92728" w:rsidP="00EA204E">
      <w:pPr>
        <w:pStyle w:val="NormalWeb"/>
        <w:spacing w:before="0" w:beforeAutospacing="0" w:after="0" w:afterAutospacing="0"/>
        <w:rPr>
          <w:b/>
          <w:bCs/>
        </w:rPr>
      </w:pPr>
      <w:r w:rsidRPr="00EA204E">
        <w:rPr>
          <w:b/>
          <w:bCs/>
        </w:rPr>
        <w:t>Product Security</w:t>
      </w:r>
    </w:p>
    <w:p w14:paraId="55B90670" w14:textId="77777777" w:rsidR="00E57073" w:rsidRDefault="00EA204E" w:rsidP="00F1248C">
      <w:pPr>
        <w:pStyle w:val="NormalWeb"/>
        <w:spacing w:before="0" w:beforeAutospacing="0" w:after="0" w:afterAutospacing="0"/>
        <w:jc w:val="both"/>
      </w:pPr>
      <w:r>
        <w:t xml:space="preserve">Security </w:t>
      </w:r>
      <w:r w:rsidR="00F13549">
        <w:t>assessments</w:t>
      </w:r>
      <w:r w:rsidR="00D2275C">
        <w:t xml:space="preserve"> </w:t>
      </w:r>
      <w:r>
        <w:t xml:space="preserve">were performed on the programs in the </w:t>
      </w:r>
      <w:proofErr w:type="spellStart"/>
      <w:r w:rsidR="00847578">
        <w:t>Roborock</w:t>
      </w:r>
      <w:proofErr w:type="spellEnd"/>
      <w:r w:rsidR="00847578">
        <w:t xml:space="preserve"> S6 </w:t>
      </w:r>
      <w:r>
        <w:t xml:space="preserve">firmware to </w:t>
      </w:r>
      <w:r w:rsidR="004957B6">
        <w:t xml:space="preserve">evaluate </w:t>
      </w:r>
      <w:r w:rsidR="00D2275C">
        <w:t>the security of t</w:t>
      </w:r>
      <w:r w:rsidR="00847578">
        <w:t>he device.</w:t>
      </w:r>
      <w:r w:rsidR="0092177A">
        <w:t xml:space="preserve"> Whilst </w:t>
      </w:r>
      <w:r w:rsidR="004957B6">
        <w:t xml:space="preserve">most programs </w:t>
      </w:r>
      <w:r w:rsidR="00103DAD">
        <w:t xml:space="preserve">were secure, a </w:t>
      </w:r>
      <w:r w:rsidR="001A0287">
        <w:t xml:space="preserve">novel </w:t>
      </w:r>
      <w:r w:rsidR="00811645">
        <w:t xml:space="preserve">command injection </w:t>
      </w:r>
      <w:r w:rsidR="00103DAD">
        <w:t xml:space="preserve">vulnerability was </w:t>
      </w:r>
      <w:r w:rsidR="00811645">
        <w:t>discovered</w:t>
      </w:r>
      <w:r w:rsidR="00D619A6">
        <w:t xml:space="preserve"> in the Android Debugging Bridge implementation</w:t>
      </w:r>
      <w:r w:rsidR="007623E8">
        <w:t xml:space="preserve">. </w:t>
      </w:r>
      <w:r w:rsidR="009A1575">
        <w:t xml:space="preserve">A proof of concept was created and </w:t>
      </w:r>
      <w:r w:rsidR="00170E34">
        <w:t>disclosed to the vendor.</w:t>
      </w:r>
    </w:p>
    <w:p w14:paraId="27607149" w14:textId="46663613" w:rsidR="00E36720" w:rsidRDefault="00926EB2" w:rsidP="00F1248C">
      <w:pPr>
        <w:pStyle w:val="NormalWeb"/>
        <w:spacing w:before="0" w:beforeAutospacing="0" w:after="0" w:afterAutospacing="0"/>
        <w:jc w:val="both"/>
      </w:pPr>
      <w:r>
        <w:t>Upgrade analysis revealed that the vendor</w:t>
      </w:r>
      <w:r w:rsidR="00586580">
        <w:t xml:space="preserve"> has made non-trivial </w:t>
      </w:r>
      <w:r w:rsidR="00FA5AB7">
        <w:t>effort</w:t>
      </w:r>
      <w:r w:rsidR="00586580">
        <w:t xml:space="preserve"> to </w:t>
      </w:r>
      <w:r w:rsidR="00127132">
        <w:t xml:space="preserve">fortify their software against vulnerabilities and </w:t>
      </w:r>
      <w:r w:rsidR="005E72F5">
        <w:t>limit unauthorised access to the devic</w:t>
      </w:r>
      <w:r w:rsidR="00B60224">
        <w:t>e</w:t>
      </w:r>
      <w:r w:rsidR="00127132">
        <w:t>.</w:t>
      </w:r>
    </w:p>
    <w:p w14:paraId="3D34A494" w14:textId="77777777" w:rsidR="00115D87" w:rsidRDefault="00115D87" w:rsidP="00F1248C">
      <w:pPr>
        <w:pStyle w:val="NormalWeb"/>
        <w:spacing w:before="0" w:beforeAutospacing="0" w:after="0" w:afterAutospacing="0"/>
        <w:jc w:val="both"/>
      </w:pPr>
    </w:p>
    <w:p w14:paraId="5F36B62D" w14:textId="1EC4529E" w:rsidR="006D7F59" w:rsidRPr="006D7F59" w:rsidRDefault="006D7F59" w:rsidP="00F1248C">
      <w:pPr>
        <w:pStyle w:val="NormalWeb"/>
        <w:spacing w:before="0" w:beforeAutospacing="0" w:after="0" w:afterAutospacing="0"/>
        <w:jc w:val="both"/>
        <w:rPr>
          <w:b/>
          <w:bCs/>
        </w:rPr>
      </w:pPr>
      <w:r w:rsidRPr="006D7F59">
        <w:rPr>
          <w:b/>
          <w:bCs/>
        </w:rPr>
        <w:t>Network Behaviour</w:t>
      </w:r>
    </w:p>
    <w:p w14:paraId="7DD4F520" w14:textId="65818C6E" w:rsidR="00115D87" w:rsidRDefault="00C4765D" w:rsidP="0063597E">
      <w:pPr>
        <w:pStyle w:val="NormalWeb"/>
        <w:spacing w:before="0" w:beforeAutospacing="0" w:after="0" w:afterAutospacing="0"/>
        <w:jc w:val="both"/>
      </w:pPr>
      <w:r>
        <w:t xml:space="preserve">The nature and content of network traffic </w:t>
      </w:r>
      <w:r w:rsidR="00A525BF">
        <w:t xml:space="preserve">generated by and received </w:t>
      </w:r>
      <w:r>
        <w:t xml:space="preserve">from the </w:t>
      </w:r>
      <w:proofErr w:type="spellStart"/>
      <w:r>
        <w:t>Roborock</w:t>
      </w:r>
      <w:proofErr w:type="spellEnd"/>
      <w:r>
        <w:t xml:space="preserve"> S6</w:t>
      </w:r>
      <w:r w:rsidR="00A525BF">
        <w:t xml:space="preserve"> was analysed</w:t>
      </w:r>
      <w:r w:rsidR="001A636B">
        <w:t xml:space="preserve"> to create a</w:t>
      </w:r>
      <w:r w:rsidR="00E83A5C">
        <w:t xml:space="preserve"> </w:t>
      </w:r>
      <w:r w:rsidR="001556C1">
        <w:t xml:space="preserve">connection </w:t>
      </w:r>
      <w:r w:rsidR="00356B85">
        <w:t xml:space="preserve">map of </w:t>
      </w:r>
      <w:r w:rsidR="00F95E0E">
        <w:t>device communications</w:t>
      </w:r>
      <w:r w:rsidR="0063597E">
        <w:t xml:space="preserve">, </w:t>
      </w:r>
      <w:r w:rsidR="001556C1">
        <w:t xml:space="preserve">and </w:t>
      </w:r>
      <w:r w:rsidR="003C044F">
        <w:t xml:space="preserve">a </w:t>
      </w:r>
      <w:r w:rsidR="001556C1">
        <w:t>heatmap</w:t>
      </w:r>
      <w:r w:rsidR="0063597E">
        <w:t xml:space="preserve"> of network activity.</w:t>
      </w:r>
      <w:r w:rsidR="001C059E">
        <w:t xml:space="preserve"> </w:t>
      </w:r>
      <w:r w:rsidR="00115D87">
        <w:t>A Manufacturer</w:t>
      </w:r>
      <w:r w:rsidR="00762B21">
        <w:t xml:space="preserve"> Usage Description profile </w:t>
      </w:r>
      <w:r w:rsidR="006D7F59">
        <w:t xml:space="preserve">(RFC 8520) </w:t>
      </w:r>
      <w:r w:rsidR="00762B21">
        <w:t xml:space="preserve">was created </w:t>
      </w:r>
      <w:r w:rsidR="00EF60AF">
        <w:t xml:space="preserve">for the </w:t>
      </w:r>
      <w:r w:rsidR="00D663F4">
        <w:t xml:space="preserve">device </w:t>
      </w:r>
      <w:r w:rsidR="007845EF">
        <w:t xml:space="preserve">to </w:t>
      </w:r>
      <w:r w:rsidR="008C0D97">
        <w:t xml:space="preserve">better </w:t>
      </w:r>
      <w:r w:rsidR="00AE541F">
        <w:t xml:space="preserve">describe </w:t>
      </w:r>
      <w:r w:rsidR="007845EF">
        <w:t xml:space="preserve">its </w:t>
      </w:r>
      <w:r w:rsidR="00AE541F">
        <w:t xml:space="preserve">expected </w:t>
      </w:r>
      <w:r w:rsidR="008C0D97">
        <w:t xml:space="preserve">traffic </w:t>
      </w:r>
      <w:r w:rsidR="00B938B3">
        <w:t>behaviour and</w:t>
      </w:r>
      <w:r w:rsidR="00D70240">
        <w:t xml:space="preserve"> </w:t>
      </w:r>
      <w:r w:rsidR="00762235">
        <w:t xml:space="preserve">provide a means to </w:t>
      </w:r>
      <w:r w:rsidR="00930B21">
        <w:t>mitigate foreign traffic.</w:t>
      </w:r>
      <w:r w:rsidR="000A2240">
        <w:t xml:space="preserve"> The IPv6 capability of the device was also tested</w:t>
      </w:r>
      <w:r w:rsidR="009E5B47">
        <w:t xml:space="preserve">, drawing conclusions that possible </w:t>
      </w:r>
      <w:r w:rsidR="00832769">
        <w:t xml:space="preserve">IPv6 related </w:t>
      </w:r>
      <w:r w:rsidR="00946578">
        <w:t xml:space="preserve">issues were </w:t>
      </w:r>
      <w:r w:rsidR="002B3722">
        <w:t>benign</w:t>
      </w:r>
      <w:r w:rsidR="00B849F4">
        <w:t>.</w:t>
      </w:r>
    </w:p>
    <w:p w14:paraId="3AD15578" w14:textId="77777777" w:rsidR="0088543F" w:rsidRDefault="0088543F"/>
    <w:p w14:paraId="03037933" w14:textId="01732EA6" w:rsidR="0088543F" w:rsidRDefault="0088543F">
      <w:r>
        <w:br w:type="page"/>
      </w:r>
    </w:p>
    <w:p w14:paraId="00FC6079" w14:textId="7992CE39" w:rsidR="00D45264" w:rsidRDefault="004E4A56" w:rsidP="00E75E84">
      <w:pPr>
        <w:pStyle w:val="Heading1"/>
      </w:pPr>
      <w:bookmarkStart w:id="2" w:name="_Toc110817764"/>
      <w:bookmarkStart w:id="3" w:name="_Toc110994389"/>
      <w:r>
        <w:t xml:space="preserve">Chapter 2 | </w:t>
      </w:r>
      <w:r w:rsidR="004D0C32">
        <w:t xml:space="preserve">A </w:t>
      </w:r>
      <w:r w:rsidR="00D45264">
        <w:t>Background</w:t>
      </w:r>
      <w:r w:rsidR="004D0C32">
        <w:t xml:space="preserve"> on IoT</w:t>
      </w:r>
      <w:bookmarkEnd w:id="2"/>
      <w:bookmarkEnd w:id="3"/>
    </w:p>
    <w:p w14:paraId="0FFE6BED" w14:textId="08343C50" w:rsidR="00D527C0" w:rsidRPr="00D527C0" w:rsidRDefault="00D527C0" w:rsidP="007F2C76">
      <w:pPr>
        <w:pStyle w:val="Heading2"/>
      </w:pPr>
      <w:bookmarkStart w:id="4" w:name="_Toc110817765"/>
      <w:bookmarkStart w:id="5" w:name="_Toc110994390"/>
      <w:r>
        <w:t xml:space="preserve">The Call </w:t>
      </w:r>
      <w:r w:rsidR="006569E3">
        <w:t>t</w:t>
      </w:r>
      <w:r>
        <w:t>o Action</w:t>
      </w:r>
      <w:bookmarkEnd w:id="4"/>
      <w:bookmarkEnd w:id="5"/>
    </w:p>
    <w:p w14:paraId="12B82EFE" w14:textId="245CEFAF" w:rsidR="00B04E64" w:rsidRPr="00B04E64" w:rsidRDefault="00B04E64" w:rsidP="00821464">
      <w:pPr>
        <w:pStyle w:val="NormalWeb"/>
        <w:spacing w:before="0" w:beforeAutospacing="0"/>
        <w:jc w:val="both"/>
      </w:pPr>
      <w:r w:rsidRPr="00B04E64">
        <w:t>The consumer market has experienced a large influx of IoT devices, largely attributed to the presence of IoT manufacturers who offer white-label partnerships with resellers to provide “custom” products. Through these partnerships, vendors buy into the IoT manufacturer’s ecosystem - namely the product itself, the companion smartphone application, and the cloud infrastructure supporting</w:t>
      </w:r>
      <w:r w:rsidR="000423DA">
        <w:t xml:space="preserve"> network</w:t>
      </w:r>
      <w:r w:rsidRPr="00B04E64">
        <w:t xml:space="preserve"> communications - all without requiring vendors to </w:t>
      </w:r>
      <w:r w:rsidR="000423DA" w:rsidRPr="00B04E64">
        <w:t>pos</w:t>
      </w:r>
      <w:r w:rsidR="000423DA">
        <w:t>s</w:t>
      </w:r>
      <w:r w:rsidR="000423DA" w:rsidRPr="00B04E64">
        <w:t>ess</w:t>
      </w:r>
      <w:r w:rsidRPr="00B04E64">
        <w:t xml:space="preserve"> any knowledge or understanding of how to design, develop nor manufacture the IoT products that they sell.</w:t>
      </w:r>
    </w:p>
    <w:p w14:paraId="3EEF7567" w14:textId="42675EC2" w:rsidR="00B04E64" w:rsidRPr="00B04E64" w:rsidRDefault="000423DA" w:rsidP="00821464">
      <w:pPr>
        <w:pStyle w:val="NormalWeb"/>
        <w:spacing w:before="0" w:beforeAutospacing="0"/>
        <w:jc w:val="both"/>
      </w:pPr>
      <w:r>
        <w:t>C</w:t>
      </w:r>
      <w:r w:rsidR="00B04E64" w:rsidRPr="00B04E64">
        <w:t xml:space="preserve">oncerns </w:t>
      </w:r>
      <w:r>
        <w:t xml:space="preserve">are raised </w:t>
      </w:r>
      <w:r w:rsidR="00B04E64" w:rsidRPr="00B04E64">
        <w:t>regarding the privacy and ownership of user data that is transmitted, as vendors</w:t>
      </w:r>
      <w:r>
        <w:t xml:space="preserve"> themselves</w:t>
      </w:r>
      <w:r w:rsidR="00B04E64" w:rsidRPr="00B04E64">
        <w:t xml:space="preserve"> are often not in control of what information is transmitted nor </w:t>
      </w:r>
      <w:r w:rsidR="00940045">
        <w:t xml:space="preserve">of </w:t>
      </w:r>
      <w:r w:rsidR="00B04E64" w:rsidRPr="00B04E64">
        <w:t>how that information is used</w:t>
      </w:r>
      <w:r w:rsidR="008D3D59">
        <w:t xml:space="preserve"> – for </w:t>
      </w:r>
      <w:r w:rsidR="005B736B">
        <w:t xml:space="preserve">example if </w:t>
      </w:r>
      <w:r w:rsidR="00E006A3">
        <w:t xml:space="preserve">the microphone data of a </w:t>
      </w:r>
      <w:r w:rsidR="005B736B">
        <w:t>surveillance camer</w:t>
      </w:r>
      <w:r w:rsidR="00627C56">
        <w:t>a was used t</w:t>
      </w:r>
      <w:r w:rsidR="00F7132C">
        <w:t xml:space="preserve">o </w:t>
      </w:r>
      <w:r w:rsidR="00E16247">
        <w:t xml:space="preserve">determined </w:t>
      </w:r>
      <w:r w:rsidR="00F7132C">
        <w:t>advertise</w:t>
      </w:r>
      <w:r w:rsidR="00070E49">
        <w:t>d</w:t>
      </w:r>
      <w:r w:rsidR="00F7132C">
        <w:t xml:space="preserve"> products</w:t>
      </w:r>
      <w:r w:rsidR="00E16247">
        <w:t xml:space="preserve"> </w:t>
      </w:r>
      <w:r w:rsidR="00F7132C">
        <w:t>related to the conversation</w:t>
      </w:r>
      <w:r w:rsidR="00B04E64" w:rsidRPr="00B04E64">
        <w:t xml:space="preserve">. </w:t>
      </w:r>
      <w:r w:rsidR="003D450F">
        <w:t xml:space="preserve">The lack of </w:t>
      </w:r>
      <w:r w:rsidR="00540025">
        <w:t xml:space="preserve">control over information is a </w:t>
      </w:r>
      <w:r w:rsidR="00B04E64" w:rsidRPr="00B04E64">
        <w:t>potentially serious</w:t>
      </w:r>
      <w:r w:rsidR="00540025">
        <w:t xml:space="preserve"> concern</w:t>
      </w:r>
      <w:r w:rsidR="00B04E64" w:rsidRPr="00B04E64">
        <w:t>, as vulnerabilities within an IoT infrastructure would</w:t>
      </w:r>
      <w:r w:rsidR="00CB16AE">
        <w:t xml:space="preserve"> endanger customers from other vendor</w:t>
      </w:r>
      <w:r w:rsidR="000627AB">
        <w:t>s under the same infrastructure.</w:t>
      </w:r>
      <w:r w:rsidR="00B04E64" w:rsidRPr="00B04E64">
        <w:t xml:space="preserve"> Furthermore, the lifetime of a vendor business is not guaranteed. With the constant opening and </w:t>
      </w:r>
      <w:r>
        <w:t>sunsetting</w:t>
      </w:r>
      <w:r w:rsidR="00B04E64" w:rsidRPr="00B04E64">
        <w:t xml:space="preserve"> of IoT vendors, the closure of the business from which an IoT product was purchased from might</w:t>
      </w:r>
      <w:r w:rsidR="0033123C">
        <w:t xml:space="preserve"> eventually render the device inoperable.</w:t>
      </w:r>
    </w:p>
    <w:p w14:paraId="682B17C3" w14:textId="5A780A8A" w:rsidR="004E4A56" w:rsidRDefault="00B04E64" w:rsidP="00821464">
      <w:pPr>
        <w:pStyle w:val="NormalWeb"/>
        <w:spacing w:before="0" w:beforeAutospacing="0"/>
        <w:jc w:val="both"/>
      </w:pPr>
      <w:proofErr w:type="gramStart"/>
      <w:r w:rsidRPr="00B04E64">
        <w:t>In the event that</w:t>
      </w:r>
      <w:proofErr w:type="gramEnd"/>
      <w:r w:rsidRPr="00B04E64">
        <w:t xml:space="preserve"> an IoT infrastructure suffers downtime or service instability, all white-labelled products too will also be affected. Great trust must be placed in the infrastructure’s availability and reliability. </w:t>
      </w:r>
      <w:r w:rsidR="000423DA">
        <w:t>I</w:t>
      </w:r>
      <w:r w:rsidRPr="00B04E64">
        <w:t xml:space="preserve">n conjunction with </w:t>
      </w:r>
      <w:proofErr w:type="gramStart"/>
      <w:r w:rsidRPr="00B04E64">
        <w:t>aforementioned privacy</w:t>
      </w:r>
      <w:proofErr w:type="gramEnd"/>
      <w:r w:rsidRPr="00B04E64">
        <w:t xml:space="preserve"> and security concerns, many concerned users have turned to internet-less and self-hosted automation systems such as </w:t>
      </w:r>
      <w:proofErr w:type="spellStart"/>
      <w:r w:rsidRPr="00EA4C76">
        <w:rPr>
          <w:rFonts w:eastAsiaTheme="majorEastAsia"/>
          <w:i/>
          <w:iCs/>
        </w:rPr>
        <w:t>HomeAssistan</w:t>
      </w:r>
      <w:r w:rsidR="00ED5F7A" w:rsidRPr="00EA4C76">
        <w:rPr>
          <w:rFonts w:eastAsiaTheme="majorEastAsia"/>
          <w:i/>
          <w:iCs/>
        </w:rPr>
        <w:t>t</w:t>
      </w:r>
      <w:proofErr w:type="spellEnd"/>
      <w:r w:rsidRPr="00B04E64">
        <w:t xml:space="preserve"> and </w:t>
      </w:r>
      <w:proofErr w:type="spellStart"/>
      <w:r w:rsidRPr="00EA4C76">
        <w:rPr>
          <w:rFonts w:eastAsiaTheme="majorEastAsia"/>
          <w:i/>
          <w:iCs/>
        </w:rPr>
        <w:t>OpenHAB</w:t>
      </w:r>
      <w:proofErr w:type="spellEnd"/>
      <w:r w:rsidRPr="00B04E64">
        <w:t>. As evident in later reviewed works</w:t>
      </w:r>
      <w:r w:rsidR="004E4A56">
        <w:t xml:space="preserve">, </w:t>
      </w:r>
      <w:r w:rsidRPr="00B04E64">
        <w:t xml:space="preserve">concerns for privacy and security </w:t>
      </w:r>
      <w:r w:rsidR="00D527C0">
        <w:t>have</w:t>
      </w:r>
      <w:r w:rsidRPr="00B04E64">
        <w:t xml:space="preserve"> been a driving force for developers and hackers to research and develop software to replace the internet-dependent </w:t>
      </w:r>
      <w:r w:rsidR="004E4A56">
        <w:t xml:space="preserve">stock </w:t>
      </w:r>
      <w:r w:rsidRPr="00B04E64">
        <w:t>software, effectively decoupling devices from vendor services.</w:t>
      </w:r>
    </w:p>
    <w:p w14:paraId="3B74EA44" w14:textId="01216A13" w:rsidR="00DA1DED" w:rsidRPr="00B55E68" w:rsidRDefault="00DA1DED" w:rsidP="007F2C76">
      <w:pPr>
        <w:pStyle w:val="Heading2"/>
      </w:pPr>
      <w:bookmarkStart w:id="6" w:name="_Toc110817766"/>
      <w:bookmarkStart w:id="7" w:name="_Toc110994391"/>
      <w:r w:rsidRPr="00B55E68">
        <w:t>About</w:t>
      </w:r>
      <w:r w:rsidR="00A94A58">
        <w:t xml:space="preserve"> the Product</w:t>
      </w:r>
      <w:bookmarkEnd w:id="6"/>
      <w:bookmarkEnd w:id="7"/>
    </w:p>
    <w:p w14:paraId="538ABF5F" w14:textId="27A13952" w:rsidR="00B04E64" w:rsidRPr="00B04E64" w:rsidRDefault="00B04E64" w:rsidP="007B185D">
      <w:pPr>
        <w:pStyle w:val="NormalWeb"/>
        <w:spacing w:before="0" w:beforeAutospacing="0"/>
        <w:jc w:val="both"/>
      </w:pPr>
      <w:proofErr w:type="spellStart"/>
      <w:r w:rsidRPr="00B04E64">
        <w:t>Roborock</w:t>
      </w:r>
      <w:proofErr w:type="spellEnd"/>
      <w:r w:rsidRPr="00B04E64">
        <w:t xml:space="preserve"> is a Chinese company founded in Beijing that develops robotic cleaning appliances for households. In 2014, partnering with Xiaomi shortly after the opening of their business, </w:t>
      </w:r>
      <w:r w:rsidR="00D527C0">
        <w:t xml:space="preserve">the company </w:t>
      </w:r>
      <w:r w:rsidRPr="00B04E64">
        <w:t>released a line of both affordable and premium smart robotic vacuum cleaners, with their first iteration the “</w:t>
      </w:r>
      <w:r w:rsidRPr="00EA4C76">
        <w:rPr>
          <w:i/>
          <w:iCs/>
        </w:rPr>
        <w:t xml:space="preserve">Mi Home Robotic </w:t>
      </w:r>
      <w:r w:rsidR="00EA4C76" w:rsidRPr="00EA4C76">
        <w:rPr>
          <w:i/>
          <w:iCs/>
        </w:rPr>
        <w:t>V</w:t>
      </w:r>
      <w:r w:rsidRPr="00EA4C76">
        <w:rPr>
          <w:i/>
          <w:iCs/>
        </w:rPr>
        <w:t>acuum Cleaner</w:t>
      </w:r>
      <w:r w:rsidRPr="00B04E64">
        <w:t xml:space="preserve">” being released in </w:t>
      </w:r>
      <w:r w:rsidR="00D527C0">
        <w:t xml:space="preserve">Sep </w:t>
      </w:r>
      <w:r w:rsidRPr="00B04E64">
        <w:t xml:space="preserve">2016. They have since released </w:t>
      </w:r>
      <w:r w:rsidR="00D527C0">
        <w:t>twelve</w:t>
      </w:r>
      <w:r w:rsidRPr="00B04E64">
        <w:t xml:space="preserve"> other robotic vacuum cleaner models, each model offering new and improved features</w:t>
      </w:r>
      <w:r w:rsidR="001F6964">
        <w:t xml:space="preserve">. Despite having released 13 different products, only one </w:t>
      </w:r>
      <w:r w:rsidR="00163EC4">
        <w:t>security vulnerability has been publicly disclosed</w:t>
      </w:r>
      <w:r w:rsidR="00163EC4">
        <w:rPr>
          <w:rStyle w:val="FootnoteReference"/>
        </w:rPr>
        <w:footnoteReference w:id="3"/>
      </w:r>
      <w:r w:rsidR="00163EC4">
        <w:t xml:space="preserve">, raising concern </w:t>
      </w:r>
      <w:r w:rsidR="00821464">
        <w:t>about the company’s security.</w:t>
      </w:r>
    </w:p>
    <w:p w14:paraId="0CDC7442" w14:textId="30C0A4AA" w:rsidR="00B04E64" w:rsidRPr="00B04E64" w:rsidRDefault="00B04E64" w:rsidP="007B185D">
      <w:pPr>
        <w:pStyle w:val="NormalWeb"/>
        <w:spacing w:before="0" w:beforeAutospacing="0" w:after="0" w:afterAutospacing="0"/>
        <w:jc w:val="both"/>
      </w:pPr>
      <w:r w:rsidRPr="00B04E64">
        <w:t xml:space="preserve">In June 2019, </w:t>
      </w:r>
      <w:proofErr w:type="spellStart"/>
      <w:r w:rsidRPr="00B04E64">
        <w:t>Roborock</w:t>
      </w:r>
      <w:proofErr w:type="spellEnd"/>
      <w:r w:rsidRPr="00B04E64">
        <w:t xml:space="preserve"> released their flagship</w:t>
      </w:r>
      <w:r w:rsidR="00573191">
        <w:t xml:space="preserve"> </w:t>
      </w:r>
      <w:proofErr w:type="spellStart"/>
      <w:r w:rsidRPr="00B04E64">
        <w:t>Roborock</w:t>
      </w:r>
      <w:proofErr w:type="spellEnd"/>
      <w:r w:rsidRPr="00B04E64">
        <w:t xml:space="preserve"> S6 vacuum cleaner</w:t>
      </w:r>
      <w:r w:rsidR="007B185D">
        <w:t xml:space="preserve">. </w:t>
      </w:r>
      <w:r w:rsidR="00573191">
        <w:t xml:space="preserve">Featuring an </w:t>
      </w:r>
      <w:proofErr w:type="spellStart"/>
      <w:r w:rsidRPr="00EA4C76">
        <w:rPr>
          <w:i/>
          <w:iCs/>
        </w:rPr>
        <w:t>Allwinner</w:t>
      </w:r>
      <w:proofErr w:type="spellEnd"/>
      <w:r w:rsidRPr="00EA4C76">
        <w:rPr>
          <w:i/>
          <w:iCs/>
        </w:rPr>
        <w:t xml:space="preserve"> R16</w:t>
      </w:r>
      <w:r w:rsidRPr="00B04E64">
        <w:t xml:space="preserve"> </w:t>
      </w:r>
      <w:r w:rsidR="00573191">
        <w:t xml:space="preserve">SoC </w:t>
      </w:r>
      <w:r w:rsidRPr="00B04E64">
        <w:t>(ARM</w:t>
      </w:r>
      <w:r w:rsidR="00573191">
        <w:t xml:space="preserve"> </w:t>
      </w:r>
      <w:r w:rsidRPr="00B04E64">
        <w:t>architecture)</w:t>
      </w:r>
      <w:r w:rsidR="00D527C0">
        <w:t>,</w:t>
      </w:r>
      <w:r w:rsidR="00573191">
        <w:t xml:space="preserve"> it is powered</w:t>
      </w:r>
      <w:r w:rsidRPr="00B04E64">
        <w:t xml:space="preserve"> by either </w:t>
      </w:r>
      <w:r w:rsidR="00573191">
        <w:t xml:space="preserve">the </w:t>
      </w:r>
      <w:proofErr w:type="spellStart"/>
      <w:r w:rsidR="00573191" w:rsidRPr="00B04E64">
        <w:t>Tuya</w:t>
      </w:r>
      <w:proofErr w:type="spellEnd"/>
      <w:r w:rsidR="00573191" w:rsidRPr="00B04E64">
        <w:t xml:space="preserve"> Smart </w:t>
      </w:r>
      <w:r w:rsidR="00573191">
        <w:t xml:space="preserve">or </w:t>
      </w:r>
      <w:r w:rsidRPr="00B04E64">
        <w:t xml:space="preserve">Xiaomi Cloud </w:t>
      </w:r>
      <w:r w:rsidR="00573191">
        <w:t>infrastructure</w:t>
      </w:r>
      <w:r w:rsidRPr="00B04E64">
        <w:t>, both market leaders in the consumer IoT industry</w:t>
      </w:r>
      <w:r w:rsidR="00573191">
        <w:t>.</w:t>
      </w:r>
      <w:r w:rsidR="00ED5F7A">
        <w:t xml:space="preserve"> Despite being released three years ago, the </w:t>
      </w:r>
      <w:proofErr w:type="spellStart"/>
      <w:r w:rsidR="00ED5F7A">
        <w:t>Roborock</w:t>
      </w:r>
      <w:proofErr w:type="spellEnd"/>
      <w:r w:rsidR="00ED5F7A">
        <w:t xml:space="preserve"> S6 vacuum cleaner is still widely popular and actively maintained by </w:t>
      </w:r>
      <w:proofErr w:type="spellStart"/>
      <w:r w:rsidR="00ED5F7A">
        <w:t>Roborock</w:t>
      </w:r>
      <w:proofErr w:type="spellEnd"/>
      <w:r w:rsidR="00ED5F7A">
        <w:t>.</w:t>
      </w:r>
      <w:r w:rsidR="007B185D">
        <w:t xml:space="preserve"> This device will be the DUT (device under test) in this thesis.</w:t>
      </w:r>
    </w:p>
    <w:p w14:paraId="3E9B7159" w14:textId="0F0F1A24" w:rsidR="00B04E64" w:rsidRDefault="00573191" w:rsidP="004D0C32">
      <w:pPr>
        <w:pStyle w:val="Heading1"/>
      </w:pPr>
      <w:bookmarkStart w:id="8" w:name="_Current_State_of"/>
      <w:bookmarkStart w:id="9" w:name="_Toc110817767"/>
      <w:bookmarkStart w:id="10" w:name="_Toc110994392"/>
      <w:bookmarkEnd w:id="8"/>
      <w:r>
        <w:t xml:space="preserve">Chapter </w:t>
      </w:r>
      <w:r w:rsidR="006C43F9">
        <w:t>3</w:t>
      </w:r>
      <w:r>
        <w:t xml:space="preserve"> | </w:t>
      </w:r>
      <w:r w:rsidR="004D0C32">
        <w:t>Current State of the Art</w:t>
      </w:r>
      <w:bookmarkEnd w:id="9"/>
      <w:bookmarkEnd w:id="10"/>
    </w:p>
    <w:p w14:paraId="5389B8C3" w14:textId="77777777" w:rsidR="00B04E64" w:rsidRPr="00B04E64" w:rsidRDefault="00B04E64" w:rsidP="007F2C76">
      <w:pPr>
        <w:pStyle w:val="Heading2"/>
      </w:pPr>
      <w:bookmarkStart w:id="11" w:name="_Toc110817768"/>
      <w:bookmarkStart w:id="12" w:name="_Toc110994393"/>
      <w:r w:rsidRPr="00B04E64">
        <w:t xml:space="preserve">Broad security study of </w:t>
      </w:r>
      <w:proofErr w:type="spellStart"/>
      <w:r w:rsidRPr="00B04E64">
        <w:t>Tuya</w:t>
      </w:r>
      <w:proofErr w:type="spellEnd"/>
      <w:r w:rsidRPr="00B04E64">
        <w:t>-based devices</w:t>
      </w:r>
      <w:bookmarkEnd w:id="11"/>
      <w:bookmarkEnd w:id="12"/>
    </w:p>
    <w:p w14:paraId="6581F817" w14:textId="4A24833E" w:rsidR="00B04E64" w:rsidRPr="00B04E64" w:rsidRDefault="00031825" w:rsidP="007B185D">
      <w:pPr>
        <w:pStyle w:val="NormalWeb"/>
        <w:jc w:val="both"/>
      </w:pPr>
      <w:r>
        <w:t>T</w:t>
      </w:r>
      <w:r w:rsidR="00B04E64" w:rsidRPr="00B04E64">
        <w:t>he security research group</w:t>
      </w:r>
      <w:r w:rsidR="00B8292F">
        <w:t xml:space="preserve"> </w:t>
      </w:r>
      <w:r>
        <w:fldChar w:fldCharType="begin"/>
      </w:r>
      <w:r w:rsidR="00726A6D">
        <w:instrText xml:space="preserve"> ADDIN EN.CITE &lt;EndNote&gt;&lt;Cite AuthorYear="1"&gt;&lt;Author&gt;Vtrust&lt;/Author&gt;&lt;Year&gt;2018&lt;/Year&gt;&lt;RecNum&gt;7&lt;/RecNum&gt;&lt;DisplayText&gt;Vtrust (2018)&lt;/DisplayText&gt;&lt;record&gt;&lt;rec-number&gt;7&lt;/rec-number&gt;&lt;foreign-keys&gt;&lt;key app="EN" db-id="atpdf2spavp9wtertx0vz2e0pp92sepv2sxr" timestamp="1659786526"&gt;7&lt;/key&gt;&lt;/foreign-keys&gt;&lt;ref-type name="Conference Proceedings"&gt;10&lt;/ref-type&gt;&lt;contributors&gt;&lt;authors&gt;&lt;author&gt;Vtrust, Michael Steigerwald&lt;/author&gt;&lt;/authors&gt;&lt;/contributors&gt;&lt;titles&gt;&lt;title&gt;Smart Home - Smart Hack - Wie der Weg ins digitale Zuhause zum Spaziergang wird&lt;/title&gt;&lt;/titles&gt;&lt;dates&gt;&lt;year&gt;2018&lt;/year&gt;&lt;pub-dates&gt;&lt;date&gt;2018-11-22&lt;/date&gt;&lt;/pub-dates&gt;&lt;/dates&gt;&lt;urls&gt;&lt;related-urls&gt;&lt;url&gt;https://media.ccc.de/v/35c3-9723-smart_home_-_smart_hack ,&lt;/url&gt;&lt;/related-urls&gt;&lt;/urls&gt;&lt;/record&gt;&lt;/Cite&gt;&lt;/EndNote&gt;</w:instrText>
      </w:r>
      <w:r>
        <w:fldChar w:fldCharType="separate"/>
      </w:r>
      <w:r>
        <w:rPr>
          <w:noProof/>
        </w:rPr>
        <w:t>Vtrust (2018)</w:t>
      </w:r>
      <w:r>
        <w:fldChar w:fldCharType="end"/>
      </w:r>
      <w:r w:rsidR="006C43F9">
        <w:t xml:space="preserve"> </w:t>
      </w:r>
      <w:r w:rsidR="00B04E64" w:rsidRPr="00B04E64">
        <w:t xml:space="preserve">analysed a line of white-labelled IoT product revisions based </w:t>
      </w:r>
      <w:r w:rsidR="1D13DE13">
        <w:t>on</w:t>
      </w:r>
      <w:r w:rsidR="00B04E64" w:rsidRPr="00B04E64">
        <w:t xml:space="preserve"> the IoT manufacturer </w:t>
      </w:r>
      <w:proofErr w:type="spellStart"/>
      <w:r w:rsidR="00B04E64" w:rsidRPr="00B04E64">
        <w:t>Tuya</w:t>
      </w:r>
      <w:proofErr w:type="spellEnd"/>
      <w:r>
        <w:t xml:space="preserve"> to identify common security vulnerabilities</w:t>
      </w:r>
      <w:r w:rsidR="00B04E64" w:rsidRPr="00B04E64">
        <w:t xml:space="preserve">. Despite </w:t>
      </w:r>
      <w:r w:rsidR="00F1555E">
        <w:t xml:space="preserve">vendor </w:t>
      </w:r>
      <w:r w:rsidR="00B04E64" w:rsidRPr="00B04E64">
        <w:t>claims of ‘military-grade security’, basic packet logging of network activity concluded that “</w:t>
      </w:r>
      <w:r w:rsidR="00B04E64" w:rsidRPr="00405CEA">
        <w:rPr>
          <w:rStyle w:val="QuotedChar"/>
        </w:rPr>
        <w:t>the analysis of the ‘smart’ devices using this basic platform is generally frightening</w:t>
      </w:r>
      <w:r w:rsidR="00B04E64" w:rsidRPr="00B04E64">
        <w:t>”, with “</w:t>
      </w:r>
      <w:r w:rsidR="00B04E64" w:rsidRPr="00F1555E">
        <w:rPr>
          <w:i/>
          <w:iCs/>
        </w:rPr>
        <w:t>serious […] shortcomings</w:t>
      </w:r>
      <w:r w:rsidR="00B04E64" w:rsidRPr="00B04E64">
        <w:t>”. It was revealed that various</w:t>
      </w:r>
      <w:r w:rsidR="00A10129">
        <w:t xml:space="preserve"> </w:t>
      </w:r>
      <w:r w:rsidR="00A10129" w:rsidRPr="00AB5370">
        <w:t>PII</w:t>
      </w:r>
      <w:r w:rsidR="00B04E64" w:rsidRPr="00B04E64">
        <w:t>, encryption keys and the device’s serial number (used to specif</w:t>
      </w:r>
      <w:r w:rsidR="00405CEA">
        <w:t xml:space="preserve">y a </w:t>
      </w:r>
      <w:r w:rsidR="00B04E64" w:rsidRPr="00B04E64">
        <w:t xml:space="preserve">device </w:t>
      </w:r>
      <w:r w:rsidR="00F86626">
        <w:t>during</w:t>
      </w:r>
      <w:r w:rsidR="00B04E64" w:rsidRPr="00B04E64">
        <w:t xml:space="preserve"> remote commands) were insecurely transmitted over the network, allowing a user on the same wireless network to eavesdrop on the communication. Furthermore</w:t>
      </w:r>
      <w:r w:rsidR="00405CEA">
        <w:t>,</w:t>
      </w:r>
      <w:r w:rsidR="00B04E64" w:rsidRPr="00B04E64">
        <w:t xml:space="preserve"> during the initial setup and pairing of the IoT device, wireless credentials were also </w:t>
      </w:r>
      <w:commentRangeStart w:id="13"/>
      <w:commentRangeStart w:id="14"/>
      <w:r w:rsidR="00B04E64" w:rsidRPr="00B04E64">
        <w:t>insecurely transmitted in plain text, allowing wireless network credentials to be observed</w:t>
      </w:r>
      <w:commentRangeEnd w:id="13"/>
      <w:r>
        <w:rPr>
          <w:rStyle w:val="CommentReference"/>
        </w:rPr>
        <w:commentReference w:id="13"/>
      </w:r>
      <w:commentRangeEnd w:id="14"/>
      <w:r w:rsidR="007B185D">
        <w:rPr>
          <w:rStyle w:val="CommentReference"/>
          <w:rFonts w:eastAsiaTheme="minorHAnsi"/>
          <w:lang w:eastAsia="en-US"/>
        </w:rPr>
        <w:commentReference w:id="14"/>
      </w:r>
      <w:r w:rsidR="00B04E64" w:rsidRPr="00B04E64">
        <w:t>.</w:t>
      </w:r>
    </w:p>
    <w:p w14:paraId="6D9694EA" w14:textId="77777777" w:rsidR="007B185D" w:rsidRDefault="00F86626" w:rsidP="007B185D">
      <w:pPr>
        <w:pStyle w:val="NormalWeb"/>
        <w:jc w:val="both"/>
      </w:pPr>
      <w:proofErr w:type="spellStart"/>
      <w:r>
        <w:t>Vtrust</w:t>
      </w:r>
      <w:proofErr w:type="spellEnd"/>
      <w:r w:rsidR="00B04E64" w:rsidRPr="00B04E64">
        <w:t xml:space="preserve"> commented on the dangers of vendors selling white-label products, where anyone could become a so-called ‘IoT company’ regardless of whether they had “</w:t>
      </w:r>
      <w:r w:rsidR="00B04E64" w:rsidRPr="00F97E41">
        <w:rPr>
          <w:rStyle w:val="QuotedChar"/>
        </w:rPr>
        <w:t>in-depth technical knowledge of IoT or IT security</w:t>
      </w:r>
      <w:r w:rsidR="00B04E64" w:rsidRPr="00B04E64">
        <w:t xml:space="preserve">”. As a result of the hands-free approach to security and privacy for both direct and indirect customers of the IoT platform, concerns </w:t>
      </w:r>
      <w:r w:rsidR="007B185D">
        <w:t>were</w:t>
      </w:r>
      <w:r w:rsidR="00B04E64" w:rsidRPr="00B04E64">
        <w:t xml:space="preserve"> raised regarding the ease of distributing maliciously modified devices, where firmware could be tampered</w:t>
      </w:r>
      <w:r w:rsidR="005F7731">
        <w:t xml:space="preserve"> with</w:t>
      </w:r>
      <w:r w:rsidR="00B04E64" w:rsidRPr="00B04E64">
        <w:t xml:space="preserve"> </w:t>
      </w:r>
      <w:r w:rsidR="005F7731">
        <w:t xml:space="preserve">during </w:t>
      </w:r>
      <w:r w:rsidR="00B04E64" w:rsidRPr="00B04E64">
        <w:t xml:space="preserve">any stage </w:t>
      </w:r>
      <w:r w:rsidR="005F7731">
        <w:t xml:space="preserve">within the </w:t>
      </w:r>
      <w:r w:rsidR="00B04E64" w:rsidRPr="00B04E64">
        <w:t>supply chain.</w:t>
      </w:r>
    </w:p>
    <w:p w14:paraId="46176FBC" w14:textId="7591988F" w:rsidR="00B04E64" w:rsidRPr="00B04E64" w:rsidRDefault="00B04E64" w:rsidP="00E8325F">
      <w:pPr>
        <w:pStyle w:val="NormalWeb"/>
        <w:jc w:val="both"/>
      </w:pPr>
      <w:r w:rsidRPr="00B04E64">
        <w:t xml:space="preserve">It is </w:t>
      </w:r>
      <w:r w:rsidR="005F7731">
        <w:t xml:space="preserve">worthwhile </w:t>
      </w:r>
      <w:r w:rsidRPr="00B04E64">
        <w:t xml:space="preserve">to recognise that most custom firmware releases or “hardware hacks” originate from the desire to decouple hardware from online and official cloud services. These ventures effectually disconnect internet-reliant devices from the </w:t>
      </w:r>
      <w:proofErr w:type="gramStart"/>
      <w:r w:rsidRPr="00B04E64">
        <w:t>cloud, and</w:t>
      </w:r>
      <w:proofErr w:type="gramEnd"/>
      <w:r w:rsidRPr="00B04E64">
        <w:t xml:space="preserve"> limit their connectivity to a local server where communications are transparent and minimal.</w:t>
      </w:r>
    </w:p>
    <w:p w14:paraId="0C264FEC" w14:textId="6F2652E8" w:rsidR="00B04E64" w:rsidRPr="00B04E64" w:rsidRDefault="00B04E64" w:rsidP="00E8325F">
      <w:pPr>
        <w:pStyle w:val="NormalWeb"/>
        <w:jc w:val="both"/>
      </w:pPr>
      <w:r w:rsidRPr="00B04E64">
        <w:t xml:space="preserve">As a result of many </w:t>
      </w:r>
      <w:proofErr w:type="spellStart"/>
      <w:r w:rsidRPr="00B04E64">
        <w:t>Tuya</w:t>
      </w:r>
      <w:proofErr w:type="spellEnd"/>
      <w:r w:rsidRPr="00B04E64">
        <w:t xml:space="preserve">-powered devices </w:t>
      </w:r>
      <w:r w:rsidR="005F7731">
        <w:t xml:space="preserve">sharing </w:t>
      </w:r>
      <w:r w:rsidRPr="00B04E64">
        <w:t xml:space="preserve">the widely popular </w:t>
      </w:r>
      <w:proofErr w:type="spellStart"/>
      <w:r w:rsidRPr="00ED5F7A">
        <w:rPr>
          <w:i/>
          <w:iCs/>
        </w:rPr>
        <w:t>Espressif</w:t>
      </w:r>
      <w:proofErr w:type="spellEnd"/>
      <w:r w:rsidRPr="00ED5F7A">
        <w:rPr>
          <w:i/>
          <w:iCs/>
        </w:rPr>
        <w:t xml:space="preserve"> ESP8266 SoC</w:t>
      </w:r>
      <w:r w:rsidR="00ED5F7A">
        <w:rPr>
          <w:rStyle w:val="FootnoteReference"/>
          <w:i/>
          <w:iCs/>
        </w:rPr>
        <w:footnoteReference w:id="4"/>
      </w:r>
      <w:r w:rsidRPr="00B04E64">
        <w:t xml:space="preserve">, </w:t>
      </w:r>
      <w:proofErr w:type="spellStart"/>
      <w:r w:rsidR="00F86626">
        <w:t>Vtrust</w:t>
      </w:r>
      <w:proofErr w:type="spellEnd"/>
      <w:r w:rsidR="00F86626" w:rsidRPr="00B04E64">
        <w:t xml:space="preserve"> </w:t>
      </w:r>
      <w:r w:rsidRPr="00B04E64">
        <w:t xml:space="preserve">was able to exploit discovered vulnerabilities </w:t>
      </w:r>
      <w:r w:rsidR="00ED5F7A">
        <w:t xml:space="preserve">on multiple products </w:t>
      </w:r>
      <w:r w:rsidRPr="00B04E64">
        <w:t xml:space="preserve">to perform over-the-air upgrades of custom </w:t>
      </w:r>
      <w:r w:rsidRPr="00ED5F7A">
        <w:t xml:space="preserve">firmware </w:t>
      </w:r>
      <w:r w:rsidR="00ED5F7A" w:rsidRPr="00ED5F7A">
        <w:t xml:space="preserve">(e.g. </w:t>
      </w:r>
      <w:hyperlink r:id="rId21" w:history="1">
        <w:proofErr w:type="spellStart"/>
        <w:r w:rsidRPr="00ED5F7A">
          <w:rPr>
            <w:rStyle w:val="Hyperlink"/>
            <w:i/>
            <w:iCs/>
            <w:color w:val="auto"/>
          </w:rPr>
          <w:t>ESPhome</w:t>
        </w:r>
        <w:proofErr w:type="spellEnd"/>
      </w:hyperlink>
      <w:r w:rsidR="00ED5F7A" w:rsidRPr="00ED5F7A">
        <w:t xml:space="preserve">, </w:t>
      </w:r>
      <w:hyperlink r:id="rId22" w:history="1">
        <w:proofErr w:type="spellStart"/>
        <w:r w:rsidRPr="00ED5F7A">
          <w:rPr>
            <w:rStyle w:val="Hyperlink"/>
            <w:i/>
            <w:iCs/>
            <w:color w:val="auto"/>
          </w:rPr>
          <w:t>Tasmota</w:t>
        </w:r>
        <w:proofErr w:type="spellEnd"/>
      </w:hyperlink>
      <w:r w:rsidR="00ED5F7A" w:rsidRPr="00ED5F7A">
        <w:t>).</w:t>
      </w:r>
      <w:r w:rsidRPr="00ED5F7A">
        <w:t xml:space="preserve"> An automated </w:t>
      </w:r>
      <w:r w:rsidRPr="00B04E64">
        <w:t xml:space="preserve">flashing </w:t>
      </w:r>
      <w:r w:rsidRPr="00ED5F7A">
        <w:t>tool (</w:t>
      </w:r>
      <w:proofErr w:type="spellStart"/>
      <w:r w:rsidR="00ED5F7A">
        <w:fldChar w:fldCharType="begin"/>
      </w:r>
      <w:r w:rsidR="00ED5F7A" w:rsidRPr="00EA4C76">
        <w:rPr>
          <w:rStyle w:val="CodeStyleChar"/>
          <w:sz w:val="22"/>
          <w:szCs w:val="22"/>
        </w:rPr>
        <w:instrText xml:space="preserve"> HYPERLINK "https://github.com/ct-Open-Source/tuya-convert" </w:instrText>
      </w:r>
      <w:r w:rsidR="008F77E8" w:rsidRPr="00EA4C76">
        <w:rPr>
          <w:rStyle w:val="CodeStyleChar"/>
          <w:sz w:val="22"/>
          <w:szCs w:val="22"/>
        </w:rPr>
      </w:r>
      <w:r w:rsidR="00ED5F7A">
        <w:fldChar w:fldCharType="separate"/>
      </w:r>
      <w:r w:rsidRPr="00EA4C76">
        <w:rPr>
          <w:rStyle w:val="CodeStyleChar"/>
          <w:sz w:val="22"/>
          <w:szCs w:val="22"/>
        </w:rPr>
        <w:t>tuya</w:t>
      </w:r>
      <w:proofErr w:type="spellEnd"/>
      <w:r w:rsidRPr="00EA4C76">
        <w:rPr>
          <w:rStyle w:val="CodeStyleChar"/>
          <w:sz w:val="22"/>
          <w:szCs w:val="22"/>
        </w:rPr>
        <w:t>-convert</w:t>
      </w:r>
      <w:r w:rsidR="00ED5F7A" w:rsidRPr="00EA4C76">
        <w:rPr>
          <w:rStyle w:val="CodeStyleChar"/>
          <w:sz w:val="22"/>
          <w:szCs w:val="22"/>
        </w:rPr>
        <w:fldChar w:fldCharType="end"/>
      </w:r>
      <w:r w:rsidRPr="00ED5F7A">
        <w:t xml:space="preserve">) was </w:t>
      </w:r>
      <w:r w:rsidRPr="00B04E64">
        <w:t xml:space="preserve">released, allowing consumers to easily integrate these devices with local home automation software </w:t>
      </w:r>
      <w:r w:rsidRPr="00ED5F7A">
        <w:t xml:space="preserve">such as </w:t>
      </w:r>
      <w:hyperlink r:id="rId23" w:history="1">
        <w:proofErr w:type="spellStart"/>
        <w:r w:rsidRPr="00EA4C76">
          <w:rPr>
            <w:rStyle w:val="Hyperlink"/>
            <w:i/>
            <w:iCs/>
            <w:color w:val="auto"/>
            <w:u w:val="none"/>
          </w:rPr>
          <w:t>HomeAssistant</w:t>
        </w:r>
        <w:proofErr w:type="spellEnd"/>
      </w:hyperlink>
      <w:r w:rsidRPr="00ED5F7A">
        <w:t xml:space="preserve">. As a result of </w:t>
      </w:r>
      <w:proofErr w:type="spellStart"/>
      <w:r w:rsidR="00F86626" w:rsidRPr="00ED5F7A">
        <w:t>Vtrust</w:t>
      </w:r>
      <w:r w:rsidRPr="00ED5F7A">
        <w:t>’s</w:t>
      </w:r>
      <w:proofErr w:type="spellEnd"/>
      <w:r w:rsidRPr="00ED5F7A">
        <w:t xml:space="preserve"> findings, the overall security posture of modern </w:t>
      </w:r>
      <w:proofErr w:type="spellStart"/>
      <w:r w:rsidRPr="00ED5F7A">
        <w:t>Tuya</w:t>
      </w:r>
      <w:proofErr w:type="spellEnd"/>
      <w:r w:rsidRPr="00ED5F7A">
        <w:t xml:space="preserve">-powered devices has </w:t>
      </w:r>
      <w:r w:rsidRPr="00B04E64">
        <w:t>since improved</w:t>
      </w:r>
      <w:r w:rsidR="00F86626">
        <w:rPr>
          <w:rStyle w:val="FootnoteReference"/>
        </w:rPr>
        <w:footnoteReference w:id="5"/>
      </w:r>
      <w:r w:rsidRPr="00B04E64">
        <w:t>, with implementations of local flash memory encryption and firmware signing measures during over-the-air firmware upgrades.</w:t>
      </w:r>
    </w:p>
    <w:p w14:paraId="34D4D54B" w14:textId="1F634056" w:rsidR="00B04E64" w:rsidRDefault="00AE527D" w:rsidP="00E8325F">
      <w:pPr>
        <w:pStyle w:val="NormalWeb"/>
        <w:jc w:val="both"/>
      </w:pPr>
      <w:proofErr w:type="spellStart"/>
      <w:r>
        <w:t>Vtrust’s</w:t>
      </w:r>
      <w:proofErr w:type="spellEnd"/>
      <w:r>
        <w:t xml:space="preserve"> </w:t>
      </w:r>
      <w:r w:rsidR="00B04E64" w:rsidRPr="00B04E64">
        <w:t xml:space="preserve">technical findings offer insights into methods of network-level security assessment highlighting how easily an individual could </w:t>
      </w:r>
      <w:r w:rsidR="00ED5F7A">
        <w:t xml:space="preserve">start </w:t>
      </w:r>
      <w:r w:rsidR="00B04E64" w:rsidRPr="00B04E64">
        <w:t>their own IoT company, and the possibility of reselling devices with modified firmware with malicious intent.</w:t>
      </w:r>
      <w:r w:rsidR="00ED5F7A">
        <w:t xml:space="preserve"> In this thesis we perform </w:t>
      </w:r>
      <w:r w:rsidR="00E8325F">
        <w:t xml:space="preserve">similar </w:t>
      </w:r>
      <w:r w:rsidR="00ED5F7A">
        <w:t xml:space="preserve">network </w:t>
      </w:r>
      <w:r>
        <w:t>security assessments</w:t>
      </w:r>
      <w:r w:rsidR="00530241">
        <w:t xml:space="preserve"> through means of analysing packet captures </w:t>
      </w:r>
      <w:r w:rsidR="002908A5">
        <w:t xml:space="preserve">to determine </w:t>
      </w:r>
      <w:r w:rsidR="005A59D2">
        <w:t xml:space="preserve">if </w:t>
      </w:r>
      <w:r w:rsidR="009C505B">
        <w:t>data is weak</w:t>
      </w:r>
      <w:r w:rsidR="00E8325F">
        <w:t xml:space="preserve">ly </w:t>
      </w:r>
      <w:r w:rsidR="009C505B">
        <w:t>or insecure</w:t>
      </w:r>
      <w:r w:rsidR="00E8325F">
        <w:t>ly</w:t>
      </w:r>
      <w:r w:rsidR="009C505B">
        <w:t xml:space="preserve"> transmi</w:t>
      </w:r>
      <w:r w:rsidR="00EC2029">
        <w:t>tted.</w:t>
      </w:r>
    </w:p>
    <w:p w14:paraId="64077FCD" w14:textId="77777777" w:rsidR="00B04E64" w:rsidRPr="00B04E64" w:rsidRDefault="00B04E64" w:rsidP="007F2C76">
      <w:pPr>
        <w:pStyle w:val="Heading2"/>
      </w:pPr>
      <w:bookmarkStart w:id="15" w:name="_Toc110817769"/>
      <w:bookmarkStart w:id="16" w:name="_Toc110994394"/>
      <w:r w:rsidRPr="00B04E64">
        <w:t>Broad security study of Xiaomi-based devices</w:t>
      </w:r>
      <w:bookmarkEnd w:id="15"/>
      <w:bookmarkEnd w:id="16"/>
    </w:p>
    <w:p w14:paraId="0EBEC859" w14:textId="4E0FD55D" w:rsidR="00B04E64" w:rsidRPr="00B04E64" w:rsidRDefault="009A3BF4" w:rsidP="00E8325F">
      <w:pPr>
        <w:pStyle w:val="NormalWeb"/>
        <w:jc w:val="both"/>
      </w:pPr>
      <w:r>
        <w:fldChar w:fldCharType="begin"/>
      </w:r>
      <w:r w:rsidR="00726A6D">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fldChar w:fldCharType="separate"/>
      </w:r>
      <w:r>
        <w:rPr>
          <w:noProof/>
        </w:rPr>
        <w:t>Giese (2019)</w:t>
      </w:r>
      <w:r>
        <w:fldChar w:fldCharType="end"/>
      </w:r>
      <w:r>
        <w:t xml:space="preserve"> </w:t>
      </w:r>
      <w:r w:rsidR="00B04E64" w:rsidRPr="00B04E64">
        <w:t xml:space="preserve">performed a security assessment over a broad range of Xiaomi’s IoT products to examine the overall </w:t>
      </w:r>
      <w:r w:rsidR="00AE527D">
        <w:t xml:space="preserve">security of the Xiaomi </w:t>
      </w:r>
      <w:r w:rsidR="00B04E64" w:rsidRPr="00B04E64">
        <w:t xml:space="preserve">ecosystem. Through different </w:t>
      </w:r>
      <w:r w:rsidR="00E10FE5">
        <w:t xml:space="preserve">software injection </w:t>
      </w:r>
      <w:r w:rsidR="00B04E64" w:rsidRPr="00B04E64">
        <w:t xml:space="preserve">and hardware fault injection techniques, Giese obtained shell access into various Xiaomi-powered devices. It was concluded that due to the enormous size of Xiaomi’s ecosystem, it was difficult to enforce global security policies between the different vendor-provided plugins that continued to support deprecated functions and APIs that were still being used by legacy devices. </w:t>
      </w:r>
      <w:r w:rsidR="00AE527D">
        <w:t xml:space="preserve">Out from this research, a </w:t>
      </w:r>
      <w:hyperlink r:id="rId24" w:history="1">
        <w:r w:rsidR="00B04E64" w:rsidRPr="00AE527D">
          <w:rPr>
            <w:rStyle w:val="Hyperlink"/>
            <w:i/>
            <w:iCs/>
            <w:color w:val="auto"/>
            <w:u w:val="none"/>
          </w:rPr>
          <w:t>cloud emulator</w:t>
        </w:r>
      </w:hyperlink>
      <w:r w:rsidR="00AE527D">
        <w:rPr>
          <w:rStyle w:val="FootnoteReference"/>
          <w:i/>
          <w:iCs/>
        </w:rPr>
        <w:footnoteReference w:id="6"/>
      </w:r>
      <w:r w:rsidR="00B04E64" w:rsidRPr="00B04E64">
        <w:t xml:space="preserve"> was built, allowing for complete offline functionality and control over a large range of </w:t>
      </w:r>
      <w:proofErr w:type="spellStart"/>
      <w:r w:rsidR="00B04E64" w:rsidRPr="00B04E64">
        <w:t>Xioami</w:t>
      </w:r>
      <w:proofErr w:type="spellEnd"/>
      <w:r w:rsidR="00B04E64" w:rsidRPr="00B04E64">
        <w:t xml:space="preserve"> devices without </w:t>
      </w:r>
      <w:r w:rsidR="00AE527D">
        <w:t xml:space="preserve">requiring </w:t>
      </w:r>
      <w:r w:rsidR="00B04E64" w:rsidRPr="00B04E64">
        <w:t>internet connectivity. This research also paved the way for other third</w:t>
      </w:r>
      <w:r w:rsidR="00AE527D">
        <w:t>-</w:t>
      </w:r>
      <w:r w:rsidR="00B04E64" w:rsidRPr="00B04E64">
        <w:t>party</w:t>
      </w:r>
      <w:r w:rsidR="00E10FE5">
        <w:t>, privacy-focused,</w:t>
      </w:r>
      <w:r w:rsidR="00B04E64" w:rsidRPr="00B04E64">
        <w:t xml:space="preserve"> </w:t>
      </w:r>
      <w:r w:rsidR="00E10FE5">
        <w:t xml:space="preserve">vacuum cleaner remote applications to </w:t>
      </w:r>
      <w:r w:rsidR="00B04E64" w:rsidRPr="00B04E64">
        <w:t xml:space="preserve">developed, such as </w:t>
      </w:r>
      <w:hyperlink r:id="rId25" w:history="1">
        <w:proofErr w:type="spellStart"/>
        <w:r w:rsidR="00B04E64" w:rsidRPr="00AE527D">
          <w:rPr>
            <w:rStyle w:val="Hyperlink"/>
            <w:i/>
            <w:iCs/>
            <w:color w:val="auto"/>
            <w:u w:val="none"/>
          </w:rPr>
          <w:t>Valeduto</w:t>
        </w:r>
        <w:proofErr w:type="spellEnd"/>
      </w:hyperlink>
      <w:r w:rsidR="00E10FE5">
        <w:t>.</w:t>
      </w:r>
    </w:p>
    <w:p w14:paraId="0B91D2F0" w14:textId="3024DDDA" w:rsidR="00EF7AF1" w:rsidRDefault="00B04E64" w:rsidP="00E8325F">
      <w:pPr>
        <w:pStyle w:val="NormalWeb"/>
        <w:jc w:val="both"/>
      </w:pPr>
      <w:r w:rsidRPr="00B04E64">
        <w:t>He concluded that Xiaomi indeed treats their security concerns seriously, given their quick responses to reported security incidents and vulnerability reports.</w:t>
      </w:r>
      <w:r w:rsidR="00EF7AF1">
        <w:t xml:space="preserve"> In this thesis, we too will assess the security and privacy postures of </w:t>
      </w:r>
      <w:r w:rsidR="00E10FE5">
        <w:t>IoT devices on the business-level.</w:t>
      </w:r>
    </w:p>
    <w:p w14:paraId="7C04DBD6" w14:textId="28966E7C" w:rsidR="00AE527D" w:rsidRDefault="00EF7AF1" w:rsidP="00E8325F">
      <w:pPr>
        <w:pStyle w:val="NormalWeb"/>
        <w:jc w:val="both"/>
      </w:pPr>
      <w:r>
        <w:t xml:space="preserve">It should be noted that Giese </w:t>
      </w:r>
      <w:r w:rsidR="0017480B">
        <w:t xml:space="preserve">briefly </w:t>
      </w:r>
      <w:r>
        <w:t>assessed the s</w:t>
      </w:r>
      <w:r w:rsidR="00B04E64" w:rsidRPr="00B04E64">
        <w:t xml:space="preserve">ecurity of the </w:t>
      </w:r>
      <w:proofErr w:type="spellStart"/>
      <w:r w:rsidR="00B04E64" w:rsidRPr="00B04E64">
        <w:t>Roborock</w:t>
      </w:r>
      <w:proofErr w:type="spellEnd"/>
      <w:r w:rsidR="00B04E64" w:rsidRPr="00B04E64">
        <w:t xml:space="preserve"> S6 vacuum cleaner</w:t>
      </w:r>
      <w:r>
        <w:t xml:space="preserve"> in his study</w:t>
      </w:r>
      <w:r w:rsidR="00B04E64" w:rsidRPr="00B04E64">
        <w:t xml:space="preserve">. </w:t>
      </w:r>
      <w:r w:rsidR="00AE527D">
        <w:t xml:space="preserve">Whilst Giese </w:t>
      </w:r>
      <w:r w:rsidR="00945778">
        <w:t>did perform a security analysis of the device under test, this thesis was performed as an independent study</w:t>
      </w:r>
      <w:r>
        <w:t xml:space="preserve">. </w:t>
      </w:r>
      <w:proofErr w:type="gramStart"/>
      <w:r>
        <w:t>With the exception of</w:t>
      </w:r>
      <w:proofErr w:type="gramEnd"/>
      <w:r>
        <w:t xml:space="preserve"> Giese’s </w:t>
      </w:r>
      <w:r w:rsidR="007D1D10">
        <w:t>work to obtain initial shell access</w:t>
      </w:r>
      <w:r>
        <w:t xml:space="preserve">, all other </w:t>
      </w:r>
      <w:r w:rsidR="00945778">
        <w:t xml:space="preserve">similar </w:t>
      </w:r>
      <w:r>
        <w:t xml:space="preserve">methods performed, </w:t>
      </w:r>
      <w:r w:rsidR="00945778">
        <w:t>findings and observations are coincidental.</w:t>
      </w:r>
      <w:r>
        <w:t xml:space="preserve"> </w:t>
      </w:r>
      <w:r w:rsidR="0017480B">
        <w:t>This thesis furthers previous studies as it additionally audits the state of privacy of the device.</w:t>
      </w:r>
    </w:p>
    <w:p w14:paraId="75FA08E9" w14:textId="77777777" w:rsidR="00B04E64" w:rsidRPr="00B04E64" w:rsidRDefault="00B04E64" w:rsidP="007F2C76">
      <w:pPr>
        <w:pStyle w:val="Heading2"/>
      </w:pPr>
      <w:bookmarkStart w:id="17" w:name="_Toc110817770"/>
      <w:bookmarkStart w:id="18" w:name="_Toc110994395"/>
      <w:r w:rsidRPr="00B04E64">
        <w:t>Security study of smartphone applications</w:t>
      </w:r>
      <w:bookmarkEnd w:id="17"/>
      <w:bookmarkEnd w:id="18"/>
    </w:p>
    <w:p w14:paraId="1434D9AB" w14:textId="05C50E22" w:rsidR="00B04E64" w:rsidRPr="00B04E64" w:rsidRDefault="009A3BF4" w:rsidP="009228BA">
      <w:pPr>
        <w:pStyle w:val="NormalWeb"/>
        <w:jc w:val="both"/>
      </w:pPr>
      <w:r>
        <w:fldChar w:fldCharType="begin"/>
      </w:r>
      <w:r w:rsidR="00726A6D">
        <w:instrText xml:space="preserve"> ADDIN EN.CITE &lt;EndNote&gt;&lt;Cite AuthorYear="1"&gt;&lt;Author&gt;Jmaxxz&lt;/Author&gt;&lt;Year&gt;2016&lt;/Year&gt;&lt;RecNum&gt;15&lt;/RecNum&gt;&lt;DisplayText&gt;Jmaxxz (2016)&lt;/DisplayText&gt;&lt;record&gt;&lt;rec-number&gt;15&lt;/rec-number&gt;&lt;foreign-keys&gt;&lt;key app="EN" db-id="atpdf2spavp9wtertx0vz2e0pp92sepv2sxr" timestamp="1659786526"&gt;15&lt;/key&gt;&lt;/foreign-keys&gt;&lt;ref-type name="Conference Proceedings"&gt;10&lt;/ref-type&gt;&lt;contributors&gt;&lt;authors&gt;&lt;author&gt;Jmaxxz&lt;/author&gt;&lt;/authors&gt;&lt;/contributors&gt;&lt;titles&gt;&lt;title&gt;Backdooring the Frontdoor&lt;/title&gt;&lt;/titles&gt;&lt;dates&gt;&lt;year&gt;2016&lt;/year&gt;&lt;/dates&gt;&lt;publisher&gt;DEF CON&lt;/publisher&gt;&lt;urls&gt;&lt;/urls&gt;&lt;electronic-resource-num&gt;10.5446/36251&lt;/electronic-resource-num&gt;&lt;/record&gt;&lt;/Cite&gt;&lt;/EndNote&gt;</w:instrText>
      </w:r>
      <w:r>
        <w:fldChar w:fldCharType="separate"/>
      </w:r>
      <w:r>
        <w:rPr>
          <w:noProof/>
        </w:rPr>
        <w:t>Jmaxxz (2016)</w:t>
      </w:r>
      <w:r>
        <w:fldChar w:fldCharType="end"/>
      </w:r>
      <w:r w:rsidR="00B04E64" w:rsidRPr="00B04E64">
        <w:t xml:space="preserve"> investigated the security claims of a smart </w:t>
      </w:r>
      <w:proofErr w:type="spellStart"/>
      <w:r w:rsidR="00B04E64" w:rsidRPr="00B04E64">
        <w:t>doorlock</w:t>
      </w:r>
      <w:proofErr w:type="spellEnd"/>
      <w:r w:rsidR="00B04E64" w:rsidRPr="00B04E64">
        <w:t xml:space="preserve"> which</w:t>
      </w:r>
      <w:r w:rsidR="0017480B">
        <w:t xml:space="preserve"> had</w:t>
      </w:r>
      <w:r w:rsidR="00B04E64" w:rsidRPr="00B04E64">
        <w:t xml:space="preserve"> boasted in </w:t>
      </w:r>
      <w:r w:rsidR="0017480B">
        <w:t xml:space="preserve">its </w:t>
      </w:r>
      <w:r w:rsidR="00B04E64" w:rsidRPr="00B04E64">
        <w:t xml:space="preserve">bank-grade security, </w:t>
      </w:r>
      <w:r w:rsidR="0017480B">
        <w:t xml:space="preserve">and superiority over </w:t>
      </w:r>
      <w:r w:rsidR="00B04E64" w:rsidRPr="00B04E64">
        <w:t>conventional lock</w:t>
      </w:r>
      <w:r w:rsidR="0017480B">
        <w:t>-</w:t>
      </w:r>
      <w:r w:rsidR="00B04E64" w:rsidRPr="00B04E64">
        <w:t>and</w:t>
      </w:r>
      <w:r w:rsidR="0017480B">
        <w:t>-</w:t>
      </w:r>
      <w:r w:rsidR="00B04E64" w:rsidRPr="00B04E64">
        <w:t>key systems. These claimed were however invalidated, as flaws within the smartphone application were discovered</w:t>
      </w:r>
      <w:r w:rsidR="0017480B">
        <w:t xml:space="preserve"> which allowed </w:t>
      </w:r>
      <w:r w:rsidR="00B04E64" w:rsidRPr="00B04E64">
        <w:t xml:space="preserve">control over </w:t>
      </w:r>
      <w:r w:rsidR="0017480B">
        <w:t xml:space="preserve">the </w:t>
      </w:r>
      <w:r w:rsidR="00B04E64" w:rsidRPr="00B04E64">
        <w:t>lock settings</w:t>
      </w:r>
      <w:r w:rsidR="0017480B">
        <w:t xml:space="preserve">, amusingly only being </w:t>
      </w:r>
      <w:r w:rsidR="00B04E64" w:rsidRPr="00B04E64">
        <w:t xml:space="preserve">protected by client-side checks. Consequently, modified request payloads containing elevated authorisation claims would be naively accepted by the server, allowing lock settings to be modified by a guest or </w:t>
      </w:r>
      <w:r w:rsidR="0017480B">
        <w:t xml:space="preserve">other </w:t>
      </w:r>
      <w:r w:rsidR="00B04E64" w:rsidRPr="00B04E64">
        <w:t>user. Furthermore, various debugging menus were present in the production version of the smartphone application, allowing certificate pinning protections to be subverted. In addition, the privacy of the user was also questioned, as it was observed that door lock events and other identifiable information were being transmitted to a logging endpoint.</w:t>
      </w:r>
    </w:p>
    <w:p w14:paraId="4A8F34E2" w14:textId="7A58D9C6" w:rsidR="00B04E64" w:rsidRPr="00B04E64" w:rsidRDefault="00B04E64" w:rsidP="009228BA">
      <w:pPr>
        <w:pStyle w:val="NormalWeb"/>
        <w:jc w:val="both"/>
      </w:pPr>
      <w:r w:rsidRPr="00B04E64">
        <w:t xml:space="preserve">The vulnerabilities in the smart </w:t>
      </w:r>
      <w:proofErr w:type="spellStart"/>
      <w:r w:rsidRPr="00B04E64">
        <w:t>doorlock’s</w:t>
      </w:r>
      <w:proofErr w:type="spellEnd"/>
      <w:r w:rsidRPr="00B04E64">
        <w:t xml:space="preserve"> own product security highlight the importance to verify </w:t>
      </w:r>
      <w:r w:rsidR="0017480B">
        <w:t xml:space="preserve">any </w:t>
      </w:r>
      <w:r w:rsidRPr="00B04E64">
        <w:t>claims that manufacturers may advertise. This study serves as an excellent example</w:t>
      </w:r>
      <w:r w:rsidR="001A6F94">
        <w:t xml:space="preserve"> of</w:t>
      </w:r>
      <w:r w:rsidRPr="00B04E64">
        <w:t xml:space="preserve"> a </w:t>
      </w:r>
      <w:r w:rsidR="001A6F94">
        <w:t>failed</w:t>
      </w:r>
      <w:r w:rsidRPr="00B04E64">
        <w:t xml:space="preserve"> access control system, where </w:t>
      </w:r>
      <w:r w:rsidR="001A6F94">
        <w:t xml:space="preserve">elementary </w:t>
      </w:r>
      <w:r w:rsidRPr="00B04E64">
        <w:t>methods of request tampering</w:t>
      </w:r>
      <w:r w:rsidR="001A6F94">
        <w:t xml:space="preserve"> and </w:t>
      </w:r>
      <w:r w:rsidRPr="00B04E64">
        <w:t xml:space="preserve">hardcoded keys allow for arbitrary privileged control of </w:t>
      </w:r>
      <w:r w:rsidR="001A6F94">
        <w:t>a device</w:t>
      </w:r>
      <w:r w:rsidRPr="00B04E64">
        <w:t>.</w:t>
      </w:r>
      <w:r w:rsidR="001A6F94">
        <w:t xml:space="preserve"> S</w:t>
      </w:r>
      <w:r w:rsidRPr="00B04E64">
        <w:t>ubversion of HTTP Strict Transport Security (HSTS) and certificate pinning policies through system-wide tools</w:t>
      </w:r>
      <w:r w:rsidR="00E10FE5">
        <w:rPr>
          <w:rStyle w:val="FootnoteReference"/>
        </w:rPr>
        <w:footnoteReference w:id="7"/>
      </w:r>
      <w:r w:rsidRPr="00B04E64">
        <w:t>, per-application patching</w:t>
      </w:r>
      <w:r w:rsidR="00E10FE5">
        <w:rPr>
          <w:rStyle w:val="FootnoteReference"/>
        </w:rPr>
        <w:footnoteReference w:id="8"/>
      </w:r>
      <w:r w:rsidRPr="00B04E64">
        <w:t xml:space="preserve"> or accessible debug menus furthermore underlines that certificate pinning should not be relied upon to verify identity nor authority.</w:t>
      </w:r>
    </w:p>
    <w:p w14:paraId="72ECB20B" w14:textId="572F2985" w:rsidR="00B04E64" w:rsidRPr="00B04E64" w:rsidRDefault="00B04E64" w:rsidP="007F2C76">
      <w:pPr>
        <w:pStyle w:val="Heading2"/>
      </w:pPr>
      <w:bookmarkStart w:id="19" w:name="_Toc110817771"/>
      <w:bookmarkStart w:id="20" w:name="_Toc110994396"/>
      <w:r w:rsidRPr="00B04E64">
        <w:t xml:space="preserve">Analysis of similarities in IoT </w:t>
      </w:r>
      <w:proofErr w:type="spellStart"/>
      <w:r w:rsidRPr="00B04E64">
        <w:t>firmware</w:t>
      </w:r>
      <w:r w:rsidR="001A6F94">
        <w:t>s</w:t>
      </w:r>
      <w:bookmarkEnd w:id="19"/>
      <w:bookmarkEnd w:id="20"/>
      <w:proofErr w:type="spellEnd"/>
    </w:p>
    <w:p w14:paraId="7D773811" w14:textId="07411CF3" w:rsidR="00B04E64" w:rsidRPr="00B04E64" w:rsidRDefault="009A3BF4" w:rsidP="002D2756">
      <w:pPr>
        <w:pStyle w:val="NormalWeb"/>
        <w:jc w:val="both"/>
      </w:pPr>
      <w:r>
        <w:fldChar w:fldCharType="begin"/>
      </w:r>
      <w:r w:rsidR="00726A6D">
        <w:instrText xml:space="preserve"> ADDIN EN.CITE &lt;EndNote&gt;&lt;Cite AuthorYear="1"&gt;&lt;Author&gt;Costin&lt;/Author&gt;&lt;Year&gt;2014&lt;/Year&gt;&lt;RecNum&gt;12&lt;/RecNum&gt;&lt;DisplayText&gt;Costin, Zaddach et al. (2014)&lt;/DisplayText&gt;&lt;record&gt;&lt;rec-number&gt;12&lt;/rec-number&gt;&lt;foreign-keys&gt;&lt;key app="EN" db-id="atpdf2spavp9wtertx0vz2e0pp92sepv2sxr" timestamp="1659786526"&gt;12&lt;/key&gt;&lt;/foreign-keys&gt;&lt;ref-type name="Conference Paper"&gt;47&lt;/ref-type&gt;&lt;contributors&gt;&lt;authors&gt;&lt;author&gt;Andrei Costin&lt;/author&gt;&lt;author&gt;Jonas Zaddach&lt;/author&gt;&lt;author&gt;Aurlien Francillon&lt;/author&gt;&lt;author&gt;Davide Balzarotti&lt;/author&gt;&lt;/authors&gt;&lt;/contributors&gt;&lt;auth-address&gt;San Diego, CA&lt;/auth-address&gt;&lt;titles&gt;&lt;title&gt;A Large-Scale Analysis of the Security of Embedded Firmwares&lt;/title&gt;&lt;/titles&gt;&lt;pages&gt;95--110&lt;/pages&gt;&lt;dates&gt;&lt;year&gt;2014&lt;/year&gt;&lt;pub-dates&gt;&lt;date&gt;aug,&lt;/date&gt;&lt;/pub-dates&gt;&lt;/dates&gt;&lt;publisher&gt;USENIX Association&lt;/publisher&gt;&lt;urls&gt;&lt;related-urls&gt;&lt;url&gt;https://www.usenix.org/conference/usenixsecurity14/technical-sessions/presentation/costin&lt;/url&gt;&lt;/related-urls&gt;&lt;/urls&gt;&lt;/record&gt;&lt;/Cite&gt;&lt;/EndNote&gt;</w:instrText>
      </w:r>
      <w:r>
        <w:fldChar w:fldCharType="separate"/>
      </w:r>
      <w:r>
        <w:rPr>
          <w:noProof/>
        </w:rPr>
        <w:t>Costin, Zaddach et al. (2014)</w:t>
      </w:r>
      <w:r>
        <w:fldChar w:fldCharType="end"/>
      </w:r>
      <w:r>
        <w:t xml:space="preserve"> </w:t>
      </w:r>
      <w:r w:rsidR="00B04E64" w:rsidRPr="00B04E64">
        <w:t xml:space="preserve"> performed a broad static </w:t>
      </w:r>
      <w:r w:rsidR="000E4760">
        <w:t xml:space="preserve">firmware </w:t>
      </w:r>
      <w:r w:rsidR="00B04E64" w:rsidRPr="00B04E64">
        <w:t xml:space="preserve">analysis over </w:t>
      </w:r>
      <w:proofErr w:type="gramStart"/>
      <w:r w:rsidR="00B04E64" w:rsidRPr="00B04E64">
        <w:t>a large number of</w:t>
      </w:r>
      <w:proofErr w:type="gramEnd"/>
      <w:r w:rsidR="00B04E64" w:rsidRPr="00B04E64">
        <w:t xml:space="preserve"> firmware images to identify common patterns and similarities between product vendors. During the analysis of the 693 images, 38 new vulnerabilities were discovered, some</w:t>
      </w:r>
      <w:r w:rsidR="000E4760">
        <w:t xml:space="preserve"> of </w:t>
      </w:r>
      <w:r w:rsidR="00B04E64" w:rsidRPr="00B04E64">
        <w:t xml:space="preserve">which were present in </w:t>
      </w:r>
      <w:proofErr w:type="gramStart"/>
      <w:r w:rsidR="00B04E64" w:rsidRPr="00B04E64">
        <w:t>the majority of</w:t>
      </w:r>
      <w:proofErr w:type="gramEnd"/>
      <w:r w:rsidR="00B04E64" w:rsidRPr="00B04E64">
        <w:t xml:space="preserve"> images. </w:t>
      </w:r>
      <w:r w:rsidR="000E4760">
        <w:t xml:space="preserve">Many </w:t>
      </w:r>
      <w:r w:rsidR="00B04E64" w:rsidRPr="00B04E64">
        <w:t xml:space="preserve">hardcoded keys and credentials were also discovered that could render the IoT device or its infrastructural service vulnerable. To facilitate the similarity analysis of firmware images, where per-byte analysis techniques are nonsensical, tools </w:t>
      </w:r>
      <w:r w:rsidR="00B04E64" w:rsidRPr="00680747">
        <w:t xml:space="preserve">like </w:t>
      </w:r>
      <w:hyperlink r:id="rId26">
        <w:proofErr w:type="spellStart"/>
        <w:r w:rsidR="197B1F10" w:rsidRPr="006955BF">
          <w:rPr>
            <w:rStyle w:val="CodeStyleChar"/>
            <w:sz w:val="22"/>
            <w:szCs w:val="22"/>
          </w:rPr>
          <w:t>binwalk</w:t>
        </w:r>
        <w:proofErr w:type="spellEnd"/>
      </w:hyperlink>
      <w:r w:rsidR="00B04E64" w:rsidRPr="00680747">
        <w:t xml:space="preserve">, </w:t>
      </w:r>
      <w:hyperlink r:id="rId27">
        <w:proofErr w:type="spellStart"/>
        <w:r w:rsidR="197B1F10" w:rsidRPr="006955BF">
          <w:rPr>
            <w:rStyle w:val="CodeStyleChar"/>
            <w:sz w:val="22"/>
            <w:szCs w:val="22"/>
          </w:rPr>
          <w:t>ssdeep</w:t>
        </w:r>
        <w:proofErr w:type="spellEnd"/>
      </w:hyperlink>
      <w:r w:rsidR="00B04E64" w:rsidRPr="00680747">
        <w:t xml:space="preserve">, and </w:t>
      </w:r>
      <w:hyperlink r:id="rId28">
        <w:proofErr w:type="spellStart"/>
        <w:r w:rsidR="197B1F10" w:rsidRPr="006955BF">
          <w:rPr>
            <w:rStyle w:val="CodeStyleChar"/>
            <w:sz w:val="22"/>
            <w:szCs w:val="22"/>
          </w:rPr>
          <w:t>sdhash</w:t>
        </w:r>
        <w:proofErr w:type="spellEnd"/>
      </w:hyperlink>
      <w:r w:rsidR="00B04E64" w:rsidRPr="00680747">
        <w:t xml:space="preserve"> were employed - which helped to facilitate file exploration relative to their file type and </w:t>
      </w:r>
      <w:r w:rsidR="00B04E64" w:rsidRPr="00B04E64">
        <w:t xml:space="preserve">architecture. To compare versions of the same binary across different </w:t>
      </w:r>
      <w:proofErr w:type="spellStart"/>
      <w:r w:rsidR="00B04E64" w:rsidRPr="00B04E64">
        <w:t>firmwares</w:t>
      </w:r>
      <w:proofErr w:type="spellEnd"/>
      <w:r w:rsidR="00B04E64" w:rsidRPr="00B04E64">
        <w:t xml:space="preserve">, a tool called </w:t>
      </w:r>
      <w:hyperlink r:id="rId29">
        <w:proofErr w:type="spellStart"/>
        <w:r w:rsidR="197B1F10" w:rsidRPr="006955BF">
          <w:rPr>
            <w:rStyle w:val="CodeStyleChar"/>
            <w:sz w:val="22"/>
            <w:szCs w:val="22"/>
          </w:rPr>
          <w:t>BinDiff</w:t>
        </w:r>
        <w:proofErr w:type="spellEnd"/>
      </w:hyperlink>
      <w:r w:rsidR="00B04E64" w:rsidRPr="00680747">
        <w:t xml:space="preserve"> </w:t>
      </w:r>
      <w:r w:rsidR="00B04E64" w:rsidRPr="00B04E64">
        <w:t xml:space="preserve">was used, which would </w:t>
      </w:r>
      <w:r w:rsidR="000E4760" w:rsidRPr="00B04E64">
        <w:t>compare</w:t>
      </w:r>
      <w:r w:rsidR="000E4760">
        <w:t xml:space="preserve"> the</w:t>
      </w:r>
      <w:r w:rsidR="002D2756">
        <w:t xml:space="preserve"> similarities and differences in</w:t>
      </w:r>
      <w:r w:rsidR="000E4760" w:rsidRPr="00B04E64">
        <w:t xml:space="preserve"> </w:t>
      </w:r>
      <w:r w:rsidR="002D2756">
        <w:t>assembly code and call graphs</w:t>
      </w:r>
      <w:r w:rsidR="00B04E64" w:rsidRPr="00B04E64">
        <w:t>.</w:t>
      </w:r>
    </w:p>
    <w:p w14:paraId="61AEEFEA" w14:textId="6CFD30C3" w:rsidR="00B04E64" w:rsidRPr="00B04E64" w:rsidRDefault="00B04E64" w:rsidP="002D2756">
      <w:pPr>
        <w:pStyle w:val="NormalWeb"/>
        <w:jc w:val="both"/>
      </w:pPr>
      <w:r w:rsidRPr="00B04E64">
        <w:t xml:space="preserve">A large proportion of images shared similarities in code execution graphs, indicating that many vendors had simply reused and repurposed sample code (often available as part of </w:t>
      </w:r>
      <w:r w:rsidR="00680747">
        <w:t xml:space="preserve">the </w:t>
      </w:r>
      <w:r w:rsidRPr="00B04E64">
        <w:t>SDK</w:t>
      </w:r>
      <w:r w:rsidR="00680747">
        <w:t xml:space="preserve"> from a SoC vendor or IoT framework</w:t>
      </w:r>
      <w:r w:rsidRPr="00B04E64">
        <w:t>). Whilst sample code itself is not often vulnerable, given the commonality of other vulnerabilities, concern is raised as to the vendor’s technical capability and understanding of IoT systems and of security. The tools and methods to perform this firmware study are transferable to the scope of this thesis</w:t>
      </w:r>
      <w:r w:rsidR="00680747">
        <w:t>, where static analysis of executable programs can be used to identify vulnerabilities or potential malicious modifications to existing software.</w:t>
      </w:r>
    </w:p>
    <w:p w14:paraId="0F36DB12" w14:textId="77777777" w:rsidR="00B04E64" w:rsidRPr="00B04E64" w:rsidRDefault="00B04E64" w:rsidP="007F2C76">
      <w:pPr>
        <w:pStyle w:val="Heading2"/>
      </w:pPr>
      <w:bookmarkStart w:id="21" w:name="_Toc110817772"/>
      <w:bookmarkStart w:id="22" w:name="_Toc110994397"/>
      <w:r w:rsidRPr="00B04E64">
        <w:t>Side-channel application of LIDAR sensor measurements</w:t>
      </w:r>
      <w:bookmarkEnd w:id="21"/>
      <w:bookmarkEnd w:id="22"/>
    </w:p>
    <w:p w14:paraId="1325229D" w14:textId="6A6DFDB5" w:rsidR="00B04E64" w:rsidRPr="00B04E64" w:rsidRDefault="00B04E64" w:rsidP="002D2756">
      <w:pPr>
        <w:pStyle w:val="NormalWeb"/>
        <w:jc w:val="both"/>
      </w:pPr>
      <w:r w:rsidRPr="00B04E64">
        <w:t xml:space="preserve">As more and more IoT devices become online and sensor data is transmitted around the world, there are growing concerns to thoroughly investigate the extents of what data can be retrieved from the sensors. Given that the outputs of Light Detection and Ranging (LIDAR) sensors are </w:t>
      </w:r>
      <w:r w:rsidR="00680747">
        <w:t xml:space="preserve">reflected </w:t>
      </w:r>
      <w:r w:rsidRPr="00B04E64">
        <w:t xml:space="preserve">intensity </w:t>
      </w:r>
      <w:r w:rsidR="00680747">
        <w:t>values</w:t>
      </w:r>
      <w:r w:rsidRPr="00B04E64">
        <w:t xml:space="preserve"> and distance measurements, </w:t>
      </w:r>
      <w:r w:rsidR="009A3BF4">
        <w:fldChar w:fldCharType="begin"/>
      </w:r>
      <w:r w:rsidR="009A3BF4">
        <w:instrText xml:space="preserve"> ADDIN EN.CITE &lt;EndNote&gt;&lt;Cite AuthorYear="1"&gt;&lt;Author&gt;Wei&lt;/Author&gt;&lt;Year&gt;2015&lt;/Year&gt;&lt;RecNum&gt;13&lt;/RecNum&gt;&lt;DisplayText&gt;Wei, Wang et al. (2015)&lt;/DisplayText&gt;&lt;record&gt;&lt;rec-number&gt;13&lt;/rec-number&gt;&lt;foreign-keys&gt;&lt;key app="EN" db-id="atpdf2spavp9wtertx0vz2e0pp92sepv2sxr" timestamp="1659786526"&gt;13&lt;/key&gt;&lt;/foreign-keys&gt;&lt;ref-type name="Conference Paper"&gt;47&lt;/ref-type&gt;&lt;contributors&gt;&lt;authors&gt;&lt;author&gt;Teng Wei&lt;/author&gt;&lt;author&gt;Shu Wang&lt;/author&gt;&lt;author&gt;Anfu Zhou&lt;/author&gt;&lt;author&gt;Xinyu Zhang&lt;/author&gt;&lt;/authors&gt;&lt;/contributors&gt;&lt;titles&gt;&lt;title&gt;Acoustic Eavesdropping through Wireless Vibrometry&lt;/title&gt;&lt;secondary-title&gt;Proceedings of the 21st Annual International Conference on Mobile Computing and Networking&lt;/secondary-title&gt;&lt;/titles&gt;&lt;pages&gt;130–141 , numpages = 12&lt;/pages&gt;&lt;keywords&gt;&lt;keyword&gt;acoustic-radio transformation, acoustic eavesdropping, wifi devices&lt;/keyword&gt;&lt;/keywords&gt;&lt;dates&gt;&lt;year&gt;2015&lt;/year&gt;&lt;/dates&gt;&lt;publisher&gt;Association for Computing Machinery&lt;/publisher&gt;&lt;urls&gt;&lt;related-urls&gt;&lt;url&gt;https://doi.org/10.1145/2789168.2790119&lt;/url&gt;&lt;/related-urls&gt;&lt;/urls&gt;&lt;custom1&gt;{New York, NY, USA}&lt;/custom1&gt;&lt;electronic-resource-num&gt;10.1145/2789168.2790119&lt;/electronic-resource-num&gt;&lt;/record&gt;&lt;/Cite&gt;&lt;/EndNote&gt;</w:instrText>
      </w:r>
      <w:r w:rsidR="009A3BF4">
        <w:fldChar w:fldCharType="separate"/>
      </w:r>
      <w:r w:rsidR="009A3BF4">
        <w:rPr>
          <w:noProof/>
        </w:rPr>
        <w:t>Wei, Wang et al. (2015)</w:t>
      </w:r>
      <w:r w:rsidR="009A3BF4">
        <w:fldChar w:fldCharType="end"/>
      </w:r>
      <w:r w:rsidR="009A3BF4">
        <w:t xml:space="preserve"> </w:t>
      </w:r>
      <w:r w:rsidRPr="00B04E64">
        <w:t xml:space="preserve">developed a method to translate the intensity readings from the LIDAR sensor back into audio </w:t>
      </w:r>
      <w:r w:rsidR="003610C0">
        <w:t>signals</w:t>
      </w:r>
      <w:r w:rsidRPr="00B04E64">
        <w:t xml:space="preserve">, when the LIDAR sensor was directed towards a surface near an audio source. This allowed speech to be identified from micro-vibrations within objects, raising concern regarding the privacy and confidentiality of </w:t>
      </w:r>
      <w:r w:rsidR="003610C0">
        <w:t>conversations held within</w:t>
      </w:r>
      <w:r w:rsidRPr="00B04E64">
        <w:t xml:space="preserve"> a sound-proof room.</w:t>
      </w:r>
    </w:p>
    <w:p w14:paraId="12ADA7EC" w14:textId="241CF5D3" w:rsidR="00B04E64" w:rsidRPr="00B04E64" w:rsidRDefault="00B04E64" w:rsidP="002D2756">
      <w:pPr>
        <w:pStyle w:val="NormalWeb"/>
        <w:jc w:val="both"/>
      </w:pPr>
      <w:r w:rsidRPr="00B04E64">
        <w:t xml:space="preserve">This research has since been continued and tested on robot vacuum cleaners which too incorporate LIDAR sensors intended for spatial mapping. </w:t>
      </w:r>
      <w:r w:rsidR="003610C0" w:rsidRPr="00B04E64">
        <w:t xml:space="preserve">In the application of a robotic vacuum cleaner, light intensity values are considered a side-channel concern as those readings are not required for the operation of a vacuum cleaner. </w:t>
      </w:r>
      <w:r w:rsidRPr="00B04E64">
        <w:t xml:space="preserve">As general off-the-shelf LIDAR sensor units </w:t>
      </w:r>
      <w:r w:rsidR="003610C0">
        <w:t xml:space="preserve">(capable of reading such light intensity values) </w:t>
      </w:r>
      <w:r w:rsidRPr="00B04E64">
        <w:t>are used within vacuum cleaners,</w:t>
      </w:r>
      <w:r w:rsidR="003610C0">
        <w:t xml:space="preserve"> this technique could be also applied to </w:t>
      </w:r>
      <w:r w:rsidRPr="00B04E64">
        <w:t>detect speech and sound</w:t>
      </w:r>
      <w:r w:rsidR="009A3BF4">
        <w:t xml:space="preserve"> </w:t>
      </w:r>
      <w:r w:rsidR="009A3BF4">
        <w:fldChar w:fldCharType="begin"/>
      </w:r>
      <w:r w:rsidR="009A3BF4">
        <w:instrText xml:space="preserve"> ADDIN EN.CITE &lt;EndNote&gt;&lt;Cite&gt;&lt;Author&gt;Sriram&lt;/Author&gt;&lt;Year&gt;2020&lt;/Year&gt;&lt;RecNum&gt;14&lt;/RecNum&gt;&lt;DisplayText&gt;(Sriram, Xiang et al. 2020)&lt;/DisplayText&gt;&lt;record&gt;&lt;rec-number&gt;14&lt;/rec-number&gt;&lt;foreign-keys&gt;&lt;key app="EN" db-id="atpdf2spavp9wtertx0vz2e0pp92sepv2sxr" timestamp="1659786526"&gt;14&lt;/key&gt;&lt;/foreign-keys&gt;&lt;ref-type name="Conference Paper"&gt;47&lt;/ref-type&gt;&lt;contributors&gt;&lt;authors&gt;&lt;author&gt;Sami Sriram&lt;/author&gt;&lt;author&gt;Tan Sean Rui Xiang&lt;/author&gt;&lt;author&gt;Dai Yimin&lt;/author&gt;&lt;author&gt;Roy Nirupam&lt;/author&gt;&lt;author&gt;Han Jun&lt;/author&gt;&lt;/authors&gt;&lt;/contributors&gt;&lt;titles&gt;&lt;title&gt;LidarPhone: Acoustic Eavesdropping Using a Lidar Sensor: Poster Abstract&lt;/title&gt;&lt;secondary-title&gt;Proceedings of the 18th Conference on Embedded Networked Sensor Systems&lt;/secondary-title&gt;&lt;/titles&gt;&lt;pages&gt;701–702 , numpages = 2&lt;/pages&gt;&lt;keywords&gt;&lt;keyword&gt;eavesdropping, acoustic side-channel, lidar&lt;/keyword&gt;&lt;/keywords&gt;&lt;dates&gt;&lt;year&gt;2020&lt;/year&gt;&lt;/dates&gt;&lt;publisher&gt;Association for Computing Machinery&lt;/publisher&gt;&lt;urls&gt;&lt;related-urls&gt;&lt;url&gt;https://doi.org/10.1145/3384419.3430430&lt;/url&gt;&lt;/related-urls&gt;&lt;/urls&gt;&lt;custom1&gt;{New York, NY, USA}&lt;/custom1&gt;&lt;electronic-resource-num&gt;10.1145/3384419.3430430&lt;/electronic-resource-num&gt;&lt;/record&gt;&lt;/Cite&gt;&lt;/EndNote&gt;</w:instrText>
      </w:r>
      <w:r w:rsidR="009A3BF4">
        <w:fldChar w:fldCharType="separate"/>
      </w:r>
      <w:r w:rsidR="009A3BF4">
        <w:rPr>
          <w:noProof/>
        </w:rPr>
        <w:t>(Sriram, Xiang et al. 2020)</w:t>
      </w:r>
      <w:r w:rsidR="009A3BF4">
        <w:fldChar w:fldCharType="end"/>
      </w:r>
      <w:r w:rsidRPr="00B04E64">
        <w:t xml:space="preserve">. Despite </w:t>
      </w:r>
      <w:r w:rsidR="003610C0">
        <w:t xml:space="preserve">the </w:t>
      </w:r>
      <w:r w:rsidRPr="00B04E64">
        <w:t xml:space="preserve">limitations of sampling </w:t>
      </w:r>
      <w:r w:rsidR="003610C0">
        <w:t xml:space="preserve">light </w:t>
      </w:r>
      <w:r w:rsidRPr="00B04E64">
        <w:t>intensity values on a vacuum cleaner (</w:t>
      </w:r>
      <w:proofErr w:type="gramStart"/>
      <w:r w:rsidRPr="00B04E64">
        <w:t>i.e.</w:t>
      </w:r>
      <w:proofErr w:type="gramEnd"/>
      <w:r w:rsidRPr="00B04E64">
        <w:t xml:space="preserve"> accounting for the continuous rotation of the LIDAR sensor and </w:t>
      </w:r>
      <w:r w:rsidR="003610C0">
        <w:t xml:space="preserve">audible </w:t>
      </w:r>
      <w:r w:rsidRPr="00B04E64">
        <w:t xml:space="preserve">noise floor as a result of the vacuum engine), a </w:t>
      </w:r>
      <w:r w:rsidR="003610C0">
        <w:t xml:space="preserve">high </w:t>
      </w:r>
      <w:r w:rsidRPr="00B04E64">
        <w:t xml:space="preserve">classification accuracy of 91% was </w:t>
      </w:r>
      <w:r w:rsidR="003610C0">
        <w:t xml:space="preserve">still </w:t>
      </w:r>
      <w:r w:rsidRPr="00B04E64">
        <w:t xml:space="preserve">achieved when extracting sensitive data </w:t>
      </w:r>
      <w:r w:rsidR="003610C0">
        <w:t xml:space="preserve">from speech </w:t>
      </w:r>
      <w:r w:rsidRPr="00B04E64">
        <w:t>such as digits of a credit card.</w:t>
      </w:r>
    </w:p>
    <w:p w14:paraId="2B0FB5C5" w14:textId="0DFCC043" w:rsidR="00B04E64" w:rsidRPr="00B04E64" w:rsidRDefault="00B04E64" w:rsidP="002D2756">
      <w:pPr>
        <w:pStyle w:val="NormalWeb"/>
        <w:jc w:val="both"/>
      </w:pPr>
      <w:r w:rsidRPr="00B04E64">
        <w:t xml:space="preserve">Whilst this thesis will not pursue the exploration of sensor data analysis, these two studies offer potential future research areas on privacy concerns surrounding robot vacuum cleaners, as newer revisions of </w:t>
      </w:r>
      <w:r w:rsidRPr="00C10E31">
        <w:t>smart</w:t>
      </w:r>
      <w:r w:rsidRPr="00B04E64">
        <w:t xml:space="preserve"> devices become continually equipped with more accurate and feature-rich sensor</w:t>
      </w:r>
      <w:r w:rsidR="003610C0">
        <w:t>s</w:t>
      </w:r>
      <w:r w:rsidRPr="00B04E64">
        <w:t>.</w:t>
      </w:r>
    </w:p>
    <w:p w14:paraId="14BD006A" w14:textId="77777777" w:rsidR="00B04E64" w:rsidRPr="00B04E64" w:rsidRDefault="00B04E64" w:rsidP="007F2C76">
      <w:pPr>
        <w:pStyle w:val="Heading2"/>
      </w:pPr>
      <w:bookmarkStart w:id="23" w:name="_Toc110817773"/>
      <w:bookmarkStart w:id="24" w:name="_Toc110994398"/>
      <w:r w:rsidRPr="00B04E64">
        <w:t>Shell access via sideloaded media</w:t>
      </w:r>
      <w:bookmarkEnd w:id="23"/>
      <w:bookmarkEnd w:id="24"/>
    </w:p>
    <w:p w14:paraId="31C59EAD" w14:textId="6B3CF2AF" w:rsidR="00B04E64" w:rsidRPr="00B04E64" w:rsidRDefault="00B04E64" w:rsidP="008A582C">
      <w:pPr>
        <w:pStyle w:val="NormalWeb"/>
        <w:jc w:val="both"/>
      </w:pPr>
      <w:r w:rsidRPr="00B04E64">
        <w:t xml:space="preserve">Often as a necessary preliminary step to further research, modification and integration of proprietary technologies, many device </w:t>
      </w:r>
      <w:r w:rsidR="00D52D2A">
        <w:t>root</w:t>
      </w:r>
      <w:r w:rsidRPr="00B04E64">
        <w:t>ing methods (</w:t>
      </w:r>
      <w:proofErr w:type="spellStart"/>
      <w:r w:rsidRPr="00B04E64">
        <w:t>i.e</w:t>
      </w:r>
      <w:proofErr w:type="spellEnd"/>
      <w:r w:rsidRPr="00B04E64">
        <w:t xml:space="preserve"> ways to gain elevated access to a device) have been publicly disclosed on the internet. Commonly, devices</w:t>
      </w:r>
      <w:r w:rsidR="00F23B34">
        <w:t xml:space="preserve"> which are not </w:t>
      </w:r>
      <w:r w:rsidRPr="00B04E64">
        <w:t xml:space="preserve">expected to have internet connectivity may provide offline firmware upgrade functionality by executing a script or booting from some form of removable flash memory such as a microSD </w:t>
      </w:r>
      <w:r w:rsidR="00F23B34">
        <w:t>or</w:t>
      </w:r>
      <w:r w:rsidRPr="00B04E64">
        <w:t xml:space="preserve"> SD card.</w:t>
      </w:r>
      <w:r w:rsidR="009A3BF4">
        <w:t xml:space="preserve"> </w:t>
      </w:r>
      <w:r w:rsidR="009A3BF4">
        <w:fldChar w:fldCharType="begin"/>
      </w:r>
      <w:r w:rsidR="00726A6D">
        <w:instrText xml:space="preserve"> ADDIN EN.CITE &lt;EndNote&gt;&lt;Cite AuthorYear="1"&gt;&lt;Author&gt;Kotlyar&lt;/Author&gt;&lt;Year&gt;2017&lt;/Year&gt;&lt;RecNum&gt;8&lt;/RecNum&gt;&lt;DisplayText&gt;Kotlyar (2017)&lt;/DisplayText&gt;&lt;record&gt;&lt;rec-number&gt;8&lt;/rec-number&gt;&lt;foreign-keys&gt;&lt;key app="EN" db-id="atpdf2spavp9wtertx0vz2e0pp92sepv2sxr" timestamp="1659786526"&gt;8&lt;/key&gt;&lt;/foreign-keys&gt;&lt;ref-type name="Computer Program"&gt;9&lt;/ref-type&gt;&lt;contributors&gt;&lt;authors&gt;&lt;author&gt;Elias Kotlyar&lt;/author&gt;&lt;/authors&gt;&lt;/contributors&gt;&lt;titles&gt;&lt;title&gt;Xiaomi DaFang Hacks&lt;/title&gt;&lt;/titles&gt;&lt;dates&gt;&lt;year&gt;2017&lt;/year&gt;&lt;/dates&gt;&lt;urls&gt;&lt;related-urls&gt;&lt;url&gt;https://github.com/EliasKotlyar/Xiaomi-Dafang-Hacks ,&lt;/url&gt;&lt;/related-urls&gt;&lt;/urls&gt;&lt;/record&gt;&lt;/Cite&gt;&lt;/EndNote&gt;</w:instrText>
      </w:r>
      <w:r w:rsidR="009A3BF4">
        <w:fldChar w:fldCharType="separate"/>
      </w:r>
      <w:r w:rsidR="009A3BF4">
        <w:rPr>
          <w:noProof/>
        </w:rPr>
        <w:t>Kotlyar (2017)</w:t>
      </w:r>
      <w:r w:rsidR="009A3BF4">
        <w:fldChar w:fldCharType="end"/>
      </w:r>
      <w:r w:rsidRPr="00B04E64">
        <w:t xml:space="preserve"> demonstrated the ability for the inexpensive </w:t>
      </w:r>
      <w:r w:rsidRPr="008A582C">
        <w:rPr>
          <w:i/>
          <w:iCs/>
        </w:rPr>
        <w:t xml:space="preserve">Xiaomi </w:t>
      </w:r>
      <w:proofErr w:type="spellStart"/>
      <w:r w:rsidRPr="008A582C">
        <w:rPr>
          <w:i/>
          <w:iCs/>
        </w:rPr>
        <w:t>Dafang</w:t>
      </w:r>
      <w:proofErr w:type="spellEnd"/>
      <w:r w:rsidR="00F23B34" w:rsidRPr="008A582C">
        <w:rPr>
          <w:i/>
          <w:iCs/>
        </w:rPr>
        <w:t xml:space="preserve"> </w:t>
      </w:r>
      <w:r w:rsidRPr="008A582C">
        <w:rPr>
          <w:i/>
          <w:iCs/>
        </w:rPr>
        <w:t>Camera</w:t>
      </w:r>
      <w:r w:rsidRPr="00B04E64">
        <w:t xml:space="preserve"> to boot into a custom </w:t>
      </w:r>
      <w:r w:rsidRPr="00F23B34">
        <w:t xml:space="preserve">alternate </w:t>
      </w:r>
      <w:r w:rsidRPr="006955BF">
        <w:rPr>
          <w:rStyle w:val="CodeStyleChar"/>
          <w:sz w:val="22"/>
          <w:szCs w:val="22"/>
        </w:rPr>
        <w:t>u-boot</w:t>
      </w:r>
      <w:r w:rsidRPr="00F23B34">
        <w:t xml:space="preserve"> </w:t>
      </w:r>
      <w:r w:rsidRPr="00B04E64">
        <w:t xml:space="preserve">bootloader </w:t>
      </w:r>
      <w:r w:rsidR="00F23B34">
        <w:t xml:space="preserve">that was </w:t>
      </w:r>
      <w:r w:rsidRPr="00B04E64">
        <w:t xml:space="preserve">flashed onto a microSD card. </w:t>
      </w:r>
      <w:r w:rsidR="003E6409">
        <w:t xml:space="preserve">Upon detection of a firmware-like storage medium, </w:t>
      </w:r>
      <w:r w:rsidRPr="00B04E64">
        <w:t xml:space="preserve">the </w:t>
      </w:r>
      <w:r w:rsidR="003E6409">
        <w:t xml:space="preserve">device executed the contents of the microSD card, and booted into </w:t>
      </w:r>
      <w:r w:rsidRPr="00B04E64">
        <w:t xml:space="preserve">shell instead of the original entry-point script, effectively rooting the device. </w:t>
      </w:r>
      <w:proofErr w:type="spellStart"/>
      <w:r w:rsidRPr="00B04E64">
        <w:t>Kotlyar</w:t>
      </w:r>
      <w:proofErr w:type="spellEnd"/>
      <w:r w:rsidRPr="00B04E64">
        <w:t xml:space="preserve"> was then able to dump the firmware, later producing a custom firmware release that did not rely on the vendor’s cloud infrastructure.</w:t>
      </w:r>
    </w:p>
    <w:p w14:paraId="05652739" w14:textId="6E76E612" w:rsidR="00B04E64" w:rsidRPr="00B04E64" w:rsidRDefault="00B04E64" w:rsidP="008A582C">
      <w:pPr>
        <w:pStyle w:val="NormalWeb"/>
        <w:jc w:val="both"/>
      </w:pPr>
      <w:r w:rsidRPr="00B04E64">
        <w:t xml:space="preserve">Through the subversion of interrupting the default boot sequence, </w:t>
      </w:r>
      <w:r w:rsidR="008A582C">
        <w:t>resultant shell access</w:t>
      </w:r>
      <w:r w:rsidRPr="00B04E64">
        <w:t xml:space="preserve"> allowed for the development and release of decoupled software. Whilst the exact rooting steps are unlikely to be directly transferable to other devices, the idea of obtaining elevated access via sideloading techniques is an important method to investigate.</w:t>
      </w:r>
      <w:r w:rsidR="003E6409">
        <w:t xml:space="preserve"> Throughout the course of the thesis, we attempted to gain shell access via sideloading methods</w:t>
      </w:r>
      <w:r w:rsidR="008A582C">
        <w:t>, but were unsuccessful.</w:t>
      </w:r>
    </w:p>
    <w:p w14:paraId="197E610C" w14:textId="563E1B74" w:rsidR="00B04E64" w:rsidRPr="00726A6D" w:rsidRDefault="00B04E64" w:rsidP="007F2C76">
      <w:pPr>
        <w:pStyle w:val="Heading2"/>
      </w:pPr>
      <w:bookmarkStart w:id="25" w:name="_Toc110817774"/>
      <w:bookmarkStart w:id="26" w:name="_Toc110994399"/>
      <w:r w:rsidRPr="00726A6D">
        <w:t>Shell access via BGA pin shorting</w:t>
      </w:r>
      <w:bookmarkEnd w:id="25"/>
      <w:bookmarkEnd w:id="26"/>
    </w:p>
    <w:p w14:paraId="470B3073" w14:textId="4069DAC2" w:rsidR="00B04E64" w:rsidRPr="00B04E64" w:rsidRDefault="00B04E64" w:rsidP="008A582C">
      <w:pPr>
        <w:pStyle w:val="NormalWeb"/>
        <w:jc w:val="both"/>
      </w:pPr>
      <w:r w:rsidRPr="00B04E64">
        <w:t xml:space="preserve">For devices that do not automatically boot into removable media, methods have been discovered to force certain SoC’s to enter a recovery or fallback mode. </w:t>
      </w:r>
      <w:proofErr w:type="spellStart"/>
      <w:r w:rsidRPr="00B04E64">
        <w:t>Allwinner</w:t>
      </w:r>
      <w:proofErr w:type="spellEnd"/>
      <w:r w:rsidRPr="00B04E64">
        <w:t>-based SoCs implement a mode known as “FEL” that can be entered by pulling a certain pin LOW during boot</w:t>
      </w:r>
      <w:r w:rsidR="00E10FE5">
        <w:rPr>
          <w:rStyle w:val="FootnoteReference"/>
        </w:rPr>
        <w:footnoteReference w:id="9"/>
      </w:r>
      <w:r w:rsidRPr="00B04E64">
        <w:t>, which allows device manufacturers to perform initial image flashing and bootloader configuration. For developers and hardware hackers, FEL mode allows users to modify the boot environment to execute a shell, allowing for further post-exploitation methods and firmware dumping / analysis.</w:t>
      </w:r>
    </w:p>
    <w:p w14:paraId="134E7FC6" w14:textId="3DCD359C" w:rsidR="00B04E64" w:rsidRDefault="00B04E64" w:rsidP="008A582C">
      <w:pPr>
        <w:pStyle w:val="NormalWeb"/>
        <w:jc w:val="both"/>
      </w:pPr>
      <w:r w:rsidRPr="00B04E64">
        <w:t xml:space="preserve">It is noted that FEL mode can also be entered if the SoC fails to successfully launch the bootloader. </w:t>
      </w:r>
      <w:r w:rsidR="009A3BF4">
        <w:fldChar w:fldCharType="begin"/>
      </w:r>
      <w:r w:rsidR="00726A6D">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rsidR="009A3BF4">
        <w:fldChar w:fldCharType="separate"/>
      </w:r>
      <w:r w:rsidR="009A3BF4">
        <w:rPr>
          <w:noProof/>
        </w:rPr>
        <w:t>Giese (2019)</w:t>
      </w:r>
      <w:r w:rsidR="009A3BF4">
        <w:fldChar w:fldCharType="end"/>
      </w:r>
      <w:r w:rsidR="009A3BF4">
        <w:t xml:space="preserve"> </w:t>
      </w:r>
      <w:r w:rsidRPr="00B04E64">
        <w:t xml:space="preserve">identified this fact and exploited the physical pin layout of the </w:t>
      </w:r>
      <w:proofErr w:type="spellStart"/>
      <w:r w:rsidRPr="00137FB4">
        <w:rPr>
          <w:i/>
          <w:iCs/>
        </w:rPr>
        <w:t>Allwinner</w:t>
      </w:r>
      <w:proofErr w:type="spellEnd"/>
      <w:r w:rsidRPr="00137FB4">
        <w:rPr>
          <w:i/>
          <w:iCs/>
        </w:rPr>
        <w:t xml:space="preserve"> R16</w:t>
      </w:r>
      <w:r w:rsidRPr="00B04E64">
        <w:t xml:space="preserve"> BGA package, where the data pins connecting the SoC to the (e)MMC chips (where the bootloader is stored) were on the physical perimeter of the </w:t>
      </w:r>
      <w:proofErr w:type="spellStart"/>
      <w:r w:rsidRPr="00B04E64">
        <w:t>SoC.</w:t>
      </w:r>
      <w:proofErr w:type="spellEnd"/>
      <w:r w:rsidRPr="00B04E64">
        <w:t xml:space="preserve"> By sliding a piece of aluminium foil between the circuit board and the solder plane of the SoC, the electrically conductive aluminium foil could momentarily short the data pins long enough to cause the bootloader read operation to corrupt and fail, hence booting into FEL mode and eventually gaining shell access. This method is favourable when compared to pulling the FEL pin low during boot - as access to the FEL pin would require the desoldering and removal of the SoC from a circuit board - which can be tedious and </w:t>
      </w:r>
      <w:r w:rsidR="00C10E31">
        <w:t>prone to mistake and irreversible damage.</w:t>
      </w:r>
    </w:p>
    <w:p w14:paraId="45889A28" w14:textId="7B0B126A" w:rsidR="00B04E64" w:rsidRPr="00B04E64" w:rsidRDefault="00B04E64" w:rsidP="008A582C">
      <w:pPr>
        <w:pStyle w:val="NormalWeb"/>
        <w:jc w:val="both"/>
      </w:pPr>
      <w:r w:rsidRPr="00B04E64">
        <w:t xml:space="preserve">Through this hardware fault injection technique of shorting data pins during boot, Giese was able to successfully gain access to a shell on </w:t>
      </w:r>
      <w:proofErr w:type="spellStart"/>
      <w:r w:rsidRPr="00B04E64">
        <w:t>Roborock’s</w:t>
      </w:r>
      <w:proofErr w:type="spellEnd"/>
      <w:r w:rsidRPr="00B04E64">
        <w:t xml:space="preserve"> first robot vacuum cleaner (</w:t>
      </w:r>
      <w:r w:rsidRPr="00137FB4">
        <w:rPr>
          <w:i/>
          <w:iCs/>
        </w:rPr>
        <w:t>Mi Robot Vacuum Cleaner</w:t>
      </w:r>
      <w:r w:rsidRPr="00B04E64">
        <w:t xml:space="preserve">). </w:t>
      </w:r>
      <w:r w:rsidR="00C10E31">
        <w:t xml:space="preserve">On a different vacuum cleaner (the </w:t>
      </w:r>
      <w:proofErr w:type="spellStart"/>
      <w:r w:rsidR="00C10E31">
        <w:t>Roborock</w:t>
      </w:r>
      <w:proofErr w:type="spellEnd"/>
      <w:r w:rsidR="00C10E31">
        <w:t xml:space="preserve"> S7), </w:t>
      </w:r>
      <w:r w:rsidRPr="00B04E64">
        <w:t xml:space="preserve">Giese </w:t>
      </w:r>
      <w:r w:rsidR="00C10E31">
        <w:t xml:space="preserve">noted that </w:t>
      </w:r>
      <w:r w:rsidRPr="00B04E64">
        <w:t xml:space="preserve">test pad </w:t>
      </w:r>
      <w:r w:rsidRPr="006955BF">
        <w:rPr>
          <w:rStyle w:val="CodeStyleChar"/>
          <w:sz w:val="22"/>
          <w:szCs w:val="22"/>
        </w:rPr>
        <w:t>TPA17</w:t>
      </w:r>
      <w:r w:rsidRPr="00137FB4">
        <w:rPr>
          <w:sz w:val="28"/>
          <w:szCs w:val="28"/>
        </w:rPr>
        <w:t xml:space="preserve"> </w:t>
      </w:r>
      <w:r w:rsidR="00C10E31">
        <w:t xml:space="preserve">on the circuit board was </w:t>
      </w:r>
      <w:r w:rsidRPr="00B04E64">
        <w:t xml:space="preserve">connected to the </w:t>
      </w:r>
      <w:r w:rsidR="00C10E31">
        <w:t xml:space="preserve">SoC’s </w:t>
      </w:r>
      <w:r w:rsidRPr="00B04E64">
        <w:t xml:space="preserve">FEL pin - allowing FEL mode to be entered </w:t>
      </w:r>
      <w:r w:rsidR="00C10E31">
        <w:t xml:space="preserve">by usual means </w:t>
      </w:r>
      <w:r w:rsidRPr="00B04E64">
        <w:t xml:space="preserve">without </w:t>
      </w:r>
      <w:r w:rsidR="00C10E31">
        <w:t xml:space="preserve">needing to </w:t>
      </w:r>
      <w:r w:rsidRPr="00B04E64">
        <w:t>perform</w:t>
      </w:r>
      <w:r w:rsidR="00C10E31">
        <w:t xml:space="preserve"> </w:t>
      </w:r>
      <w:r w:rsidRPr="00B04E64">
        <w:t>a hardware fault injection.</w:t>
      </w:r>
    </w:p>
    <w:p w14:paraId="1712D7E0" w14:textId="12CAB319" w:rsidR="00B04E64" w:rsidRPr="00B04E64" w:rsidRDefault="00B04E64" w:rsidP="007F2C76">
      <w:pPr>
        <w:pStyle w:val="Heading2"/>
      </w:pPr>
      <w:bookmarkStart w:id="27" w:name="_Toc110817775"/>
      <w:bookmarkStart w:id="28" w:name="_Toc110994400"/>
      <w:r w:rsidRPr="00B04E64">
        <w:t>Hardware based extraction of flash memory</w:t>
      </w:r>
      <w:bookmarkEnd w:id="27"/>
      <w:bookmarkEnd w:id="28"/>
    </w:p>
    <w:p w14:paraId="48F057E8" w14:textId="680057EA" w:rsidR="00B04E64" w:rsidRPr="00B04E64" w:rsidRDefault="00B04E64" w:rsidP="008A582C">
      <w:pPr>
        <w:pStyle w:val="NormalWeb"/>
        <w:jc w:val="both"/>
      </w:pPr>
      <w:r w:rsidRPr="00B04E64">
        <w:t>In situations where no provisions exist to programmatically extract stored data from a system (</w:t>
      </w:r>
      <w:proofErr w:type="gramStart"/>
      <w:r w:rsidRPr="00B04E64">
        <w:t>i.e.</w:t>
      </w:r>
      <w:proofErr w:type="gramEnd"/>
      <w:r w:rsidRPr="00B04E64">
        <w:t xml:space="preserve"> shell access to perform disk imaging), hardware devices known as flash programmers can be used; designed to read </w:t>
      </w:r>
      <w:r w:rsidR="00C10E31">
        <w:t xml:space="preserve">from </w:t>
      </w:r>
      <w:r w:rsidRPr="00B04E64">
        <w:t>and write data on</w:t>
      </w:r>
      <w:r w:rsidR="00C10E31">
        <w:t>to</w:t>
      </w:r>
      <w:r w:rsidRPr="00B04E64">
        <w:t xml:space="preserve"> flash chips. Flash programmers </w:t>
      </w:r>
      <w:r w:rsidR="00C10E31">
        <w:t xml:space="preserve">incur </w:t>
      </w:r>
      <w:r w:rsidRPr="00B04E64">
        <w:t xml:space="preserve">a high cost overhead, as they are rather </w:t>
      </w:r>
      <w:r w:rsidR="00C10E31">
        <w:t xml:space="preserve">expensive </w:t>
      </w:r>
      <w:r w:rsidRPr="00B04E64">
        <w:t xml:space="preserve">and only work with specific models and/or types of flash chips; rendering it infeasible to own a specific flash programmer for </w:t>
      </w:r>
      <w:r w:rsidR="00C10E31">
        <w:t>every type</w:t>
      </w:r>
      <w:r w:rsidRPr="00B04E64">
        <w:t xml:space="preserve"> of flash chip. </w:t>
      </w:r>
      <w:r w:rsidR="009A3BF4">
        <w:fldChar w:fldCharType="begin"/>
      </w:r>
      <w:r w:rsidR="00726A6D">
        <w:instrText xml:space="preserve"> ADDIN EN.CITE &lt;EndNote&gt;&lt;Cite AuthorYear="1"&gt;&lt;Author&gt;Jimenez&lt;/Author&gt;&lt;Year&gt;2016&lt;/Year&gt;&lt;RecNum&gt;10&lt;/RecNum&gt;&lt;DisplayText&gt;Jimenez (2016)&lt;/DisplayText&gt;&lt;record&gt;&lt;rec-number&gt;10&lt;/rec-number&gt;&lt;foreign-keys&gt;&lt;key app="EN" db-id="atpdf2spavp9wtertx0vz2e0pp92sepv2sxr" timestamp="1659786526"&gt;10&lt;/key&gt;&lt;/foreign-keys&gt;&lt;ref-type name="Web Page"&gt;12&lt;/ref-type&gt;&lt;contributors&gt;&lt;authors&gt;&lt;author&gt;Juan Carlos Jimenez&lt;/author&gt;&lt;/authors&gt;&lt;/contributors&gt;&lt;titles&gt;&lt;title&gt;Practical Reverse Engineering - Dumping the Flash&lt;/title&gt;&lt;/titles&gt;&lt;dates&gt;&lt;year&gt;2016&lt;/year&gt;&lt;pub-dates&gt;&lt;date&gt;2016-06-08&lt;/date&gt;&lt;/pub-dates&gt;&lt;/dates&gt;&lt;urls&gt;&lt;related-urls&gt;&lt;url&gt;https://jcjc-dev.com/2016/06/08/reversing-huawei-4-dumping-flash/ ,&lt;/url&gt;&lt;/related-urls&gt;&lt;/urls&gt;&lt;/record&gt;&lt;/Cite&gt;&lt;/EndNote&gt;</w:instrText>
      </w:r>
      <w:r w:rsidR="009A3BF4">
        <w:fldChar w:fldCharType="separate"/>
      </w:r>
      <w:r w:rsidR="00933E8E">
        <w:rPr>
          <w:noProof/>
        </w:rPr>
        <w:t>Jimenez (2016)</w:t>
      </w:r>
      <w:r w:rsidR="009A3BF4">
        <w:fldChar w:fldCharType="end"/>
      </w:r>
      <w:r w:rsidR="009A3BF4">
        <w:t xml:space="preserve"> </w:t>
      </w:r>
      <w:r w:rsidRPr="00B04E64">
        <w:t>points out that a Raspberry Pi could be used as an affordable budget solution when paired with open</w:t>
      </w:r>
      <w:r w:rsidR="00C10E31">
        <w:t>-</w:t>
      </w:r>
      <w:r w:rsidRPr="00B04E64">
        <w:t>source flash programming software like</w:t>
      </w:r>
      <w:r w:rsidRPr="00C10E31">
        <w:t xml:space="preserve"> </w:t>
      </w:r>
      <w:hyperlink r:id="rId30" w:history="1">
        <w:proofErr w:type="spellStart"/>
        <w:r w:rsidRPr="006955BF">
          <w:rPr>
            <w:rStyle w:val="CodeStyleChar"/>
            <w:sz w:val="22"/>
            <w:szCs w:val="22"/>
          </w:rPr>
          <w:t>flashrom</w:t>
        </w:r>
        <w:proofErr w:type="spellEnd"/>
      </w:hyperlink>
      <w:r w:rsidRPr="00B04E64">
        <w:t>.</w:t>
      </w:r>
    </w:p>
    <w:p w14:paraId="47694D93" w14:textId="290642A7" w:rsidR="00B04E64" w:rsidRPr="00B04E64" w:rsidRDefault="00B04E64" w:rsidP="008A582C">
      <w:pPr>
        <w:pStyle w:val="NormalWeb"/>
        <w:jc w:val="both"/>
      </w:pPr>
      <w:r w:rsidRPr="00B04E64">
        <w:t>It is noted that the process of hardware flash chip dumping is not feasible in the scope of this thesis due to resource</w:t>
      </w:r>
      <w:r w:rsidR="00C10E31">
        <w:t xml:space="preserve"> and cost</w:t>
      </w:r>
      <w:r w:rsidRPr="00B04E64">
        <w:t xml:space="preserve"> constraints of not possessing a suitable flash programmer, as well as the risk associated with hardware-based methods being possibly destructive with irreversible damage. </w:t>
      </w:r>
      <w:r w:rsidR="00C10E31">
        <w:t>This method of flash memory extraction was not required as other methods were successfully performed to obtain the firmware data of the device under test.</w:t>
      </w:r>
    </w:p>
    <w:p w14:paraId="2DD1E8A1" w14:textId="77777777" w:rsidR="00B04E64" w:rsidRPr="00B04E64" w:rsidRDefault="00B04E64" w:rsidP="007F2C76">
      <w:pPr>
        <w:pStyle w:val="Heading2"/>
      </w:pPr>
      <w:bookmarkStart w:id="29" w:name="_Toc110817776"/>
      <w:bookmarkStart w:id="30" w:name="_Toc110994401"/>
      <w:r w:rsidRPr="00B04E64">
        <w:t>Cold-boot attack to dump memory state</w:t>
      </w:r>
      <w:bookmarkEnd w:id="29"/>
      <w:bookmarkEnd w:id="30"/>
    </w:p>
    <w:p w14:paraId="68D6355D" w14:textId="321C2462" w:rsidR="00B04E64" w:rsidRPr="00B04E64" w:rsidRDefault="00B04E64" w:rsidP="008A582C">
      <w:pPr>
        <w:pStyle w:val="NormalWeb"/>
        <w:jc w:val="both"/>
      </w:pPr>
      <w:r w:rsidRPr="00B04E64">
        <w:t xml:space="preserve">Regarding prior </w:t>
      </w:r>
      <w:r w:rsidRPr="00C10E31">
        <w:t xml:space="preserve">investigations of smart robot vacuum cleaners, </w:t>
      </w:r>
      <w:r w:rsidR="00933E8E" w:rsidRPr="00C10E31">
        <w:fldChar w:fldCharType="begin"/>
      </w:r>
      <w:r w:rsidR="00726A6D">
        <w:instrText xml:space="preserve"> ADDIN EN.CITE &lt;EndNote&gt;&lt;Cite AuthorYear="1"&gt;&lt;Author&gt;Ullrich&lt;/Author&gt;&lt;Year&gt;2019&lt;/Year&gt;&lt;RecNum&gt;11&lt;/RecNum&gt;&lt;DisplayText&gt;Ullrich, Classen et al. (2019)&lt;/DisplayText&gt;&lt;record&gt;&lt;rec-number&gt;11&lt;/rec-number&gt;&lt;foreign-keys&gt;&lt;key app="EN" db-id="atpdf2spavp9wtertx0vz2e0pp92sepv2sxr" timestamp="1659786526"&gt;11&lt;/key&gt;&lt;/foreign-keys&gt;&lt;ref-type name="Conference Proceedings"&gt;10&lt;/ref-type&gt;&lt;contributors&gt;&lt;authors&gt;&lt;author&gt;Fabian Ullrich&lt;/author&gt;&lt;author&gt;Jiska Classen&lt;/author&gt;&lt;author&gt;Johannes Eger&lt;/author&gt;&lt;author&gt;Matthias Hollick&lt;/author&gt;&lt;/authors&gt;&lt;/contributors&gt;&lt;auth-address&gt;Santa Clara, CA&lt;/auth-address&gt;&lt;titles&gt;&lt;title&gt;Vacuums in the Cloud: Analyzing Security in a Hardened IoT Ecosystem&lt;/title&gt;&lt;/titles&gt;&lt;dates&gt;&lt;year&gt;2019&lt;/year&gt;&lt;pub-dates&gt;&lt;date&gt;aug,&lt;/date&gt;&lt;/pub-dates&gt;&lt;/dates&gt;&lt;publisher&gt;USENIX Association&lt;/publisher&gt;&lt;urls&gt;&lt;related-urls&gt;&lt;url&gt;https://www.usenix.org/conference/woot19/presentation/ullrich&lt;/url&gt;&lt;/related-urls&gt;&lt;/urls&gt;&lt;/record&gt;&lt;/Cite&gt;&lt;/EndNote&gt;</w:instrText>
      </w:r>
      <w:r w:rsidR="00933E8E" w:rsidRPr="00C10E31">
        <w:fldChar w:fldCharType="separate"/>
      </w:r>
      <w:r w:rsidR="00933E8E" w:rsidRPr="00C10E31">
        <w:rPr>
          <w:noProof/>
        </w:rPr>
        <w:t>Ullrich, Classen et al. (2019)</w:t>
      </w:r>
      <w:r w:rsidR="00933E8E" w:rsidRPr="00C10E31">
        <w:fldChar w:fldCharType="end"/>
      </w:r>
      <w:r w:rsidR="00933E8E" w:rsidRPr="00C10E31">
        <w:t xml:space="preserve"> </w:t>
      </w:r>
      <w:r w:rsidRPr="00C10E31">
        <w:t xml:space="preserve">performed a security analysis on the </w:t>
      </w:r>
      <w:r w:rsidRPr="00C10E31">
        <w:rPr>
          <w:rStyle w:val="Emphasis"/>
        </w:rPr>
        <w:t xml:space="preserve">Neato </w:t>
      </w:r>
      <w:proofErr w:type="spellStart"/>
      <w:r w:rsidRPr="00C10E31">
        <w:rPr>
          <w:rStyle w:val="Emphasis"/>
        </w:rPr>
        <w:t>BotVac</w:t>
      </w:r>
      <w:proofErr w:type="spellEnd"/>
      <w:r w:rsidRPr="00C10E31">
        <w:rPr>
          <w:rStyle w:val="Emphasis"/>
        </w:rPr>
        <w:t xml:space="preserve"> Connected</w:t>
      </w:r>
      <w:r w:rsidRPr="00C10E31">
        <w:t xml:space="preserve"> robot. Through the combination of a cold-boot attack - where a system is rebooted without the volatile memory (</w:t>
      </w:r>
      <w:proofErr w:type="gramStart"/>
      <w:r w:rsidRPr="00C10E31">
        <w:t>i.e.</w:t>
      </w:r>
      <w:proofErr w:type="gramEnd"/>
      <w:r w:rsidRPr="00C10E31">
        <w:t xml:space="preserve"> RAM) being cleared - and the booting of a custom bootloader </w:t>
      </w:r>
      <w:r w:rsidRPr="00B04E64">
        <w:t>image, the memory state of the system’s prior execution was able to be dumped and analysed. This memory dump is of significant value as it would contain the binaries of loaded programs as well as their application state. The proceeding analysis revealed major vulnerabilities and concerns in the vacuum cleaner and more alarmingly, in Neato’s cloud infrastructure.</w:t>
      </w:r>
    </w:p>
    <w:p w14:paraId="7CCA188F" w14:textId="182DA7AE" w:rsidR="00B04E64" w:rsidRPr="00B04E64" w:rsidRDefault="00B04E64" w:rsidP="008A582C">
      <w:pPr>
        <w:pStyle w:val="NormalWeb"/>
        <w:jc w:val="both"/>
      </w:pPr>
      <w:r w:rsidRPr="00B04E64">
        <w:t xml:space="preserve">Whilst logs and </w:t>
      </w:r>
      <w:proofErr w:type="spellStart"/>
      <w:r w:rsidRPr="00B04E64">
        <w:t>coredumps</w:t>
      </w:r>
      <w:proofErr w:type="spellEnd"/>
      <w:r w:rsidRPr="00B04E64">
        <w:t xml:space="preserve"> were encrypted when transmitted to cloud servers, encryption keys were discovered to be hardcoded which nullified any assurances of encryption. Authentication and authorisation tokens were all encrypted </w:t>
      </w:r>
      <w:r w:rsidR="003A0B6B">
        <w:t xml:space="preserve">with the same weak </w:t>
      </w:r>
      <w:r w:rsidRPr="00B04E64">
        <w:t xml:space="preserve">RSA key - which left the </w:t>
      </w:r>
      <w:r w:rsidR="003A0B6B">
        <w:t xml:space="preserve">entire </w:t>
      </w:r>
      <w:r w:rsidRPr="00B04E64">
        <w:t xml:space="preserve">cloud infrastructure vulnerable to impersonated identities and access. </w:t>
      </w:r>
      <w:r w:rsidR="00177ED0">
        <w:t xml:space="preserve">Seemingly </w:t>
      </w:r>
      <w:r w:rsidRPr="00B04E64">
        <w:t xml:space="preserve">random generated keys were also discovered to be vulnerable, due to the </w:t>
      </w:r>
      <w:proofErr w:type="spellStart"/>
      <w:r w:rsidRPr="00B04E64">
        <w:t>keyspace</w:t>
      </w:r>
      <w:proofErr w:type="spellEnd"/>
      <w:r w:rsidRPr="00B04E64">
        <w:t xml:space="preserve"> for entropy being so short that the key was able to be </w:t>
      </w:r>
      <w:proofErr w:type="spellStart"/>
      <w:r w:rsidRPr="00B04E64">
        <w:t>bruteforced</w:t>
      </w:r>
      <w:proofErr w:type="spellEnd"/>
      <w:r w:rsidRPr="00B04E64">
        <w:t xml:space="preserve"> within reasonable time. Furthermore, an unauthenticated endpoint on the robot vacuum </w:t>
      </w:r>
      <w:proofErr w:type="spellStart"/>
      <w:r w:rsidRPr="00B04E64">
        <w:t>cleaner’s</w:t>
      </w:r>
      <w:proofErr w:type="spellEnd"/>
      <w:r w:rsidRPr="00B04E64">
        <w:t xml:space="preserve"> remote port was found to be vulnerable to a buffer overflow, allowing remote code execution on the robot by anyone connected to the same wireless network.</w:t>
      </w:r>
    </w:p>
    <w:p w14:paraId="701D15BD" w14:textId="0E038BBA" w:rsidR="00B04E64" w:rsidRDefault="00B04E64" w:rsidP="008A582C">
      <w:pPr>
        <w:pStyle w:val="NormalWeb"/>
        <w:jc w:val="both"/>
      </w:pPr>
      <w:r w:rsidRPr="00B04E64">
        <w:t xml:space="preserve">The analysis of a system’s memory state is beneficial to the security assessment of a product’s firmware as static analysis techniques are unable to account for dynamic data such as response payloads from </w:t>
      </w:r>
      <w:r w:rsidR="003A0B6B">
        <w:t xml:space="preserve">client-server </w:t>
      </w:r>
      <w:r w:rsidRPr="00B04E64">
        <w:t xml:space="preserve">communications. </w:t>
      </w:r>
      <w:r w:rsidR="003A0B6B">
        <w:t>This method of memory extraction was not required as other simpler methods were successfully performed to obtain the firmware data of the device under test.</w:t>
      </w:r>
    </w:p>
    <w:p w14:paraId="39141412" w14:textId="5252C48A" w:rsidR="001245CF" w:rsidRDefault="001245CF" w:rsidP="00E75E84">
      <w:pPr>
        <w:pStyle w:val="NormalWeb"/>
      </w:pPr>
    </w:p>
    <w:p w14:paraId="69B1D96A" w14:textId="259EA7E4" w:rsidR="006C43F9" w:rsidRDefault="006C43F9" w:rsidP="00726A6D">
      <w:r>
        <w:br w:type="page"/>
      </w:r>
    </w:p>
    <w:p w14:paraId="25921086" w14:textId="61AA5A71" w:rsidR="006C43F9" w:rsidRDefault="006C43F9" w:rsidP="006C43F9">
      <w:pPr>
        <w:pStyle w:val="Heading1"/>
      </w:pPr>
      <w:bookmarkStart w:id="31" w:name="_Toc110817777"/>
      <w:bookmarkStart w:id="32" w:name="_Toc110994402"/>
      <w:r>
        <w:t>Chapter 4 | Threat Modelling</w:t>
      </w:r>
      <w:bookmarkEnd w:id="31"/>
      <w:bookmarkEnd w:id="32"/>
    </w:p>
    <w:p w14:paraId="68BF28A3" w14:textId="0D10DF7F" w:rsidR="00FB518F" w:rsidRDefault="006C43F9" w:rsidP="006C43F9">
      <w:r>
        <w:t>To qualify the observations of proceeding results, i</w:t>
      </w:r>
      <w:r w:rsidR="003A0B6B">
        <w:t xml:space="preserve">t is worthwhile </w:t>
      </w:r>
      <w:r w:rsidR="00424F89">
        <w:t xml:space="preserve">to form threat </w:t>
      </w:r>
      <w:r w:rsidR="00EB63B3">
        <w:t xml:space="preserve">scenario </w:t>
      </w:r>
      <w:r w:rsidR="00424F89">
        <w:t xml:space="preserve">models, as to identify the different perspectives </w:t>
      </w:r>
      <w:r w:rsidR="00EB63B3">
        <w:t xml:space="preserve">and their associated </w:t>
      </w:r>
      <w:r w:rsidR="00424F89">
        <w:t xml:space="preserve">risks/concerns </w:t>
      </w:r>
      <w:r w:rsidR="00EB63B3">
        <w:t>that will be assessed.</w:t>
      </w:r>
    </w:p>
    <w:p w14:paraId="5B5AC0A2" w14:textId="4DCC355A" w:rsidR="00BD0CF6" w:rsidRDefault="00BD0CF6" w:rsidP="00F82B86">
      <w:pPr>
        <w:pStyle w:val="Caption"/>
      </w:pPr>
      <w:bookmarkStart w:id="33" w:name="_Ref110777838"/>
      <w:bookmarkStart w:id="34" w:name="_Ref110777829"/>
      <w:bookmarkStart w:id="35" w:name="_Ref110777835"/>
      <w:bookmarkStart w:id="36" w:name="_Toc110805130"/>
      <w:bookmarkStart w:id="37" w:name="_Toc110879579"/>
      <w:bookmarkStart w:id="38" w:name="_Toc110994462"/>
      <w:r w:rsidRPr="006D4C42">
        <w:t xml:space="preserve">Table </w:t>
      </w:r>
      <w:fldSimple w:instr=" SEQ Table \* ARABIC ">
        <w:r w:rsidR="00B145EE">
          <w:rPr>
            <w:noProof/>
          </w:rPr>
          <w:t>1</w:t>
        </w:r>
      </w:fldSimple>
      <w:bookmarkEnd w:id="33"/>
      <w:r w:rsidRPr="006D4C42">
        <w:t xml:space="preserve"> - Threat </w:t>
      </w:r>
      <w:r>
        <w:t>m</w:t>
      </w:r>
      <w:r w:rsidRPr="006D4C42">
        <w:t xml:space="preserve">odel </w:t>
      </w:r>
      <w:r>
        <w:t>m</w:t>
      </w:r>
      <w:r w:rsidRPr="006D4C42">
        <w:t>atrix</w:t>
      </w:r>
      <w:bookmarkEnd w:id="34"/>
      <w:bookmarkEnd w:id="35"/>
      <w:bookmarkEnd w:id="36"/>
      <w:bookmarkEnd w:id="37"/>
      <w:bookmarkEnd w:id="38"/>
    </w:p>
    <w:tbl>
      <w:tblPr>
        <w:tblW w:w="9016" w:type="dxa"/>
        <w:jc w:val="center"/>
        <w:tblLook w:val="04A0" w:firstRow="1" w:lastRow="0" w:firstColumn="1" w:lastColumn="0" w:noHBand="0" w:noVBand="1"/>
      </w:tblPr>
      <w:tblGrid>
        <w:gridCol w:w="562"/>
        <w:gridCol w:w="2330"/>
        <w:gridCol w:w="1656"/>
        <w:gridCol w:w="1589"/>
        <w:gridCol w:w="1579"/>
        <w:gridCol w:w="1300"/>
      </w:tblGrid>
      <w:tr w:rsidR="006F6B4A" w:rsidRPr="00FB518F" w14:paraId="38959CC8" w14:textId="77777777" w:rsidTr="006F6B4A">
        <w:trPr>
          <w:trHeight w:val="300"/>
          <w:jc w:val="center"/>
        </w:trPr>
        <w:tc>
          <w:tcPr>
            <w:tcW w:w="2892" w:type="dxa"/>
            <w:gridSpan w:val="2"/>
            <w:vMerge w:val="restart"/>
            <w:tcBorders>
              <w:top w:val="single" w:sz="4" w:space="0" w:color="auto"/>
              <w:left w:val="single" w:sz="4" w:space="0" w:color="auto"/>
              <w:right w:val="single" w:sz="4" w:space="0" w:color="auto"/>
            </w:tcBorders>
            <w:vAlign w:val="center"/>
          </w:tcPr>
          <w:p w14:paraId="42C7D4D6" w14:textId="515B439A" w:rsidR="006F6B4A" w:rsidRPr="00FB518F" w:rsidRDefault="00EB63B3" w:rsidP="006F6B4A">
            <w:pPr>
              <w:spacing w:after="0" w:line="240" w:lineRule="auto"/>
              <w:jc w:val="right"/>
              <w:rPr>
                <w:rFonts w:eastAsia="Times New Roman"/>
                <w:szCs w:val="24"/>
                <w:lang w:eastAsia="en-AU"/>
              </w:rPr>
            </w:pPr>
            <w:r>
              <w:br/>
            </w:r>
            <w:r w:rsidR="006F6B4A" w:rsidRPr="55F9F455">
              <w:rPr>
                <w:rFonts w:eastAsia="Times New Roman"/>
                <w:b/>
                <w:color w:val="000000" w:themeColor="text1"/>
                <w:lang w:eastAsia="en-AU"/>
              </w:rPr>
              <w:t>Threat</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CE3E5"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0</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F8CFA"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1</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022EA"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871E2"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3</w:t>
            </w:r>
          </w:p>
        </w:tc>
      </w:tr>
      <w:tr w:rsidR="006F6B4A" w:rsidRPr="00FB518F" w14:paraId="0C39C0FF" w14:textId="77777777" w:rsidTr="55F9F455">
        <w:trPr>
          <w:trHeight w:val="300"/>
          <w:jc w:val="center"/>
        </w:trPr>
        <w:tc>
          <w:tcPr>
            <w:tcW w:w="2892" w:type="dxa"/>
            <w:gridSpan w:val="2"/>
            <w:vMerge/>
          </w:tcPr>
          <w:p w14:paraId="5EAC688A" w14:textId="498198E3" w:rsidR="006F6B4A" w:rsidRPr="00FB518F" w:rsidRDefault="006F6B4A" w:rsidP="006F6B4A">
            <w:pPr>
              <w:spacing w:after="0" w:line="240" w:lineRule="auto"/>
              <w:jc w:val="right"/>
              <w:rPr>
                <w:rFonts w:eastAsia="Times New Roman"/>
                <w:b/>
                <w:bCs/>
                <w:color w:val="000000"/>
                <w:lang w:eastAsia="en-AU"/>
              </w:rPr>
            </w:pP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365B4" w14:textId="78CC7E7B" w:rsidR="006F6B4A" w:rsidRPr="00FB518F" w:rsidRDefault="006F6B4A" w:rsidP="00FB518F">
            <w:pPr>
              <w:spacing w:after="0" w:line="240" w:lineRule="auto"/>
              <w:jc w:val="center"/>
              <w:rPr>
                <w:rFonts w:eastAsia="Times New Roman"/>
                <w:color w:val="000000"/>
                <w:lang w:eastAsia="en-AU"/>
              </w:rPr>
            </w:pPr>
            <w:r>
              <w:rPr>
                <w:rFonts w:eastAsia="Times New Roman"/>
                <w:color w:val="000000"/>
                <w:lang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D16FA0"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Physical (proximal)</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420AB"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Remote (proximal)</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62E44"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Remote (distal)</w:t>
            </w:r>
          </w:p>
        </w:tc>
      </w:tr>
      <w:tr w:rsidR="006F6B4A" w:rsidRPr="00FB518F" w14:paraId="789E269D" w14:textId="77777777" w:rsidTr="006F6B4A">
        <w:trPr>
          <w:trHeight w:val="300"/>
          <w:jc w:val="center"/>
        </w:trPr>
        <w:tc>
          <w:tcPr>
            <w:tcW w:w="562" w:type="dxa"/>
            <w:vMerge w:val="restart"/>
            <w:tcBorders>
              <w:top w:val="single" w:sz="4" w:space="0" w:color="auto"/>
              <w:left w:val="single" w:sz="4" w:space="0" w:color="auto"/>
              <w:right w:val="single" w:sz="4" w:space="0" w:color="auto"/>
            </w:tcBorders>
            <w:textDirection w:val="btLr"/>
          </w:tcPr>
          <w:p w14:paraId="21551681" w14:textId="1A41680F" w:rsidR="006F6B4A" w:rsidRPr="00FB518F" w:rsidRDefault="006F6B4A" w:rsidP="006F6B4A">
            <w:pPr>
              <w:spacing w:after="0" w:line="240" w:lineRule="auto"/>
              <w:ind w:left="113" w:right="113"/>
              <w:jc w:val="center"/>
              <w:rPr>
                <w:rFonts w:eastAsia="Times New Roman"/>
                <w:b/>
                <w:bCs/>
                <w:color w:val="000000"/>
                <w:lang w:eastAsia="en-AU"/>
              </w:rPr>
            </w:pPr>
            <w:r>
              <w:rPr>
                <w:rFonts w:eastAsia="Times New Roman"/>
                <w:b/>
                <w:bCs/>
                <w:color w:val="000000"/>
                <w:lang w:eastAsia="en-AU"/>
              </w:rPr>
              <w:t>Concern</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DA565" w14:textId="3E320E22"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Physical Access</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ED45C" w14:textId="5E6E867D" w:rsidR="006F6B4A" w:rsidRPr="00FB518F" w:rsidRDefault="00785806"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C157787" w14:textId="42A8FF4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77964" w14:textId="77777777" w:rsidR="006F6B4A" w:rsidRPr="00FB518F" w:rsidRDefault="006F6B4A" w:rsidP="00FB518F">
            <w:pPr>
              <w:spacing w:after="0" w:line="240" w:lineRule="auto"/>
              <w:jc w:val="center"/>
              <w:rPr>
                <w:rFonts w:eastAsia="Times New Roman"/>
                <w:color w:val="000000"/>
                <w:lang w:eastAsia="en-AU"/>
              </w:rPr>
            </w:pP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8DB33" w14:textId="77777777" w:rsidR="006F6B4A" w:rsidRPr="00FB518F" w:rsidRDefault="006F6B4A" w:rsidP="00FB518F">
            <w:pPr>
              <w:spacing w:after="0" w:line="240" w:lineRule="auto"/>
              <w:jc w:val="center"/>
              <w:rPr>
                <w:rFonts w:eastAsia="Times New Roman"/>
                <w:sz w:val="20"/>
                <w:szCs w:val="20"/>
                <w:lang w:eastAsia="en-AU"/>
              </w:rPr>
            </w:pPr>
          </w:p>
        </w:tc>
      </w:tr>
      <w:tr w:rsidR="006F6B4A" w:rsidRPr="00FB518F" w14:paraId="44E961B8" w14:textId="77777777" w:rsidTr="55F9F455">
        <w:trPr>
          <w:trHeight w:val="300"/>
          <w:jc w:val="center"/>
        </w:trPr>
        <w:tc>
          <w:tcPr>
            <w:tcW w:w="562" w:type="dxa"/>
            <w:vMerge/>
          </w:tcPr>
          <w:p w14:paraId="20BC2977"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C553C" w14:textId="584D18C5"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Remote Access</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ED6E8" w14:textId="77777777" w:rsidR="006F6B4A" w:rsidRPr="00FB518F" w:rsidRDefault="006F6B4A" w:rsidP="00FB518F">
            <w:pPr>
              <w:spacing w:after="0" w:line="240" w:lineRule="auto"/>
              <w:jc w:val="center"/>
              <w:rPr>
                <w:rFonts w:eastAsia="Times New Roman"/>
                <w:color w:val="000000"/>
                <w:lang w:eastAsia="en-AU"/>
              </w:rPr>
            </w:pP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762A3" w14:textId="081D2B41"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7FF7B0" w14:textId="4D1A4269"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DC0C6" w14:textId="6179D3FB"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r>
      <w:tr w:rsidR="006F6B4A" w:rsidRPr="00FB518F" w14:paraId="7FDFE22B" w14:textId="77777777" w:rsidTr="55F9F455">
        <w:trPr>
          <w:trHeight w:val="300"/>
          <w:jc w:val="center"/>
        </w:trPr>
        <w:tc>
          <w:tcPr>
            <w:tcW w:w="562" w:type="dxa"/>
            <w:vMerge/>
          </w:tcPr>
          <w:p w14:paraId="35AC652E"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569800" w14:textId="6D8F8348"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Data Ownership</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20EC4" w14:textId="417EE1E5"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D5C14" w14:textId="77777777" w:rsidR="006F6B4A" w:rsidRPr="00FB518F" w:rsidRDefault="006F6B4A" w:rsidP="00FB518F">
            <w:pPr>
              <w:spacing w:after="0" w:line="240" w:lineRule="auto"/>
              <w:jc w:val="center"/>
              <w:rPr>
                <w:rFonts w:eastAsia="Times New Roman"/>
                <w:color w:val="000000"/>
                <w:lang w:eastAsia="en-AU"/>
              </w:rPr>
            </w:pP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25429" w14:textId="77777777" w:rsidR="006F6B4A" w:rsidRPr="00FB518F" w:rsidRDefault="006F6B4A" w:rsidP="00FB518F">
            <w:pPr>
              <w:spacing w:after="0" w:line="240" w:lineRule="auto"/>
              <w:jc w:val="center"/>
              <w:rPr>
                <w:rFonts w:eastAsia="Times New Roman"/>
                <w:sz w:val="20"/>
                <w:szCs w:val="20"/>
                <w:lang w:eastAsia="en-AU"/>
              </w:rPr>
            </w:pP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3B47C" w14:textId="7D0CCEB2" w:rsidR="006F6B4A" w:rsidRPr="00FB518F" w:rsidRDefault="006F6B4A" w:rsidP="00FB518F">
            <w:pPr>
              <w:spacing w:after="0" w:line="240" w:lineRule="auto"/>
              <w:jc w:val="center"/>
              <w:rPr>
                <w:rFonts w:eastAsia="Times New Roman"/>
                <w:color w:val="000000"/>
                <w:lang w:eastAsia="en-AU"/>
              </w:rPr>
            </w:pPr>
          </w:p>
        </w:tc>
      </w:tr>
      <w:tr w:rsidR="006F6B4A" w:rsidRPr="00FB518F" w14:paraId="19C0DEAA" w14:textId="77777777" w:rsidTr="55F9F455">
        <w:trPr>
          <w:trHeight w:val="300"/>
          <w:jc w:val="center"/>
        </w:trPr>
        <w:tc>
          <w:tcPr>
            <w:tcW w:w="562" w:type="dxa"/>
            <w:vMerge/>
          </w:tcPr>
          <w:p w14:paraId="25BEC246"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485C1" w14:textId="31B271A6"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Data Visibility</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BC19F4" w14:textId="73E9859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C5B24" w14:textId="6684EEC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14214" w14:textId="5ADA0170"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0D67A" w14:textId="5817A3AE" w:rsidR="006F6B4A" w:rsidRPr="00FB518F" w:rsidRDefault="009F3BB3"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r>
    </w:tbl>
    <w:p w14:paraId="55992CA3" w14:textId="2C7368D0" w:rsidR="006F6B4A" w:rsidRDefault="00EE6926" w:rsidP="006C43F9">
      <w:r>
        <w:br/>
      </w:r>
      <w:r w:rsidR="006F6B4A">
        <w:fldChar w:fldCharType="begin"/>
      </w:r>
      <w:r w:rsidR="006F6B4A">
        <w:instrText xml:space="preserve"> REF _Ref110777838 \h </w:instrText>
      </w:r>
      <w:r w:rsidR="006F6B4A">
        <w:fldChar w:fldCharType="separate"/>
      </w:r>
      <w:r w:rsidR="00B145EE" w:rsidRPr="006D4C42">
        <w:t xml:space="preserve">Table </w:t>
      </w:r>
      <w:r w:rsidR="00B145EE">
        <w:rPr>
          <w:noProof/>
        </w:rPr>
        <w:t>1</w:t>
      </w:r>
      <w:r w:rsidR="006F6B4A">
        <w:fldChar w:fldCharType="end"/>
      </w:r>
      <w:r w:rsidR="00BC30B8">
        <w:t xml:space="preserve"> above forms an overview of the four</w:t>
      </w:r>
      <w:r w:rsidR="00EB63B3">
        <w:t xml:space="preserve"> threat scenarios</w:t>
      </w:r>
      <w:r w:rsidR="00BC30B8">
        <w:t xml:space="preserve"> </w:t>
      </w:r>
      <w:r w:rsidR="00EB63B3">
        <w:t>analysed in this thesis</w:t>
      </w:r>
    </w:p>
    <w:p w14:paraId="1BD3498E" w14:textId="3B615219" w:rsidR="006C43F9" w:rsidRDefault="00EB63B3" w:rsidP="009F3BB3">
      <w:pPr>
        <w:jc w:val="both"/>
      </w:pPr>
      <w:r>
        <w:t xml:space="preserve">In </w:t>
      </w:r>
      <w:r w:rsidR="006C43F9" w:rsidRPr="00177ED0">
        <w:rPr>
          <w:i/>
          <w:iCs/>
        </w:rPr>
        <w:t>TS0</w:t>
      </w:r>
      <w:r>
        <w:t>, we analyse the implications of data visibility and data ownership</w:t>
      </w:r>
      <w:r w:rsidR="00717F28">
        <w:t xml:space="preserve"> in a scenario </w:t>
      </w:r>
      <w:r>
        <w:t xml:space="preserve">devoid of </w:t>
      </w:r>
      <w:r w:rsidR="00717F28">
        <w:t xml:space="preserve">any </w:t>
      </w:r>
      <w:r>
        <w:t>malicious threat</w:t>
      </w:r>
      <w:r w:rsidR="00717F28">
        <w:t>.</w:t>
      </w:r>
      <w:r>
        <w:t xml:space="preserve"> This scenario is akin to a product owner who </w:t>
      </w:r>
      <w:r w:rsidR="00717F28">
        <w:t xml:space="preserve">is </w:t>
      </w:r>
      <w:r>
        <w:t xml:space="preserve">wary </w:t>
      </w:r>
      <w:r w:rsidR="00717F28">
        <w:t xml:space="preserve">of other parties holding data pertaining to </w:t>
      </w:r>
      <w:r w:rsidR="007F505C">
        <w:t>them and</w:t>
      </w:r>
      <w:r w:rsidR="00717F28">
        <w:t xml:space="preserve"> </w:t>
      </w:r>
      <w:r w:rsidR="00C208F1">
        <w:t xml:space="preserve">wishes to </w:t>
      </w:r>
      <w:r w:rsidR="00717F28">
        <w:t>seek</w:t>
      </w:r>
      <w:r w:rsidR="00C208F1">
        <w:t xml:space="preserve"> </w:t>
      </w:r>
      <w:r w:rsidR="00717F28">
        <w:t>transparency in the type and storage of data retained.</w:t>
      </w:r>
      <w:r w:rsidR="003D49C1">
        <w:t xml:space="preserve"> The scenario additionally extends to a product owner who wishes to maximise the functionality of a device that they purchase and own – such as through improvements or various modifications</w:t>
      </w:r>
      <w:r w:rsidR="007F505C">
        <w:t>.</w:t>
      </w:r>
    </w:p>
    <w:p w14:paraId="13B99472" w14:textId="144DDF03" w:rsidR="006C43F9" w:rsidRDefault="007F505C" w:rsidP="009F3BB3">
      <w:pPr>
        <w:jc w:val="both"/>
      </w:pPr>
      <w:r>
        <w:t xml:space="preserve">In </w:t>
      </w:r>
      <w:r w:rsidR="006C43F9" w:rsidRPr="00177ED0">
        <w:rPr>
          <w:i/>
          <w:iCs/>
        </w:rPr>
        <w:t>TS1</w:t>
      </w:r>
      <w:r>
        <w:t>, we assess the threat implications from parties who are within physical proximity of the device. This includes parties as part of the supply chain, second-hand sellers, and individuals who have either momentary, or prolonged physical access to the device. Concerns are raised regarding</w:t>
      </w:r>
      <w:r w:rsidR="004F1D5C">
        <w:t xml:space="preserve"> other parties </w:t>
      </w:r>
      <w:r>
        <w:t>extra</w:t>
      </w:r>
      <w:r w:rsidR="004F1D5C">
        <w:t>c</w:t>
      </w:r>
      <w:r>
        <w:t>t</w:t>
      </w:r>
      <w:r w:rsidR="004F1D5C">
        <w:t>ing</w:t>
      </w:r>
      <w:r>
        <w:t xml:space="preserve"> data from the </w:t>
      </w:r>
      <w:r w:rsidR="004F1D5C">
        <w:t>device or</w:t>
      </w:r>
      <w:r>
        <w:t xml:space="preserve"> </w:t>
      </w:r>
      <w:r w:rsidR="004F1D5C">
        <w:t>gaining remote control to the device after losing physical access.</w:t>
      </w:r>
    </w:p>
    <w:p w14:paraId="5180944F" w14:textId="7C47341B" w:rsidR="006C43F9" w:rsidRDefault="004F1D5C" w:rsidP="009F3BB3">
      <w:pPr>
        <w:jc w:val="both"/>
      </w:pPr>
      <w:r>
        <w:t xml:space="preserve">In </w:t>
      </w:r>
      <w:r w:rsidR="006C43F9" w:rsidRPr="00177ED0">
        <w:rPr>
          <w:i/>
          <w:iCs/>
        </w:rPr>
        <w:t>TS2</w:t>
      </w:r>
      <w:r>
        <w:t xml:space="preserve">, we inspect the ability for a </w:t>
      </w:r>
      <w:r w:rsidR="003F6C8D">
        <w:t xml:space="preserve">remote </w:t>
      </w:r>
      <w:r>
        <w:t xml:space="preserve">party to monitor </w:t>
      </w:r>
      <w:r w:rsidR="00B17C34">
        <w:t xml:space="preserve">device communications, </w:t>
      </w:r>
      <w:r>
        <w:t xml:space="preserve">or otherwise gain control over a device, without needing physical access to the device at any time. Specifically, the </w:t>
      </w:r>
      <w:r w:rsidR="00DB3676">
        <w:t xml:space="preserve">remote </w:t>
      </w:r>
      <w:r>
        <w:t xml:space="preserve">party is </w:t>
      </w:r>
      <w:r w:rsidR="00DB3676">
        <w:t xml:space="preserve">nearby / </w:t>
      </w:r>
      <w:r w:rsidR="000D2631">
        <w:t xml:space="preserve">within proximity of the device (either within wireless </w:t>
      </w:r>
      <w:r w:rsidR="00585531">
        <w:t>range or</w:t>
      </w:r>
      <w:r w:rsidR="000D2631">
        <w:t xml:space="preserve"> connected to a shared </w:t>
      </w:r>
      <w:r w:rsidR="00552621">
        <w:t xml:space="preserve">computer </w:t>
      </w:r>
      <w:r w:rsidR="000D2631">
        <w:t>network)</w:t>
      </w:r>
      <w:r w:rsidR="00585531">
        <w:t>.</w:t>
      </w:r>
    </w:p>
    <w:p w14:paraId="731E7310" w14:textId="4CB61912" w:rsidR="00717F28" w:rsidRDefault="003F6C8D" w:rsidP="009F3BB3">
      <w:pPr>
        <w:jc w:val="both"/>
      </w:pPr>
      <w:r>
        <w:t xml:space="preserve">In </w:t>
      </w:r>
      <w:r w:rsidR="006C43F9" w:rsidRPr="00177ED0">
        <w:rPr>
          <w:i/>
          <w:iCs/>
        </w:rPr>
        <w:t>TS3</w:t>
      </w:r>
      <w:r>
        <w:t xml:space="preserve">, we analyse possibility and implications </w:t>
      </w:r>
      <w:r w:rsidR="0092215A">
        <w:t xml:space="preserve">for </w:t>
      </w:r>
      <w:r>
        <w:t xml:space="preserve">a remote </w:t>
      </w:r>
      <w:r w:rsidR="0092215A">
        <w:t xml:space="preserve">party to access the device, either through means of a backdoor (possibly planted from </w:t>
      </w:r>
      <w:r w:rsidR="0092215A" w:rsidRPr="00177ED0">
        <w:rPr>
          <w:i/>
          <w:iCs/>
        </w:rPr>
        <w:t>TS1</w:t>
      </w:r>
      <w:r w:rsidR="0092215A">
        <w:t xml:space="preserve"> / </w:t>
      </w:r>
      <w:r w:rsidR="0092215A" w:rsidRPr="00177ED0">
        <w:rPr>
          <w:i/>
          <w:iCs/>
        </w:rPr>
        <w:t>TS2</w:t>
      </w:r>
      <w:r w:rsidR="0092215A">
        <w:t>), or through the vendor’s system themselves.</w:t>
      </w:r>
      <w:r w:rsidR="00A11A58">
        <w:t xml:space="preserve"> We also assess the ramifications of gaining remote access to an internet-connected sensor-enabled device, however it </w:t>
      </w:r>
      <w:r w:rsidR="00717F28">
        <w:t xml:space="preserve">should be noted that the scope of this thesis excludes the </w:t>
      </w:r>
      <w:r w:rsidR="00C93232">
        <w:t>propagation</w:t>
      </w:r>
      <w:r w:rsidR="00717F28">
        <w:t xml:space="preserve"> of data in the cloud</w:t>
      </w:r>
      <w:r w:rsidR="00A11A58">
        <w:t xml:space="preserve"> </w:t>
      </w:r>
      <w:r w:rsidR="00C93232">
        <w:t xml:space="preserve">once received </w:t>
      </w:r>
      <w:r w:rsidR="00A11A58">
        <w:t>by the vendor</w:t>
      </w:r>
      <w:r w:rsidR="00C93232">
        <w:t>.</w:t>
      </w:r>
    </w:p>
    <w:p w14:paraId="572353D1" w14:textId="77777777" w:rsidR="00717F28" w:rsidRDefault="00717F28">
      <w:r>
        <w:br w:type="page"/>
      </w:r>
    </w:p>
    <w:p w14:paraId="450FFE2A" w14:textId="1D94594D" w:rsidR="00C43CCB" w:rsidRDefault="009E2BE3" w:rsidP="00E75E84">
      <w:pPr>
        <w:pStyle w:val="Heading1"/>
      </w:pPr>
      <w:bookmarkStart w:id="39" w:name="_Toc110817778"/>
      <w:bookmarkStart w:id="40" w:name="_Toc110994403"/>
      <w:r>
        <w:t>C</w:t>
      </w:r>
      <w:r w:rsidR="00A10129">
        <w:t xml:space="preserve">hapter </w:t>
      </w:r>
      <w:r w:rsidR="00C93232">
        <w:t>5</w:t>
      </w:r>
      <w:r w:rsidR="00A10129">
        <w:t xml:space="preserve"> | </w:t>
      </w:r>
      <w:r w:rsidR="004C5CCD">
        <w:t>Work Performed</w:t>
      </w:r>
      <w:bookmarkEnd w:id="39"/>
      <w:bookmarkEnd w:id="40"/>
    </w:p>
    <w:p w14:paraId="0AA58371" w14:textId="26F98D49" w:rsidR="00C93232" w:rsidRDefault="00C93232" w:rsidP="007F2C76">
      <w:pPr>
        <w:pStyle w:val="Heading2"/>
      </w:pPr>
      <w:bookmarkStart w:id="41" w:name="_Toc110817779"/>
      <w:bookmarkStart w:id="42" w:name="_Toc110994404"/>
      <w:r>
        <w:t xml:space="preserve">Scope </w:t>
      </w:r>
      <w:r w:rsidR="00284E84">
        <w:t xml:space="preserve">and Summary </w:t>
      </w:r>
      <w:r>
        <w:t>of Work</w:t>
      </w:r>
      <w:bookmarkEnd w:id="41"/>
      <w:bookmarkEnd w:id="42"/>
    </w:p>
    <w:p w14:paraId="2FF7E49B" w14:textId="2455CCFB" w:rsidR="00C93232" w:rsidRDefault="00C93232" w:rsidP="00AF77A8">
      <w:pPr>
        <w:jc w:val="both"/>
      </w:pPr>
      <w:r>
        <w:t>We begin our work by first defining the scope and extent to which the privacy and security assessment will be performed.</w:t>
      </w:r>
    </w:p>
    <w:p w14:paraId="5409CBF9" w14:textId="77777777" w:rsidR="00C93232" w:rsidRDefault="00C93232" w:rsidP="00AF77A8">
      <w:pPr>
        <w:jc w:val="both"/>
      </w:pPr>
      <w:r>
        <w:t xml:space="preserve">In investigating privacy concerns, we monitor the nature of wireless network activity from a powered off factory-reset </w:t>
      </w:r>
      <w:proofErr w:type="spellStart"/>
      <w:r>
        <w:t>Roborock</w:t>
      </w:r>
      <w:proofErr w:type="spellEnd"/>
      <w:r>
        <w:t xml:space="preserve"> S6 vacuum cleaner when where we pair (initialise), operate, and let the device idle. We observe the device’s behaviour and interaction to other devices on the same wireless network (LAN), as well as its communications to external servers (WAN). This is performed as to better understand the nature of network communications, such as data frequency, duration, size, destination, and content.</w:t>
      </w:r>
    </w:p>
    <w:p w14:paraId="16E2FC1B" w14:textId="458D2EB0" w:rsidR="00C93232" w:rsidRDefault="00C93232" w:rsidP="00AF77A8">
      <w:pPr>
        <w:jc w:val="both"/>
      </w:pPr>
      <w:r>
        <w:t xml:space="preserve">In investigating security concerns, we analyse the behaviour and configuration of the system, and </w:t>
      </w:r>
      <w:r w:rsidR="009950D5">
        <w:t>identify points of potential compromise or modification that may</w:t>
      </w:r>
      <w:r w:rsidR="00021FB9">
        <w:t xml:space="preserve"> allow a third-party to gain control of the device, or otherwise</w:t>
      </w:r>
      <w:r w:rsidR="009950D5">
        <w:t xml:space="preserve"> render the device insecure. We </w:t>
      </w:r>
      <w:r w:rsidR="00B84BF0">
        <w:t xml:space="preserve">additionally </w:t>
      </w:r>
      <w:r w:rsidR="009950D5">
        <w:t>compare a baseline version of the device firmware to its most recent (April 2022) as to draw insights into how the manufacturer (</w:t>
      </w:r>
      <w:proofErr w:type="spellStart"/>
      <w:r w:rsidR="009950D5">
        <w:t>Roborock</w:t>
      </w:r>
      <w:proofErr w:type="spellEnd"/>
      <w:r w:rsidR="009950D5">
        <w:t xml:space="preserve">) has responded to both the security of the device, and </w:t>
      </w:r>
      <w:r w:rsidR="00AD4E4F">
        <w:t xml:space="preserve">the </w:t>
      </w:r>
      <w:r w:rsidR="009950D5">
        <w:t xml:space="preserve">privacy of </w:t>
      </w:r>
      <w:r w:rsidR="001D11D5">
        <w:t>the user</w:t>
      </w:r>
      <w:r w:rsidR="009950D5">
        <w:t>.</w:t>
      </w:r>
    </w:p>
    <w:p w14:paraId="7C6E5676" w14:textId="372FF8A6" w:rsidR="00C93232" w:rsidRPr="00C93232" w:rsidRDefault="00C93232" w:rsidP="00AF77A8">
      <w:pPr>
        <w:jc w:val="both"/>
      </w:pPr>
      <w:r>
        <w:t xml:space="preserve">Whilst work and discussions may reference topics from the following: smartphone application communications and interactivity, internal cloud functionality and cloud endpoint vulnerabilities, and the </w:t>
      </w:r>
      <w:r w:rsidRPr="00F70094">
        <w:t>propagation of cloud data</w:t>
      </w:r>
      <w:r>
        <w:t xml:space="preserve"> - they are beyond the scope of assessment and were performed out of interest, or as aides to other discussion.</w:t>
      </w:r>
    </w:p>
    <w:p w14:paraId="596C585E" w14:textId="3244C7E8" w:rsidR="002B233F" w:rsidRDefault="00AF77A8" w:rsidP="00AF77A8">
      <w:pPr>
        <w:pBdr>
          <w:bottom w:val="single" w:sz="6" w:space="1" w:color="auto"/>
        </w:pBdr>
        <w:jc w:val="both"/>
      </w:pPr>
      <w:r>
        <w:br/>
      </w:r>
    </w:p>
    <w:p w14:paraId="7D9E04E5" w14:textId="77777777" w:rsidR="00AF77A8" w:rsidRDefault="00AF77A8" w:rsidP="00AF77A8">
      <w:pPr>
        <w:jc w:val="both"/>
      </w:pPr>
    </w:p>
    <w:p w14:paraId="308EA0DA" w14:textId="743E3E30" w:rsidR="0052277A" w:rsidRDefault="000A3754" w:rsidP="00AF77A8">
      <w:pPr>
        <w:jc w:val="both"/>
      </w:pPr>
      <w:r>
        <w:t>Throughout the course of investigation,</w:t>
      </w:r>
      <w:r w:rsidR="00C06336">
        <w:t xml:space="preserve"> findings relating privacy and security were not mutually exclusive, and often involved </w:t>
      </w:r>
      <w:r w:rsidR="000E0BED">
        <w:t>a discussion of both areas. A</w:t>
      </w:r>
      <w:r w:rsidR="00F10F55">
        <w:t xml:space="preserve">s such, this chapter will be </w:t>
      </w:r>
      <w:r w:rsidR="00032D42">
        <w:t>subdivided</w:t>
      </w:r>
      <w:r w:rsidR="00F10F55">
        <w:t xml:space="preserve"> by</w:t>
      </w:r>
      <w:r w:rsidR="00D67D41">
        <w:t xml:space="preserve"> work categorie</w:t>
      </w:r>
      <w:r w:rsidR="00431BDE">
        <w:t xml:space="preserve">s, and only briefly overview </w:t>
      </w:r>
      <w:r w:rsidR="00032D42">
        <w:t xml:space="preserve">implications. </w:t>
      </w:r>
      <w:r w:rsidR="00431BDE">
        <w:t xml:space="preserve">Detailed </w:t>
      </w:r>
      <w:r w:rsidR="00F10F55">
        <w:t xml:space="preserve">privacy and security discussions </w:t>
      </w:r>
      <w:r w:rsidR="00431BDE">
        <w:t xml:space="preserve">will </w:t>
      </w:r>
      <w:r w:rsidR="00F10F55">
        <w:t xml:space="preserve">follow in </w:t>
      </w:r>
      <w:r w:rsidR="002B233F">
        <w:t xml:space="preserve">the </w:t>
      </w:r>
      <w:hyperlink w:anchor="_Chapter_7_|">
        <w:r w:rsidR="550599EA" w:rsidRPr="550599EA">
          <w:rPr>
            <w:rStyle w:val="Hyperlink"/>
            <w:i/>
            <w:iCs/>
            <w:color w:val="auto"/>
            <w:u w:val="none"/>
          </w:rPr>
          <w:t>Discussions</w:t>
        </w:r>
      </w:hyperlink>
      <w:r w:rsidR="00431BDE">
        <w:t xml:space="preserve"> chapter.</w:t>
      </w:r>
    </w:p>
    <w:p w14:paraId="0E8B387C" w14:textId="367A3DB7" w:rsidR="002B233F" w:rsidRDefault="002B233F">
      <w:r>
        <w:br w:type="page"/>
      </w:r>
    </w:p>
    <w:p w14:paraId="0C18075F" w14:textId="38E91F20" w:rsidR="002D365E" w:rsidRDefault="00D67D41" w:rsidP="007F2C76">
      <w:pPr>
        <w:pStyle w:val="Heading2"/>
      </w:pPr>
      <w:bookmarkStart w:id="43" w:name="_Toc110817780"/>
      <w:bookmarkStart w:id="44" w:name="_Ref110977642"/>
      <w:bookmarkStart w:id="45" w:name="_Toc110994405"/>
      <w:r>
        <w:t xml:space="preserve">Preliminary </w:t>
      </w:r>
      <w:r w:rsidR="008323A5">
        <w:t>Device Access</w:t>
      </w:r>
      <w:bookmarkEnd w:id="43"/>
      <w:bookmarkEnd w:id="44"/>
      <w:bookmarkEnd w:id="45"/>
    </w:p>
    <w:p w14:paraId="7B9007C9" w14:textId="77777777" w:rsidR="009235F4" w:rsidRDefault="009235F4" w:rsidP="00AF77A8">
      <w:pPr>
        <w:keepNext/>
        <w:spacing w:after="0"/>
        <w:jc w:val="center"/>
      </w:pPr>
      <w:r>
        <w:rPr>
          <w:noProof/>
        </w:rPr>
        <w:drawing>
          <wp:inline distT="0" distB="0" distL="0" distR="0" wp14:anchorId="730FF913" wp14:editId="38C4C217">
            <wp:extent cx="3710552" cy="140017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7633" b="14884"/>
                    <a:stretch/>
                  </pic:blipFill>
                  <pic:spPr bwMode="auto">
                    <a:xfrm>
                      <a:off x="0" y="0"/>
                      <a:ext cx="3744598" cy="1413022"/>
                    </a:xfrm>
                    <a:prstGeom prst="rect">
                      <a:avLst/>
                    </a:prstGeom>
                    <a:noFill/>
                    <a:ln>
                      <a:noFill/>
                    </a:ln>
                    <a:effectLst>
                      <a:softEdge rad="12700"/>
                    </a:effectLst>
                    <a:extLst>
                      <a:ext uri="{53640926-AAD7-44D8-BBD7-CCE9431645EC}">
                        <a14:shadowObscured xmlns:a14="http://schemas.microsoft.com/office/drawing/2010/main"/>
                      </a:ext>
                    </a:extLst>
                  </pic:spPr>
                </pic:pic>
              </a:graphicData>
            </a:graphic>
          </wp:inline>
        </w:drawing>
      </w:r>
    </w:p>
    <w:p w14:paraId="625BEC95" w14:textId="7D654B89" w:rsidR="009235F4" w:rsidRPr="009235F4" w:rsidRDefault="009235F4" w:rsidP="00F82B86">
      <w:pPr>
        <w:pStyle w:val="Caption"/>
      </w:pPr>
      <w:bookmarkStart w:id="46" w:name="_Ref110788534"/>
      <w:bookmarkStart w:id="47" w:name="_Toc110817587"/>
      <w:bookmarkStart w:id="48" w:name="_Toc110994415"/>
      <w:r>
        <w:t xml:space="preserve">Figure </w:t>
      </w:r>
      <w:fldSimple w:instr=" SEQ Figure \* ARABIC ">
        <w:r w:rsidR="00B145EE">
          <w:rPr>
            <w:noProof/>
          </w:rPr>
          <w:t>1</w:t>
        </w:r>
      </w:fldSimple>
      <w:r>
        <w:t xml:space="preserve"> - UART pin locations</w:t>
      </w:r>
      <w:bookmarkEnd w:id="46"/>
      <w:bookmarkEnd w:id="47"/>
      <w:bookmarkEnd w:id="48"/>
      <w:r w:rsidR="00AF77A8">
        <w:br/>
      </w:r>
    </w:p>
    <w:p w14:paraId="5CE24836" w14:textId="63A8CB12" w:rsidR="008E7BC6" w:rsidRDefault="008B61DC" w:rsidP="00AF77A8">
      <w:pPr>
        <w:keepNext/>
        <w:jc w:val="both"/>
      </w:pPr>
      <w:r>
        <w:t>As d</w:t>
      </w:r>
      <w:r w:rsidR="002D365E">
        <w:t xml:space="preserve">iscovered by </w:t>
      </w:r>
      <w:r w:rsidR="002D365E">
        <w:fldChar w:fldCharType="begin"/>
      </w:r>
      <w:r w:rsidR="002D365E">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rsidR="002D365E">
        <w:fldChar w:fldCharType="separate"/>
      </w:r>
      <w:r w:rsidR="002D365E">
        <w:rPr>
          <w:noProof/>
        </w:rPr>
        <w:t>Giese (2019)</w:t>
      </w:r>
      <w:r w:rsidR="002D365E">
        <w:fldChar w:fldCharType="end"/>
      </w:r>
      <w:r w:rsidR="002D365E">
        <w:t xml:space="preserve">, </w:t>
      </w:r>
      <w:r>
        <w:t xml:space="preserve">the </w:t>
      </w:r>
      <w:proofErr w:type="spellStart"/>
      <w:r>
        <w:t>Roborock</w:t>
      </w:r>
      <w:proofErr w:type="spellEnd"/>
      <w:r>
        <w:t xml:space="preserve"> S6 vacuum cleaner contains circuit board test pads that correspond to the </w:t>
      </w:r>
      <w:proofErr w:type="spellStart"/>
      <w:r w:rsidRPr="00137FB4">
        <w:rPr>
          <w:i/>
          <w:iCs/>
        </w:rPr>
        <w:t>Allwinner</w:t>
      </w:r>
      <w:proofErr w:type="spellEnd"/>
      <w:r w:rsidRPr="00137FB4">
        <w:rPr>
          <w:i/>
          <w:iCs/>
        </w:rPr>
        <w:t xml:space="preserve"> R16</w:t>
      </w:r>
      <w:r w:rsidRPr="00B04E64">
        <w:t xml:space="preserve"> </w:t>
      </w:r>
      <w:r>
        <w:t>SoC’s configured serial pin</w:t>
      </w:r>
      <w:r w:rsidR="009235F4">
        <w:t>s, as see</w:t>
      </w:r>
      <w:r w:rsidR="008E7BC6">
        <w:t xml:space="preserve">n </w:t>
      </w:r>
      <w:r w:rsidR="009235F4">
        <w:fldChar w:fldCharType="begin"/>
      </w:r>
      <w:r w:rsidR="009235F4">
        <w:instrText xml:space="preserve"> REF _Ref110788534 \p \h </w:instrText>
      </w:r>
      <w:r w:rsidR="00AF77A8">
        <w:instrText xml:space="preserve"> \* MERGEFORMAT </w:instrText>
      </w:r>
      <w:r w:rsidR="009235F4">
        <w:fldChar w:fldCharType="separate"/>
      </w:r>
      <w:r w:rsidR="00B145EE">
        <w:t>above</w:t>
      </w:r>
      <w:r w:rsidR="009235F4">
        <w:fldChar w:fldCharType="end"/>
      </w:r>
      <w:r w:rsidR="009235F4">
        <w:t>.</w:t>
      </w:r>
      <w:r w:rsidR="009235F4">
        <w:br/>
        <w:t xml:space="preserve">In detail, </w:t>
      </w:r>
      <w:r w:rsidR="009235F4" w:rsidRPr="00137FB4">
        <w:rPr>
          <w:rStyle w:val="CodeStyleChar"/>
          <w:rFonts w:eastAsiaTheme="minorHAnsi" w:cs="Courier New"/>
          <w:sz w:val="22"/>
          <w:szCs w:val="20"/>
        </w:rPr>
        <w:t>TPA8</w:t>
      </w:r>
      <w:r w:rsidR="009235F4" w:rsidRPr="00137FB4">
        <w:rPr>
          <w:sz w:val="22"/>
          <w:szCs w:val="20"/>
        </w:rPr>
        <w:t xml:space="preserve"> </w:t>
      </w:r>
      <w:r w:rsidR="009235F4">
        <w:t xml:space="preserve">is the device’s TX pin, </w:t>
      </w:r>
      <w:r w:rsidR="009235F4" w:rsidRPr="00137FB4">
        <w:rPr>
          <w:rStyle w:val="CodeStyleChar"/>
          <w:rFonts w:eastAsiaTheme="minorHAnsi" w:cs="Courier New"/>
          <w:sz w:val="22"/>
          <w:szCs w:val="20"/>
        </w:rPr>
        <w:t>TPA15</w:t>
      </w:r>
      <w:r w:rsidR="009235F4" w:rsidRPr="00137FB4">
        <w:rPr>
          <w:sz w:val="22"/>
          <w:szCs w:val="20"/>
        </w:rPr>
        <w:t xml:space="preserve"> </w:t>
      </w:r>
      <w:r w:rsidR="009235F4">
        <w:t xml:space="preserve">is the device’s RX pin, and </w:t>
      </w:r>
      <w:r w:rsidR="009235F4" w:rsidRPr="00137FB4">
        <w:rPr>
          <w:rStyle w:val="CodeStyleChar"/>
          <w:rFonts w:eastAsiaTheme="minorHAnsi" w:cs="Courier New"/>
          <w:sz w:val="22"/>
          <w:szCs w:val="20"/>
        </w:rPr>
        <w:t>TPA16</w:t>
      </w:r>
      <w:r w:rsidR="009235F4" w:rsidRPr="00137FB4">
        <w:rPr>
          <w:sz w:val="22"/>
          <w:szCs w:val="20"/>
        </w:rPr>
        <w:t xml:space="preserve"> </w:t>
      </w:r>
      <w:r w:rsidR="009235F4">
        <w:t>is ground.</w:t>
      </w:r>
      <w:r w:rsidR="009235F4">
        <w:br/>
        <w:t xml:space="preserve">A USB to UART adapter can then be used to gain access to the serial interface </w:t>
      </w:r>
    </w:p>
    <w:p w14:paraId="088DD2B8" w14:textId="4E53CC4B" w:rsidR="00396463" w:rsidRDefault="00C3269B" w:rsidP="00AF77A8">
      <w:pPr>
        <w:jc w:val="both"/>
      </w:pPr>
      <w:r>
        <w:t xml:space="preserve">Once </w:t>
      </w:r>
      <w:r w:rsidR="00E97E22">
        <w:t>a</w:t>
      </w:r>
      <w:r>
        <w:t xml:space="preserve"> serial connection was established</w:t>
      </w:r>
      <w:r w:rsidR="00AA3706">
        <w:t xml:space="preserve"> (</w:t>
      </w:r>
      <w:r w:rsidR="00AA3706" w:rsidRPr="00137FB4">
        <w:rPr>
          <w:i/>
          <w:iCs/>
        </w:rPr>
        <w:t>baud rate = 115200</w:t>
      </w:r>
      <w:r w:rsidR="00AA3706">
        <w:t>)</w:t>
      </w:r>
      <w:r>
        <w:t>, functionality in the U-Boot bootloader firmware can be exploited to enter the bootloader’s shell mode, by means of sending multiple</w:t>
      </w:r>
      <w:r w:rsidR="00152AE6">
        <w:t xml:space="preserve"> </w:t>
      </w:r>
      <w:r w:rsidR="00152AE6">
        <w:t>‘</w:t>
      </w:r>
      <w:r w:rsidR="00152AE6" w:rsidRPr="00152AE6">
        <w:t>s</w:t>
      </w:r>
      <w:r w:rsidR="00152AE6">
        <w:t>’</w:t>
      </w:r>
      <w:r w:rsidR="00152AE6">
        <w:t xml:space="preserve"> c</w:t>
      </w:r>
      <w:r>
        <w:t>haracters to interrupt the boot sequence</w:t>
      </w:r>
      <w:r w:rsidR="00827892">
        <w:rPr>
          <w:rStyle w:val="FootnoteReference"/>
          <w:noProof/>
        </w:rPr>
        <w:footnoteReference w:id="10"/>
      </w:r>
      <w:r w:rsidR="00C32ED2">
        <w:t xml:space="preserve">. Within the shell, Giese documented a series of instructions to extract the </w:t>
      </w:r>
      <w:r w:rsidR="00C32ED2" w:rsidRPr="00D52D2A">
        <w:rPr>
          <w:rFonts w:ascii="Consolas" w:hAnsi="Consolas"/>
        </w:rPr>
        <w:t>root</w:t>
      </w:r>
      <w:r w:rsidR="00C32ED2">
        <w:t xml:space="preserve"> password from a file called </w:t>
      </w:r>
      <w:proofErr w:type="spellStart"/>
      <w:r w:rsidR="00C32ED2" w:rsidRPr="003648D1">
        <w:rPr>
          <w:rStyle w:val="CodeStyleChar"/>
          <w:rFonts w:eastAsiaTheme="minorHAnsi"/>
          <w:sz w:val="22"/>
          <w:szCs w:val="20"/>
        </w:rPr>
        <w:t>vinda</w:t>
      </w:r>
      <w:proofErr w:type="spellEnd"/>
      <w:r w:rsidR="00C32ED2" w:rsidRPr="00C32ED2">
        <w:t>,</w:t>
      </w:r>
      <w:r w:rsidR="00C32ED2">
        <w:t xml:space="preserve"> located inside the device’s eMMC flash</w:t>
      </w:r>
      <w:r w:rsidR="00BE6FD5">
        <w:t xml:space="preserve">. This file contained a 16-byte string, which when </w:t>
      </w:r>
      <w:proofErr w:type="spellStart"/>
      <w:r w:rsidR="00BE6FD5">
        <w:t>XOR’d</w:t>
      </w:r>
      <w:proofErr w:type="spellEnd"/>
      <w:r w:rsidR="00BE6FD5">
        <w:t xml:space="preserve"> with the byte </w:t>
      </w:r>
      <w:r w:rsidR="00BE6FD5" w:rsidRPr="00BE6FD5">
        <w:rPr>
          <w:rStyle w:val="CodeStyleChar"/>
          <w:rFonts w:eastAsiaTheme="minorHAnsi"/>
        </w:rPr>
        <w:t>0x37</w:t>
      </w:r>
      <w:r w:rsidR="00BE6FD5">
        <w:t xml:space="preserve">, results in the </w:t>
      </w:r>
      <w:r w:rsidR="00BE6FD5" w:rsidRPr="00D52D2A">
        <w:rPr>
          <w:rFonts w:ascii="Consolas" w:hAnsi="Consolas"/>
        </w:rPr>
        <w:t>root</w:t>
      </w:r>
      <w:r w:rsidR="00BE6FD5">
        <w:t xml:space="preserve"> password used to gain access to the device</w:t>
      </w:r>
      <w:r w:rsidR="00863D7A">
        <w:t xml:space="preserve">. It is </w:t>
      </w:r>
      <w:r w:rsidR="00C44B75">
        <w:t xml:space="preserve">noted that </w:t>
      </w:r>
      <w:r w:rsidR="00C44B75" w:rsidRPr="00C44B75">
        <w:rPr>
          <w:rFonts w:ascii="Consolas" w:hAnsi="Consolas"/>
        </w:rPr>
        <w:t>root</w:t>
      </w:r>
      <w:r w:rsidR="00C44B75">
        <w:t xml:space="preserve"> shell access is obtainable without requiring the </w:t>
      </w:r>
      <w:r w:rsidR="00C44B75" w:rsidRPr="00C44B75">
        <w:rPr>
          <w:rFonts w:ascii="Consolas" w:hAnsi="Consolas"/>
        </w:rPr>
        <w:t>root</w:t>
      </w:r>
      <w:r w:rsidR="00C44B75">
        <w:t xml:space="preserve"> password, however it is beneficial.</w:t>
      </w:r>
    </w:p>
    <w:p w14:paraId="04390FA1" w14:textId="70DB6909" w:rsidR="00BD0CF6" w:rsidRDefault="00BD0CF6" w:rsidP="00F82B86">
      <w:pPr>
        <w:pStyle w:val="Caption"/>
      </w:pPr>
      <w:bookmarkStart w:id="49" w:name="_Toc110805131"/>
      <w:bookmarkStart w:id="50" w:name="_Toc110879580"/>
      <w:bookmarkStart w:id="51" w:name="_Toc110994463"/>
      <w:r>
        <w:t xml:space="preserve">Table </w:t>
      </w:r>
      <w:fldSimple w:instr=" SEQ Table \* ARABIC ">
        <w:r w:rsidR="00B145EE">
          <w:rPr>
            <w:noProof/>
          </w:rPr>
          <w:t>2</w:t>
        </w:r>
      </w:fldSimple>
      <w:r>
        <w:t xml:space="preserve"> - Root password extraction</w:t>
      </w:r>
      <w:bookmarkEnd w:id="49"/>
      <w:bookmarkEnd w:id="50"/>
      <w:r>
        <w:t xml:space="preserve"> procedure</w:t>
      </w:r>
      <w:bookmarkEnd w:id="51"/>
    </w:p>
    <w:tbl>
      <w:tblPr>
        <w:tblStyle w:val="TableGrid"/>
        <w:tblW w:w="0" w:type="auto"/>
        <w:tblLook w:val="04A0" w:firstRow="1" w:lastRow="0" w:firstColumn="1" w:lastColumn="0" w:noHBand="0" w:noVBand="1"/>
      </w:tblPr>
      <w:tblGrid>
        <w:gridCol w:w="704"/>
        <w:gridCol w:w="3402"/>
        <w:gridCol w:w="4910"/>
      </w:tblGrid>
      <w:tr w:rsidR="00396463" w14:paraId="610BE66A" w14:textId="77777777" w:rsidTr="00BE6FD5">
        <w:trPr>
          <w:trHeight w:val="489"/>
        </w:trPr>
        <w:tc>
          <w:tcPr>
            <w:tcW w:w="704" w:type="dxa"/>
            <w:vAlign w:val="center"/>
          </w:tcPr>
          <w:p w14:paraId="10A945A4" w14:textId="6B9E549C" w:rsidR="00396463" w:rsidRPr="00396463" w:rsidRDefault="00396463" w:rsidP="00396463">
            <w:pPr>
              <w:jc w:val="center"/>
              <w:rPr>
                <w:b/>
                <w:bCs/>
              </w:rPr>
            </w:pPr>
            <w:r w:rsidRPr="00396463">
              <w:rPr>
                <w:b/>
                <w:bCs/>
              </w:rPr>
              <w:t>Step</w:t>
            </w:r>
          </w:p>
        </w:tc>
        <w:tc>
          <w:tcPr>
            <w:tcW w:w="3402" w:type="dxa"/>
            <w:vAlign w:val="center"/>
          </w:tcPr>
          <w:p w14:paraId="48E16145" w14:textId="6FFE4ECB" w:rsidR="00396463" w:rsidRPr="00396463" w:rsidRDefault="00396463" w:rsidP="002D365E">
            <w:pPr>
              <w:rPr>
                <w:b/>
                <w:bCs/>
              </w:rPr>
            </w:pPr>
            <w:r w:rsidRPr="00396463">
              <w:rPr>
                <w:b/>
                <w:bCs/>
              </w:rPr>
              <w:t>Command</w:t>
            </w:r>
          </w:p>
        </w:tc>
        <w:tc>
          <w:tcPr>
            <w:tcW w:w="4910" w:type="dxa"/>
            <w:vAlign w:val="center"/>
          </w:tcPr>
          <w:p w14:paraId="095D72DB" w14:textId="63D153EC" w:rsidR="00396463" w:rsidRPr="00396463" w:rsidRDefault="00396463" w:rsidP="002D365E">
            <w:pPr>
              <w:rPr>
                <w:b/>
                <w:bCs/>
              </w:rPr>
            </w:pPr>
            <w:r w:rsidRPr="00396463">
              <w:rPr>
                <w:b/>
                <w:bCs/>
              </w:rPr>
              <w:t>Description</w:t>
            </w:r>
          </w:p>
        </w:tc>
      </w:tr>
      <w:tr w:rsidR="00396463" w14:paraId="5EFCC2DF" w14:textId="77777777" w:rsidTr="00BE6FD5">
        <w:trPr>
          <w:trHeight w:val="493"/>
        </w:trPr>
        <w:tc>
          <w:tcPr>
            <w:tcW w:w="704" w:type="dxa"/>
            <w:vAlign w:val="center"/>
          </w:tcPr>
          <w:p w14:paraId="1AD695C2" w14:textId="50235499" w:rsidR="00396463" w:rsidRPr="00396463" w:rsidRDefault="00396463" w:rsidP="00396463">
            <w:pPr>
              <w:jc w:val="center"/>
              <w:rPr>
                <w:b/>
                <w:bCs/>
              </w:rPr>
            </w:pPr>
            <w:r w:rsidRPr="00396463">
              <w:rPr>
                <w:b/>
                <w:bCs/>
              </w:rPr>
              <w:t>1</w:t>
            </w:r>
          </w:p>
        </w:tc>
        <w:tc>
          <w:tcPr>
            <w:tcW w:w="3402" w:type="dxa"/>
            <w:vAlign w:val="center"/>
          </w:tcPr>
          <w:p w14:paraId="353C0214" w14:textId="5215B720" w:rsidR="00396463" w:rsidRDefault="00396463" w:rsidP="002D365E">
            <w:r w:rsidRPr="00396463">
              <w:rPr>
                <w:rFonts w:ascii="Consolas" w:hAnsi="Consolas"/>
              </w:rPr>
              <w:t xml:space="preserve">ext4load mmc 2:6 0 </w:t>
            </w:r>
            <w:proofErr w:type="spellStart"/>
            <w:r w:rsidRPr="00396463">
              <w:rPr>
                <w:rFonts w:ascii="Consolas" w:hAnsi="Consolas"/>
              </w:rPr>
              <w:t>vinda</w:t>
            </w:r>
            <w:proofErr w:type="spellEnd"/>
          </w:p>
        </w:tc>
        <w:tc>
          <w:tcPr>
            <w:tcW w:w="4910" w:type="dxa"/>
            <w:vAlign w:val="center"/>
          </w:tcPr>
          <w:p w14:paraId="5A28817F" w14:textId="56B14E0E" w:rsidR="00396463" w:rsidRDefault="00396463" w:rsidP="002D365E">
            <w:r>
              <w:t xml:space="preserve">Load contents of </w:t>
            </w:r>
            <w:proofErr w:type="spellStart"/>
            <w:r w:rsidRPr="000509A3">
              <w:rPr>
                <w:rStyle w:val="CodeStyleChar"/>
                <w:rFonts w:eastAsiaTheme="minorHAnsi"/>
                <w:sz w:val="22"/>
                <w:szCs w:val="22"/>
              </w:rPr>
              <w:t>vinda</w:t>
            </w:r>
            <w:proofErr w:type="spellEnd"/>
            <w:r>
              <w:t xml:space="preserve"> into memory position 0</w:t>
            </w:r>
          </w:p>
        </w:tc>
      </w:tr>
      <w:tr w:rsidR="00396463" w14:paraId="026E8DFE" w14:textId="77777777" w:rsidTr="00BE6FD5">
        <w:trPr>
          <w:trHeight w:val="556"/>
        </w:trPr>
        <w:tc>
          <w:tcPr>
            <w:tcW w:w="704" w:type="dxa"/>
            <w:vAlign w:val="center"/>
          </w:tcPr>
          <w:p w14:paraId="21CCC7C5" w14:textId="76716199" w:rsidR="00396463" w:rsidRPr="00396463" w:rsidRDefault="00396463" w:rsidP="00396463">
            <w:pPr>
              <w:jc w:val="center"/>
              <w:rPr>
                <w:b/>
                <w:bCs/>
              </w:rPr>
            </w:pPr>
            <w:r w:rsidRPr="00396463">
              <w:rPr>
                <w:b/>
                <w:bCs/>
              </w:rPr>
              <w:t>2</w:t>
            </w:r>
          </w:p>
        </w:tc>
        <w:tc>
          <w:tcPr>
            <w:tcW w:w="3402" w:type="dxa"/>
            <w:vAlign w:val="center"/>
          </w:tcPr>
          <w:p w14:paraId="4818937A" w14:textId="52E3937E" w:rsidR="00396463" w:rsidRDefault="00396463" w:rsidP="00396463">
            <w:r w:rsidRPr="00396463">
              <w:rPr>
                <w:rFonts w:ascii="Consolas" w:hAnsi="Consolas"/>
              </w:rPr>
              <w:t>md 0 4</w:t>
            </w:r>
          </w:p>
        </w:tc>
        <w:tc>
          <w:tcPr>
            <w:tcW w:w="4910" w:type="dxa"/>
            <w:vAlign w:val="center"/>
          </w:tcPr>
          <w:p w14:paraId="71DE9106" w14:textId="4071B782" w:rsidR="00396463" w:rsidRDefault="00396463" w:rsidP="002D365E">
            <w:r>
              <w:t xml:space="preserve">Dump the </w:t>
            </w:r>
            <w:r w:rsidR="00BE6FD5">
              <w:t>first 4 words from memory position 0</w:t>
            </w:r>
          </w:p>
        </w:tc>
      </w:tr>
      <w:tr w:rsidR="00827892" w14:paraId="29B7E67C" w14:textId="77777777" w:rsidTr="00BE6FD5">
        <w:trPr>
          <w:trHeight w:val="556"/>
        </w:trPr>
        <w:tc>
          <w:tcPr>
            <w:tcW w:w="704" w:type="dxa"/>
            <w:vAlign w:val="center"/>
          </w:tcPr>
          <w:p w14:paraId="267F298E" w14:textId="0F11EE21" w:rsidR="00827892" w:rsidRPr="00396463" w:rsidRDefault="00827892" w:rsidP="00396463">
            <w:pPr>
              <w:jc w:val="center"/>
              <w:rPr>
                <w:b/>
                <w:bCs/>
              </w:rPr>
            </w:pPr>
            <w:r>
              <w:rPr>
                <w:b/>
                <w:bCs/>
              </w:rPr>
              <w:t>3</w:t>
            </w:r>
          </w:p>
        </w:tc>
        <w:tc>
          <w:tcPr>
            <w:tcW w:w="3402" w:type="dxa"/>
            <w:vAlign w:val="center"/>
          </w:tcPr>
          <w:p w14:paraId="776A0466" w14:textId="2E70C68D" w:rsidR="00827892" w:rsidRPr="00396463" w:rsidRDefault="00827892" w:rsidP="00827892">
            <w:pPr>
              <w:rPr>
                <w:rFonts w:ascii="Consolas" w:hAnsi="Consolas"/>
              </w:rPr>
            </w:pPr>
            <w:r w:rsidRPr="00827892">
              <w:rPr>
                <w:rFonts w:ascii="Consolas" w:hAnsi="Consolas"/>
                <w:color w:val="D9D9D9" w:themeColor="background1" w:themeShade="D9"/>
              </w:rPr>
              <w:t>------------------------</w:t>
            </w:r>
          </w:p>
        </w:tc>
        <w:tc>
          <w:tcPr>
            <w:tcW w:w="4910" w:type="dxa"/>
            <w:vAlign w:val="center"/>
          </w:tcPr>
          <w:p w14:paraId="3937B8C3" w14:textId="1C90930B" w:rsidR="00827892" w:rsidRDefault="00827892" w:rsidP="002D365E">
            <w:r>
              <w:t xml:space="preserve">XOR values with </w:t>
            </w:r>
            <w:r w:rsidRPr="000509A3">
              <w:rPr>
                <w:rStyle w:val="CodeStyleChar"/>
                <w:rFonts w:eastAsiaTheme="minorHAnsi"/>
                <w:sz w:val="22"/>
                <w:szCs w:val="22"/>
              </w:rPr>
              <w:t>0x37</w:t>
            </w:r>
          </w:p>
        </w:tc>
      </w:tr>
    </w:tbl>
    <w:p w14:paraId="249DD53B" w14:textId="1358F203" w:rsidR="00C32ED2" w:rsidRDefault="00AF77A8" w:rsidP="00AF77A8">
      <w:pPr>
        <w:keepNext/>
        <w:spacing w:after="0"/>
        <w:jc w:val="center"/>
      </w:pPr>
      <w:r>
        <w:br/>
      </w:r>
      <w:r w:rsidR="00C32ED2">
        <w:rPr>
          <w:noProof/>
        </w:rPr>
        <w:drawing>
          <wp:inline distT="0" distB="0" distL="0" distR="0" wp14:anchorId="1AF94AC4" wp14:editId="3F8ACA59">
            <wp:extent cx="3819525" cy="1470130"/>
            <wp:effectExtent l="247650" t="190500" r="180975" b="2444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33117" cy="1475361"/>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555D109B" w14:textId="21F85795" w:rsidR="00C32ED2" w:rsidRDefault="00C32ED2" w:rsidP="00F82B86">
      <w:pPr>
        <w:pStyle w:val="Caption"/>
        <w:rPr>
          <w:rFonts w:ascii="Consolas" w:hAnsi="Consolas"/>
        </w:rPr>
      </w:pPr>
      <w:bookmarkStart w:id="52" w:name="_Toc110817588"/>
      <w:bookmarkStart w:id="53" w:name="_Toc110994416"/>
      <w:r>
        <w:t xml:space="preserve">Figure </w:t>
      </w:r>
      <w:fldSimple w:instr=" SEQ Figure \* ARABIC ">
        <w:r w:rsidR="00B145EE">
          <w:rPr>
            <w:noProof/>
          </w:rPr>
          <w:t>2</w:t>
        </w:r>
      </w:fldSimple>
      <w:r>
        <w:t xml:space="preserve"> - Password decryption of the </w:t>
      </w:r>
      <w:proofErr w:type="spellStart"/>
      <w:r w:rsidRPr="000509A3">
        <w:rPr>
          <w:rStyle w:val="CodeStyleChar"/>
          <w:rFonts w:eastAsiaTheme="minorHAnsi"/>
        </w:rPr>
        <w:t>vinda</w:t>
      </w:r>
      <w:proofErr w:type="spellEnd"/>
      <w:r>
        <w:t xml:space="preserve"> file</w:t>
      </w:r>
      <w:bookmarkEnd w:id="52"/>
      <w:bookmarkEnd w:id="53"/>
    </w:p>
    <w:p w14:paraId="2F8C4E7B" w14:textId="77777777" w:rsidR="002D6005" w:rsidRDefault="002D6005" w:rsidP="007F2C76">
      <w:pPr>
        <w:pStyle w:val="Heading2"/>
      </w:pPr>
      <w:bookmarkStart w:id="54" w:name="_Toc110817781"/>
      <w:bookmarkStart w:id="55" w:name="_Toc110994406"/>
      <w:r>
        <w:t>Dynamic Firmware Analysis</w:t>
      </w:r>
      <w:bookmarkEnd w:id="54"/>
      <w:bookmarkEnd w:id="55"/>
    </w:p>
    <w:p w14:paraId="4019C676" w14:textId="2DDEFC3E" w:rsidR="00A23EED" w:rsidRDefault="00A23EED" w:rsidP="00066619">
      <w:pPr>
        <w:pStyle w:val="Heading3"/>
      </w:pPr>
      <w:bookmarkStart w:id="56" w:name="_Toc110817782"/>
      <w:bookmarkStart w:id="57" w:name="_Ref110876360"/>
      <w:r>
        <w:t>Device Fingerprinting</w:t>
      </w:r>
      <w:bookmarkEnd w:id="56"/>
      <w:bookmarkEnd w:id="57"/>
    </w:p>
    <w:p w14:paraId="5E7FACB0" w14:textId="709F59E3" w:rsidR="00094A28" w:rsidRDefault="00094A28" w:rsidP="00AF77A8">
      <w:pPr>
        <w:jc w:val="both"/>
      </w:pPr>
      <w:r>
        <w:t xml:space="preserve">Upon gaining access to the shell, device </w:t>
      </w:r>
      <w:r w:rsidR="004D2490">
        <w:t xml:space="preserve">fingerprinting was performed as </w:t>
      </w:r>
      <w:r>
        <w:t>to better understand the operating system, hardware feature set and software capability.</w:t>
      </w:r>
    </w:p>
    <w:p w14:paraId="41EC9043" w14:textId="2D296ED4" w:rsidR="00094A28" w:rsidRDefault="004D2490" w:rsidP="00AF77A8">
      <w:pPr>
        <w:jc w:val="both"/>
      </w:pPr>
      <w:r>
        <w:t xml:space="preserve">It is important to know that the device under test was manufactured in June 2020, one year after the official release of the </w:t>
      </w:r>
      <w:proofErr w:type="spellStart"/>
      <w:r>
        <w:t>Roborock</w:t>
      </w:r>
      <w:proofErr w:type="spellEnd"/>
      <w:r>
        <w:t xml:space="preserve"> S6 vacuum cleaner in June 2019. As a result, the recovery firmware (stored in </w:t>
      </w:r>
      <w:r w:rsidRPr="000509A3">
        <w:rPr>
          <w:rStyle w:val="CodeStyleChar"/>
          <w:rFonts w:eastAsiaTheme="minorHAnsi"/>
          <w:sz w:val="22"/>
          <w:szCs w:val="22"/>
        </w:rPr>
        <w:t>mmcblk0p7</w:t>
      </w:r>
      <w:r>
        <w:t xml:space="preserve">) </w:t>
      </w:r>
      <w:r w:rsidR="004B513E">
        <w:t xml:space="preserve">is versioned </w:t>
      </w:r>
      <w:r>
        <w:t>01.15.58 (25</w:t>
      </w:r>
      <w:r w:rsidRPr="004D2490">
        <w:rPr>
          <w:vertAlign w:val="superscript"/>
        </w:rPr>
        <w:t>th</w:t>
      </w:r>
      <w:r>
        <w:t xml:space="preserve"> March 2020). </w:t>
      </w:r>
      <w:r w:rsidR="00D6183D">
        <w:t>All firmware investigation</w:t>
      </w:r>
      <w:r w:rsidR="0072602B">
        <w:t xml:space="preserve"> processes</w:t>
      </w:r>
      <w:r w:rsidR="0002007B">
        <w:t xml:space="preserve"> </w:t>
      </w:r>
      <w:r w:rsidR="008E60CD">
        <w:t xml:space="preserve">and </w:t>
      </w:r>
      <w:r w:rsidR="00115339">
        <w:t xml:space="preserve">results collected </w:t>
      </w:r>
      <w:r w:rsidR="0002007B">
        <w:t xml:space="preserve">in </w:t>
      </w:r>
      <w:r w:rsidR="0072602B">
        <w:t>the proceeding sections</w:t>
      </w:r>
      <w:r w:rsidR="0002007B">
        <w:t xml:space="preserve"> </w:t>
      </w:r>
      <w:r w:rsidR="00117764">
        <w:t>were</w:t>
      </w:r>
      <w:r w:rsidR="00115339">
        <w:t xml:space="preserve"> performed </w:t>
      </w:r>
      <w:r w:rsidR="001C124B">
        <w:t xml:space="preserve">against </w:t>
      </w:r>
      <w:r w:rsidR="00115339">
        <w:t>version 01.15.58</w:t>
      </w:r>
      <w:r w:rsidR="0072602B">
        <w:t>,</w:t>
      </w:r>
      <w:r w:rsidR="00115339">
        <w:t xml:space="preserve"> </w:t>
      </w:r>
      <w:r w:rsidR="0002007B">
        <w:t xml:space="preserve">until the upgrade analysis section on page </w:t>
      </w:r>
      <w:r w:rsidR="00FC73FD">
        <w:fldChar w:fldCharType="begin"/>
      </w:r>
      <w:r w:rsidR="00FC73FD">
        <w:instrText xml:space="preserve"> PAGEREF _Ref110994080 \h </w:instrText>
      </w:r>
      <w:r w:rsidR="00FC73FD">
        <w:fldChar w:fldCharType="separate"/>
      </w:r>
      <w:r w:rsidR="00B145EE">
        <w:rPr>
          <w:noProof/>
        </w:rPr>
        <w:t>23</w:t>
      </w:r>
      <w:r w:rsidR="00FC73FD">
        <w:fldChar w:fldCharType="end"/>
      </w:r>
      <w:r w:rsidR="0002007B">
        <w:fldChar w:fldCharType="begin"/>
      </w:r>
      <w:r w:rsidR="0002007B">
        <w:instrText xml:space="preserve"> PAGEREF _Ref110818444 \h </w:instrText>
      </w:r>
      <w:r w:rsidR="0002007B">
        <w:fldChar w:fldCharType="separate"/>
      </w:r>
      <w:r w:rsidR="0002007B">
        <w:fldChar w:fldCharType="end"/>
      </w:r>
      <w:r w:rsidR="00954C7C">
        <w:t>.</w:t>
      </w:r>
    </w:p>
    <w:p w14:paraId="3A06B65F" w14:textId="2026F584" w:rsidR="004D2490" w:rsidRDefault="00117764" w:rsidP="00AF77A8">
      <w:pPr>
        <w:jc w:val="both"/>
      </w:pPr>
      <w:r>
        <w:fldChar w:fldCharType="begin"/>
      </w:r>
      <w:r>
        <w:instrText xml:space="preserve"> REF _Ref110819128 \h </w:instrText>
      </w:r>
      <w:r w:rsidR="00AF77A8">
        <w:instrText xml:space="preserve"> \* MERGEFORMAT </w:instrText>
      </w:r>
      <w:r>
        <w:fldChar w:fldCharType="separate"/>
      </w:r>
      <w:r w:rsidR="00B145EE">
        <w:t xml:space="preserve">Table </w:t>
      </w:r>
      <w:r w:rsidR="00B145EE">
        <w:rPr>
          <w:noProof/>
        </w:rPr>
        <w:t>3</w:t>
      </w:r>
      <w:r>
        <w:fldChar w:fldCharType="end"/>
      </w:r>
      <w:r>
        <w:t xml:space="preserve"> </w:t>
      </w:r>
      <w:r>
        <w:fldChar w:fldCharType="begin"/>
      </w:r>
      <w:r>
        <w:instrText xml:space="preserve"> REF _Ref110819125 \p \h </w:instrText>
      </w:r>
      <w:r w:rsidR="00AF77A8">
        <w:instrText xml:space="preserve"> \* MERGEFORMAT </w:instrText>
      </w:r>
      <w:r>
        <w:fldChar w:fldCharType="separate"/>
      </w:r>
      <w:r w:rsidR="00B145EE">
        <w:t>below</w:t>
      </w:r>
      <w:r>
        <w:fldChar w:fldCharType="end"/>
      </w:r>
      <w:r>
        <w:t xml:space="preserve"> outlines the various commands and outputs used to identify the system information. Other necessary hardware information (such as storage and memory) is excluded from the table as they are officially listed on the </w:t>
      </w:r>
      <w:proofErr w:type="spellStart"/>
      <w:r>
        <w:t>Roborock</w:t>
      </w:r>
      <w:proofErr w:type="spellEnd"/>
      <w:r>
        <w:t xml:space="preserve"> product webpage</w:t>
      </w:r>
      <w:r>
        <w:rPr>
          <w:rStyle w:val="FootnoteReference"/>
        </w:rPr>
        <w:footnoteReference w:id="11"/>
      </w:r>
      <w:r>
        <w:t>.</w:t>
      </w:r>
      <w:r w:rsidR="00F06424">
        <w:t xml:space="preserve"> Most notably, fingerprint results conclude that the system is running an ARM release of </w:t>
      </w:r>
      <w:r w:rsidR="00F06424" w:rsidRPr="003648D1">
        <w:rPr>
          <w:i/>
          <w:iCs/>
        </w:rPr>
        <w:t>Ubuntu 14.04.3 LTS</w:t>
      </w:r>
      <w:r w:rsidR="00F06424">
        <w:t xml:space="preserve">, with </w:t>
      </w:r>
      <w:proofErr w:type="spellStart"/>
      <w:r w:rsidR="00F06424" w:rsidRPr="00922D81">
        <w:rPr>
          <w:i/>
          <w:iCs/>
        </w:rPr>
        <w:t>libc</w:t>
      </w:r>
      <w:proofErr w:type="spellEnd"/>
      <w:r w:rsidR="00F06424" w:rsidRPr="000509A3">
        <w:rPr>
          <w:sz w:val="22"/>
          <w:szCs w:val="20"/>
        </w:rPr>
        <w:t xml:space="preserve"> </w:t>
      </w:r>
      <w:r w:rsidR="00F06424">
        <w:t xml:space="preserve">version 2.19 (released 2014). This finding aided the installation and execution of other software </w:t>
      </w:r>
      <w:r w:rsidR="00326903">
        <w:t>that was during the security and privacy assessment of the device under test.</w:t>
      </w:r>
    </w:p>
    <w:p w14:paraId="088B230E" w14:textId="77777777" w:rsidR="00AF77A8" w:rsidRDefault="00AF77A8" w:rsidP="00AF77A8">
      <w:pPr>
        <w:jc w:val="both"/>
      </w:pPr>
    </w:p>
    <w:p w14:paraId="666D7FFE" w14:textId="71B67C05" w:rsidR="00117764" w:rsidRDefault="00BD0CF6" w:rsidP="00F82B86">
      <w:pPr>
        <w:pStyle w:val="Caption"/>
      </w:pPr>
      <w:bookmarkStart w:id="58" w:name="_Ref110819128"/>
      <w:bookmarkStart w:id="59" w:name="_Ref110819125"/>
      <w:bookmarkStart w:id="60" w:name="_Toc110879581"/>
      <w:bookmarkStart w:id="61" w:name="_Toc110994464"/>
      <w:r>
        <w:t xml:space="preserve">Table </w:t>
      </w:r>
      <w:fldSimple w:instr=" SEQ Table \* ARABIC ">
        <w:r w:rsidR="00B145EE">
          <w:rPr>
            <w:noProof/>
          </w:rPr>
          <w:t>3</w:t>
        </w:r>
      </w:fldSimple>
      <w:bookmarkEnd w:id="58"/>
      <w:r>
        <w:t xml:space="preserve"> - v01.15.58 System Fingerprint</w:t>
      </w:r>
      <w:bookmarkEnd w:id="59"/>
      <w:bookmarkEnd w:id="60"/>
      <w:bookmarkEnd w:id="61"/>
    </w:p>
    <w:tbl>
      <w:tblPr>
        <w:tblW w:w="9072" w:type="dxa"/>
        <w:tblBorders>
          <w:bottom w:val="single" w:sz="4" w:space="0" w:color="auto"/>
          <w:insideH w:val="single" w:sz="6" w:space="0" w:color="auto"/>
        </w:tblBorders>
        <w:tblLayout w:type="fixed"/>
        <w:tblCellMar>
          <w:left w:w="0" w:type="dxa"/>
          <w:right w:w="0" w:type="dxa"/>
        </w:tblCellMar>
        <w:tblLook w:val="04A0" w:firstRow="1" w:lastRow="0" w:firstColumn="1" w:lastColumn="0" w:noHBand="0" w:noVBand="1"/>
      </w:tblPr>
      <w:tblGrid>
        <w:gridCol w:w="2694"/>
        <w:gridCol w:w="6378"/>
      </w:tblGrid>
      <w:tr w:rsidR="00DE3FEB" w:rsidRPr="00DE3FEB" w14:paraId="138F4A9C" w14:textId="77777777" w:rsidTr="00117764">
        <w:trPr>
          <w:trHeight w:val="300"/>
        </w:trPr>
        <w:tc>
          <w:tcPr>
            <w:tcW w:w="2694" w:type="dxa"/>
            <w:shd w:val="clear" w:color="auto" w:fill="auto"/>
            <w:noWrap/>
            <w:vAlign w:val="bottom"/>
            <w:hideMark/>
          </w:tcPr>
          <w:p w14:paraId="6753714B" w14:textId="77777777" w:rsidR="00DE3FEB" w:rsidRPr="00DE3FEB" w:rsidRDefault="00DE3FEB" w:rsidP="00DE3FEB">
            <w:pPr>
              <w:spacing w:after="0" w:line="240" w:lineRule="auto"/>
              <w:rPr>
                <w:rFonts w:eastAsia="Times New Roman"/>
                <w:b/>
                <w:bCs/>
                <w:color w:val="000000"/>
                <w:szCs w:val="24"/>
                <w:lang w:val="en-GB" w:eastAsia="en-GB"/>
              </w:rPr>
            </w:pPr>
            <w:r w:rsidRPr="00DE3FEB">
              <w:rPr>
                <w:rFonts w:eastAsia="Times New Roman"/>
                <w:b/>
                <w:bCs/>
                <w:color w:val="000000"/>
                <w:szCs w:val="24"/>
                <w:lang w:val="en-GB" w:eastAsia="en-GB"/>
              </w:rPr>
              <w:t>Command</w:t>
            </w:r>
          </w:p>
        </w:tc>
        <w:tc>
          <w:tcPr>
            <w:tcW w:w="6378" w:type="dxa"/>
            <w:shd w:val="clear" w:color="auto" w:fill="auto"/>
            <w:noWrap/>
            <w:vAlign w:val="bottom"/>
            <w:hideMark/>
          </w:tcPr>
          <w:p w14:paraId="072E3AB8" w14:textId="77777777" w:rsidR="00DE3FEB" w:rsidRPr="00DE3FEB" w:rsidRDefault="00DE3FEB" w:rsidP="00DE3FEB">
            <w:pPr>
              <w:spacing w:after="0" w:line="240" w:lineRule="auto"/>
              <w:rPr>
                <w:rFonts w:eastAsia="Times New Roman"/>
                <w:b/>
                <w:bCs/>
                <w:color w:val="000000"/>
                <w:szCs w:val="24"/>
                <w:lang w:val="en-GB" w:eastAsia="en-GB"/>
              </w:rPr>
            </w:pPr>
            <w:r w:rsidRPr="00DE3FEB">
              <w:rPr>
                <w:rFonts w:eastAsia="Times New Roman"/>
                <w:b/>
                <w:bCs/>
                <w:color w:val="000000"/>
                <w:szCs w:val="24"/>
                <w:lang w:val="en-GB" w:eastAsia="en-GB"/>
              </w:rPr>
              <w:t>Output</w:t>
            </w:r>
          </w:p>
        </w:tc>
      </w:tr>
      <w:tr w:rsidR="00DE3FEB" w:rsidRPr="00DE3FEB" w14:paraId="7D02B03E" w14:textId="77777777" w:rsidTr="00117764">
        <w:trPr>
          <w:trHeight w:val="300"/>
        </w:trPr>
        <w:tc>
          <w:tcPr>
            <w:tcW w:w="2694" w:type="dxa"/>
            <w:shd w:val="clear" w:color="auto" w:fill="auto"/>
            <w:noWrap/>
            <w:hideMark/>
          </w:tcPr>
          <w:p w14:paraId="7B2E0B20"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uname</w:t>
            </w:r>
            <w:proofErr w:type="spellEnd"/>
            <w:r w:rsidRPr="00DE3FEB">
              <w:rPr>
                <w:rFonts w:ascii="Consolas" w:eastAsia="Times New Roman" w:hAnsi="Consolas"/>
                <w:color w:val="000000"/>
                <w:sz w:val="22"/>
                <w:lang w:val="en-GB" w:eastAsia="en-GB"/>
              </w:rPr>
              <w:t xml:space="preserve"> -a</w:t>
            </w:r>
          </w:p>
        </w:tc>
        <w:tc>
          <w:tcPr>
            <w:tcW w:w="6378" w:type="dxa"/>
            <w:shd w:val="clear" w:color="auto" w:fill="auto"/>
            <w:noWrap/>
            <w:hideMark/>
          </w:tcPr>
          <w:p w14:paraId="306DBD44"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 xml:space="preserve">Linux </w:t>
            </w:r>
            <w:proofErr w:type="spellStart"/>
            <w:r w:rsidRPr="00DE3FEB">
              <w:rPr>
                <w:rFonts w:ascii="Consolas" w:eastAsia="Times New Roman" w:hAnsi="Consolas"/>
                <w:color w:val="000000"/>
                <w:sz w:val="22"/>
                <w:lang w:val="en-GB" w:eastAsia="en-GB"/>
              </w:rPr>
              <w:t>rockrobo</w:t>
            </w:r>
            <w:proofErr w:type="spellEnd"/>
            <w:r w:rsidRPr="00DE3FEB">
              <w:rPr>
                <w:rFonts w:ascii="Consolas" w:eastAsia="Times New Roman" w:hAnsi="Consolas"/>
                <w:color w:val="000000"/>
                <w:sz w:val="22"/>
                <w:lang w:val="en-GB" w:eastAsia="en-GB"/>
              </w:rPr>
              <w:t xml:space="preserve"> 3.4.39 #1 SMP PREEMPT Wed Mar 25 20:47:59 CST 2020 </w:t>
            </w:r>
            <w:r w:rsidRPr="00DE3FEB">
              <w:rPr>
                <w:rFonts w:ascii="Consolas" w:eastAsia="Times New Roman" w:hAnsi="Consolas"/>
                <w:color w:val="C45911" w:themeColor="accent2" w:themeShade="BF"/>
                <w:sz w:val="22"/>
                <w:lang w:val="en-GB" w:eastAsia="en-GB"/>
              </w:rPr>
              <w:t>armv7l</w:t>
            </w:r>
            <w:r w:rsidRPr="00DE3FEB">
              <w:rPr>
                <w:rFonts w:ascii="Consolas" w:eastAsia="Times New Roman" w:hAnsi="Consolas"/>
                <w:color w:val="000000"/>
                <w:sz w:val="22"/>
                <w:lang w:val="en-GB" w:eastAsia="en-GB"/>
              </w:rPr>
              <w:t xml:space="preserve"> </w:t>
            </w:r>
            <w:proofErr w:type="spellStart"/>
            <w:r w:rsidRPr="00DE3FEB">
              <w:rPr>
                <w:rFonts w:ascii="Consolas" w:eastAsia="Times New Roman" w:hAnsi="Consolas"/>
                <w:color w:val="000000"/>
                <w:sz w:val="22"/>
                <w:lang w:val="en-GB" w:eastAsia="en-GB"/>
              </w:rPr>
              <w:t>armv7l</w:t>
            </w:r>
            <w:proofErr w:type="spellEnd"/>
            <w:r w:rsidRPr="00DE3FEB">
              <w:rPr>
                <w:rFonts w:ascii="Consolas" w:eastAsia="Times New Roman" w:hAnsi="Consolas"/>
                <w:color w:val="000000"/>
                <w:sz w:val="22"/>
                <w:lang w:val="en-GB" w:eastAsia="en-GB"/>
              </w:rPr>
              <w:t xml:space="preserve"> </w:t>
            </w:r>
            <w:proofErr w:type="spellStart"/>
            <w:r w:rsidRPr="00DE3FEB">
              <w:rPr>
                <w:rFonts w:ascii="Consolas" w:eastAsia="Times New Roman" w:hAnsi="Consolas"/>
                <w:color w:val="000000"/>
                <w:sz w:val="22"/>
                <w:lang w:val="en-GB" w:eastAsia="en-GB"/>
              </w:rPr>
              <w:t>armv7l</w:t>
            </w:r>
            <w:proofErr w:type="spellEnd"/>
            <w:r w:rsidRPr="00DE3FEB">
              <w:rPr>
                <w:rFonts w:ascii="Consolas" w:eastAsia="Times New Roman" w:hAnsi="Consolas"/>
                <w:color w:val="000000"/>
                <w:sz w:val="22"/>
                <w:lang w:val="en-GB" w:eastAsia="en-GB"/>
              </w:rPr>
              <w:t xml:space="preserve"> GNU/Linux</w:t>
            </w:r>
          </w:p>
        </w:tc>
      </w:tr>
      <w:tr w:rsidR="00DE3FEB" w:rsidRPr="00DE3FEB" w14:paraId="51F84C35" w14:textId="77777777" w:rsidTr="00117764">
        <w:trPr>
          <w:trHeight w:val="300"/>
        </w:trPr>
        <w:tc>
          <w:tcPr>
            <w:tcW w:w="2694" w:type="dxa"/>
            <w:shd w:val="clear" w:color="auto" w:fill="auto"/>
            <w:noWrap/>
            <w:hideMark/>
          </w:tcPr>
          <w:p w14:paraId="6B3032DB"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ldd</w:t>
            </w:r>
            <w:proofErr w:type="spellEnd"/>
            <w:r w:rsidRPr="00DE3FEB">
              <w:rPr>
                <w:rFonts w:ascii="Consolas" w:eastAsia="Times New Roman" w:hAnsi="Consolas"/>
                <w:color w:val="000000"/>
                <w:sz w:val="22"/>
                <w:lang w:val="en-GB" w:eastAsia="en-GB"/>
              </w:rPr>
              <w:t xml:space="preserve"> --version </w:t>
            </w:r>
            <w:proofErr w:type="spellStart"/>
            <w:r w:rsidRPr="00DE3FEB">
              <w:rPr>
                <w:rFonts w:ascii="Consolas" w:eastAsia="Times New Roman" w:hAnsi="Consolas"/>
                <w:color w:val="000000"/>
                <w:sz w:val="22"/>
                <w:lang w:val="en-GB" w:eastAsia="en-GB"/>
              </w:rPr>
              <w:t>ldd</w:t>
            </w:r>
            <w:proofErr w:type="spellEnd"/>
          </w:p>
        </w:tc>
        <w:tc>
          <w:tcPr>
            <w:tcW w:w="6378" w:type="dxa"/>
            <w:shd w:val="clear" w:color="auto" w:fill="auto"/>
            <w:noWrap/>
            <w:hideMark/>
          </w:tcPr>
          <w:p w14:paraId="331BF0F9"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ldd</w:t>
            </w:r>
            <w:proofErr w:type="spellEnd"/>
            <w:r w:rsidRPr="00DE3FEB">
              <w:rPr>
                <w:rFonts w:ascii="Consolas" w:eastAsia="Times New Roman" w:hAnsi="Consolas"/>
                <w:color w:val="000000"/>
                <w:sz w:val="22"/>
                <w:lang w:val="en-GB" w:eastAsia="en-GB"/>
              </w:rPr>
              <w:t xml:space="preserve"> (Ubuntu EGLIBC 2.19-0ubuntu6.6) </w:t>
            </w:r>
            <w:r w:rsidRPr="00DE3FEB">
              <w:rPr>
                <w:rFonts w:ascii="Consolas" w:eastAsia="Times New Roman" w:hAnsi="Consolas"/>
                <w:color w:val="C45911" w:themeColor="accent2" w:themeShade="BF"/>
                <w:sz w:val="22"/>
                <w:lang w:val="en-GB" w:eastAsia="en-GB"/>
              </w:rPr>
              <w:t>2.19</w:t>
            </w:r>
          </w:p>
        </w:tc>
      </w:tr>
      <w:tr w:rsidR="00DE3FEB" w:rsidRPr="00DE3FEB" w14:paraId="072B78F8" w14:textId="77777777" w:rsidTr="00117764">
        <w:trPr>
          <w:trHeight w:val="2634"/>
        </w:trPr>
        <w:tc>
          <w:tcPr>
            <w:tcW w:w="2694" w:type="dxa"/>
            <w:shd w:val="clear" w:color="auto" w:fill="auto"/>
            <w:noWrap/>
            <w:hideMark/>
          </w:tcPr>
          <w:p w14:paraId="3D907F98" w14:textId="69A5E164"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cat /etc/</w:t>
            </w:r>
            <w:proofErr w:type="spellStart"/>
            <w:r w:rsidRPr="00DE3FEB">
              <w:rPr>
                <w:rFonts w:ascii="Consolas" w:eastAsia="Times New Roman" w:hAnsi="Consolas"/>
                <w:color w:val="000000"/>
                <w:sz w:val="22"/>
                <w:lang w:val="en-GB" w:eastAsia="en-GB"/>
              </w:rPr>
              <w:t>os</w:t>
            </w:r>
            <w:proofErr w:type="spellEnd"/>
            <w:r w:rsidRPr="00DE3FEB">
              <w:rPr>
                <w:rFonts w:ascii="Consolas" w:eastAsia="Times New Roman" w:hAnsi="Consolas"/>
                <w:color w:val="000000"/>
                <w:sz w:val="22"/>
                <w:lang w:val="en-GB" w:eastAsia="en-GB"/>
              </w:rPr>
              <w:t>-release</w:t>
            </w:r>
          </w:p>
        </w:tc>
        <w:tc>
          <w:tcPr>
            <w:tcW w:w="6378" w:type="dxa"/>
            <w:shd w:val="clear" w:color="auto" w:fill="auto"/>
            <w:hideMark/>
          </w:tcPr>
          <w:p w14:paraId="6B7BCB19"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NAME="</w:t>
            </w:r>
            <w:r w:rsidRPr="00DE3FEB">
              <w:rPr>
                <w:rFonts w:ascii="Consolas" w:eastAsia="Times New Roman" w:hAnsi="Consolas"/>
                <w:color w:val="C45911" w:themeColor="accent2" w:themeShade="BF"/>
                <w:sz w:val="22"/>
                <w:lang w:val="en-GB" w:eastAsia="en-GB"/>
              </w:rPr>
              <w:t>Ubuntu</w:t>
            </w:r>
            <w:r w:rsidRPr="00DE3FEB">
              <w:rPr>
                <w:rFonts w:ascii="Consolas" w:eastAsia="Times New Roman" w:hAnsi="Consolas"/>
                <w:color w:val="000000"/>
                <w:sz w:val="22"/>
                <w:lang w:val="en-GB" w:eastAsia="en-GB"/>
              </w:rPr>
              <w:t>"</w:t>
            </w:r>
            <w:r w:rsidRPr="00DE3FEB">
              <w:rPr>
                <w:rFonts w:ascii="Consolas" w:eastAsia="Times New Roman" w:hAnsi="Consolas"/>
                <w:color w:val="000000"/>
                <w:sz w:val="22"/>
                <w:lang w:val="en-GB" w:eastAsia="en-GB"/>
              </w:rPr>
              <w:br/>
              <w:t>VERSION="</w:t>
            </w:r>
            <w:r w:rsidRPr="00DE3FEB">
              <w:rPr>
                <w:rFonts w:ascii="Consolas" w:eastAsia="Times New Roman" w:hAnsi="Consolas"/>
                <w:color w:val="C45911" w:themeColor="accent2" w:themeShade="BF"/>
                <w:sz w:val="22"/>
                <w:lang w:val="en-GB" w:eastAsia="en-GB"/>
              </w:rPr>
              <w:t>14.04.3 LTS</w:t>
            </w:r>
            <w:r w:rsidRPr="00DE3FEB">
              <w:rPr>
                <w:rFonts w:ascii="Consolas" w:eastAsia="Times New Roman" w:hAnsi="Consolas"/>
                <w:color w:val="000000"/>
                <w:sz w:val="22"/>
                <w:lang w:val="en-GB" w:eastAsia="en-GB"/>
              </w:rPr>
              <w:t xml:space="preserve">, Trusty </w:t>
            </w:r>
            <w:proofErr w:type="spellStart"/>
            <w:r w:rsidRPr="00DE3FEB">
              <w:rPr>
                <w:rFonts w:ascii="Consolas" w:eastAsia="Times New Roman" w:hAnsi="Consolas"/>
                <w:color w:val="000000"/>
                <w:sz w:val="22"/>
                <w:lang w:val="en-GB" w:eastAsia="en-GB"/>
              </w:rPr>
              <w:t>Tahr</w:t>
            </w:r>
            <w:proofErr w:type="spellEnd"/>
            <w:r w:rsidRPr="00DE3FEB">
              <w:rPr>
                <w:rFonts w:ascii="Consolas" w:eastAsia="Times New Roman" w:hAnsi="Consolas"/>
                <w:color w:val="000000"/>
                <w:sz w:val="22"/>
                <w:lang w:val="en-GB" w:eastAsia="en-GB"/>
              </w:rPr>
              <w:t>"</w:t>
            </w:r>
            <w:r w:rsidRPr="00DE3FEB">
              <w:rPr>
                <w:rFonts w:ascii="Consolas" w:eastAsia="Times New Roman" w:hAnsi="Consolas"/>
                <w:color w:val="000000"/>
                <w:sz w:val="22"/>
                <w:lang w:val="en-GB" w:eastAsia="en-GB"/>
              </w:rPr>
              <w:br/>
              <w:t>ID=ubuntu</w:t>
            </w:r>
            <w:r w:rsidRPr="00DE3FEB">
              <w:rPr>
                <w:rFonts w:ascii="Consolas" w:eastAsia="Times New Roman" w:hAnsi="Consolas"/>
                <w:color w:val="000000"/>
                <w:sz w:val="22"/>
                <w:lang w:val="en-GB" w:eastAsia="en-GB"/>
              </w:rPr>
              <w:br/>
              <w:t>ID_LIKE=</w:t>
            </w:r>
            <w:proofErr w:type="spellStart"/>
            <w:r w:rsidRPr="00DE3FEB">
              <w:rPr>
                <w:rFonts w:ascii="Consolas" w:eastAsia="Times New Roman" w:hAnsi="Consolas"/>
                <w:color w:val="000000"/>
                <w:sz w:val="22"/>
                <w:lang w:val="en-GB" w:eastAsia="en-GB"/>
              </w:rPr>
              <w:t>debian</w:t>
            </w:r>
            <w:proofErr w:type="spellEnd"/>
            <w:r w:rsidRPr="00DE3FEB">
              <w:rPr>
                <w:rFonts w:ascii="Consolas" w:eastAsia="Times New Roman" w:hAnsi="Consolas"/>
                <w:color w:val="000000"/>
                <w:sz w:val="22"/>
                <w:lang w:val="en-GB" w:eastAsia="en-GB"/>
              </w:rPr>
              <w:br/>
              <w:t>PRETTY_NAME="Ubuntu 14.04.3 LTS"</w:t>
            </w:r>
            <w:r w:rsidRPr="00DE3FEB">
              <w:rPr>
                <w:rFonts w:ascii="Consolas" w:eastAsia="Times New Roman" w:hAnsi="Consolas"/>
                <w:color w:val="000000"/>
                <w:sz w:val="22"/>
                <w:lang w:val="en-GB" w:eastAsia="en-GB"/>
              </w:rPr>
              <w:br/>
              <w:t>VERSION_ID="14.04"</w:t>
            </w:r>
            <w:r w:rsidRPr="00DE3FEB">
              <w:rPr>
                <w:rFonts w:ascii="Consolas" w:eastAsia="Times New Roman" w:hAnsi="Consolas"/>
                <w:color w:val="000000"/>
                <w:sz w:val="22"/>
                <w:lang w:val="en-GB" w:eastAsia="en-GB"/>
              </w:rPr>
              <w:br/>
              <w:t>HOME_URL="http://www.ubuntu.com/"</w:t>
            </w:r>
            <w:r w:rsidRPr="00DE3FEB">
              <w:rPr>
                <w:rFonts w:ascii="Consolas" w:eastAsia="Times New Roman" w:hAnsi="Consolas"/>
                <w:color w:val="000000"/>
                <w:sz w:val="22"/>
                <w:lang w:val="en-GB" w:eastAsia="en-GB"/>
              </w:rPr>
              <w:br/>
              <w:t>SUPPORT_URL="http://help.ubuntu.com/"</w:t>
            </w:r>
            <w:r w:rsidRPr="00DE3FEB">
              <w:rPr>
                <w:rFonts w:ascii="Consolas" w:eastAsia="Times New Roman" w:hAnsi="Consolas"/>
                <w:color w:val="000000"/>
                <w:sz w:val="22"/>
                <w:lang w:val="en-GB" w:eastAsia="en-GB"/>
              </w:rPr>
              <w:br/>
              <w:t>BUG_REPORT_URL="http://bugs.launchpad.net/ubuntu/"</w:t>
            </w:r>
            <w:r w:rsidRPr="00DE3FEB">
              <w:rPr>
                <w:rFonts w:ascii="Consolas" w:eastAsia="Times New Roman" w:hAnsi="Consolas"/>
                <w:color w:val="000000"/>
                <w:sz w:val="22"/>
                <w:lang w:val="en-GB" w:eastAsia="en-GB"/>
              </w:rPr>
              <w:br/>
              <w:t>ROBOROCK_VERSION=</w:t>
            </w:r>
            <w:r w:rsidRPr="00DE3FEB">
              <w:rPr>
                <w:rFonts w:ascii="Consolas" w:eastAsia="Times New Roman" w:hAnsi="Consolas"/>
                <w:color w:val="C45911" w:themeColor="accent2" w:themeShade="BF"/>
                <w:sz w:val="22"/>
                <w:lang w:val="en-GB" w:eastAsia="en-GB"/>
              </w:rPr>
              <w:t>3.5.4_1558</w:t>
            </w:r>
          </w:p>
        </w:tc>
      </w:tr>
      <w:tr w:rsidR="00DE3FEB" w:rsidRPr="00DE3FEB" w14:paraId="0CB07CA2" w14:textId="77777777" w:rsidTr="00117764">
        <w:trPr>
          <w:trHeight w:val="1864"/>
        </w:trPr>
        <w:tc>
          <w:tcPr>
            <w:tcW w:w="2694" w:type="dxa"/>
            <w:shd w:val="clear" w:color="auto" w:fill="auto"/>
            <w:noWrap/>
            <w:hideMark/>
          </w:tcPr>
          <w:p w14:paraId="29CC7160"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cat /etc/OS_VERSION</w:t>
            </w:r>
          </w:p>
        </w:tc>
        <w:tc>
          <w:tcPr>
            <w:tcW w:w="6378" w:type="dxa"/>
            <w:shd w:val="clear" w:color="auto" w:fill="auto"/>
            <w:hideMark/>
          </w:tcPr>
          <w:p w14:paraId="23263AF5"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gramStart"/>
            <w:r w:rsidRPr="00DE3FEB">
              <w:rPr>
                <w:rFonts w:ascii="Consolas" w:eastAsia="Times New Roman" w:hAnsi="Consolas"/>
                <w:color w:val="000000"/>
                <w:sz w:val="22"/>
                <w:lang w:val="en-GB" w:eastAsia="en-GB"/>
              </w:rPr>
              <w:t>ro.product</w:t>
            </w:r>
            <w:proofErr w:type="gramEnd"/>
            <w:r w:rsidRPr="00DE3FEB">
              <w:rPr>
                <w:rFonts w:ascii="Consolas" w:eastAsia="Times New Roman" w:hAnsi="Consolas"/>
                <w:color w:val="000000"/>
                <w:sz w:val="22"/>
                <w:lang w:val="en-GB" w:eastAsia="en-GB"/>
              </w:rPr>
              <w:t>.device=MI1558_TANOS_MP_S2020032500REL_M3.3.0_RELEASE_20200325-204847</w:t>
            </w:r>
            <w:r w:rsidRPr="00DE3FEB">
              <w:rPr>
                <w:rFonts w:ascii="Consolas" w:eastAsia="Times New Roman" w:hAnsi="Consolas"/>
                <w:color w:val="000000"/>
                <w:sz w:val="22"/>
                <w:lang w:val="en-GB" w:eastAsia="en-GB"/>
              </w:rPr>
              <w:br/>
              <w:t>ro.build.display.id=TANOS_MP_R16_RELEASE_</w:t>
            </w:r>
            <w:r w:rsidRPr="00DE3FEB">
              <w:rPr>
                <w:rFonts w:ascii="Consolas" w:eastAsia="Times New Roman" w:hAnsi="Consolas"/>
                <w:color w:val="C45911" w:themeColor="accent2" w:themeShade="BF"/>
                <w:sz w:val="22"/>
                <w:lang w:val="en-GB" w:eastAsia="en-GB"/>
              </w:rPr>
              <w:t>20200325</w:t>
            </w:r>
            <w:r w:rsidRPr="00DE3FEB">
              <w:rPr>
                <w:rFonts w:ascii="Consolas" w:eastAsia="Times New Roman" w:hAnsi="Consolas"/>
                <w:color w:val="000000"/>
                <w:sz w:val="22"/>
                <w:lang w:val="en-GB" w:eastAsia="en-GB"/>
              </w:rPr>
              <w:t>-204847</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sys.cputype</w:t>
            </w:r>
            <w:proofErr w:type="spellEnd"/>
            <w:r w:rsidRPr="00DE3FEB">
              <w:rPr>
                <w:rFonts w:ascii="Consolas" w:eastAsia="Times New Roman" w:hAnsi="Consolas"/>
                <w:color w:val="000000"/>
                <w:sz w:val="22"/>
                <w:lang w:val="en-GB" w:eastAsia="en-GB"/>
              </w:rPr>
              <w:t>=R16.STM32.A3.G1</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build.version.release</w:t>
            </w:r>
            <w:proofErr w:type="spellEnd"/>
            <w:r w:rsidRPr="00DE3FEB">
              <w:rPr>
                <w:rFonts w:ascii="Consolas" w:eastAsia="Times New Roman" w:hAnsi="Consolas"/>
                <w:color w:val="000000"/>
                <w:sz w:val="22"/>
                <w:lang w:val="en-GB" w:eastAsia="en-GB"/>
              </w:rPr>
              <w:t>=1558</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build.date.utc</w:t>
            </w:r>
            <w:proofErr w:type="spellEnd"/>
            <w:r w:rsidRPr="00DE3FEB">
              <w:rPr>
                <w:rFonts w:ascii="Consolas" w:eastAsia="Times New Roman" w:hAnsi="Consolas"/>
                <w:color w:val="000000"/>
                <w:sz w:val="22"/>
                <w:lang w:val="en-GB" w:eastAsia="en-GB"/>
              </w:rPr>
              <w:t>=1585140527</w:t>
            </w:r>
          </w:p>
        </w:tc>
      </w:tr>
    </w:tbl>
    <w:p w14:paraId="79735875" w14:textId="4D88093C" w:rsidR="00915CE6" w:rsidRDefault="00DE3FEB" w:rsidP="00F82B86">
      <w:pPr>
        <w:pStyle w:val="Caption"/>
      </w:pPr>
      <w:r>
        <w:br/>
      </w:r>
    </w:p>
    <w:p w14:paraId="585B0A60" w14:textId="37A9D918" w:rsidR="00DE3FEB" w:rsidRDefault="00DE3FEB" w:rsidP="00915CE6"/>
    <w:p w14:paraId="7AA4729E" w14:textId="731D0759" w:rsidR="00442F1B" w:rsidRDefault="00442F1B" w:rsidP="00066619">
      <w:pPr>
        <w:pStyle w:val="Heading3"/>
      </w:pPr>
      <w:bookmarkStart w:id="62" w:name="_Toc110817783"/>
      <w:r>
        <w:t xml:space="preserve">Process </w:t>
      </w:r>
      <w:r w:rsidR="00E94F74">
        <w:t>Capability</w:t>
      </w:r>
      <w:bookmarkEnd w:id="62"/>
    </w:p>
    <w:p w14:paraId="3BAFD1A6" w14:textId="4BCB3B8D" w:rsidR="00F06424" w:rsidRDefault="00F06424" w:rsidP="00AF77A8">
      <w:pPr>
        <w:jc w:val="both"/>
      </w:pPr>
      <w:r>
        <w:t>An instance of</w:t>
      </w:r>
      <w:r w:rsidR="00815675">
        <w:t xml:space="preserve"> </w:t>
      </w:r>
      <w:proofErr w:type="spellStart"/>
      <w:r w:rsidR="00815675" w:rsidRPr="000509A3">
        <w:rPr>
          <w:rStyle w:val="CodeStyleChar"/>
          <w:rFonts w:eastAsiaTheme="minorHAnsi"/>
          <w:sz w:val="22"/>
          <w:szCs w:val="20"/>
        </w:rPr>
        <w:t>htop</w:t>
      </w:r>
      <w:proofErr w:type="spellEnd"/>
      <w:r w:rsidR="00815675" w:rsidRPr="003648D1">
        <w:rPr>
          <w:sz w:val="22"/>
          <w:szCs w:val="20"/>
        </w:rPr>
        <w:t xml:space="preserve"> </w:t>
      </w:r>
      <w:r w:rsidR="00815675">
        <w:t xml:space="preserve">- a </w:t>
      </w:r>
      <w:r>
        <w:t>process viewer utility</w:t>
      </w:r>
      <w:r w:rsidR="00815675">
        <w:rPr>
          <w:rStyle w:val="FootnoteReference"/>
          <w:rFonts w:ascii="Consolas" w:hAnsi="Consolas"/>
        </w:rPr>
        <w:footnoteReference w:id="12"/>
      </w:r>
      <w:r w:rsidR="00815675">
        <w:t xml:space="preserve"> - </w:t>
      </w:r>
      <w:r>
        <w:t xml:space="preserve">was </w:t>
      </w:r>
      <w:r w:rsidR="00326903">
        <w:t>loaded on to the device to</w:t>
      </w:r>
      <w:r w:rsidR="00815675">
        <w:t xml:space="preserve"> monitor the running processes</w:t>
      </w:r>
      <w:r w:rsidR="00A36534">
        <w:t xml:space="preserve"> as shown in </w:t>
      </w:r>
      <w:r w:rsidR="00A36534">
        <w:fldChar w:fldCharType="begin"/>
      </w:r>
      <w:r w:rsidR="00A36534">
        <w:instrText xml:space="preserve"> REF _Ref110820818 \h </w:instrText>
      </w:r>
      <w:r w:rsidR="00AF77A8">
        <w:instrText xml:space="preserve"> \* MERGEFORMAT </w:instrText>
      </w:r>
      <w:r w:rsidR="00A36534">
        <w:fldChar w:fldCharType="separate"/>
      </w:r>
      <w:r w:rsidR="00B145EE">
        <w:t xml:space="preserve">Figure </w:t>
      </w:r>
      <w:r w:rsidR="00B145EE">
        <w:rPr>
          <w:noProof/>
        </w:rPr>
        <w:t>3</w:t>
      </w:r>
      <w:r w:rsidR="00A36534">
        <w:fldChar w:fldCharType="end"/>
      </w:r>
      <w:r w:rsidR="00E42ED8">
        <w:t>, and</w:t>
      </w:r>
      <w:r w:rsidR="00AF2282">
        <w:t xml:space="preserve"> described in </w:t>
      </w:r>
      <w:r w:rsidR="00AF2282">
        <w:fldChar w:fldCharType="begin"/>
      </w:r>
      <w:r w:rsidR="00AF2282">
        <w:instrText xml:space="preserve"> REF _Ref110891970 \h </w:instrText>
      </w:r>
      <w:r w:rsidR="00AF77A8">
        <w:instrText xml:space="preserve"> \* MERGEFORMAT </w:instrText>
      </w:r>
      <w:r w:rsidR="00AF2282">
        <w:fldChar w:fldCharType="separate"/>
      </w:r>
      <w:r w:rsidR="00B145EE">
        <w:t xml:space="preserve">Table </w:t>
      </w:r>
      <w:r w:rsidR="00B145EE">
        <w:rPr>
          <w:noProof/>
        </w:rPr>
        <w:t>4</w:t>
      </w:r>
      <w:r w:rsidR="00AF2282">
        <w:fldChar w:fldCharType="end"/>
      </w:r>
      <w:r w:rsidR="00815675">
        <w:t>. Immediate observations revealed that all non-system processes were executed under root</w:t>
      </w:r>
      <w:r w:rsidR="00D52D2A">
        <w:t>-</w:t>
      </w:r>
      <w:r w:rsidR="00815675">
        <w:t>level privileges, which raises device security concerns as a potential vulnerability in any of the executables may lead to system takeover.</w:t>
      </w:r>
    </w:p>
    <w:p w14:paraId="00A29AF8" w14:textId="269A3A4D" w:rsidR="00815675" w:rsidRDefault="00815675" w:rsidP="00AF77A8">
      <w:pPr>
        <w:jc w:val="both"/>
      </w:pPr>
      <w:r>
        <w:t xml:space="preserve">It should be noted that </w:t>
      </w:r>
      <w:r w:rsidR="00BA14D8">
        <w:t xml:space="preserve">it is not uncommon for embedded Linux systems to run processes under the </w:t>
      </w:r>
      <w:r w:rsidR="00BA14D8" w:rsidRPr="00D52D2A">
        <w:rPr>
          <w:rFonts w:ascii="Consolas" w:hAnsi="Consolas"/>
        </w:rPr>
        <w:t>root</w:t>
      </w:r>
      <w:r w:rsidR="00BA14D8">
        <w:t xml:space="preserve"> account during development as difficult IPC and communication port </w:t>
      </w:r>
      <w:r w:rsidR="00A36534">
        <w:t xml:space="preserve">access issues </w:t>
      </w:r>
      <w:r w:rsidR="00BA14D8">
        <w:t>(</w:t>
      </w:r>
      <w:proofErr w:type="gramStart"/>
      <w:r w:rsidR="00BA14D8">
        <w:t>e.g.</w:t>
      </w:r>
      <w:proofErr w:type="gramEnd"/>
      <w:r w:rsidR="00BA14D8">
        <w:t xml:space="preserve"> </w:t>
      </w:r>
      <w:proofErr w:type="spellStart"/>
      <w:r w:rsidR="00BA14D8" w:rsidRPr="000509A3">
        <w:rPr>
          <w:rStyle w:val="CodeStyleChar"/>
          <w:rFonts w:eastAsiaTheme="minorHAnsi"/>
          <w:sz w:val="22"/>
          <w:szCs w:val="20"/>
        </w:rPr>
        <w:t>udev</w:t>
      </w:r>
      <w:proofErr w:type="spellEnd"/>
      <w:r w:rsidR="00BA14D8" w:rsidRPr="003648D1">
        <w:rPr>
          <w:sz w:val="22"/>
          <w:szCs w:val="20"/>
        </w:rPr>
        <w:t xml:space="preserve"> </w:t>
      </w:r>
      <w:r w:rsidR="00BA14D8">
        <w:t>rules) can be bypassed whilst the product is being developed</w:t>
      </w:r>
      <w:r w:rsidR="00A36534">
        <w:t xml:space="preserve">. If process privileges are not </w:t>
      </w:r>
      <w:r w:rsidR="004E2064">
        <w:t>tightened</w:t>
      </w:r>
      <w:r w:rsidR="00A36534">
        <w:t xml:space="preserve"> for production or deployment releases however, vulnerabilities are formed regarding least-privilege security principles.</w:t>
      </w:r>
    </w:p>
    <w:p w14:paraId="4811A746" w14:textId="1A5ED1BC" w:rsidR="007F2C76" w:rsidRDefault="007F2C76" w:rsidP="00AF77A8">
      <w:pPr>
        <w:jc w:val="both"/>
      </w:pPr>
      <w:r>
        <w:t>Given the nature of the device running an ARM version of Ubuntu, the execution of foreign binaries was tested successfully, confirming that there no software execution whitelist policies present in the system.</w:t>
      </w:r>
    </w:p>
    <w:p w14:paraId="7802A168" w14:textId="77777777" w:rsidR="00B04064" w:rsidRDefault="00B04064" w:rsidP="00C53B7B">
      <w:pPr>
        <w:keepNext/>
        <w:spacing w:after="0"/>
        <w:jc w:val="center"/>
      </w:pPr>
      <w:r>
        <w:rPr>
          <w:noProof/>
        </w:rPr>
        <w:drawing>
          <wp:inline distT="0" distB="0" distL="0" distR="0" wp14:anchorId="5D20A99E" wp14:editId="6EDEC449">
            <wp:extent cx="4627880" cy="3171474"/>
            <wp:effectExtent l="0" t="0" r="127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a:picLocks noChangeAspect="1" noChangeArrowheads="1"/>
                    </pic:cNvPicPr>
                  </pic:nvPicPr>
                  <pic:blipFill rotWithShape="1">
                    <a:blip r:embed="rId33">
                      <a:extLst>
                        <a:ext uri="{28A0092B-C50C-407E-A947-70E740481C1C}">
                          <a14:useLocalDpi xmlns:a14="http://schemas.microsoft.com/office/drawing/2010/main" val="0"/>
                        </a:ext>
                      </a:extLst>
                    </a:blip>
                    <a:srcRect t="10485"/>
                    <a:stretch/>
                  </pic:blipFill>
                  <pic:spPr bwMode="auto">
                    <a:xfrm>
                      <a:off x="0" y="0"/>
                      <a:ext cx="4639273" cy="3179282"/>
                    </a:xfrm>
                    <a:prstGeom prst="rect">
                      <a:avLst/>
                    </a:prstGeom>
                    <a:noFill/>
                    <a:ln>
                      <a:noFill/>
                    </a:ln>
                    <a:extLst>
                      <a:ext uri="{53640926-AAD7-44D8-BBD7-CCE9431645EC}">
                        <a14:shadowObscured xmlns:a14="http://schemas.microsoft.com/office/drawing/2010/main"/>
                      </a:ext>
                    </a:extLst>
                  </pic:spPr>
                </pic:pic>
              </a:graphicData>
            </a:graphic>
          </wp:inline>
        </w:drawing>
      </w:r>
    </w:p>
    <w:p w14:paraId="4D2FAE32" w14:textId="165E44B9" w:rsidR="00B04064" w:rsidRDefault="00B04064" w:rsidP="00F82B86">
      <w:pPr>
        <w:pStyle w:val="Caption"/>
      </w:pPr>
      <w:bookmarkStart w:id="63" w:name="_Ref110820818"/>
      <w:bookmarkStart w:id="64" w:name="_Toc110817589"/>
      <w:bookmarkStart w:id="65" w:name="_Toc110994417"/>
      <w:r>
        <w:t xml:space="preserve">Figure </w:t>
      </w:r>
      <w:fldSimple w:instr=" SEQ Figure \* ARABIC ">
        <w:r w:rsidR="00B145EE">
          <w:rPr>
            <w:noProof/>
          </w:rPr>
          <w:t>3</w:t>
        </w:r>
      </w:fldSimple>
      <w:bookmarkEnd w:id="63"/>
      <w:r>
        <w:t xml:space="preserve"> - Process list (v01.15.58)</w:t>
      </w:r>
      <w:bookmarkEnd w:id="64"/>
      <w:bookmarkEnd w:id="65"/>
    </w:p>
    <w:p w14:paraId="76B8A1F4" w14:textId="1F418B3B" w:rsidR="00431BDE" w:rsidRDefault="00431BDE" w:rsidP="002733C3"/>
    <w:p w14:paraId="437AC651" w14:textId="516DA1C3" w:rsidR="00A9502C" w:rsidRDefault="00A9502C" w:rsidP="00F82B86">
      <w:pPr>
        <w:pStyle w:val="Caption"/>
      </w:pPr>
      <w:bookmarkStart w:id="66" w:name="_Ref110891970"/>
      <w:bookmarkStart w:id="67" w:name="_Toc110879584"/>
      <w:bookmarkStart w:id="68" w:name="_Toc110994465"/>
      <w:r>
        <w:t xml:space="preserve">Table </w:t>
      </w:r>
      <w:fldSimple w:instr=" SEQ Table \* ARABIC ">
        <w:r w:rsidR="00B145EE">
          <w:rPr>
            <w:noProof/>
          </w:rPr>
          <w:t>4</w:t>
        </w:r>
      </w:fldSimple>
      <w:bookmarkEnd w:id="66"/>
      <w:r>
        <w:rPr>
          <w:noProof/>
        </w:rPr>
        <w:t xml:space="preserve"> - Important processes (v01.15.58)</w:t>
      </w:r>
      <w:bookmarkEnd w:id="67"/>
      <w:bookmarkEnd w:id="68"/>
    </w:p>
    <w:tbl>
      <w:tblPr>
        <w:tblW w:w="5871" w:type="dxa"/>
        <w:jc w:val="center"/>
        <w:tblBorders>
          <w:insideH w:val="single" w:sz="6" w:space="0" w:color="auto"/>
          <w:insideV w:val="single" w:sz="6" w:space="0" w:color="auto"/>
        </w:tblBorders>
        <w:tblLook w:val="04A0" w:firstRow="1" w:lastRow="0" w:firstColumn="1" w:lastColumn="0" w:noHBand="0" w:noVBand="1"/>
      </w:tblPr>
      <w:tblGrid>
        <w:gridCol w:w="2127"/>
        <w:gridCol w:w="3744"/>
      </w:tblGrid>
      <w:tr w:rsidR="00A9502C" w:rsidRPr="00961311" w14:paraId="31D83823" w14:textId="77777777" w:rsidTr="00D11DCE">
        <w:trPr>
          <w:trHeight w:val="300"/>
          <w:jc w:val="center"/>
        </w:trPr>
        <w:tc>
          <w:tcPr>
            <w:tcW w:w="2127" w:type="dxa"/>
            <w:shd w:val="clear" w:color="auto" w:fill="auto"/>
            <w:noWrap/>
            <w:vAlign w:val="bottom"/>
            <w:hideMark/>
          </w:tcPr>
          <w:p w14:paraId="5816E113" w14:textId="77777777" w:rsidR="00A9502C" w:rsidRPr="00961311" w:rsidRDefault="00A9502C" w:rsidP="005E3C1C">
            <w:pPr>
              <w:spacing w:after="0" w:line="240" w:lineRule="auto"/>
              <w:rPr>
                <w:rFonts w:eastAsia="Times New Roman"/>
                <w:b/>
                <w:bCs/>
                <w:color w:val="000000"/>
                <w:sz w:val="22"/>
                <w:lang w:eastAsia="en-AU"/>
              </w:rPr>
            </w:pPr>
            <w:r w:rsidRPr="00961311">
              <w:rPr>
                <w:rFonts w:eastAsia="Times New Roman"/>
                <w:b/>
                <w:bCs/>
                <w:color w:val="000000"/>
                <w:sz w:val="22"/>
                <w:lang w:eastAsia="en-AU"/>
              </w:rPr>
              <w:t>Program</w:t>
            </w:r>
          </w:p>
        </w:tc>
        <w:tc>
          <w:tcPr>
            <w:tcW w:w="3744" w:type="dxa"/>
            <w:shd w:val="clear" w:color="auto" w:fill="auto"/>
            <w:noWrap/>
            <w:vAlign w:val="bottom"/>
            <w:hideMark/>
          </w:tcPr>
          <w:p w14:paraId="00C572F8" w14:textId="77777777" w:rsidR="00A9502C" w:rsidRPr="00961311" w:rsidRDefault="00A9502C" w:rsidP="005E3C1C">
            <w:pPr>
              <w:spacing w:after="0" w:line="240" w:lineRule="auto"/>
              <w:rPr>
                <w:rFonts w:eastAsia="Times New Roman"/>
                <w:b/>
                <w:bCs/>
                <w:color w:val="000000"/>
                <w:sz w:val="22"/>
                <w:lang w:eastAsia="en-AU"/>
              </w:rPr>
            </w:pPr>
            <w:r w:rsidRPr="00961311">
              <w:rPr>
                <w:rFonts w:eastAsia="Times New Roman"/>
                <w:b/>
                <w:bCs/>
                <w:color w:val="000000"/>
                <w:sz w:val="22"/>
                <w:lang w:eastAsia="en-AU"/>
              </w:rPr>
              <w:t>Purpose</w:t>
            </w:r>
          </w:p>
        </w:tc>
      </w:tr>
      <w:tr w:rsidR="00A9502C" w:rsidRPr="00961311" w14:paraId="76F763DD" w14:textId="77777777" w:rsidTr="000509A3">
        <w:trPr>
          <w:trHeight w:val="315"/>
          <w:jc w:val="center"/>
        </w:trPr>
        <w:tc>
          <w:tcPr>
            <w:tcW w:w="2127" w:type="dxa"/>
            <w:shd w:val="clear" w:color="auto" w:fill="auto"/>
            <w:noWrap/>
            <w:vAlign w:val="center"/>
            <w:hideMark/>
          </w:tcPr>
          <w:p w14:paraId="4EEE585A" w14:textId="77777777" w:rsidR="00A9502C" w:rsidRPr="00961311" w:rsidRDefault="00A9502C" w:rsidP="005477D5">
            <w:pPr>
              <w:pStyle w:val="CodeStyle"/>
            </w:pPr>
            <w:proofErr w:type="spellStart"/>
            <w:r w:rsidRPr="00961311">
              <w:t>AppProxy</w:t>
            </w:r>
            <w:proofErr w:type="spellEnd"/>
          </w:p>
        </w:tc>
        <w:tc>
          <w:tcPr>
            <w:tcW w:w="3744" w:type="dxa"/>
            <w:shd w:val="clear" w:color="auto" w:fill="auto"/>
            <w:noWrap/>
            <w:vAlign w:val="bottom"/>
            <w:hideMark/>
          </w:tcPr>
          <w:p w14:paraId="28C05E89"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Central management</w:t>
            </w:r>
          </w:p>
        </w:tc>
      </w:tr>
      <w:tr w:rsidR="00A9502C" w:rsidRPr="00961311" w14:paraId="7B5A30CB" w14:textId="77777777" w:rsidTr="000509A3">
        <w:trPr>
          <w:trHeight w:val="315"/>
          <w:jc w:val="center"/>
        </w:trPr>
        <w:tc>
          <w:tcPr>
            <w:tcW w:w="2127" w:type="dxa"/>
            <w:shd w:val="clear" w:color="auto" w:fill="auto"/>
            <w:noWrap/>
            <w:vAlign w:val="center"/>
            <w:hideMark/>
          </w:tcPr>
          <w:p w14:paraId="0BBF1B09" w14:textId="52BE4E3D" w:rsidR="00A9502C" w:rsidRPr="00961311" w:rsidRDefault="521D3A82" w:rsidP="005477D5">
            <w:pPr>
              <w:pStyle w:val="CodeStyle"/>
            </w:pPr>
            <w:proofErr w:type="spellStart"/>
            <w:r w:rsidRPr="521D3A82">
              <w:t>RoboController</w:t>
            </w:r>
            <w:proofErr w:type="spellEnd"/>
          </w:p>
        </w:tc>
        <w:tc>
          <w:tcPr>
            <w:tcW w:w="3744" w:type="dxa"/>
            <w:shd w:val="clear" w:color="auto" w:fill="auto"/>
            <w:noWrap/>
            <w:vAlign w:val="bottom"/>
            <w:hideMark/>
          </w:tcPr>
          <w:p w14:paraId="3D7CE496"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Vacuum cleaner logic</w:t>
            </w:r>
          </w:p>
        </w:tc>
      </w:tr>
      <w:tr w:rsidR="00A9502C" w:rsidRPr="00961311" w14:paraId="5D33B40B" w14:textId="77777777" w:rsidTr="000509A3">
        <w:trPr>
          <w:trHeight w:val="315"/>
          <w:jc w:val="center"/>
        </w:trPr>
        <w:tc>
          <w:tcPr>
            <w:tcW w:w="2127" w:type="dxa"/>
            <w:shd w:val="clear" w:color="auto" w:fill="auto"/>
            <w:noWrap/>
            <w:vAlign w:val="center"/>
            <w:hideMark/>
          </w:tcPr>
          <w:p w14:paraId="4E0EE7F0" w14:textId="77777777" w:rsidR="00A9502C" w:rsidRPr="00961311" w:rsidRDefault="00A9502C" w:rsidP="005477D5">
            <w:pPr>
              <w:pStyle w:val="CodeStyle"/>
            </w:pPr>
            <w:proofErr w:type="spellStart"/>
            <w:r w:rsidRPr="00961311">
              <w:t>rr_loader</w:t>
            </w:r>
            <w:proofErr w:type="spellEnd"/>
          </w:p>
        </w:tc>
        <w:tc>
          <w:tcPr>
            <w:tcW w:w="3744" w:type="dxa"/>
            <w:shd w:val="clear" w:color="auto" w:fill="auto"/>
            <w:noWrap/>
            <w:vAlign w:val="bottom"/>
            <w:hideMark/>
          </w:tcPr>
          <w:p w14:paraId="2CE4B655"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Sensor and cleaning driver</w:t>
            </w:r>
          </w:p>
        </w:tc>
      </w:tr>
      <w:tr w:rsidR="00A9502C" w:rsidRPr="00961311" w14:paraId="0358B15F" w14:textId="77777777" w:rsidTr="000509A3">
        <w:trPr>
          <w:trHeight w:val="315"/>
          <w:jc w:val="center"/>
        </w:trPr>
        <w:tc>
          <w:tcPr>
            <w:tcW w:w="2127" w:type="dxa"/>
            <w:shd w:val="clear" w:color="auto" w:fill="auto"/>
            <w:noWrap/>
            <w:vAlign w:val="center"/>
            <w:hideMark/>
          </w:tcPr>
          <w:p w14:paraId="238EE9AE" w14:textId="77777777" w:rsidR="00A9502C" w:rsidRPr="00961311" w:rsidRDefault="00A9502C" w:rsidP="005477D5">
            <w:pPr>
              <w:pStyle w:val="CodeStyle"/>
            </w:pPr>
            <w:proofErr w:type="spellStart"/>
            <w:r w:rsidRPr="00961311">
              <w:t>WatchDoge</w:t>
            </w:r>
            <w:proofErr w:type="spellEnd"/>
          </w:p>
        </w:tc>
        <w:tc>
          <w:tcPr>
            <w:tcW w:w="3744" w:type="dxa"/>
            <w:shd w:val="clear" w:color="auto" w:fill="auto"/>
            <w:noWrap/>
            <w:vAlign w:val="bottom"/>
            <w:hideMark/>
          </w:tcPr>
          <w:p w14:paraId="3CA79054"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System health and process monitor</w:t>
            </w:r>
          </w:p>
        </w:tc>
      </w:tr>
      <w:tr w:rsidR="00A9502C" w:rsidRPr="00961311" w14:paraId="78926CE5" w14:textId="77777777" w:rsidTr="000509A3">
        <w:trPr>
          <w:trHeight w:val="315"/>
          <w:jc w:val="center"/>
        </w:trPr>
        <w:tc>
          <w:tcPr>
            <w:tcW w:w="2127" w:type="dxa"/>
            <w:shd w:val="clear" w:color="auto" w:fill="auto"/>
            <w:noWrap/>
            <w:vAlign w:val="center"/>
            <w:hideMark/>
          </w:tcPr>
          <w:p w14:paraId="7C994E98" w14:textId="77777777" w:rsidR="00A9502C" w:rsidRPr="00961311" w:rsidRDefault="00A9502C" w:rsidP="005477D5">
            <w:pPr>
              <w:pStyle w:val="CodeStyle"/>
            </w:pPr>
            <w:proofErr w:type="spellStart"/>
            <w:r w:rsidRPr="00961311">
              <w:t>rrlogd</w:t>
            </w:r>
            <w:proofErr w:type="spellEnd"/>
          </w:p>
        </w:tc>
        <w:tc>
          <w:tcPr>
            <w:tcW w:w="3744" w:type="dxa"/>
            <w:shd w:val="clear" w:color="auto" w:fill="auto"/>
            <w:noWrap/>
            <w:vAlign w:val="bottom"/>
            <w:hideMark/>
          </w:tcPr>
          <w:p w14:paraId="20690931"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Device log manager</w:t>
            </w:r>
          </w:p>
        </w:tc>
      </w:tr>
      <w:tr w:rsidR="00A9502C" w:rsidRPr="00961311" w14:paraId="6A24F271" w14:textId="77777777" w:rsidTr="000509A3">
        <w:trPr>
          <w:trHeight w:val="315"/>
          <w:jc w:val="center"/>
        </w:trPr>
        <w:tc>
          <w:tcPr>
            <w:tcW w:w="2127" w:type="dxa"/>
            <w:shd w:val="clear" w:color="auto" w:fill="auto"/>
            <w:noWrap/>
            <w:vAlign w:val="center"/>
            <w:hideMark/>
          </w:tcPr>
          <w:p w14:paraId="24689410" w14:textId="77777777" w:rsidR="00A9502C" w:rsidRPr="00961311" w:rsidRDefault="00A9502C" w:rsidP="005477D5">
            <w:pPr>
              <w:pStyle w:val="CodeStyle"/>
            </w:pPr>
            <w:proofErr w:type="spellStart"/>
            <w:r w:rsidRPr="00961311">
              <w:t>rriot_tuya</w:t>
            </w:r>
            <w:proofErr w:type="spellEnd"/>
          </w:p>
        </w:tc>
        <w:tc>
          <w:tcPr>
            <w:tcW w:w="3744" w:type="dxa"/>
            <w:shd w:val="clear" w:color="auto" w:fill="auto"/>
            <w:noWrap/>
            <w:vAlign w:val="bottom"/>
            <w:hideMark/>
          </w:tcPr>
          <w:p w14:paraId="5B0501DA" w14:textId="77777777" w:rsidR="00A9502C" w:rsidRPr="00961311" w:rsidRDefault="00A9502C" w:rsidP="005E3C1C">
            <w:pPr>
              <w:spacing w:after="0" w:line="240" w:lineRule="auto"/>
              <w:rPr>
                <w:rFonts w:eastAsia="Times New Roman"/>
                <w:color w:val="000000"/>
                <w:sz w:val="22"/>
                <w:lang w:eastAsia="en-AU"/>
              </w:rPr>
            </w:pPr>
            <w:proofErr w:type="spellStart"/>
            <w:r w:rsidRPr="00961311">
              <w:rPr>
                <w:rFonts w:eastAsia="Times New Roman"/>
                <w:color w:val="000000"/>
                <w:sz w:val="22"/>
                <w:lang w:eastAsia="en-AU"/>
              </w:rPr>
              <w:t>Tuya</w:t>
            </w:r>
            <w:proofErr w:type="spellEnd"/>
            <w:r w:rsidRPr="00961311">
              <w:rPr>
                <w:rFonts w:eastAsia="Times New Roman"/>
                <w:color w:val="000000"/>
                <w:sz w:val="22"/>
                <w:lang w:eastAsia="en-AU"/>
              </w:rPr>
              <w:t xml:space="preserve"> cloud communications bridge</w:t>
            </w:r>
          </w:p>
        </w:tc>
      </w:tr>
    </w:tbl>
    <w:p w14:paraId="3084163E" w14:textId="3BAA0C99" w:rsidR="00442F1B" w:rsidRDefault="005B2E08" w:rsidP="00066619">
      <w:pPr>
        <w:pStyle w:val="Heading3"/>
      </w:pPr>
      <w:bookmarkStart w:id="69" w:name="_Toc110817784"/>
      <w:bookmarkStart w:id="70" w:name="_Ref110948423"/>
      <w:bookmarkStart w:id="71" w:name="_Ref110959696"/>
      <w:r>
        <w:t>Network Capability</w:t>
      </w:r>
      <w:bookmarkEnd w:id="69"/>
      <w:bookmarkEnd w:id="70"/>
      <w:bookmarkEnd w:id="71"/>
    </w:p>
    <w:p w14:paraId="49BBB959" w14:textId="4FEC6B5A" w:rsidR="00CC243F" w:rsidRDefault="00032D42" w:rsidP="007F2C76">
      <w:pPr>
        <w:jc w:val="both"/>
      </w:pPr>
      <w:r>
        <w:t>A list of open ports and firewall rules were collected as shown in</w:t>
      </w:r>
      <w:r w:rsidR="00CC243F">
        <w:t xml:space="preserve"> the figures below. Collected r</w:t>
      </w:r>
      <w:r>
        <w:t xml:space="preserve">esults </w:t>
      </w:r>
      <w:r w:rsidR="00AB797B">
        <w:t xml:space="preserve">revealed that ports were exposed on </w:t>
      </w:r>
      <w:proofErr w:type="spellStart"/>
      <w:r w:rsidR="00AB797B" w:rsidRPr="0025108C">
        <w:rPr>
          <w:rStyle w:val="CodeStyleChar"/>
          <w:rFonts w:eastAsiaTheme="minorHAnsi"/>
          <w:sz w:val="22"/>
          <w:szCs w:val="22"/>
        </w:rPr>
        <w:t>tcp</w:t>
      </w:r>
      <w:proofErr w:type="spellEnd"/>
      <w:r w:rsidR="00AB797B" w:rsidRPr="0025108C">
        <w:rPr>
          <w:rStyle w:val="CodeStyleChar"/>
          <w:rFonts w:eastAsiaTheme="minorHAnsi"/>
          <w:sz w:val="22"/>
          <w:szCs w:val="22"/>
        </w:rPr>
        <w:t>/6668</w:t>
      </w:r>
      <w:r w:rsidR="00AB797B">
        <w:t xml:space="preserve"> and </w:t>
      </w:r>
      <w:proofErr w:type="spellStart"/>
      <w:r w:rsidR="00AB797B" w:rsidRPr="0025108C">
        <w:rPr>
          <w:rStyle w:val="CodeStyleChar"/>
          <w:rFonts w:eastAsiaTheme="minorHAnsi"/>
          <w:sz w:val="22"/>
          <w:szCs w:val="22"/>
        </w:rPr>
        <w:t>tcp</w:t>
      </w:r>
      <w:proofErr w:type="spellEnd"/>
      <w:r w:rsidR="00AB797B" w:rsidRPr="0025108C">
        <w:rPr>
          <w:rStyle w:val="CodeStyleChar"/>
          <w:rFonts w:eastAsiaTheme="minorHAnsi"/>
          <w:sz w:val="22"/>
          <w:szCs w:val="22"/>
        </w:rPr>
        <w:t>/22</w:t>
      </w:r>
      <w:r w:rsidR="00AB797B">
        <w:t xml:space="preserve"> (SSH)</w:t>
      </w:r>
      <w:r w:rsidR="00CC243F">
        <w:t xml:space="preserve">, with the SSH server listening to both IPv4 and IPv6 connections. As suggested in </w:t>
      </w:r>
      <w:r w:rsidR="00CC243F">
        <w:fldChar w:fldCharType="begin"/>
      </w:r>
      <w:r w:rsidR="00CC243F">
        <w:instrText xml:space="preserve"> REF _Ref110821356 \h </w:instrText>
      </w:r>
      <w:r w:rsidR="007F2C76">
        <w:instrText xml:space="preserve"> \* MERGEFORMAT </w:instrText>
      </w:r>
      <w:r w:rsidR="00CC243F">
        <w:fldChar w:fldCharType="separate"/>
      </w:r>
      <w:r w:rsidR="00B145EE">
        <w:t xml:space="preserve">Figure </w:t>
      </w:r>
      <w:r w:rsidR="00B145EE">
        <w:rPr>
          <w:noProof/>
        </w:rPr>
        <w:t>5</w:t>
      </w:r>
      <w:r w:rsidR="00CC243F">
        <w:fldChar w:fldCharType="end"/>
      </w:r>
      <w:r w:rsidR="00CC243F">
        <w:t>, inbound IPv4 connections to the SSH server were dropped, however IPv6 connections were not (</w:t>
      </w:r>
      <w:r w:rsidR="00CC243F">
        <w:fldChar w:fldCharType="begin"/>
      </w:r>
      <w:r w:rsidR="00CC243F">
        <w:instrText xml:space="preserve"> REF _Ref110821359 \h </w:instrText>
      </w:r>
      <w:r w:rsidR="007F2C76">
        <w:instrText xml:space="preserve"> \* MERGEFORMAT </w:instrText>
      </w:r>
      <w:r w:rsidR="00CC243F">
        <w:fldChar w:fldCharType="separate"/>
      </w:r>
      <w:r w:rsidR="00B145EE">
        <w:t xml:space="preserve">Figure </w:t>
      </w:r>
      <w:r w:rsidR="00B145EE">
        <w:rPr>
          <w:noProof/>
        </w:rPr>
        <w:t>6</w:t>
      </w:r>
      <w:r w:rsidR="00CC243F">
        <w:fldChar w:fldCharType="end"/>
      </w:r>
      <w:r w:rsidR="00CC243F">
        <w:t>).</w:t>
      </w:r>
      <w:r w:rsidR="00CC243F">
        <w:br/>
        <w:t xml:space="preserve">In effect, efforts to prevent SSH access may </w:t>
      </w:r>
      <w:r w:rsidR="00AA56E4">
        <w:t xml:space="preserve">have been undermined due </w:t>
      </w:r>
      <w:r w:rsidR="00CC243F">
        <w:t>to the lack of IPv6 access control restrictions</w:t>
      </w:r>
      <w:r w:rsidR="00AA56E4">
        <w:t>.</w:t>
      </w:r>
    </w:p>
    <w:p w14:paraId="05933A08" w14:textId="4647E470" w:rsidR="00EF0005" w:rsidRDefault="00EF0005" w:rsidP="007F2C76">
      <w:pPr>
        <w:spacing w:after="0"/>
        <w:jc w:val="both"/>
      </w:pPr>
      <w:r>
        <w:t xml:space="preserve">To verify this hypothesis, the vacuum cleaner was connected to a wireless network serving DHCPv6 leases from an </w:t>
      </w:r>
      <w:r w:rsidRPr="00AA56E4">
        <w:rPr>
          <w:i/>
          <w:iCs/>
        </w:rPr>
        <w:t>Orange Pi R1 Plus</w:t>
      </w:r>
      <w:r>
        <w:t xml:space="preserve"> device running </w:t>
      </w:r>
      <w:hyperlink r:id="rId34" w:history="1">
        <w:proofErr w:type="spellStart"/>
        <w:r w:rsidRPr="00AA56E4">
          <w:rPr>
            <w:rStyle w:val="Hyperlink"/>
            <w:i/>
            <w:iCs/>
            <w:color w:val="auto"/>
            <w:u w:val="none"/>
          </w:rPr>
          <w:t>OpenWRT</w:t>
        </w:r>
        <w:proofErr w:type="spellEnd"/>
      </w:hyperlink>
      <w:r>
        <w:t xml:space="preserve"> (as the main network infrastructure did not support IPv6 – see </w:t>
      </w:r>
      <w:r w:rsidRPr="009A741F">
        <w:rPr>
          <w:i/>
          <w:iCs/>
        </w:rPr>
        <w:fldChar w:fldCharType="begin"/>
      </w:r>
      <w:r w:rsidRPr="009A741F">
        <w:rPr>
          <w:i/>
          <w:iCs/>
        </w:rPr>
        <w:instrText xml:space="preserve"> REF _Ref110822100 \h </w:instrText>
      </w:r>
      <w:r w:rsidR="007F2C76" w:rsidRPr="009A741F">
        <w:rPr>
          <w:i/>
          <w:iCs/>
        </w:rPr>
        <w:instrText xml:space="preserve"> \* MERGEFORMAT </w:instrText>
      </w:r>
      <w:r w:rsidRPr="009A741F">
        <w:rPr>
          <w:i/>
          <w:iCs/>
        </w:rPr>
      </w:r>
      <w:r w:rsidRPr="009A741F">
        <w:rPr>
          <w:i/>
          <w:iCs/>
        </w:rPr>
        <w:fldChar w:fldCharType="separate"/>
      </w:r>
      <w:r w:rsidR="00B145EE" w:rsidRPr="00B145EE">
        <w:rPr>
          <w:i/>
          <w:iCs/>
        </w:rPr>
        <w:t>Test Infrastructure Setup</w:t>
      </w:r>
      <w:r w:rsidRPr="009A741F">
        <w:rPr>
          <w:i/>
          <w:iCs/>
        </w:rPr>
        <w:fldChar w:fldCharType="end"/>
      </w:r>
      <w:r>
        <w:t>). Results from</w:t>
      </w:r>
      <w:r w:rsidRPr="0025108C">
        <w:rPr>
          <w:sz w:val="22"/>
          <w:szCs w:val="20"/>
        </w:rPr>
        <w:t xml:space="preserve"> </w:t>
      </w:r>
      <w:proofErr w:type="spellStart"/>
      <w:r w:rsidRPr="0025108C">
        <w:rPr>
          <w:rStyle w:val="CodeStyleChar"/>
          <w:rFonts w:eastAsiaTheme="minorHAnsi"/>
          <w:sz w:val="22"/>
          <w:szCs w:val="22"/>
        </w:rPr>
        <w:t>ifconfig</w:t>
      </w:r>
      <w:proofErr w:type="spellEnd"/>
      <w:r w:rsidRPr="0025108C">
        <w:rPr>
          <w:sz w:val="22"/>
          <w:szCs w:val="20"/>
        </w:rPr>
        <w:t xml:space="preserve"> </w:t>
      </w:r>
      <w:r>
        <w:t xml:space="preserve">refuted this theory, as the IPv6 address listed was prefixed with </w:t>
      </w:r>
      <w:r w:rsidRPr="0025108C">
        <w:rPr>
          <w:rStyle w:val="CodeStyleChar"/>
          <w:rFonts w:eastAsiaTheme="minorHAnsi"/>
          <w:sz w:val="22"/>
          <w:szCs w:val="22"/>
        </w:rPr>
        <w:t>fe</w:t>
      </w:r>
      <w:proofErr w:type="gramStart"/>
      <w:r w:rsidRPr="0025108C">
        <w:rPr>
          <w:rStyle w:val="CodeStyleChar"/>
          <w:rFonts w:eastAsiaTheme="minorHAnsi"/>
          <w:sz w:val="22"/>
          <w:szCs w:val="22"/>
        </w:rPr>
        <w:t>80::</w:t>
      </w:r>
      <w:r>
        <w:t>,</w:t>
      </w:r>
      <w:proofErr w:type="gramEnd"/>
      <w:r>
        <w:t xml:space="preserve"> which hints that the device did not request for a DHCPv6 lease – hence no IPv6 address was assigned to the device, rending the device unreachable via IPv6</w:t>
      </w:r>
      <w:r w:rsidR="007F2C76">
        <w:t>.</w:t>
      </w:r>
    </w:p>
    <w:p w14:paraId="2178A4AC" w14:textId="77777777" w:rsidR="005B2E08" w:rsidRDefault="005B2E08" w:rsidP="007F2C76">
      <w:pPr>
        <w:keepNext/>
        <w:spacing w:after="0"/>
        <w:jc w:val="center"/>
      </w:pPr>
      <w:r>
        <w:rPr>
          <w:noProof/>
        </w:rPr>
        <w:drawing>
          <wp:inline distT="0" distB="0" distL="0" distR="0" wp14:anchorId="63DFDD2C" wp14:editId="1355B599">
            <wp:extent cx="3714750" cy="1087847"/>
            <wp:effectExtent l="247650" t="190500" r="190500" b="245745"/>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53344" cy="1099149"/>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6FE0E330" w14:textId="5A25956F" w:rsidR="005B2E08" w:rsidRDefault="005B2E08" w:rsidP="00F82B86">
      <w:pPr>
        <w:pStyle w:val="Caption"/>
      </w:pPr>
      <w:bookmarkStart w:id="72" w:name="_Ref110821353"/>
      <w:bookmarkStart w:id="73" w:name="_Toc110817590"/>
      <w:bookmarkStart w:id="74" w:name="_Toc110994418"/>
      <w:r>
        <w:t xml:space="preserve">Figure </w:t>
      </w:r>
      <w:fldSimple w:instr=" SEQ Figure \* ARABIC ">
        <w:r w:rsidR="00B145EE">
          <w:rPr>
            <w:noProof/>
          </w:rPr>
          <w:t>4</w:t>
        </w:r>
      </w:fldSimple>
      <w:bookmarkEnd w:id="72"/>
      <w:r>
        <w:t xml:space="preserve"> - netstat (v01.15.58)</w:t>
      </w:r>
      <w:bookmarkEnd w:id="73"/>
      <w:bookmarkEnd w:id="74"/>
      <w:r w:rsidR="003C520E">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3C520E" w14:paraId="1FDA0056" w14:textId="77777777" w:rsidTr="003C520E">
        <w:trPr>
          <w:jc w:val="center"/>
        </w:trPr>
        <w:tc>
          <w:tcPr>
            <w:tcW w:w="4508" w:type="dxa"/>
          </w:tcPr>
          <w:p w14:paraId="01568A1C" w14:textId="77777777" w:rsidR="00EF0005" w:rsidRDefault="00EF0005" w:rsidP="00EF0005">
            <w:pPr>
              <w:keepNext/>
              <w:jc w:val="center"/>
            </w:pPr>
            <w:r>
              <w:rPr>
                <w:noProof/>
              </w:rPr>
              <w:drawing>
                <wp:inline distT="0" distB="0" distL="0" distR="0" wp14:anchorId="56D3B73B" wp14:editId="7048801D">
                  <wp:extent cx="2304386" cy="1323975"/>
                  <wp:effectExtent l="133350" t="133350" r="134620" b="1238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2333522" cy="1340715"/>
                          </a:xfrm>
                          <a:prstGeom prst="rect">
                            <a:avLst/>
                          </a:prstGeom>
                          <a:noFill/>
                          <a:ln>
                            <a:noFill/>
                          </a:ln>
                          <a:effectLst>
                            <a:outerShdw blurRad="127000" dir="8100000" algn="tr" rotWithShape="0">
                              <a:prstClr val="black">
                                <a:alpha val="40000"/>
                              </a:prstClr>
                            </a:outerShdw>
                          </a:effectLst>
                        </pic:spPr>
                      </pic:pic>
                    </a:graphicData>
                  </a:graphic>
                </wp:inline>
              </w:drawing>
            </w:r>
          </w:p>
          <w:p w14:paraId="20B998D0" w14:textId="26232F3B" w:rsidR="00EF0005" w:rsidRDefault="00EF0005" w:rsidP="00F82B86">
            <w:pPr>
              <w:pStyle w:val="Caption"/>
            </w:pPr>
            <w:bookmarkStart w:id="75" w:name="_Ref110821356"/>
            <w:bookmarkStart w:id="76" w:name="_Toc110817591"/>
            <w:bookmarkStart w:id="77" w:name="_Toc110994419"/>
            <w:r>
              <w:t xml:space="preserve">Figure </w:t>
            </w:r>
            <w:fldSimple w:instr=" SEQ Figure \* ARABIC ">
              <w:r w:rsidR="00B145EE">
                <w:rPr>
                  <w:noProof/>
                </w:rPr>
                <w:t>5</w:t>
              </w:r>
            </w:fldSimple>
            <w:bookmarkEnd w:id="75"/>
            <w:r>
              <w:t xml:space="preserve"> - iptables (v01.15.58)</w:t>
            </w:r>
            <w:bookmarkEnd w:id="76"/>
            <w:bookmarkEnd w:id="77"/>
          </w:p>
        </w:tc>
        <w:tc>
          <w:tcPr>
            <w:tcW w:w="4508" w:type="dxa"/>
          </w:tcPr>
          <w:p w14:paraId="588A6B21" w14:textId="77777777" w:rsidR="00EF0005" w:rsidRDefault="00EF0005" w:rsidP="00EF0005">
            <w:pPr>
              <w:keepNext/>
              <w:jc w:val="center"/>
            </w:pPr>
            <w:r>
              <w:rPr>
                <w:noProof/>
              </w:rPr>
              <w:drawing>
                <wp:inline distT="0" distB="0" distL="0" distR="0" wp14:anchorId="230A2F4E" wp14:editId="2E5AF161">
                  <wp:extent cx="2522791" cy="1314450"/>
                  <wp:effectExtent l="133350" t="133350" r="125730" b="133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42198"/>
                          <a:stretch/>
                        </pic:blipFill>
                        <pic:spPr bwMode="auto">
                          <a:xfrm>
                            <a:off x="0" y="0"/>
                            <a:ext cx="2603566" cy="1356536"/>
                          </a:xfrm>
                          <a:prstGeom prst="rect">
                            <a:avLst/>
                          </a:prstGeom>
                          <a:noFill/>
                          <a:ln>
                            <a:noFill/>
                          </a:ln>
                          <a:effectLst>
                            <a:outerShdw blurRad="1270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B283084" w14:textId="29BDBF3C" w:rsidR="00EF0005" w:rsidRDefault="00EF0005" w:rsidP="00F82B86">
            <w:pPr>
              <w:pStyle w:val="Caption"/>
            </w:pPr>
            <w:bookmarkStart w:id="78" w:name="_Ref110821359"/>
            <w:bookmarkStart w:id="79" w:name="_Toc110817592"/>
            <w:bookmarkStart w:id="80" w:name="_Toc110994420"/>
            <w:r>
              <w:t xml:space="preserve">Figure </w:t>
            </w:r>
            <w:fldSimple w:instr=" SEQ Figure \* ARABIC ">
              <w:r w:rsidR="00B145EE">
                <w:rPr>
                  <w:noProof/>
                </w:rPr>
                <w:t>6</w:t>
              </w:r>
            </w:fldSimple>
            <w:bookmarkEnd w:id="78"/>
            <w:r>
              <w:t xml:space="preserve"> - ip6tables (v01.15.58)</w:t>
            </w:r>
            <w:bookmarkEnd w:id="79"/>
            <w:bookmarkEnd w:id="80"/>
          </w:p>
        </w:tc>
      </w:tr>
    </w:tbl>
    <w:p w14:paraId="4F0BE408" w14:textId="77777777" w:rsidR="003C520E" w:rsidRDefault="003C520E" w:rsidP="00597B2D">
      <w:pPr>
        <w:keepNext/>
        <w:jc w:val="center"/>
      </w:pPr>
    </w:p>
    <w:p w14:paraId="5F047D5E" w14:textId="1708FE2E" w:rsidR="00597B2D" w:rsidRDefault="00597B2D" w:rsidP="007F2C76">
      <w:pPr>
        <w:keepNext/>
        <w:spacing w:after="0"/>
        <w:jc w:val="center"/>
      </w:pPr>
      <w:r>
        <w:rPr>
          <w:noProof/>
        </w:rPr>
        <w:drawing>
          <wp:inline distT="0" distB="0" distL="0" distR="0" wp14:anchorId="0E8EEF07" wp14:editId="3933202B">
            <wp:extent cx="3657600" cy="1701965"/>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a:picLocks noChangeAspect="1" noChangeArrowheads="1"/>
                    </pic:cNvPicPr>
                  </pic:nvPicPr>
                  <pic:blipFill rotWithShape="1">
                    <a:blip r:embed="rId38">
                      <a:extLst>
                        <a:ext uri="{28A0092B-C50C-407E-A947-70E740481C1C}">
                          <a14:useLocalDpi xmlns:a14="http://schemas.microsoft.com/office/drawing/2010/main" val="0"/>
                        </a:ext>
                      </a:extLst>
                    </a:blip>
                    <a:srcRect b="33386"/>
                    <a:stretch/>
                  </pic:blipFill>
                  <pic:spPr bwMode="auto">
                    <a:xfrm>
                      <a:off x="0" y="0"/>
                      <a:ext cx="3684201" cy="1714343"/>
                    </a:xfrm>
                    <a:prstGeom prst="rect">
                      <a:avLst/>
                    </a:prstGeom>
                    <a:noFill/>
                    <a:ln>
                      <a:noFill/>
                    </a:ln>
                    <a:effectLst>
                      <a:softEdge rad="12700"/>
                    </a:effectLst>
                    <a:extLst>
                      <a:ext uri="{53640926-AAD7-44D8-BBD7-CCE9431645EC}">
                        <a14:shadowObscured xmlns:a14="http://schemas.microsoft.com/office/drawing/2010/main"/>
                      </a:ext>
                    </a:extLst>
                  </pic:spPr>
                </pic:pic>
              </a:graphicData>
            </a:graphic>
          </wp:inline>
        </w:drawing>
      </w:r>
    </w:p>
    <w:p w14:paraId="114C2CF0" w14:textId="4CB14C36" w:rsidR="00597B2D" w:rsidRDefault="00597B2D" w:rsidP="00F82B86">
      <w:pPr>
        <w:pStyle w:val="Caption"/>
        <w:rPr>
          <w:noProof/>
        </w:rPr>
      </w:pPr>
      <w:bookmarkStart w:id="81" w:name="_Toc110817593"/>
      <w:bookmarkStart w:id="82" w:name="_Toc110994421"/>
      <w:r>
        <w:t xml:space="preserve">Figure </w:t>
      </w:r>
      <w:fldSimple w:instr=" SEQ Figure \* ARABIC ">
        <w:r w:rsidR="00B145EE">
          <w:rPr>
            <w:noProof/>
          </w:rPr>
          <w:t>7</w:t>
        </w:r>
      </w:fldSimple>
      <w:r>
        <w:rPr>
          <w:noProof/>
        </w:rPr>
        <w:t xml:space="preserve"> - ifconfig (v01.15.58)</w:t>
      </w:r>
      <w:bookmarkEnd w:id="81"/>
      <w:bookmarkEnd w:id="82"/>
    </w:p>
    <w:p w14:paraId="70048EC6" w14:textId="2804EABF" w:rsidR="00915CE6" w:rsidRDefault="00915CE6" w:rsidP="00066619">
      <w:pPr>
        <w:pStyle w:val="Heading3"/>
      </w:pPr>
      <w:bookmarkStart w:id="83" w:name="_Toc110817785"/>
      <w:r>
        <w:t>User Enumeration</w:t>
      </w:r>
      <w:bookmarkEnd w:id="83"/>
    </w:p>
    <w:p w14:paraId="3CA7DC62" w14:textId="2C6CF70A" w:rsidR="0076610D" w:rsidRPr="002A248F" w:rsidRDefault="0076610D" w:rsidP="007F2C76">
      <w:pPr>
        <w:jc w:val="both"/>
      </w:pPr>
      <w:r>
        <w:t xml:space="preserve">No </w:t>
      </w:r>
      <w:r w:rsidR="00DD6436">
        <w:t>novel</w:t>
      </w:r>
      <w:r>
        <w:t xml:space="preserve"> information was extracted from the </w:t>
      </w:r>
      <w:r w:rsidR="00C64B36" w:rsidRPr="0025108C">
        <w:rPr>
          <w:rStyle w:val="CodeStyleChar"/>
          <w:rFonts w:eastAsiaTheme="minorHAnsi"/>
          <w:sz w:val="22"/>
          <w:szCs w:val="22"/>
        </w:rPr>
        <w:t>/etc/passwd</w:t>
      </w:r>
      <w:r w:rsidR="00C64B36">
        <w:t xml:space="preserve"> and </w:t>
      </w:r>
      <w:r w:rsidR="00C64B36" w:rsidRPr="0025108C">
        <w:rPr>
          <w:rStyle w:val="CodeStyleChar"/>
          <w:rFonts w:eastAsiaTheme="minorHAnsi"/>
          <w:sz w:val="22"/>
          <w:szCs w:val="22"/>
        </w:rPr>
        <w:t>/etc/shadow</w:t>
      </w:r>
      <w:r w:rsidR="00C64B36" w:rsidRPr="00C64B36">
        <w:t xml:space="preserve"> </w:t>
      </w:r>
      <w:r w:rsidR="00C64B36">
        <w:t>files</w:t>
      </w:r>
      <w:r>
        <w:t xml:space="preserve">, however it was confirmed that the password hash in the </w:t>
      </w:r>
      <w:r w:rsidRPr="0025108C">
        <w:rPr>
          <w:rStyle w:val="CodeStyleChar"/>
          <w:rFonts w:eastAsiaTheme="minorHAnsi"/>
          <w:sz w:val="22"/>
          <w:szCs w:val="22"/>
        </w:rPr>
        <w:t>/etc/shadow</w:t>
      </w:r>
      <w:r w:rsidRPr="0076610D">
        <w:t xml:space="preserve"> file</w:t>
      </w:r>
      <w:r>
        <w:t xml:space="preserve"> matched the </w:t>
      </w:r>
      <w:r w:rsidRPr="00D52D2A">
        <w:rPr>
          <w:rFonts w:ascii="Consolas" w:hAnsi="Consolas"/>
        </w:rPr>
        <w:t>root</w:t>
      </w:r>
      <w:r>
        <w:t xml:space="preserve"> password located in the </w:t>
      </w:r>
      <w:proofErr w:type="spellStart"/>
      <w:r w:rsidRPr="0025108C">
        <w:rPr>
          <w:rStyle w:val="CodeStyleChar"/>
          <w:rFonts w:eastAsiaTheme="minorHAnsi"/>
          <w:sz w:val="22"/>
          <w:szCs w:val="22"/>
        </w:rPr>
        <w:t>vinda</w:t>
      </w:r>
      <w:proofErr w:type="spellEnd"/>
      <w:r>
        <w:t xml:space="preserve"> file, as demonstrated in </w:t>
      </w:r>
      <w:r>
        <w:fldChar w:fldCharType="begin"/>
      </w:r>
      <w:r>
        <w:instrText xml:space="preserve"> REF _Ref110823460 \h </w:instrText>
      </w:r>
      <w:r>
        <w:fldChar w:fldCharType="separate"/>
      </w:r>
      <w:r w:rsidR="00B145EE">
        <w:t xml:space="preserve">Figure </w:t>
      </w:r>
      <w:r w:rsidR="00B145EE">
        <w:rPr>
          <w:noProof/>
        </w:rPr>
        <w:t>10</w:t>
      </w:r>
      <w:r>
        <w:fldChar w:fldCharType="end"/>
      </w:r>
      <w:r>
        <w:t>.</w:t>
      </w:r>
      <w:r w:rsidR="0060226B">
        <w:t xml:space="preserve"> </w:t>
      </w:r>
      <w:r>
        <w:t xml:space="preserve">Upon inspection of </w:t>
      </w:r>
      <w:r w:rsidRPr="0025108C">
        <w:rPr>
          <w:rStyle w:val="CodeStyleChar"/>
          <w:rFonts w:eastAsiaTheme="minorHAnsi"/>
          <w:sz w:val="22"/>
          <w:szCs w:val="22"/>
        </w:rPr>
        <w:t>/etc/passwd~</w:t>
      </w:r>
      <w:r>
        <w:t xml:space="preserve"> file (</w:t>
      </w:r>
      <w:r w:rsidR="0025108C">
        <w:t xml:space="preserve">a </w:t>
      </w:r>
      <w:r>
        <w:t xml:space="preserve">backup version of </w:t>
      </w:r>
      <w:r w:rsidRPr="0025108C">
        <w:rPr>
          <w:rStyle w:val="CodeStyleChar"/>
          <w:rFonts w:eastAsiaTheme="minorHAnsi"/>
          <w:sz w:val="22"/>
          <w:szCs w:val="22"/>
        </w:rPr>
        <w:t>/etc/passwd</w:t>
      </w:r>
      <w:r>
        <w:t xml:space="preserve">), existence of a user called </w:t>
      </w:r>
      <w:r w:rsidRPr="0025108C">
        <w:rPr>
          <w:rStyle w:val="CodeStyleChar"/>
          <w:rFonts w:eastAsiaTheme="minorHAnsi"/>
          <w:sz w:val="22"/>
          <w:szCs w:val="22"/>
        </w:rPr>
        <w:t>ruby</w:t>
      </w:r>
      <w:r>
        <w:t xml:space="preserve"> was discovered with a home path set to </w:t>
      </w:r>
      <w:r w:rsidRPr="0025108C">
        <w:rPr>
          <w:rStyle w:val="CodeStyleChar"/>
          <w:rFonts w:eastAsiaTheme="minorHAnsi"/>
          <w:sz w:val="22"/>
          <w:szCs w:val="22"/>
        </w:rPr>
        <w:t>/home/ruby</w:t>
      </w:r>
      <w:r>
        <w:t>, which existed as a blank directory in the file system - likely being a remnant from a previous firmware vers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2A248F" w14:paraId="220A4F9A" w14:textId="77777777" w:rsidTr="002A248F">
        <w:trPr>
          <w:jc w:val="center"/>
        </w:trPr>
        <w:tc>
          <w:tcPr>
            <w:tcW w:w="4508" w:type="dxa"/>
          </w:tcPr>
          <w:p w14:paraId="1671C09E" w14:textId="77777777" w:rsidR="002A248F" w:rsidRDefault="002A248F" w:rsidP="002A248F">
            <w:pPr>
              <w:keepNext/>
              <w:jc w:val="center"/>
            </w:pPr>
            <w:r>
              <w:rPr>
                <w:noProof/>
              </w:rPr>
              <w:drawing>
                <wp:inline distT="0" distB="0" distL="0" distR="0" wp14:anchorId="3B6C783E" wp14:editId="085C215B">
                  <wp:extent cx="3001285" cy="193357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extLst>
                              <a:ext uri="{28A0092B-C50C-407E-A947-70E740481C1C}">
                                <a14:useLocalDpi xmlns:a14="http://schemas.microsoft.com/office/drawing/2010/main" val="0"/>
                              </a:ext>
                            </a:extLst>
                          </a:blip>
                          <a:srcRect l="-1" r="48510" b="33464"/>
                          <a:stretch/>
                        </pic:blipFill>
                        <pic:spPr bwMode="auto">
                          <a:xfrm>
                            <a:off x="0" y="0"/>
                            <a:ext cx="3034228" cy="1954799"/>
                          </a:xfrm>
                          <a:prstGeom prst="rect">
                            <a:avLst/>
                          </a:prstGeom>
                          <a:noFill/>
                          <a:ln>
                            <a:noFill/>
                          </a:ln>
                          <a:extLst>
                            <a:ext uri="{53640926-AAD7-44D8-BBD7-CCE9431645EC}">
                              <a14:shadowObscured xmlns:a14="http://schemas.microsoft.com/office/drawing/2010/main"/>
                            </a:ext>
                          </a:extLst>
                        </pic:spPr>
                      </pic:pic>
                    </a:graphicData>
                  </a:graphic>
                </wp:inline>
              </w:drawing>
            </w:r>
          </w:p>
          <w:p w14:paraId="62B527F2" w14:textId="4F77688B" w:rsidR="002A248F" w:rsidRDefault="002A248F" w:rsidP="00F82B86">
            <w:pPr>
              <w:pStyle w:val="Caption"/>
            </w:pPr>
            <w:bookmarkStart w:id="84" w:name="_Toc110817594"/>
            <w:bookmarkStart w:id="85" w:name="_Toc110994422"/>
            <w:r>
              <w:t xml:space="preserve">Figure </w:t>
            </w:r>
            <w:fldSimple w:instr=" SEQ Figure \* ARABIC ">
              <w:r w:rsidR="00B145EE">
                <w:rPr>
                  <w:noProof/>
                </w:rPr>
                <w:t>8</w:t>
              </w:r>
            </w:fldSimple>
            <w:r>
              <w:t xml:space="preserve"> - /etc/passwd (v01.15.58)</w:t>
            </w:r>
            <w:bookmarkEnd w:id="84"/>
            <w:bookmarkEnd w:id="85"/>
          </w:p>
        </w:tc>
        <w:tc>
          <w:tcPr>
            <w:tcW w:w="4508" w:type="dxa"/>
          </w:tcPr>
          <w:p w14:paraId="5F2C691C" w14:textId="77777777" w:rsidR="002A248F" w:rsidRDefault="002A248F" w:rsidP="002A248F">
            <w:pPr>
              <w:keepNext/>
              <w:jc w:val="center"/>
            </w:pPr>
            <w:r>
              <w:rPr>
                <w:noProof/>
              </w:rPr>
              <w:drawing>
                <wp:inline distT="0" distB="0" distL="0" distR="0" wp14:anchorId="52617226" wp14:editId="4E3BE15F">
                  <wp:extent cx="2656966" cy="1933575"/>
                  <wp:effectExtent l="0" t="0" r="0" b="0"/>
                  <wp:docPr id="6" name="Picture 6"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website&#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r="58173" b="39643"/>
                          <a:stretch/>
                        </pic:blipFill>
                        <pic:spPr bwMode="auto">
                          <a:xfrm>
                            <a:off x="0" y="0"/>
                            <a:ext cx="2699765" cy="1964721"/>
                          </a:xfrm>
                          <a:prstGeom prst="rect">
                            <a:avLst/>
                          </a:prstGeom>
                          <a:noFill/>
                          <a:ln>
                            <a:noFill/>
                          </a:ln>
                          <a:extLst>
                            <a:ext uri="{53640926-AAD7-44D8-BBD7-CCE9431645EC}">
                              <a14:shadowObscured xmlns:a14="http://schemas.microsoft.com/office/drawing/2010/main"/>
                            </a:ext>
                          </a:extLst>
                        </pic:spPr>
                      </pic:pic>
                    </a:graphicData>
                  </a:graphic>
                </wp:inline>
              </w:drawing>
            </w:r>
          </w:p>
          <w:p w14:paraId="5ACA6826" w14:textId="6C76043C" w:rsidR="0076610D" w:rsidRDefault="002A248F" w:rsidP="00F82B86">
            <w:pPr>
              <w:pStyle w:val="Caption"/>
            </w:pPr>
            <w:bookmarkStart w:id="86" w:name="_Toc110817595"/>
            <w:bookmarkStart w:id="87" w:name="_Toc110994423"/>
            <w:r>
              <w:t xml:space="preserve">Figure </w:t>
            </w:r>
            <w:fldSimple w:instr=" SEQ Figure \* ARABIC ">
              <w:r w:rsidR="00B145EE">
                <w:rPr>
                  <w:noProof/>
                </w:rPr>
                <w:t>9</w:t>
              </w:r>
            </w:fldSimple>
            <w:r>
              <w:t xml:space="preserve"> - /etc/shadow (v01.15.58)</w:t>
            </w:r>
            <w:bookmarkEnd w:id="86"/>
            <w:bookmarkEnd w:id="87"/>
          </w:p>
        </w:tc>
      </w:tr>
      <w:tr w:rsidR="007F2C76" w14:paraId="1B3D6CD9" w14:textId="77777777" w:rsidTr="002A248F">
        <w:trPr>
          <w:jc w:val="center"/>
        </w:trPr>
        <w:tc>
          <w:tcPr>
            <w:tcW w:w="4508" w:type="dxa"/>
          </w:tcPr>
          <w:p w14:paraId="0D9CCEE5" w14:textId="77777777" w:rsidR="007F2C76" w:rsidRDefault="007F2C76" w:rsidP="002A248F">
            <w:pPr>
              <w:keepNext/>
              <w:jc w:val="center"/>
              <w:rPr>
                <w:noProof/>
              </w:rPr>
            </w:pPr>
          </w:p>
        </w:tc>
        <w:tc>
          <w:tcPr>
            <w:tcW w:w="4508" w:type="dxa"/>
          </w:tcPr>
          <w:p w14:paraId="53B9D56C" w14:textId="77777777" w:rsidR="007F2C76" w:rsidRDefault="007F2C76" w:rsidP="002A248F">
            <w:pPr>
              <w:keepNext/>
              <w:jc w:val="center"/>
              <w:rPr>
                <w:noProof/>
              </w:rPr>
            </w:pPr>
          </w:p>
        </w:tc>
      </w:tr>
    </w:tbl>
    <w:p w14:paraId="2EC9B1CC" w14:textId="49FCD0FB" w:rsidR="0076610D" w:rsidRDefault="0076610D" w:rsidP="007F2C76">
      <w:pPr>
        <w:keepNext/>
        <w:spacing w:after="0"/>
        <w:jc w:val="center"/>
      </w:pPr>
      <w:r>
        <w:rPr>
          <w:noProof/>
        </w:rPr>
        <w:drawing>
          <wp:inline distT="0" distB="0" distL="0" distR="0" wp14:anchorId="02EA1603" wp14:editId="2C1E383C">
            <wp:extent cx="4419600" cy="660738"/>
            <wp:effectExtent l="152400" t="95250" r="95250" b="1587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15809" cy="675121"/>
                    </a:xfrm>
                    <a:prstGeom prst="rect">
                      <a:avLst/>
                    </a:prstGeom>
                    <a:noFill/>
                    <a:ln>
                      <a:noFill/>
                    </a:ln>
                    <a:effectLst>
                      <a:outerShdw blurRad="127000" dist="38100" dir="8100000" algn="tr" rotWithShape="0">
                        <a:prstClr val="black">
                          <a:alpha val="40000"/>
                        </a:prstClr>
                      </a:outerShdw>
                    </a:effectLst>
                  </pic:spPr>
                </pic:pic>
              </a:graphicData>
            </a:graphic>
          </wp:inline>
        </w:drawing>
      </w:r>
    </w:p>
    <w:p w14:paraId="71D9A5FA" w14:textId="73FD48D1" w:rsidR="002A248F" w:rsidRPr="002A248F" w:rsidRDefault="00EF0005" w:rsidP="00F82B86">
      <w:pPr>
        <w:pStyle w:val="Caption"/>
      </w:pPr>
      <w:bookmarkStart w:id="88" w:name="_Ref110823460"/>
      <w:bookmarkStart w:id="89" w:name="_Toc110994424"/>
      <w:r>
        <w:t xml:space="preserve">Figure </w:t>
      </w:r>
      <w:fldSimple w:instr=" SEQ Figure \* ARABIC ">
        <w:r w:rsidR="00B145EE">
          <w:rPr>
            <w:noProof/>
          </w:rPr>
          <w:t>10</w:t>
        </w:r>
      </w:fldSimple>
      <w:bookmarkEnd w:id="88"/>
      <w:r>
        <w:t xml:space="preserve"> - Generated SHA512 password hash</w:t>
      </w:r>
      <w:bookmarkEnd w:id="89"/>
    </w:p>
    <w:p w14:paraId="59BAC39F" w14:textId="77777777" w:rsidR="0060226B" w:rsidRDefault="0060226B" w:rsidP="0060226B">
      <w:pPr>
        <w:pStyle w:val="Heading3"/>
      </w:pPr>
      <w:bookmarkStart w:id="90" w:name="_Toc110817787"/>
      <w:bookmarkStart w:id="91" w:name="_Toc110817788"/>
      <w:r>
        <w:t>Power Analysis</w:t>
      </w:r>
      <w:bookmarkEnd w:id="91"/>
    </w:p>
    <w:p w14:paraId="39687B46" w14:textId="1B7A7F06" w:rsidR="0060226B" w:rsidRPr="007F2C76" w:rsidRDefault="0060226B" w:rsidP="00A44D01">
      <w:pPr>
        <w:jc w:val="both"/>
      </w:pPr>
      <w:r>
        <w:t xml:space="preserve">A power analysis was performed to determine how to charge the device’s battery without requiring the charging dock’s charging contacts, as it was difficult to keep the device in contact whilst performing other tests. </w:t>
      </w:r>
      <w:r>
        <w:fldChar w:fldCharType="begin"/>
      </w:r>
      <w:r>
        <w:instrText xml:space="preserve"> REF _Ref110798730 \h  \* MERGEFORMAT </w:instrText>
      </w:r>
      <w:r>
        <w:fldChar w:fldCharType="separate"/>
      </w:r>
      <w:r w:rsidR="00B145EE">
        <w:t xml:space="preserve">Figure </w:t>
      </w:r>
      <w:r w:rsidR="00B145EE">
        <w:rPr>
          <w:noProof/>
        </w:rPr>
        <w:t>11</w:t>
      </w:r>
      <w:r>
        <w:fldChar w:fldCharType="end"/>
      </w:r>
      <w:r>
        <w:t xml:space="preserve"> illustrates the disassembly of the charging dock, which reveals the power leads that connect to the charging contacts. Measurement of the charging terminal voltages whilst loaded and unloaded revealed that dock’s charge controller outputs ~4.2VDC when there is no vacuum connected, and ~20.4VDC when the vacuum is loaded (with an equivalent resistance of 3.7 </w:t>
      </w:r>
      <w:proofErr w:type="spellStart"/>
      <w:r>
        <w:t>kΩ</w:t>
      </w:r>
      <w:proofErr w:type="spellEnd"/>
      <w:r>
        <w:t>)</w:t>
      </w:r>
    </w:p>
    <w:p w14:paraId="784DF5C8" w14:textId="088A4DF7" w:rsidR="0060226B" w:rsidRDefault="0060226B" w:rsidP="00A44D01">
      <w:pPr>
        <w:spacing w:after="0"/>
        <w:jc w:val="both"/>
      </w:pPr>
      <w:r>
        <w:t>It was noted that when the 4-wire battery was connected to the device with only the supply leads (</w:t>
      </w:r>
      <w:r w:rsidRPr="0025108C">
        <w:rPr>
          <w:rStyle w:val="CodeStyleChar"/>
          <w:rFonts w:eastAsiaTheme="minorHAnsi"/>
          <w:sz w:val="22"/>
          <w:szCs w:val="22"/>
        </w:rPr>
        <w:t>+</w:t>
      </w:r>
      <w:proofErr w:type="spellStart"/>
      <w:r w:rsidRPr="0025108C">
        <w:rPr>
          <w:rStyle w:val="CodeStyleChar"/>
          <w:rFonts w:eastAsiaTheme="minorHAnsi"/>
          <w:sz w:val="22"/>
          <w:szCs w:val="22"/>
        </w:rPr>
        <w:t>ve</w:t>
      </w:r>
      <w:proofErr w:type="spellEnd"/>
      <w:r>
        <w:t xml:space="preserve"> and </w:t>
      </w:r>
      <w:r w:rsidRPr="0025108C">
        <w:rPr>
          <w:rStyle w:val="CodeStyleChar"/>
          <w:rFonts w:eastAsiaTheme="minorHAnsi"/>
          <w:sz w:val="22"/>
          <w:szCs w:val="22"/>
        </w:rPr>
        <w:t>-</w:t>
      </w:r>
      <w:proofErr w:type="spellStart"/>
      <w:r w:rsidRPr="0025108C">
        <w:rPr>
          <w:rStyle w:val="CodeStyleChar"/>
          <w:rFonts w:eastAsiaTheme="minorHAnsi"/>
          <w:sz w:val="22"/>
          <w:szCs w:val="22"/>
        </w:rPr>
        <w:t>ve</w:t>
      </w:r>
      <w:proofErr w:type="spellEnd"/>
      <w:r>
        <w:t xml:space="preserve">), the device would fail to remain powered on and shutdown after approximately 20 seconds, likely as a fail-safe mechanism as shown in </w:t>
      </w:r>
      <w:r w:rsidR="007C6FCF">
        <w:fldChar w:fldCharType="begin"/>
      </w:r>
      <w:r w:rsidR="007C6FCF">
        <w:instrText xml:space="preserve"> REF _Ref110966279 \h </w:instrText>
      </w:r>
      <w:r w:rsidR="007C6FCF">
        <w:fldChar w:fldCharType="separate"/>
      </w:r>
      <w:r w:rsidR="00B145EE">
        <w:t xml:space="preserve">Figure </w:t>
      </w:r>
      <w:r w:rsidR="00B145EE">
        <w:rPr>
          <w:noProof/>
        </w:rPr>
        <w:t>12</w:t>
      </w:r>
      <w:r w:rsidR="007C6FCF">
        <w:fldChar w:fldCharType="end"/>
      </w:r>
      <w:r w:rsidR="007C6FC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A44D01" w14:paraId="18EFBB15" w14:textId="77777777" w:rsidTr="00A44D01">
        <w:trPr>
          <w:jc w:val="center"/>
        </w:trPr>
        <w:tc>
          <w:tcPr>
            <w:tcW w:w="4508" w:type="dxa"/>
            <w:vAlign w:val="center"/>
          </w:tcPr>
          <w:p w14:paraId="419C6534" w14:textId="77777777" w:rsidR="00A44D01" w:rsidRDefault="00A44D01" w:rsidP="00A44D01">
            <w:pPr>
              <w:keepNext/>
              <w:jc w:val="center"/>
            </w:pPr>
            <w:r>
              <w:rPr>
                <w:noProof/>
              </w:rPr>
              <w:drawing>
                <wp:inline distT="0" distB="0" distL="0" distR="0" wp14:anchorId="59342365" wp14:editId="3B7F8E0B">
                  <wp:extent cx="2679590" cy="1302683"/>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89641" cy="1307569"/>
                          </a:xfrm>
                          <a:prstGeom prst="rect">
                            <a:avLst/>
                          </a:prstGeom>
                          <a:noFill/>
                          <a:ln>
                            <a:noFill/>
                          </a:ln>
                          <a:effectLst>
                            <a:softEdge rad="12700"/>
                          </a:effectLst>
                        </pic:spPr>
                      </pic:pic>
                    </a:graphicData>
                  </a:graphic>
                </wp:inline>
              </w:drawing>
            </w:r>
          </w:p>
          <w:p w14:paraId="1B8DBE64" w14:textId="5E2B2DCE" w:rsidR="00A44D01" w:rsidRDefault="00A44D01" w:rsidP="00F82B86">
            <w:pPr>
              <w:pStyle w:val="Caption"/>
            </w:pPr>
            <w:bookmarkStart w:id="92" w:name="_Ref110798730"/>
            <w:bookmarkStart w:id="93" w:name="_Toc110817597"/>
            <w:bookmarkStart w:id="94" w:name="_Toc110994425"/>
            <w:r>
              <w:t xml:space="preserve">Figure </w:t>
            </w:r>
            <w:r>
              <w:fldChar w:fldCharType="begin"/>
            </w:r>
            <w:r>
              <w:instrText xml:space="preserve"> SEQ Figure \* ARABIC </w:instrText>
            </w:r>
            <w:r>
              <w:fldChar w:fldCharType="separate"/>
            </w:r>
            <w:r w:rsidR="00B145EE">
              <w:rPr>
                <w:noProof/>
              </w:rPr>
              <w:t>11</w:t>
            </w:r>
            <w:r>
              <w:fldChar w:fldCharType="end"/>
            </w:r>
            <w:bookmarkEnd w:id="92"/>
            <w:r>
              <w:t xml:space="preserve"> - </w:t>
            </w:r>
            <w:r>
              <w:t>U</w:t>
            </w:r>
            <w:r>
              <w:t>nderside of the charging dock</w:t>
            </w:r>
            <w:bookmarkEnd w:id="93"/>
            <w:bookmarkEnd w:id="94"/>
          </w:p>
        </w:tc>
        <w:tc>
          <w:tcPr>
            <w:tcW w:w="4508" w:type="dxa"/>
            <w:vAlign w:val="center"/>
          </w:tcPr>
          <w:p w14:paraId="5E05D219" w14:textId="77777777" w:rsidR="00A44D01" w:rsidRDefault="00A44D01" w:rsidP="00A44D01">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Pr>
                <w:rFonts w:ascii="Courier New" w:eastAsia="Times New Roman" w:hAnsi="Courier New" w:cs="Courier New"/>
                <w:noProof/>
                <w:sz w:val="20"/>
                <w:szCs w:val="20"/>
                <w:lang w:val="en-GB" w:eastAsia="en-GB"/>
              </w:rPr>
              <w:drawing>
                <wp:inline distT="0" distB="0" distL="0" distR="0" wp14:anchorId="37CCF695" wp14:editId="7E323AB7">
                  <wp:extent cx="1989324" cy="1259619"/>
                  <wp:effectExtent l="57150" t="76200" r="49530" b="742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28261"/>
                          <a:stretch/>
                        </pic:blipFill>
                        <pic:spPr bwMode="auto">
                          <a:xfrm>
                            <a:off x="0" y="0"/>
                            <a:ext cx="1997817" cy="1264997"/>
                          </a:xfrm>
                          <a:prstGeom prst="rect">
                            <a:avLst/>
                          </a:prstGeom>
                          <a:noFill/>
                          <a:ln>
                            <a:noFill/>
                          </a:ln>
                          <a:effectLst>
                            <a:outerShdw blurRad="635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CDB043" w14:textId="2B6F4343" w:rsidR="00A44D01" w:rsidRPr="00A44D01" w:rsidRDefault="00A44D01" w:rsidP="00F82B86">
            <w:pPr>
              <w:pStyle w:val="Caption"/>
              <w:rPr>
                <w:rFonts w:ascii="Courier New" w:eastAsia="Times New Roman" w:hAnsi="Courier New" w:cs="Courier New"/>
                <w:sz w:val="20"/>
                <w:lang w:val="en-GB" w:eastAsia="en-GB"/>
              </w:rPr>
            </w:pPr>
            <w:bookmarkStart w:id="95" w:name="_Ref110799317"/>
            <w:bookmarkStart w:id="96" w:name="_Toc110817598"/>
            <w:bookmarkStart w:id="97" w:name="_Ref110966279"/>
            <w:bookmarkStart w:id="98" w:name="_Toc110994426"/>
            <w:r>
              <w:t xml:space="preserve">Figure </w:t>
            </w:r>
            <w:r>
              <w:fldChar w:fldCharType="begin"/>
            </w:r>
            <w:r>
              <w:instrText xml:space="preserve"> SEQ Figure \* ARABIC </w:instrText>
            </w:r>
            <w:r>
              <w:fldChar w:fldCharType="separate"/>
            </w:r>
            <w:r w:rsidR="00B145EE">
              <w:rPr>
                <w:noProof/>
              </w:rPr>
              <w:t>12</w:t>
            </w:r>
            <w:r>
              <w:fldChar w:fldCharType="end"/>
            </w:r>
            <w:bookmarkEnd w:id="97"/>
            <w:r>
              <w:t xml:space="preserve"> - 2-wire battery shutdown log</w:t>
            </w:r>
            <w:bookmarkEnd w:id="95"/>
            <w:bookmarkEnd w:id="96"/>
            <w:bookmarkEnd w:id="98"/>
          </w:p>
        </w:tc>
      </w:tr>
    </w:tbl>
    <w:p w14:paraId="35E91615" w14:textId="7388E1DC" w:rsidR="0060226B" w:rsidRDefault="0060226B" w:rsidP="0060226B"/>
    <w:p w14:paraId="0272B9D6" w14:textId="719D5C61" w:rsidR="00726EC2" w:rsidRDefault="00C15099" w:rsidP="00066619">
      <w:pPr>
        <w:pStyle w:val="Heading3"/>
      </w:pPr>
      <w:bookmarkStart w:id="99" w:name="_Ref110972790"/>
      <w:r>
        <w:t>Data Persistence</w:t>
      </w:r>
      <w:bookmarkEnd w:id="90"/>
      <w:bookmarkEnd w:id="99"/>
    </w:p>
    <w:p w14:paraId="30B4BA71" w14:textId="21CA0A6E" w:rsidR="007F2C76" w:rsidRDefault="00285DC0" w:rsidP="007F2C76">
      <w:pPr>
        <w:jc w:val="both"/>
      </w:pPr>
      <w:r>
        <w:t xml:space="preserve">Temporary files were created in every directory of the filesystem </w:t>
      </w:r>
      <w:r w:rsidR="004B58D1">
        <w:t xml:space="preserve">as </w:t>
      </w:r>
      <w:r>
        <w:t xml:space="preserve">to investigate which file paths were untouched during the </w:t>
      </w:r>
      <w:r w:rsidR="004B58D1">
        <w:t xml:space="preserve">firmware </w:t>
      </w:r>
      <w:r>
        <w:t xml:space="preserve">upgrade, factory reset, and device disassociation </w:t>
      </w:r>
      <w:r w:rsidR="004B58D1">
        <w:t xml:space="preserve">(unpair the device via the smartphone application) </w:t>
      </w:r>
      <w:r>
        <w:t>procedures.</w:t>
      </w:r>
      <w:r w:rsidR="00523338">
        <w:t xml:space="preserve"> </w:t>
      </w:r>
    </w:p>
    <w:p w14:paraId="493B9A00" w14:textId="781F3830" w:rsidR="00BD0CF6" w:rsidRDefault="00BD0CF6" w:rsidP="00F82B86">
      <w:pPr>
        <w:pStyle w:val="Caption"/>
      </w:pPr>
      <w:bookmarkStart w:id="100" w:name="_Toc110879582"/>
      <w:bookmarkStart w:id="101" w:name="_Ref110965808"/>
      <w:bookmarkStart w:id="102" w:name="_Toc110994466"/>
      <w:r>
        <w:t xml:space="preserve">Table </w:t>
      </w:r>
      <w:fldSimple w:instr=" SEQ Table \* ARABIC ">
        <w:r w:rsidR="00B145EE">
          <w:rPr>
            <w:noProof/>
          </w:rPr>
          <w:t>5</w:t>
        </w:r>
      </w:fldSimple>
      <w:bookmarkEnd w:id="101"/>
      <w:r>
        <w:t xml:space="preserve"> - Untouched directories during volatile actions</w:t>
      </w:r>
      <w:bookmarkEnd w:id="100"/>
      <w:bookmarkEnd w:id="102"/>
    </w:p>
    <w:tbl>
      <w:tblPr>
        <w:tblW w:w="8590" w:type="dxa"/>
        <w:jc w:val="center"/>
        <w:tblBorders>
          <w:insideV w:val="single" w:sz="6" w:space="0" w:color="auto"/>
        </w:tblBorders>
        <w:tblLook w:val="04A0" w:firstRow="1" w:lastRow="0" w:firstColumn="1" w:lastColumn="0" w:noHBand="0" w:noVBand="1"/>
      </w:tblPr>
      <w:tblGrid>
        <w:gridCol w:w="3261"/>
        <w:gridCol w:w="3260"/>
        <w:gridCol w:w="2069"/>
      </w:tblGrid>
      <w:tr w:rsidR="00523338" w:rsidRPr="00523338" w14:paraId="456AB473" w14:textId="77777777" w:rsidTr="004B58D1">
        <w:trPr>
          <w:trHeight w:val="419"/>
          <w:jc w:val="center"/>
        </w:trPr>
        <w:tc>
          <w:tcPr>
            <w:tcW w:w="3261" w:type="dxa"/>
            <w:tcBorders>
              <w:bottom w:val="single" w:sz="4" w:space="0" w:color="auto"/>
            </w:tcBorders>
            <w:shd w:val="clear" w:color="auto" w:fill="auto"/>
            <w:noWrap/>
            <w:vAlign w:val="bottom"/>
            <w:hideMark/>
          </w:tcPr>
          <w:p w14:paraId="1AC9FB35" w14:textId="02FE0B1A" w:rsidR="00523338" w:rsidRPr="00523338" w:rsidRDefault="004B58D1" w:rsidP="00523338">
            <w:pPr>
              <w:spacing w:after="0" w:line="240" w:lineRule="auto"/>
              <w:jc w:val="center"/>
              <w:rPr>
                <w:rFonts w:eastAsia="Times New Roman"/>
                <w:b/>
                <w:bCs/>
                <w:color w:val="000000"/>
                <w:szCs w:val="24"/>
                <w:lang w:val="en-GB" w:eastAsia="en-GB"/>
              </w:rPr>
            </w:pPr>
            <w:r>
              <w:rPr>
                <w:rFonts w:eastAsia="Times New Roman"/>
                <w:b/>
                <w:bCs/>
                <w:color w:val="000000"/>
                <w:szCs w:val="24"/>
                <w:lang w:val="en-GB" w:eastAsia="en-GB"/>
              </w:rPr>
              <w:t xml:space="preserve">Firmware </w:t>
            </w:r>
            <w:r w:rsidR="00523338" w:rsidRPr="00523338">
              <w:rPr>
                <w:rFonts w:eastAsia="Times New Roman"/>
                <w:b/>
                <w:bCs/>
                <w:color w:val="000000"/>
                <w:szCs w:val="24"/>
                <w:lang w:val="en-GB" w:eastAsia="en-GB"/>
              </w:rPr>
              <w:t>Upgrade</w:t>
            </w:r>
          </w:p>
        </w:tc>
        <w:tc>
          <w:tcPr>
            <w:tcW w:w="3260" w:type="dxa"/>
            <w:tcBorders>
              <w:bottom w:val="single" w:sz="4" w:space="0" w:color="auto"/>
            </w:tcBorders>
            <w:shd w:val="clear" w:color="auto" w:fill="auto"/>
            <w:noWrap/>
            <w:vAlign w:val="bottom"/>
            <w:hideMark/>
          </w:tcPr>
          <w:p w14:paraId="51B6D753" w14:textId="5EF92310" w:rsidR="00523338" w:rsidRPr="00523338" w:rsidRDefault="004B58D1" w:rsidP="00523338">
            <w:pPr>
              <w:spacing w:after="0" w:line="240" w:lineRule="auto"/>
              <w:jc w:val="center"/>
              <w:rPr>
                <w:rFonts w:eastAsia="Times New Roman"/>
                <w:b/>
                <w:bCs/>
                <w:color w:val="000000"/>
                <w:szCs w:val="24"/>
                <w:lang w:val="en-GB" w:eastAsia="en-GB"/>
              </w:rPr>
            </w:pPr>
            <w:r>
              <w:rPr>
                <w:rFonts w:eastAsia="Times New Roman"/>
                <w:b/>
                <w:bCs/>
                <w:color w:val="000000"/>
                <w:szCs w:val="24"/>
                <w:lang w:val="en-GB" w:eastAsia="en-GB"/>
              </w:rPr>
              <w:t xml:space="preserve">Factory </w:t>
            </w:r>
            <w:r w:rsidR="00523338" w:rsidRPr="00523338">
              <w:rPr>
                <w:rFonts w:eastAsia="Times New Roman"/>
                <w:b/>
                <w:bCs/>
                <w:color w:val="000000"/>
                <w:szCs w:val="24"/>
                <w:lang w:val="en-GB" w:eastAsia="en-GB"/>
              </w:rPr>
              <w:t>Reset</w:t>
            </w:r>
          </w:p>
        </w:tc>
        <w:tc>
          <w:tcPr>
            <w:tcW w:w="2069" w:type="dxa"/>
            <w:tcBorders>
              <w:bottom w:val="single" w:sz="4" w:space="0" w:color="auto"/>
            </w:tcBorders>
            <w:shd w:val="clear" w:color="auto" w:fill="auto"/>
            <w:noWrap/>
            <w:vAlign w:val="bottom"/>
            <w:hideMark/>
          </w:tcPr>
          <w:p w14:paraId="6E6F7865" w14:textId="77777777" w:rsidR="00523338" w:rsidRPr="00523338" w:rsidRDefault="00523338" w:rsidP="00523338">
            <w:pPr>
              <w:spacing w:after="0" w:line="240" w:lineRule="auto"/>
              <w:jc w:val="center"/>
              <w:rPr>
                <w:rFonts w:eastAsia="Times New Roman"/>
                <w:b/>
                <w:bCs/>
                <w:color w:val="000000"/>
                <w:szCs w:val="24"/>
                <w:lang w:val="en-GB" w:eastAsia="en-GB"/>
              </w:rPr>
            </w:pPr>
            <w:r w:rsidRPr="00523338">
              <w:rPr>
                <w:rFonts w:eastAsia="Times New Roman"/>
                <w:b/>
                <w:bCs/>
                <w:color w:val="000000"/>
                <w:szCs w:val="24"/>
                <w:lang w:val="en-GB" w:eastAsia="en-GB"/>
              </w:rPr>
              <w:t>Disassociation</w:t>
            </w:r>
          </w:p>
        </w:tc>
      </w:tr>
      <w:tr w:rsidR="00523338" w:rsidRPr="00523338" w14:paraId="4E0CFD20" w14:textId="77777777" w:rsidTr="004B58D1">
        <w:trPr>
          <w:trHeight w:val="293"/>
          <w:jc w:val="center"/>
        </w:trPr>
        <w:tc>
          <w:tcPr>
            <w:tcW w:w="3261" w:type="dxa"/>
            <w:tcBorders>
              <w:top w:val="single" w:sz="4" w:space="0" w:color="auto"/>
            </w:tcBorders>
            <w:shd w:val="clear" w:color="auto" w:fill="auto"/>
            <w:noWrap/>
            <w:vAlign w:val="bottom"/>
            <w:hideMark/>
          </w:tcPr>
          <w:p w14:paraId="29998010" w14:textId="1EDF0B21" w:rsidR="00523338" w:rsidRPr="00523338" w:rsidRDefault="00523338" w:rsidP="00523338">
            <w:pPr>
              <w:spacing w:after="0" w:line="240" w:lineRule="auto"/>
              <w:rPr>
                <w:rFonts w:ascii="Consolas" w:eastAsia="Times New Roman" w:hAnsi="Consolas"/>
                <w:color w:val="000000"/>
                <w:sz w:val="22"/>
                <w:lang w:val="en-GB" w:eastAsia="en-GB"/>
              </w:rPr>
            </w:pPr>
            <w:r w:rsidRPr="00523338">
              <w:rPr>
                <w:rFonts w:ascii="Consolas" w:eastAsia="Times New Roman" w:hAnsi="Consolas"/>
                <w:color w:val="000000"/>
                <w:sz w:val="22"/>
                <w:lang w:val="en-GB" w:eastAsia="en-GB"/>
              </w:rPr>
              <w:t>(mmcblk0p11) /</w:t>
            </w:r>
            <w:proofErr w:type="spellStart"/>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reserve</w:t>
            </w:r>
          </w:p>
        </w:tc>
        <w:tc>
          <w:tcPr>
            <w:tcW w:w="3260" w:type="dxa"/>
            <w:tcBorders>
              <w:top w:val="single" w:sz="4" w:space="0" w:color="auto"/>
            </w:tcBorders>
            <w:shd w:val="clear" w:color="auto" w:fill="auto"/>
            <w:noWrap/>
            <w:vAlign w:val="bottom"/>
            <w:hideMark/>
          </w:tcPr>
          <w:p w14:paraId="00D2A8F4" w14:textId="599A2ACD" w:rsidR="00523338" w:rsidRPr="00523338" w:rsidRDefault="00523338" w:rsidP="00523338">
            <w:pPr>
              <w:spacing w:after="0" w:line="240" w:lineRule="auto"/>
              <w:rPr>
                <w:rFonts w:ascii="Consolas" w:eastAsia="Times New Roman" w:hAnsi="Consolas"/>
                <w:color w:val="000000"/>
                <w:sz w:val="22"/>
                <w:lang w:val="en-GB" w:eastAsia="en-GB"/>
              </w:rPr>
            </w:pPr>
            <w:r>
              <w:rPr>
                <w:rFonts w:ascii="Consolas" w:eastAsia="Times New Roman" w:hAnsi="Consolas"/>
                <w:color w:val="000000"/>
                <w:sz w:val="22"/>
                <w:lang w:val="en-GB" w:eastAsia="en-GB"/>
              </w:rPr>
              <w:t xml:space="preserve">(mmcblk0p11) </w:t>
            </w:r>
            <w:r w:rsidRPr="00523338">
              <w:rPr>
                <w:rFonts w:ascii="Consolas" w:eastAsia="Times New Roman" w:hAnsi="Consolas"/>
                <w:color w:val="000000"/>
                <w:sz w:val="22"/>
                <w:lang w:val="en-GB" w:eastAsia="en-GB"/>
              </w:rPr>
              <w:t>/</w:t>
            </w:r>
            <w:proofErr w:type="spellStart"/>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reserve</w:t>
            </w:r>
          </w:p>
        </w:tc>
        <w:tc>
          <w:tcPr>
            <w:tcW w:w="2069" w:type="dxa"/>
            <w:tcBorders>
              <w:top w:val="single" w:sz="4" w:space="0" w:color="auto"/>
            </w:tcBorders>
            <w:shd w:val="clear" w:color="auto" w:fill="auto"/>
            <w:noWrap/>
            <w:vAlign w:val="center"/>
            <w:hideMark/>
          </w:tcPr>
          <w:p w14:paraId="2CA84287" w14:textId="07B54D55" w:rsidR="00523338" w:rsidRPr="00523338" w:rsidRDefault="00523338" w:rsidP="00523338">
            <w:pPr>
              <w:spacing w:after="0" w:line="240" w:lineRule="auto"/>
              <w:jc w:val="center"/>
              <w:rPr>
                <w:rFonts w:ascii="Consolas" w:eastAsia="Times New Roman" w:hAnsi="Consolas"/>
                <w:color w:val="000000"/>
                <w:sz w:val="22"/>
                <w:lang w:val="en-GB" w:eastAsia="en-GB"/>
              </w:rPr>
            </w:pPr>
            <w:r w:rsidRPr="00523338">
              <w:rPr>
                <w:rFonts w:ascii="Consolas" w:eastAsia="Times New Roman" w:hAnsi="Consolas"/>
                <w:color w:val="000000"/>
                <w:sz w:val="22"/>
                <w:lang w:val="en-GB" w:eastAsia="en-GB"/>
              </w:rPr>
              <w:t>ALL</w:t>
            </w:r>
          </w:p>
        </w:tc>
      </w:tr>
      <w:tr w:rsidR="00523338" w:rsidRPr="00523338" w14:paraId="65B84CD2" w14:textId="77777777" w:rsidTr="004B58D1">
        <w:trPr>
          <w:trHeight w:val="293"/>
          <w:jc w:val="center"/>
        </w:trPr>
        <w:tc>
          <w:tcPr>
            <w:tcW w:w="3261" w:type="dxa"/>
            <w:shd w:val="clear" w:color="auto" w:fill="auto"/>
            <w:noWrap/>
            <w:vAlign w:val="bottom"/>
            <w:hideMark/>
          </w:tcPr>
          <w:p w14:paraId="63578FEC" w14:textId="6025F7C3" w:rsidR="00523338" w:rsidRPr="00523338" w:rsidRDefault="00523338" w:rsidP="00523338">
            <w:pPr>
              <w:spacing w:after="0" w:line="240" w:lineRule="auto"/>
              <w:rPr>
                <w:rFonts w:ascii="Consolas" w:eastAsia="Times New Roman" w:hAnsi="Consolas"/>
                <w:color w:val="000000"/>
                <w:sz w:val="22"/>
                <w:lang w:val="en-GB" w:eastAsia="en-GB"/>
              </w:rPr>
            </w:pPr>
            <w:r>
              <w:rPr>
                <w:rFonts w:ascii="Consolas" w:eastAsia="Times New Roman" w:hAnsi="Consolas"/>
                <w:color w:val="000000"/>
                <w:sz w:val="22"/>
                <w:lang w:val="en-GB" w:eastAsia="en-GB"/>
              </w:rPr>
              <w:t>(mmcblk0p1</w:t>
            </w:r>
            <w:proofErr w:type="gramStart"/>
            <w:r>
              <w:rPr>
                <w:rFonts w:ascii="Consolas" w:eastAsia="Times New Roman" w:hAnsi="Consolas"/>
                <w:color w:val="000000"/>
                <w:sz w:val="22"/>
                <w:lang w:val="en-GB" w:eastAsia="en-GB"/>
              </w:rPr>
              <w:t xml:space="preserve">)  </w:t>
            </w:r>
            <w:r w:rsidRPr="00523338">
              <w:rPr>
                <w:rFonts w:ascii="Consolas" w:eastAsia="Times New Roman" w:hAnsi="Consolas"/>
                <w:color w:val="000000"/>
                <w:sz w:val="22"/>
                <w:lang w:val="en-GB" w:eastAsia="en-GB"/>
              </w:rPr>
              <w:t>/</w:t>
            </w:r>
            <w:proofErr w:type="spellStart"/>
            <w:proofErr w:type="gramEnd"/>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data</w:t>
            </w:r>
          </w:p>
        </w:tc>
        <w:tc>
          <w:tcPr>
            <w:tcW w:w="3260" w:type="dxa"/>
            <w:shd w:val="clear" w:color="auto" w:fill="auto"/>
            <w:noWrap/>
            <w:vAlign w:val="bottom"/>
            <w:hideMark/>
          </w:tcPr>
          <w:p w14:paraId="31394A6B" w14:textId="77777777" w:rsidR="00523338" w:rsidRPr="00523338" w:rsidRDefault="00523338" w:rsidP="00523338">
            <w:pPr>
              <w:spacing w:after="0" w:line="240" w:lineRule="auto"/>
              <w:rPr>
                <w:rFonts w:ascii="Consolas" w:eastAsia="Times New Roman" w:hAnsi="Consolas"/>
                <w:color w:val="000000"/>
                <w:sz w:val="22"/>
                <w:lang w:val="en-GB" w:eastAsia="en-GB"/>
              </w:rPr>
            </w:pPr>
          </w:p>
        </w:tc>
        <w:tc>
          <w:tcPr>
            <w:tcW w:w="2069" w:type="dxa"/>
            <w:shd w:val="clear" w:color="auto" w:fill="auto"/>
            <w:noWrap/>
            <w:vAlign w:val="center"/>
            <w:hideMark/>
          </w:tcPr>
          <w:p w14:paraId="7DE8C41B" w14:textId="77777777" w:rsidR="00523338" w:rsidRPr="00523338" w:rsidRDefault="00523338" w:rsidP="00523338">
            <w:pPr>
              <w:spacing w:after="0" w:line="240" w:lineRule="auto"/>
              <w:jc w:val="center"/>
              <w:rPr>
                <w:rFonts w:ascii="Consolas" w:eastAsia="Times New Roman" w:hAnsi="Consolas"/>
                <w:sz w:val="20"/>
                <w:szCs w:val="20"/>
                <w:lang w:val="en-GB" w:eastAsia="en-GB"/>
              </w:rPr>
            </w:pPr>
          </w:p>
        </w:tc>
      </w:tr>
    </w:tbl>
    <w:p w14:paraId="1EC5F27F" w14:textId="7A143333" w:rsidR="00523338" w:rsidRDefault="00523338" w:rsidP="00F82B86">
      <w:pPr>
        <w:pStyle w:val="Caption"/>
      </w:pPr>
    </w:p>
    <w:p w14:paraId="4EF6EC42" w14:textId="2BEAD0BB" w:rsidR="008F68CA" w:rsidRDefault="001E2165" w:rsidP="008F68CA">
      <w:pPr>
        <w:jc w:val="both"/>
      </w:pPr>
      <w:r>
        <w:t>Where</w:t>
      </w:r>
      <w:r w:rsidR="008F68CA">
        <w:t xml:space="preserve"> results for upgrade persistence and reset persistence were sensible, the results from device disassociation were alarming, as no data was removed</w:t>
      </w:r>
      <w:r w:rsidR="00C66C08">
        <w:t xml:space="preserve"> from the device even</w:t>
      </w:r>
      <w:r w:rsidR="008F68CA">
        <w:t xml:space="preserve"> after </w:t>
      </w:r>
      <w:r w:rsidR="00DB0AA4">
        <w:t>the</w:t>
      </w:r>
      <w:r w:rsidR="008F68CA">
        <w:t xml:space="preserve"> device was deleted from </w:t>
      </w:r>
      <w:r w:rsidR="004E0633">
        <w:t>the</w:t>
      </w:r>
      <w:r w:rsidR="008F68CA">
        <w:t xml:space="preserve"> user’s account. Whilst it could be assumed that device disassociation was then followed by an immediate re-pair process by the same party, failure to follow this flow could potentially lead to PII and UGC being shared to another party if </w:t>
      </w:r>
      <w:r w:rsidR="00EA0BED">
        <w:t>an unpaired device was given away.</w:t>
      </w:r>
    </w:p>
    <w:p w14:paraId="162886FC" w14:textId="0E9B69B3" w:rsidR="007627EE" w:rsidRPr="007627EE" w:rsidRDefault="008F68CA" w:rsidP="00BD3D64">
      <w:pPr>
        <w:jc w:val="both"/>
      </w:pPr>
      <w:r>
        <w:t>Whilst statistical and calibration data (</w:t>
      </w:r>
      <w:r w:rsidRPr="0025108C">
        <w:rPr>
          <w:rStyle w:val="CodeStyleChar"/>
          <w:rFonts w:eastAsiaTheme="minorHAnsi"/>
          <w:sz w:val="22"/>
          <w:szCs w:val="22"/>
        </w:rPr>
        <w:t>mmcblk0p11</w:t>
      </w:r>
      <w:r>
        <w:t xml:space="preserve">) are retained during firmware upgrades and factory resets, it can be noted from </w:t>
      </w:r>
      <w:r>
        <w:fldChar w:fldCharType="begin"/>
      </w:r>
      <w:r>
        <w:instrText xml:space="preserve"> REF _Ref110824552 \h  \* MERGEFORMAT </w:instrText>
      </w:r>
      <w:r>
        <w:fldChar w:fldCharType="separate"/>
      </w:r>
      <w:r w:rsidR="00B145EE">
        <w:t xml:space="preserve">Figure </w:t>
      </w:r>
      <w:r w:rsidR="00B145EE">
        <w:rPr>
          <w:noProof/>
        </w:rPr>
        <w:t>13</w:t>
      </w:r>
      <w:r>
        <w:fldChar w:fldCharType="end"/>
      </w:r>
      <w:r>
        <w:t xml:space="preserve"> that user data (</w:t>
      </w:r>
      <w:r w:rsidRPr="0025108C">
        <w:rPr>
          <w:rStyle w:val="CodeStyleChar"/>
          <w:rFonts w:eastAsiaTheme="minorHAnsi"/>
          <w:sz w:val="22"/>
          <w:szCs w:val="22"/>
        </w:rPr>
        <w:t>mmcblk0p1</w:t>
      </w:r>
      <w:r>
        <w:t xml:space="preserve">) and system partitions are securely wiped (block-writes rather than just files being unlinked in the partition) during the factory reset procedure, preventing data recovery tools like </w:t>
      </w:r>
      <w:proofErr w:type="spellStart"/>
      <w:r w:rsidRPr="0025108C">
        <w:rPr>
          <w:rStyle w:val="CodeStyleChar"/>
          <w:rFonts w:eastAsiaTheme="minorHAnsi"/>
          <w:sz w:val="22"/>
          <w:szCs w:val="22"/>
        </w:rPr>
        <w:t>photorec</w:t>
      </w:r>
      <w:proofErr w:type="spellEnd"/>
      <w:r>
        <w:rPr>
          <w:rStyle w:val="FootnoteReference"/>
        </w:rPr>
        <w:footnoteReference w:id="13"/>
      </w:r>
      <w:r w:rsidRPr="00C879F8">
        <w:t xml:space="preserve"> from</w:t>
      </w:r>
      <w:r>
        <w:t xml:space="preserve"> recovering data.</w:t>
      </w:r>
    </w:p>
    <w:p w14:paraId="4396FFB2" w14:textId="77777777" w:rsidR="003A6340" w:rsidRDefault="003A6340" w:rsidP="007F2C76">
      <w:pPr>
        <w:keepNext/>
        <w:spacing w:after="0"/>
        <w:jc w:val="center"/>
      </w:pPr>
      <w:r>
        <w:rPr>
          <w:noProof/>
        </w:rPr>
        <w:drawing>
          <wp:inline distT="0" distB="0" distL="0" distR="0" wp14:anchorId="0AA79CF9" wp14:editId="37AA25C1">
            <wp:extent cx="4619625" cy="26865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57242" cy="2708383"/>
                    </a:xfrm>
                    <a:prstGeom prst="rect">
                      <a:avLst/>
                    </a:prstGeom>
                    <a:noFill/>
                    <a:ln>
                      <a:noFill/>
                    </a:ln>
                  </pic:spPr>
                </pic:pic>
              </a:graphicData>
            </a:graphic>
          </wp:inline>
        </w:drawing>
      </w:r>
    </w:p>
    <w:p w14:paraId="694EFBE5" w14:textId="4E80F7E7" w:rsidR="003A6340" w:rsidRDefault="003A6340" w:rsidP="00F82B86">
      <w:pPr>
        <w:pStyle w:val="Caption"/>
      </w:pPr>
      <w:bookmarkStart w:id="103" w:name="_Ref110824552"/>
      <w:bookmarkStart w:id="104" w:name="_Toc110817596"/>
      <w:bookmarkStart w:id="105" w:name="_Toc110994427"/>
      <w:r>
        <w:t xml:space="preserve">Figure </w:t>
      </w:r>
      <w:fldSimple w:instr=" SEQ Figure \* ARABIC ">
        <w:r w:rsidR="00B145EE">
          <w:rPr>
            <w:noProof/>
          </w:rPr>
          <w:t>13</w:t>
        </w:r>
      </w:fldSimple>
      <w:bookmarkEnd w:id="103"/>
      <w:r>
        <w:t xml:space="preserve"> - Serial log during factory reset</w:t>
      </w:r>
      <w:bookmarkEnd w:id="104"/>
      <w:bookmarkEnd w:id="105"/>
    </w:p>
    <w:p w14:paraId="20889BFA" w14:textId="10EE4C19" w:rsidR="0060226B" w:rsidRDefault="0060226B">
      <w:r>
        <w:br w:type="page"/>
      </w:r>
    </w:p>
    <w:p w14:paraId="0F42605C" w14:textId="7869FCE0" w:rsidR="00827892" w:rsidRDefault="005666CC" w:rsidP="007F2C76">
      <w:pPr>
        <w:pStyle w:val="Heading2"/>
      </w:pPr>
      <w:bookmarkStart w:id="106" w:name="_Toc110817790"/>
      <w:bookmarkStart w:id="107" w:name="_Toc110994407"/>
      <w:r>
        <w:t xml:space="preserve">Static </w:t>
      </w:r>
      <w:r w:rsidR="00827892">
        <w:t>Firmware Analysis</w:t>
      </w:r>
      <w:bookmarkEnd w:id="106"/>
      <w:bookmarkEnd w:id="107"/>
    </w:p>
    <w:p w14:paraId="7ABF14E6" w14:textId="50B88A87" w:rsidR="000C2BA5" w:rsidRPr="000C2BA5" w:rsidRDefault="000C2BA5" w:rsidP="00066619">
      <w:pPr>
        <w:pStyle w:val="Heading3"/>
      </w:pPr>
      <w:bookmarkStart w:id="108" w:name="_Toc110817791"/>
      <w:bookmarkStart w:id="109" w:name="_Ref110954120"/>
      <w:r>
        <w:t>Firmware Extraction and Layout</w:t>
      </w:r>
      <w:bookmarkEnd w:id="108"/>
      <w:bookmarkEnd w:id="109"/>
    </w:p>
    <w:p w14:paraId="1D18D89E" w14:textId="3ED23980" w:rsidR="00EE3C61" w:rsidRDefault="005666CC" w:rsidP="00D35F72">
      <w:pPr>
        <w:jc w:val="both"/>
      </w:pPr>
      <w:r>
        <w:t xml:space="preserve">To statically analyse the firmware of the device (as to provide a ‘offline’ access to the device’s system), a firmware dump was created with the </w:t>
      </w:r>
      <w:r w:rsidRPr="00E80C8B">
        <w:rPr>
          <w:rStyle w:val="CodeStyleChar"/>
          <w:rFonts w:eastAsiaTheme="minorHAnsi"/>
          <w:sz w:val="22"/>
          <w:szCs w:val="22"/>
        </w:rPr>
        <w:t>dd</w:t>
      </w:r>
      <w:r>
        <w:t xml:space="preserve"> utility via SSH. It </w:t>
      </w:r>
      <w:r w:rsidR="00EE3C61">
        <w:t xml:space="preserve">is </w:t>
      </w:r>
      <w:r>
        <w:t xml:space="preserve">noted that </w:t>
      </w:r>
      <w:r w:rsidR="00EE3C61">
        <w:t xml:space="preserve">the device had </w:t>
      </w:r>
      <w:r>
        <w:t xml:space="preserve">firewall </w:t>
      </w:r>
      <w:r w:rsidR="00EE3C61">
        <w:t>rules in place which needed to be bypassed prior to connecting</w:t>
      </w:r>
      <w:r w:rsidR="000C2BA5">
        <w:t xml:space="preserve"> (as later explained)</w:t>
      </w:r>
      <w:r w:rsidR="00EE3C61">
        <w:t>.</w:t>
      </w:r>
      <w:r w:rsidR="000C2BA5">
        <w:t xml:space="preserve"> Following the commands from </w:t>
      </w:r>
      <w:r w:rsidR="000C2BA5">
        <w:fldChar w:fldCharType="begin"/>
      </w:r>
      <w:r w:rsidR="000C2BA5">
        <w:instrText xml:space="preserve"> REF _Ref110790916 \h </w:instrText>
      </w:r>
      <w:r w:rsidR="00D35F72">
        <w:instrText xml:space="preserve"> \* MERGEFORMAT </w:instrText>
      </w:r>
      <w:r w:rsidR="000C2BA5">
        <w:fldChar w:fldCharType="separate"/>
      </w:r>
      <w:r w:rsidR="00B145EE">
        <w:t xml:space="preserve">Figure </w:t>
      </w:r>
      <w:r w:rsidR="00B145EE">
        <w:rPr>
          <w:noProof/>
        </w:rPr>
        <w:t>14</w:t>
      </w:r>
      <w:r w:rsidR="000C2BA5">
        <w:fldChar w:fldCharType="end"/>
      </w:r>
      <w:r w:rsidR="000C2BA5">
        <w:t xml:space="preserve">, a set of eMMC partition dumps were created, which have been tabulated as shown in </w:t>
      </w:r>
      <w:r w:rsidR="000C2BA5">
        <w:fldChar w:fldCharType="begin"/>
      </w:r>
      <w:r w:rsidR="000C2BA5">
        <w:instrText xml:space="preserve"> REF _Ref110792199 \h </w:instrText>
      </w:r>
      <w:r w:rsidR="000C2BA5">
        <w:fldChar w:fldCharType="separate"/>
      </w:r>
      <w:r w:rsidR="00B145EE">
        <w:t xml:space="preserve">Table </w:t>
      </w:r>
      <w:r w:rsidR="00B145EE">
        <w:rPr>
          <w:noProof/>
        </w:rPr>
        <w:t>6</w:t>
      </w:r>
      <w:r w:rsidR="000C2BA5">
        <w:fldChar w:fldCharType="end"/>
      </w:r>
      <w:r w:rsidR="00CD5EC5">
        <w:t>.</w:t>
      </w:r>
    </w:p>
    <w:p w14:paraId="1BC0516C" w14:textId="77777777" w:rsidR="00EE3C61" w:rsidRDefault="00EE3C61" w:rsidP="00D35F72">
      <w:pPr>
        <w:keepNext/>
        <w:spacing w:after="0"/>
        <w:jc w:val="center"/>
      </w:pPr>
      <w:r>
        <w:rPr>
          <w:noProof/>
        </w:rPr>
        <w:drawing>
          <wp:inline distT="0" distB="0" distL="0" distR="0" wp14:anchorId="22E185B5" wp14:editId="7BA2CA67">
            <wp:extent cx="4895850" cy="1132318"/>
            <wp:effectExtent l="133350" t="133350" r="133350" b="1250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895850" cy="1132318"/>
                    </a:xfrm>
                    <a:prstGeom prst="rect">
                      <a:avLst/>
                    </a:prstGeom>
                    <a:noFill/>
                    <a:ln>
                      <a:noFill/>
                    </a:ln>
                    <a:effectLst>
                      <a:outerShdw blurRad="127000" dir="8100000" algn="tr" rotWithShape="0">
                        <a:prstClr val="black">
                          <a:alpha val="40000"/>
                        </a:prstClr>
                      </a:outerShdw>
                    </a:effectLst>
                  </pic:spPr>
                </pic:pic>
              </a:graphicData>
            </a:graphic>
          </wp:inline>
        </w:drawing>
      </w:r>
    </w:p>
    <w:p w14:paraId="3CB834CA" w14:textId="0A91FFB7" w:rsidR="00D35F72" w:rsidRPr="00D35F72" w:rsidRDefault="00EE3C61" w:rsidP="00F82B86">
      <w:pPr>
        <w:pStyle w:val="Caption"/>
      </w:pPr>
      <w:bookmarkStart w:id="110" w:name="_Ref110790916"/>
      <w:bookmarkStart w:id="111" w:name="_Toc110817599"/>
      <w:bookmarkStart w:id="112" w:name="_Toc110994428"/>
      <w:r>
        <w:t xml:space="preserve">Figure </w:t>
      </w:r>
      <w:fldSimple w:instr=" SEQ Figure \* ARABIC ">
        <w:r w:rsidR="00B145EE">
          <w:rPr>
            <w:noProof/>
          </w:rPr>
          <w:t>14</w:t>
        </w:r>
      </w:fldSimple>
      <w:bookmarkEnd w:id="110"/>
      <w:r>
        <w:t xml:space="preserve"> - Firmware dump commands</w:t>
      </w:r>
      <w:bookmarkEnd w:id="111"/>
      <w:bookmarkEnd w:id="112"/>
    </w:p>
    <w:p w14:paraId="06674527" w14:textId="77777777" w:rsidR="00BD0CF6" w:rsidRDefault="00BD0CF6" w:rsidP="00F82B86">
      <w:pPr>
        <w:pStyle w:val="Caption"/>
      </w:pPr>
    </w:p>
    <w:p w14:paraId="062875E3" w14:textId="41E0A4B3" w:rsidR="00B37267" w:rsidRDefault="00BD0CF6" w:rsidP="00F82B86">
      <w:pPr>
        <w:pStyle w:val="Caption"/>
      </w:pPr>
      <w:bookmarkStart w:id="113" w:name="_Ref110792199"/>
      <w:bookmarkStart w:id="114" w:name="_Toc110805132"/>
      <w:bookmarkStart w:id="115" w:name="_Toc110879583"/>
      <w:bookmarkStart w:id="116" w:name="_Toc110994467"/>
      <w:r>
        <w:t xml:space="preserve">Table </w:t>
      </w:r>
      <w:fldSimple w:instr=" SEQ Table \* ARABIC ">
        <w:r w:rsidR="00B145EE">
          <w:rPr>
            <w:noProof/>
          </w:rPr>
          <w:t>6</w:t>
        </w:r>
      </w:fldSimple>
      <w:bookmarkEnd w:id="113"/>
      <w:r>
        <w:rPr>
          <w:noProof/>
        </w:rPr>
        <w:t xml:space="preserve"> – Firmware partition mapping</w:t>
      </w:r>
      <w:bookmarkEnd w:id="114"/>
      <w:bookmarkEnd w:id="115"/>
      <w:bookmarkEnd w:id="116"/>
    </w:p>
    <w:tbl>
      <w:tblPr>
        <w:tblW w:w="7414" w:type="dxa"/>
        <w:jc w:val="center"/>
        <w:tblLook w:val="04A0" w:firstRow="1" w:lastRow="0" w:firstColumn="1" w:lastColumn="0" w:noHBand="0" w:noVBand="1"/>
      </w:tblPr>
      <w:tblGrid>
        <w:gridCol w:w="1060"/>
        <w:gridCol w:w="1184"/>
        <w:gridCol w:w="960"/>
        <w:gridCol w:w="1668"/>
        <w:gridCol w:w="2542"/>
      </w:tblGrid>
      <w:tr w:rsidR="00B37267" w:rsidRPr="00B37267" w14:paraId="7D37C7D6" w14:textId="77777777" w:rsidTr="003A6340">
        <w:trPr>
          <w:trHeight w:val="300"/>
          <w:jc w:val="center"/>
        </w:trPr>
        <w:tc>
          <w:tcPr>
            <w:tcW w:w="1060" w:type="dxa"/>
            <w:tcBorders>
              <w:top w:val="nil"/>
              <w:left w:val="nil"/>
              <w:bottom w:val="single" w:sz="6" w:space="0" w:color="auto"/>
              <w:right w:val="nil"/>
            </w:tcBorders>
            <w:shd w:val="clear" w:color="auto" w:fill="auto"/>
            <w:noWrap/>
            <w:vAlign w:val="bottom"/>
            <w:hideMark/>
          </w:tcPr>
          <w:p w14:paraId="1149A45D"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Partition</w:t>
            </w:r>
          </w:p>
        </w:tc>
        <w:tc>
          <w:tcPr>
            <w:tcW w:w="1184" w:type="dxa"/>
            <w:tcBorders>
              <w:top w:val="nil"/>
              <w:left w:val="nil"/>
              <w:bottom w:val="single" w:sz="6" w:space="0" w:color="auto"/>
              <w:right w:val="nil"/>
            </w:tcBorders>
            <w:shd w:val="clear" w:color="auto" w:fill="auto"/>
            <w:noWrap/>
            <w:vAlign w:val="bottom"/>
            <w:hideMark/>
          </w:tcPr>
          <w:p w14:paraId="51334798"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Label</w:t>
            </w:r>
          </w:p>
        </w:tc>
        <w:tc>
          <w:tcPr>
            <w:tcW w:w="960" w:type="dxa"/>
            <w:tcBorders>
              <w:top w:val="nil"/>
              <w:left w:val="nil"/>
              <w:bottom w:val="single" w:sz="6" w:space="0" w:color="auto"/>
              <w:right w:val="nil"/>
            </w:tcBorders>
            <w:shd w:val="clear" w:color="auto" w:fill="auto"/>
            <w:noWrap/>
            <w:vAlign w:val="bottom"/>
            <w:hideMark/>
          </w:tcPr>
          <w:p w14:paraId="374E7AD2"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Size</w:t>
            </w:r>
          </w:p>
        </w:tc>
        <w:tc>
          <w:tcPr>
            <w:tcW w:w="1668" w:type="dxa"/>
            <w:tcBorders>
              <w:top w:val="nil"/>
              <w:left w:val="nil"/>
              <w:bottom w:val="single" w:sz="6" w:space="0" w:color="auto"/>
              <w:right w:val="nil"/>
            </w:tcBorders>
            <w:shd w:val="clear" w:color="auto" w:fill="auto"/>
            <w:noWrap/>
            <w:vAlign w:val="bottom"/>
            <w:hideMark/>
          </w:tcPr>
          <w:p w14:paraId="58CA93A5"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Mount Point</w:t>
            </w:r>
          </w:p>
        </w:tc>
        <w:tc>
          <w:tcPr>
            <w:tcW w:w="2542" w:type="dxa"/>
            <w:tcBorders>
              <w:top w:val="nil"/>
              <w:left w:val="nil"/>
              <w:bottom w:val="single" w:sz="6" w:space="0" w:color="auto"/>
              <w:right w:val="nil"/>
            </w:tcBorders>
            <w:shd w:val="clear" w:color="auto" w:fill="auto"/>
            <w:noWrap/>
            <w:vAlign w:val="bottom"/>
            <w:hideMark/>
          </w:tcPr>
          <w:p w14:paraId="6E8EF41C"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Description</w:t>
            </w:r>
          </w:p>
        </w:tc>
      </w:tr>
      <w:tr w:rsidR="006E5741" w:rsidRPr="00B37267" w14:paraId="0D2A5F9B" w14:textId="77777777" w:rsidTr="006E5741">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5FFA4BB6" w14:textId="77777777" w:rsidR="006E5741" w:rsidRPr="002A193B" w:rsidRDefault="006E5741"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w:t>
            </w:r>
          </w:p>
        </w:tc>
        <w:tc>
          <w:tcPr>
            <w:tcW w:w="1184" w:type="dxa"/>
            <w:tcBorders>
              <w:top w:val="single" w:sz="6" w:space="0" w:color="auto"/>
              <w:left w:val="nil"/>
              <w:bottom w:val="single" w:sz="6" w:space="0" w:color="auto"/>
              <w:right w:val="nil"/>
            </w:tcBorders>
            <w:shd w:val="clear" w:color="auto" w:fill="auto"/>
            <w:noWrap/>
            <w:vAlign w:val="bottom"/>
            <w:hideMark/>
          </w:tcPr>
          <w:p w14:paraId="20375F68" w14:textId="77777777" w:rsidR="006E5741" w:rsidRPr="002A193B" w:rsidRDefault="006E5741"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UDISK</w:t>
            </w:r>
          </w:p>
        </w:tc>
        <w:tc>
          <w:tcPr>
            <w:tcW w:w="960" w:type="dxa"/>
            <w:tcBorders>
              <w:top w:val="single" w:sz="6" w:space="0" w:color="auto"/>
              <w:left w:val="nil"/>
              <w:bottom w:val="single" w:sz="6" w:space="0" w:color="auto"/>
              <w:right w:val="nil"/>
            </w:tcBorders>
            <w:shd w:val="clear" w:color="auto" w:fill="auto"/>
            <w:noWrap/>
            <w:vAlign w:val="bottom"/>
            <w:hideMark/>
          </w:tcPr>
          <w:p w14:paraId="0753EDE7" w14:textId="77777777" w:rsidR="006E5741" w:rsidRPr="002A193B" w:rsidRDefault="006E5741" w:rsidP="00B37267">
            <w:pPr>
              <w:spacing w:after="0" w:line="240" w:lineRule="auto"/>
              <w:rPr>
                <w:rFonts w:eastAsia="Times New Roman"/>
                <w:color w:val="000000"/>
                <w:sz w:val="22"/>
                <w:lang w:eastAsia="en-AU"/>
              </w:rPr>
            </w:pPr>
            <w:r w:rsidRPr="002A193B">
              <w:rPr>
                <w:rFonts w:eastAsia="Times New Roman"/>
                <w:color w:val="000000"/>
                <w:sz w:val="22"/>
                <w:lang w:eastAsia="en-AU"/>
              </w:rPr>
              <w:t>1.5 GB</w:t>
            </w:r>
          </w:p>
        </w:tc>
        <w:tc>
          <w:tcPr>
            <w:tcW w:w="1668" w:type="dxa"/>
            <w:tcBorders>
              <w:top w:val="single" w:sz="6" w:space="0" w:color="auto"/>
              <w:left w:val="nil"/>
              <w:bottom w:val="single" w:sz="6" w:space="0" w:color="auto"/>
              <w:right w:val="nil"/>
            </w:tcBorders>
            <w:shd w:val="clear" w:color="auto" w:fill="auto"/>
            <w:noWrap/>
            <w:vAlign w:val="bottom"/>
            <w:hideMark/>
          </w:tcPr>
          <w:p w14:paraId="340ADD9B" w14:textId="77777777" w:rsidR="006E5741" w:rsidRPr="002A193B" w:rsidRDefault="006E5741"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data</w:t>
            </w:r>
          </w:p>
        </w:tc>
        <w:tc>
          <w:tcPr>
            <w:tcW w:w="2542" w:type="dxa"/>
            <w:tcBorders>
              <w:top w:val="single" w:sz="6" w:space="0" w:color="auto"/>
              <w:left w:val="nil"/>
              <w:bottom w:val="single" w:sz="6" w:space="0" w:color="auto"/>
              <w:right w:val="nil"/>
            </w:tcBorders>
            <w:shd w:val="clear" w:color="auto" w:fill="auto"/>
            <w:vAlign w:val="bottom"/>
          </w:tcPr>
          <w:p w14:paraId="39DA7795" w14:textId="54E326B8" w:rsidR="006E5741" w:rsidRPr="002A193B" w:rsidRDefault="006E5741" w:rsidP="00B37267">
            <w:pPr>
              <w:spacing w:after="0" w:line="240" w:lineRule="auto"/>
              <w:rPr>
                <w:rFonts w:ascii="Consolas" w:eastAsia="Times New Roman" w:hAnsi="Consolas"/>
                <w:color w:val="000000"/>
                <w:sz w:val="22"/>
                <w:lang w:eastAsia="en-AU"/>
              </w:rPr>
            </w:pPr>
            <w:r>
              <w:rPr>
                <w:rFonts w:eastAsia="Times New Roman"/>
                <w:color w:val="000000"/>
                <w:sz w:val="22"/>
                <w:lang w:eastAsia="en-AU"/>
              </w:rPr>
              <w:t>User data</w:t>
            </w:r>
          </w:p>
        </w:tc>
      </w:tr>
      <w:tr w:rsidR="00B37267" w:rsidRPr="00B37267" w14:paraId="79F6F527"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2DA273EF"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2</w:t>
            </w:r>
          </w:p>
        </w:tc>
        <w:tc>
          <w:tcPr>
            <w:tcW w:w="1184" w:type="dxa"/>
            <w:tcBorders>
              <w:top w:val="single" w:sz="6" w:space="0" w:color="auto"/>
              <w:left w:val="nil"/>
              <w:bottom w:val="single" w:sz="6" w:space="0" w:color="auto"/>
              <w:right w:val="nil"/>
            </w:tcBorders>
            <w:shd w:val="clear" w:color="auto" w:fill="auto"/>
            <w:noWrap/>
            <w:vAlign w:val="bottom"/>
            <w:hideMark/>
          </w:tcPr>
          <w:p w14:paraId="4C465B42"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boot-res</w:t>
            </w:r>
          </w:p>
        </w:tc>
        <w:tc>
          <w:tcPr>
            <w:tcW w:w="960" w:type="dxa"/>
            <w:tcBorders>
              <w:top w:val="single" w:sz="6" w:space="0" w:color="auto"/>
              <w:left w:val="nil"/>
              <w:bottom w:val="single" w:sz="6" w:space="0" w:color="auto"/>
              <w:right w:val="nil"/>
            </w:tcBorders>
            <w:shd w:val="clear" w:color="auto" w:fill="auto"/>
            <w:noWrap/>
            <w:vAlign w:val="bottom"/>
            <w:hideMark/>
          </w:tcPr>
          <w:p w14:paraId="4227DF19"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8 MB</w:t>
            </w:r>
          </w:p>
        </w:tc>
        <w:tc>
          <w:tcPr>
            <w:tcW w:w="1668" w:type="dxa"/>
            <w:tcBorders>
              <w:top w:val="single" w:sz="6" w:space="0" w:color="auto"/>
              <w:left w:val="nil"/>
              <w:bottom w:val="single" w:sz="6" w:space="0" w:color="auto"/>
              <w:right w:val="nil"/>
            </w:tcBorders>
            <w:shd w:val="clear" w:color="auto" w:fill="auto"/>
            <w:noWrap/>
            <w:vAlign w:val="bottom"/>
            <w:hideMark/>
          </w:tcPr>
          <w:p w14:paraId="0EA6A00C"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2956974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Bootloader resources</w:t>
            </w:r>
          </w:p>
        </w:tc>
      </w:tr>
      <w:tr w:rsidR="00B37267" w:rsidRPr="00B37267" w14:paraId="44042A19"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1227E25D"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3</w:t>
            </w:r>
          </w:p>
        </w:tc>
        <w:tc>
          <w:tcPr>
            <w:tcW w:w="1184" w:type="dxa"/>
            <w:tcBorders>
              <w:top w:val="single" w:sz="6" w:space="0" w:color="auto"/>
              <w:left w:val="nil"/>
              <w:bottom w:val="single" w:sz="6" w:space="0" w:color="auto"/>
              <w:right w:val="nil"/>
            </w:tcBorders>
            <w:shd w:val="clear" w:color="auto" w:fill="auto"/>
            <w:noWrap/>
            <w:vAlign w:val="bottom"/>
            <w:hideMark/>
          </w:tcPr>
          <w:p w14:paraId="1F23D3BE"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960" w:type="dxa"/>
            <w:tcBorders>
              <w:top w:val="single" w:sz="6" w:space="0" w:color="auto"/>
              <w:left w:val="nil"/>
              <w:bottom w:val="single" w:sz="6" w:space="0" w:color="auto"/>
              <w:right w:val="nil"/>
            </w:tcBorders>
            <w:shd w:val="clear" w:color="auto" w:fill="auto"/>
            <w:noWrap/>
            <w:vAlign w:val="bottom"/>
            <w:hideMark/>
          </w:tcPr>
          <w:p w14:paraId="3C7EDE37"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1 KB</w:t>
            </w:r>
          </w:p>
        </w:tc>
        <w:tc>
          <w:tcPr>
            <w:tcW w:w="1668" w:type="dxa"/>
            <w:tcBorders>
              <w:top w:val="single" w:sz="6" w:space="0" w:color="auto"/>
              <w:left w:val="nil"/>
              <w:bottom w:val="single" w:sz="6" w:space="0" w:color="auto"/>
              <w:right w:val="nil"/>
            </w:tcBorders>
            <w:shd w:val="clear" w:color="auto" w:fill="auto"/>
            <w:noWrap/>
            <w:vAlign w:val="bottom"/>
            <w:hideMark/>
          </w:tcPr>
          <w:p w14:paraId="6A1FB4AD"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5D6342BD" w14:textId="51D65A8B"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w:t>
            </w:r>
            <w:r w:rsidR="006E5741">
              <w:rPr>
                <w:rFonts w:eastAsia="Times New Roman"/>
                <w:color w:val="000000"/>
                <w:sz w:val="22"/>
                <w:lang w:eastAsia="en-AU"/>
              </w:rPr>
              <w:t>u</w:t>
            </w:r>
            <w:r w:rsidRPr="002A193B">
              <w:rPr>
                <w:rFonts w:eastAsia="Times New Roman"/>
                <w:color w:val="000000"/>
                <w:sz w:val="22"/>
                <w:lang w:eastAsia="en-AU"/>
              </w:rPr>
              <w:t>nknown)</w:t>
            </w:r>
          </w:p>
        </w:tc>
      </w:tr>
      <w:tr w:rsidR="00B37267" w:rsidRPr="00B37267" w14:paraId="4733225D"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6ECFC7F6"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4</w:t>
            </w:r>
          </w:p>
        </w:tc>
        <w:tc>
          <w:tcPr>
            <w:tcW w:w="1184" w:type="dxa"/>
            <w:tcBorders>
              <w:top w:val="single" w:sz="6" w:space="0" w:color="auto"/>
              <w:left w:val="nil"/>
              <w:bottom w:val="single" w:sz="6" w:space="0" w:color="auto"/>
              <w:right w:val="nil"/>
            </w:tcBorders>
            <w:shd w:val="clear" w:color="auto" w:fill="auto"/>
            <w:noWrap/>
            <w:vAlign w:val="bottom"/>
            <w:hideMark/>
          </w:tcPr>
          <w:p w14:paraId="34372220" w14:textId="77777777" w:rsidR="00B37267" w:rsidRPr="002A193B" w:rsidRDefault="00B37267" w:rsidP="00B37267">
            <w:pPr>
              <w:spacing w:after="0" w:line="240" w:lineRule="auto"/>
              <w:rPr>
                <w:rFonts w:ascii="Consolas" w:eastAsia="Times New Roman" w:hAnsi="Consolas"/>
                <w:color w:val="BFBFBF"/>
                <w:sz w:val="22"/>
                <w:lang w:eastAsia="en-AU"/>
              </w:rPr>
            </w:pPr>
            <w:r w:rsidRPr="002A193B">
              <w:rPr>
                <w:rFonts w:ascii="Consolas" w:eastAsia="Times New Roman" w:hAnsi="Consolas"/>
                <w:color w:val="BFBFBF"/>
                <w:sz w:val="22"/>
                <w:lang w:eastAsia="en-AU"/>
              </w:rPr>
              <w:t>-</w:t>
            </w:r>
          </w:p>
        </w:tc>
        <w:tc>
          <w:tcPr>
            <w:tcW w:w="960" w:type="dxa"/>
            <w:tcBorders>
              <w:top w:val="single" w:sz="6" w:space="0" w:color="auto"/>
              <w:left w:val="nil"/>
              <w:bottom w:val="single" w:sz="6" w:space="0" w:color="auto"/>
              <w:right w:val="nil"/>
            </w:tcBorders>
            <w:shd w:val="clear" w:color="auto" w:fill="auto"/>
            <w:noWrap/>
            <w:vAlign w:val="bottom"/>
            <w:hideMark/>
          </w:tcPr>
          <w:p w14:paraId="422505E8" w14:textId="77777777" w:rsidR="00B37267" w:rsidRPr="002A193B" w:rsidRDefault="00B37267" w:rsidP="00B37267">
            <w:pPr>
              <w:spacing w:after="0" w:line="240" w:lineRule="auto"/>
              <w:rPr>
                <w:rFonts w:eastAsia="Times New Roman"/>
                <w:color w:val="BFBFBF"/>
                <w:sz w:val="22"/>
                <w:lang w:eastAsia="en-AU"/>
              </w:rPr>
            </w:pPr>
            <w:r w:rsidRPr="002A193B">
              <w:rPr>
                <w:rFonts w:eastAsia="Times New Roman"/>
                <w:color w:val="BFBFBF"/>
                <w:sz w:val="22"/>
                <w:lang w:eastAsia="en-AU"/>
              </w:rPr>
              <w:t>-</w:t>
            </w:r>
          </w:p>
        </w:tc>
        <w:tc>
          <w:tcPr>
            <w:tcW w:w="1668" w:type="dxa"/>
            <w:tcBorders>
              <w:top w:val="single" w:sz="6" w:space="0" w:color="auto"/>
              <w:left w:val="nil"/>
              <w:bottom w:val="single" w:sz="6" w:space="0" w:color="auto"/>
              <w:right w:val="nil"/>
            </w:tcBorders>
            <w:shd w:val="clear" w:color="auto" w:fill="auto"/>
            <w:noWrap/>
            <w:vAlign w:val="bottom"/>
            <w:hideMark/>
          </w:tcPr>
          <w:p w14:paraId="21607EC8" w14:textId="77777777" w:rsidR="00B37267" w:rsidRPr="002A193B" w:rsidRDefault="00B37267" w:rsidP="00B37267">
            <w:pPr>
              <w:spacing w:after="0" w:line="240" w:lineRule="auto"/>
              <w:rPr>
                <w:rFonts w:ascii="Consolas" w:eastAsia="Times New Roman" w:hAnsi="Consolas"/>
                <w:color w:val="BFBFBF"/>
                <w:sz w:val="22"/>
                <w:lang w:eastAsia="en-AU"/>
              </w:rPr>
            </w:pPr>
            <w:r w:rsidRPr="002A193B">
              <w:rPr>
                <w:rFonts w:ascii="Consolas" w:eastAsia="Times New Roman" w:hAnsi="Consolas"/>
                <w:color w:val="BFBFBF"/>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0DEC8EE8" w14:textId="1DA677E4" w:rsidR="00B37267" w:rsidRPr="002A193B" w:rsidRDefault="00B37267" w:rsidP="00B37267">
            <w:pPr>
              <w:spacing w:after="0" w:line="240" w:lineRule="auto"/>
              <w:rPr>
                <w:rFonts w:eastAsia="Times New Roman"/>
                <w:color w:val="595959"/>
                <w:sz w:val="22"/>
                <w:lang w:eastAsia="en-AU"/>
              </w:rPr>
            </w:pPr>
            <w:r w:rsidRPr="002A193B">
              <w:rPr>
                <w:rFonts w:eastAsia="Times New Roman"/>
                <w:color w:val="595959"/>
                <w:sz w:val="22"/>
                <w:lang w:eastAsia="en-AU"/>
              </w:rPr>
              <w:t>(</w:t>
            </w:r>
            <w:proofErr w:type="gramStart"/>
            <w:r w:rsidR="006E5741">
              <w:rPr>
                <w:rFonts w:eastAsia="Times New Roman"/>
                <w:color w:val="595959"/>
                <w:sz w:val="22"/>
                <w:lang w:eastAsia="en-AU"/>
              </w:rPr>
              <w:t>d</w:t>
            </w:r>
            <w:r w:rsidRPr="002A193B">
              <w:rPr>
                <w:rFonts w:eastAsia="Times New Roman"/>
                <w:color w:val="595959"/>
                <w:sz w:val="22"/>
                <w:lang w:eastAsia="en-AU"/>
              </w:rPr>
              <w:t>oes</w:t>
            </w:r>
            <w:proofErr w:type="gramEnd"/>
            <w:r w:rsidRPr="002A193B">
              <w:rPr>
                <w:rFonts w:eastAsia="Times New Roman"/>
                <w:color w:val="595959"/>
                <w:sz w:val="22"/>
                <w:lang w:eastAsia="en-AU"/>
              </w:rPr>
              <w:t xml:space="preserve"> not exist)</w:t>
            </w:r>
          </w:p>
        </w:tc>
      </w:tr>
      <w:tr w:rsidR="00B37267" w:rsidRPr="00B37267" w14:paraId="7E57D48E"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0FBA1996"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5</w:t>
            </w:r>
          </w:p>
        </w:tc>
        <w:tc>
          <w:tcPr>
            <w:tcW w:w="1184" w:type="dxa"/>
            <w:tcBorders>
              <w:top w:val="single" w:sz="6" w:space="0" w:color="auto"/>
              <w:left w:val="nil"/>
              <w:bottom w:val="single" w:sz="6" w:space="0" w:color="auto"/>
              <w:right w:val="nil"/>
            </w:tcBorders>
            <w:shd w:val="clear" w:color="auto" w:fill="auto"/>
            <w:noWrap/>
            <w:vAlign w:val="bottom"/>
            <w:hideMark/>
          </w:tcPr>
          <w:p w14:paraId="71745420"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env</w:t>
            </w:r>
          </w:p>
        </w:tc>
        <w:tc>
          <w:tcPr>
            <w:tcW w:w="960" w:type="dxa"/>
            <w:tcBorders>
              <w:top w:val="single" w:sz="6" w:space="0" w:color="auto"/>
              <w:left w:val="nil"/>
              <w:bottom w:val="single" w:sz="6" w:space="0" w:color="auto"/>
              <w:right w:val="nil"/>
            </w:tcBorders>
            <w:shd w:val="clear" w:color="auto" w:fill="auto"/>
            <w:noWrap/>
            <w:vAlign w:val="bottom"/>
            <w:hideMark/>
          </w:tcPr>
          <w:p w14:paraId="16CC3827"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16 MB</w:t>
            </w:r>
          </w:p>
        </w:tc>
        <w:tc>
          <w:tcPr>
            <w:tcW w:w="1668" w:type="dxa"/>
            <w:tcBorders>
              <w:top w:val="single" w:sz="6" w:space="0" w:color="auto"/>
              <w:left w:val="nil"/>
              <w:bottom w:val="single" w:sz="6" w:space="0" w:color="auto"/>
              <w:right w:val="nil"/>
            </w:tcBorders>
            <w:shd w:val="clear" w:color="auto" w:fill="auto"/>
            <w:noWrap/>
            <w:vAlign w:val="bottom"/>
            <w:hideMark/>
          </w:tcPr>
          <w:p w14:paraId="3392F2A1"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2772E8C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Boot environment</w:t>
            </w:r>
          </w:p>
        </w:tc>
      </w:tr>
      <w:tr w:rsidR="00B37267" w:rsidRPr="00B37267" w14:paraId="756FAEC2"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0A823E61"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6</w:t>
            </w:r>
          </w:p>
        </w:tc>
        <w:tc>
          <w:tcPr>
            <w:tcW w:w="1184" w:type="dxa"/>
            <w:tcBorders>
              <w:top w:val="single" w:sz="6" w:space="0" w:color="auto"/>
              <w:left w:val="nil"/>
              <w:bottom w:val="single" w:sz="6" w:space="0" w:color="auto"/>
              <w:right w:val="nil"/>
            </w:tcBorders>
            <w:shd w:val="clear" w:color="auto" w:fill="auto"/>
            <w:noWrap/>
            <w:vAlign w:val="bottom"/>
            <w:hideMark/>
          </w:tcPr>
          <w:p w14:paraId="419FCD34"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app</w:t>
            </w:r>
          </w:p>
        </w:tc>
        <w:tc>
          <w:tcPr>
            <w:tcW w:w="960" w:type="dxa"/>
            <w:tcBorders>
              <w:top w:val="single" w:sz="6" w:space="0" w:color="auto"/>
              <w:left w:val="nil"/>
              <w:bottom w:val="single" w:sz="6" w:space="0" w:color="auto"/>
              <w:right w:val="nil"/>
            </w:tcBorders>
            <w:shd w:val="clear" w:color="auto" w:fill="auto"/>
            <w:noWrap/>
            <w:vAlign w:val="bottom"/>
            <w:hideMark/>
          </w:tcPr>
          <w:p w14:paraId="2A90260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64 MB</w:t>
            </w:r>
          </w:p>
        </w:tc>
        <w:tc>
          <w:tcPr>
            <w:tcW w:w="1668" w:type="dxa"/>
            <w:tcBorders>
              <w:top w:val="single" w:sz="6" w:space="0" w:color="auto"/>
              <w:left w:val="nil"/>
              <w:bottom w:val="single" w:sz="6" w:space="0" w:color="auto"/>
              <w:right w:val="nil"/>
            </w:tcBorders>
            <w:shd w:val="clear" w:color="auto" w:fill="auto"/>
            <w:noWrap/>
            <w:vAlign w:val="bottom"/>
            <w:hideMark/>
          </w:tcPr>
          <w:p w14:paraId="7710723F"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default</w:t>
            </w:r>
          </w:p>
        </w:tc>
        <w:tc>
          <w:tcPr>
            <w:tcW w:w="2542" w:type="dxa"/>
            <w:tcBorders>
              <w:top w:val="single" w:sz="6" w:space="0" w:color="auto"/>
              <w:left w:val="nil"/>
              <w:bottom w:val="single" w:sz="6" w:space="0" w:color="auto"/>
              <w:right w:val="nil"/>
            </w:tcBorders>
            <w:shd w:val="clear" w:color="auto" w:fill="auto"/>
            <w:noWrap/>
            <w:vAlign w:val="bottom"/>
            <w:hideMark/>
          </w:tcPr>
          <w:p w14:paraId="4CFBDD9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Device data (read only)</w:t>
            </w:r>
          </w:p>
        </w:tc>
      </w:tr>
      <w:tr w:rsidR="00B37267" w:rsidRPr="00B37267" w14:paraId="57FC387E"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58903353" w14:textId="77777777" w:rsidR="00B37267" w:rsidRPr="002A193B" w:rsidRDefault="00B37267" w:rsidP="00B37267">
            <w:pPr>
              <w:spacing w:after="0" w:line="240" w:lineRule="auto"/>
              <w:jc w:val="right"/>
              <w:rPr>
                <w:rFonts w:eastAsia="Times New Roman"/>
                <w:b/>
                <w:bCs/>
                <w:color w:val="000000"/>
                <w:sz w:val="22"/>
                <w:lang w:eastAsia="en-AU"/>
              </w:rPr>
            </w:pPr>
            <w:r w:rsidRPr="28D75885">
              <w:rPr>
                <w:rFonts w:eastAsia="Times New Roman"/>
                <w:b/>
                <w:color w:val="000000" w:themeColor="text1"/>
                <w:sz w:val="22"/>
                <w:lang w:eastAsia="en-AU"/>
              </w:rPr>
              <w:t>7</w:t>
            </w:r>
          </w:p>
        </w:tc>
        <w:tc>
          <w:tcPr>
            <w:tcW w:w="1184" w:type="dxa"/>
            <w:tcBorders>
              <w:top w:val="single" w:sz="6" w:space="0" w:color="auto"/>
              <w:left w:val="nil"/>
              <w:bottom w:val="single" w:sz="6" w:space="0" w:color="auto"/>
              <w:right w:val="nil"/>
            </w:tcBorders>
            <w:shd w:val="clear" w:color="auto" w:fill="auto"/>
            <w:noWrap/>
            <w:vAlign w:val="bottom"/>
            <w:hideMark/>
          </w:tcPr>
          <w:p w14:paraId="2F0DD1E4" w14:textId="7FF01958" w:rsidR="00B37267" w:rsidRPr="002A193B" w:rsidRDefault="00B37267" w:rsidP="00B37267">
            <w:pPr>
              <w:spacing w:after="0" w:line="240" w:lineRule="auto"/>
              <w:rPr>
                <w:rFonts w:ascii="Consolas" w:eastAsia="Times New Roman" w:hAnsi="Consolas"/>
                <w:color w:val="000000"/>
                <w:sz w:val="22"/>
                <w:lang w:eastAsia="en-AU"/>
              </w:rPr>
            </w:pPr>
            <w:r w:rsidRPr="28D75885">
              <w:rPr>
                <w:rFonts w:ascii="Consolas" w:eastAsia="Times New Roman" w:hAnsi="Consolas"/>
                <w:color w:val="000000" w:themeColor="text1"/>
                <w:sz w:val="22"/>
                <w:lang w:eastAsia="en-AU"/>
              </w:rPr>
              <w:t>recovery</w:t>
            </w:r>
          </w:p>
        </w:tc>
        <w:tc>
          <w:tcPr>
            <w:tcW w:w="960" w:type="dxa"/>
            <w:tcBorders>
              <w:top w:val="single" w:sz="6" w:space="0" w:color="auto"/>
              <w:left w:val="nil"/>
              <w:bottom w:val="single" w:sz="6" w:space="0" w:color="auto"/>
              <w:right w:val="nil"/>
            </w:tcBorders>
            <w:shd w:val="clear" w:color="auto" w:fill="auto"/>
            <w:noWrap/>
            <w:vAlign w:val="bottom"/>
            <w:hideMark/>
          </w:tcPr>
          <w:p w14:paraId="4039F065"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09C820FF"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5DA682FE"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Stock firmware</w:t>
            </w:r>
          </w:p>
        </w:tc>
      </w:tr>
      <w:tr w:rsidR="00B37267" w:rsidRPr="00B37267" w14:paraId="04584587" w14:textId="77777777" w:rsidTr="006E5741">
        <w:trPr>
          <w:trHeight w:val="252"/>
          <w:jc w:val="center"/>
        </w:trPr>
        <w:tc>
          <w:tcPr>
            <w:tcW w:w="1060" w:type="dxa"/>
            <w:tcBorders>
              <w:top w:val="single" w:sz="6" w:space="0" w:color="auto"/>
              <w:left w:val="nil"/>
              <w:bottom w:val="single" w:sz="6" w:space="0" w:color="auto"/>
              <w:right w:val="nil"/>
            </w:tcBorders>
            <w:shd w:val="clear" w:color="auto" w:fill="auto"/>
            <w:noWrap/>
            <w:vAlign w:val="bottom"/>
            <w:hideMark/>
          </w:tcPr>
          <w:p w14:paraId="02101B09"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8</w:t>
            </w:r>
          </w:p>
        </w:tc>
        <w:tc>
          <w:tcPr>
            <w:tcW w:w="1184" w:type="dxa"/>
            <w:tcBorders>
              <w:top w:val="single" w:sz="6" w:space="0" w:color="auto"/>
              <w:left w:val="nil"/>
              <w:bottom w:val="single" w:sz="6" w:space="0" w:color="auto"/>
              <w:right w:val="nil"/>
            </w:tcBorders>
            <w:shd w:val="clear" w:color="auto" w:fill="auto"/>
            <w:noWrap/>
            <w:vAlign w:val="bottom"/>
            <w:hideMark/>
          </w:tcPr>
          <w:p w14:paraId="3EE9D2E7" w14:textId="77777777" w:rsidR="00B37267" w:rsidRPr="002A193B" w:rsidRDefault="00B37267" w:rsidP="00B37267">
            <w:pPr>
              <w:spacing w:after="0" w:line="240" w:lineRule="auto"/>
              <w:rPr>
                <w:rFonts w:ascii="Consolas" w:eastAsia="Times New Roman" w:hAnsi="Consolas"/>
                <w:color w:val="000000"/>
                <w:sz w:val="22"/>
                <w:lang w:eastAsia="en-AU"/>
              </w:rPr>
            </w:pPr>
            <w:proofErr w:type="spellStart"/>
            <w:r w:rsidRPr="002A193B">
              <w:rPr>
                <w:rFonts w:ascii="Consolas" w:eastAsia="Times New Roman" w:hAnsi="Consolas"/>
                <w:color w:val="000000"/>
                <w:sz w:val="22"/>
                <w:lang w:eastAsia="en-AU"/>
              </w:rPr>
              <w:t>system_a</w:t>
            </w:r>
            <w:proofErr w:type="spellEnd"/>
          </w:p>
        </w:tc>
        <w:tc>
          <w:tcPr>
            <w:tcW w:w="960" w:type="dxa"/>
            <w:tcBorders>
              <w:top w:val="single" w:sz="6" w:space="0" w:color="auto"/>
              <w:left w:val="nil"/>
              <w:bottom w:val="single" w:sz="6" w:space="0" w:color="auto"/>
              <w:right w:val="nil"/>
            </w:tcBorders>
            <w:shd w:val="clear" w:color="auto" w:fill="auto"/>
            <w:noWrap/>
            <w:vAlign w:val="bottom"/>
            <w:hideMark/>
          </w:tcPr>
          <w:p w14:paraId="2B4CCF53"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3CBA60BE"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551E3EB3" w14:textId="19F18F42"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A</w:t>
            </w:r>
          </w:p>
        </w:tc>
      </w:tr>
      <w:tr w:rsidR="00B37267" w:rsidRPr="00B37267" w14:paraId="4E494662"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4970001E"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9</w:t>
            </w:r>
          </w:p>
        </w:tc>
        <w:tc>
          <w:tcPr>
            <w:tcW w:w="1184" w:type="dxa"/>
            <w:tcBorders>
              <w:top w:val="single" w:sz="6" w:space="0" w:color="auto"/>
              <w:left w:val="nil"/>
              <w:bottom w:val="single" w:sz="6" w:space="0" w:color="auto"/>
              <w:right w:val="nil"/>
            </w:tcBorders>
            <w:shd w:val="clear" w:color="auto" w:fill="auto"/>
            <w:noWrap/>
            <w:vAlign w:val="bottom"/>
            <w:hideMark/>
          </w:tcPr>
          <w:p w14:paraId="68C161F4" w14:textId="77777777" w:rsidR="00B37267" w:rsidRPr="002A193B" w:rsidRDefault="00B37267" w:rsidP="00B37267">
            <w:pPr>
              <w:spacing w:after="0" w:line="240" w:lineRule="auto"/>
              <w:rPr>
                <w:rFonts w:ascii="Consolas" w:eastAsia="Times New Roman" w:hAnsi="Consolas"/>
                <w:color w:val="000000"/>
                <w:sz w:val="22"/>
                <w:lang w:eastAsia="en-AU"/>
              </w:rPr>
            </w:pPr>
            <w:proofErr w:type="spellStart"/>
            <w:r w:rsidRPr="002A193B">
              <w:rPr>
                <w:rFonts w:ascii="Consolas" w:eastAsia="Times New Roman" w:hAnsi="Consolas"/>
                <w:color w:val="000000"/>
                <w:sz w:val="22"/>
                <w:lang w:eastAsia="en-AU"/>
              </w:rPr>
              <w:t>system_b</w:t>
            </w:r>
            <w:proofErr w:type="spellEnd"/>
          </w:p>
        </w:tc>
        <w:tc>
          <w:tcPr>
            <w:tcW w:w="960" w:type="dxa"/>
            <w:tcBorders>
              <w:top w:val="single" w:sz="6" w:space="0" w:color="auto"/>
              <w:left w:val="nil"/>
              <w:bottom w:val="single" w:sz="6" w:space="0" w:color="auto"/>
              <w:right w:val="nil"/>
            </w:tcBorders>
            <w:shd w:val="clear" w:color="auto" w:fill="auto"/>
            <w:noWrap/>
            <w:vAlign w:val="bottom"/>
            <w:hideMark/>
          </w:tcPr>
          <w:p w14:paraId="5DD7AC6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35FEA2D2"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04B9283C" w14:textId="36660E5E"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B</w:t>
            </w:r>
          </w:p>
        </w:tc>
      </w:tr>
      <w:tr w:rsidR="00B37267" w:rsidRPr="00B37267" w14:paraId="7C0FDB1C"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6C1E0D78"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0</w:t>
            </w:r>
          </w:p>
        </w:tc>
        <w:tc>
          <w:tcPr>
            <w:tcW w:w="1184" w:type="dxa"/>
            <w:tcBorders>
              <w:top w:val="single" w:sz="6" w:space="0" w:color="auto"/>
              <w:left w:val="nil"/>
              <w:bottom w:val="single" w:sz="6" w:space="0" w:color="auto"/>
              <w:right w:val="nil"/>
            </w:tcBorders>
            <w:shd w:val="clear" w:color="auto" w:fill="auto"/>
            <w:noWrap/>
            <w:vAlign w:val="bottom"/>
            <w:hideMark/>
          </w:tcPr>
          <w:p w14:paraId="57F795B3" w14:textId="2B9723F9" w:rsidR="00B37267" w:rsidRPr="002A193B" w:rsidRDefault="002809BF" w:rsidP="00B37267">
            <w:pPr>
              <w:spacing w:after="0" w:line="240" w:lineRule="auto"/>
              <w:rPr>
                <w:rFonts w:ascii="Consolas" w:eastAsia="Times New Roman" w:hAnsi="Consolas"/>
                <w:color w:val="000000"/>
                <w:sz w:val="22"/>
                <w:lang w:eastAsia="en-AU"/>
              </w:rPr>
            </w:pPr>
            <w:r>
              <w:rPr>
                <w:rFonts w:ascii="Consolas" w:eastAsia="Times New Roman" w:hAnsi="Consolas"/>
                <w:color w:val="000000"/>
                <w:sz w:val="22"/>
                <w:lang w:eastAsia="en-AU"/>
              </w:rPr>
              <w:t>d</w:t>
            </w:r>
            <w:r w:rsidR="00B37267" w:rsidRPr="002A193B">
              <w:rPr>
                <w:rFonts w:ascii="Consolas" w:eastAsia="Times New Roman" w:hAnsi="Consolas"/>
                <w:color w:val="000000"/>
                <w:sz w:val="22"/>
                <w:lang w:eastAsia="en-AU"/>
              </w:rPr>
              <w:t>ownload</w:t>
            </w:r>
          </w:p>
        </w:tc>
        <w:tc>
          <w:tcPr>
            <w:tcW w:w="960" w:type="dxa"/>
            <w:tcBorders>
              <w:top w:val="single" w:sz="6" w:space="0" w:color="auto"/>
              <w:left w:val="nil"/>
              <w:bottom w:val="single" w:sz="6" w:space="0" w:color="auto"/>
              <w:right w:val="nil"/>
            </w:tcBorders>
            <w:shd w:val="clear" w:color="auto" w:fill="auto"/>
            <w:noWrap/>
            <w:vAlign w:val="bottom"/>
            <w:hideMark/>
          </w:tcPr>
          <w:p w14:paraId="5036DD73"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28 MB</w:t>
            </w:r>
          </w:p>
        </w:tc>
        <w:tc>
          <w:tcPr>
            <w:tcW w:w="1668" w:type="dxa"/>
            <w:tcBorders>
              <w:top w:val="single" w:sz="6" w:space="0" w:color="auto"/>
              <w:left w:val="nil"/>
              <w:bottom w:val="single" w:sz="6" w:space="0" w:color="auto"/>
              <w:right w:val="nil"/>
            </w:tcBorders>
            <w:shd w:val="clear" w:color="auto" w:fill="auto"/>
            <w:noWrap/>
            <w:vAlign w:val="bottom"/>
            <w:hideMark/>
          </w:tcPr>
          <w:p w14:paraId="63DA746B"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updbuf</w:t>
            </w:r>
            <w:proofErr w:type="spellEnd"/>
          </w:p>
        </w:tc>
        <w:tc>
          <w:tcPr>
            <w:tcW w:w="2542" w:type="dxa"/>
            <w:tcBorders>
              <w:top w:val="single" w:sz="6" w:space="0" w:color="auto"/>
              <w:left w:val="nil"/>
              <w:bottom w:val="single" w:sz="6" w:space="0" w:color="auto"/>
              <w:right w:val="nil"/>
            </w:tcBorders>
            <w:shd w:val="clear" w:color="auto" w:fill="auto"/>
            <w:noWrap/>
            <w:vAlign w:val="bottom"/>
            <w:hideMark/>
          </w:tcPr>
          <w:p w14:paraId="4EB11F7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update storage</w:t>
            </w:r>
          </w:p>
        </w:tc>
      </w:tr>
      <w:tr w:rsidR="003A6340" w:rsidRPr="00B37267" w14:paraId="613052EF" w14:textId="77777777" w:rsidTr="006E5741">
        <w:trPr>
          <w:trHeight w:val="300"/>
          <w:jc w:val="center"/>
        </w:trPr>
        <w:tc>
          <w:tcPr>
            <w:tcW w:w="1060" w:type="dxa"/>
            <w:tcBorders>
              <w:top w:val="single" w:sz="6" w:space="0" w:color="auto"/>
              <w:left w:val="nil"/>
              <w:bottom w:val="nil"/>
              <w:right w:val="nil"/>
            </w:tcBorders>
            <w:shd w:val="clear" w:color="auto" w:fill="auto"/>
            <w:noWrap/>
            <w:vAlign w:val="bottom"/>
            <w:hideMark/>
          </w:tcPr>
          <w:p w14:paraId="0755AFB2" w14:textId="77777777" w:rsidR="003A6340" w:rsidRPr="002A193B" w:rsidRDefault="003A6340"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1</w:t>
            </w:r>
          </w:p>
        </w:tc>
        <w:tc>
          <w:tcPr>
            <w:tcW w:w="1184" w:type="dxa"/>
            <w:tcBorders>
              <w:top w:val="single" w:sz="6" w:space="0" w:color="auto"/>
              <w:left w:val="nil"/>
              <w:bottom w:val="nil"/>
              <w:right w:val="nil"/>
            </w:tcBorders>
            <w:shd w:val="clear" w:color="auto" w:fill="auto"/>
            <w:noWrap/>
            <w:vAlign w:val="bottom"/>
            <w:hideMark/>
          </w:tcPr>
          <w:p w14:paraId="7D41F024" w14:textId="77777777" w:rsidR="003A6340" w:rsidRPr="002A193B" w:rsidRDefault="003A6340"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reserve</w:t>
            </w:r>
          </w:p>
        </w:tc>
        <w:tc>
          <w:tcPr>
            <w:tcW w:w="960" w:type="dxa"/>
            <w:tcBorders>
              <w:top w:val="single" w:sz="6" w:space="0" w:color="auto"/>
              <w:left w:val="nil"/>
              <w:bottom w:val="nil"/>
              <w:right w:val="nil"/>
            </w:tcBorders>
            <w:shd w:val="clear" w:color="auto" w:fill="auto"/>
            <w:noWrap/>
            <w:vAlign w:val="bottom"/>
            <w:hideMark/>
          </w:tcPr>
          <w:p w14:paraId="65A682EC" w14:textId="77777777" w:rsidR="003A6340" w:rsidRPr="002A193B" w:rsidRDefault="003A6340" w:rsidP="00B37267">
            <w:pPr>
              <w:spacing w:after="0" w:line="240" w:lineRule="auto"/>
              <w:rPr>
                <w:rFonts w:eastAsia="Times New Roman"/>
                <w:color w:val="000000"/>
                <w:sz w:val="22"/>
                <w:lang w:eastAsia="en-AU"/>
              </w:rPr>
            </w:pPr>
            <w:r w:rsidRPr="002A193B">
              <w:rPr>
                <w:rFonts w:eastAsia="Times New Roman"/>
                <w:color w:val="000000"/>
                <w:sz w:val="22"/>
                <w:lang w:eastAsia="en-AU"/>
              </w:rPr>
              <w:t>16 MB</w:t>
            </w:r>
          </w:p>
        </w:tc>
        <w:tc>
          <w:tcPr>
            <w:tcW w:w="1668" w:type="dxa"/>
            <w:tcBorders>
              <w:top w:val="single" w:sz="6" w:space="0" w:color="auto"/>
              <w:left w:val="nil"/>
              <w:bottom w:val="nil"/>
              <w:right w:val="nil"/>
            </w:tcBorders>
            <w:shd w:val="clear" w:color="auto" w:fill="auto"/>
            <w:noWrap/>
            <w:vAlign w:val="bottom"/>
            <w:hideMark/>
          </w:tcPr>
          <w:p w14:paraId="6F62008C" w14:textId="77777777" w:rsidR="003A6340" w:rsidRPr="002A193B" w:rsidRDefault="003A6340"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reserve</w:t>
            </w:r>
          </w:p>
        </w:tc>
        <w:tc>
          <w:tcPr>
            <w:tcW w:w="2542" w:type="dxa"/>
            <w:tcBorders>
              <w:top w:val="single" w:sz="6" w:space="0" w:color="auto"/>
              <w:left w:val="nil"/>
              <w:bottom w:val="nil"/>
              <w:right w:val="nil"/>
            </w:tcBorders>
            <w:shd w:val="clear" w:color="auto" w:fill="auto"/>
            <w:vAlign w:val="bottom"/>
          </w:tcPr>
          <w:p w14:paraId="3FF97CAA" w14:textId="4E537FD0" w:rsidR="003A6340" w:rsidRPr="002A193B" w:rsidRDefault="003A6340" w:rsidP="00B37267">
            <w:pPr>
              <w:spacing w:after="0" w:line="240" w:lineRule="auto"/>
              <w:rPr>
                <w:rFonts w:ascii="Consolas" w:eastAsia="Times New Roman" w:hAnsi="Consolas"/>
                <w:color w:val="000000"/>
                <w:sz w:val="22"/>
                <w:lang w:eastAsia="en-AU"/>
              </w:rPr>
            </w:pPr>
            <w:r>
              <w:rPr>
                <w:rFonts w:eastAsia="Times New Roman"/>
                <w:color w:val="000000"/>
                <w:sz w:val="22"/>
                <w:lang w:eastAsia="en-AU"/>
              </w:rPr>
              <w:t>Device statistics</w:t>
            </w:r>
          </w:p>
        </w:tc>
      </w:tr>
    </w:tbl>
    <w:p w14:paraId="0DD9FB90" w14:textId="12D5B7C4" w:rsidR="00EE3C61" w:rsidRDefault="00EE3C61" w:rsidP="00F82B86">
      <w:pPr>
        <w:pStyle w:val="Caption"/>
        <w:rPr>
          <w:noProof/>
        </w:rPr>
      </w:pPr>
    </w:p>
    <w:p w14:paraId="045D808A" w14:textId="77777777" w:rsidR="0041354E" w:rsidRDefault="00FD0662" w:rsidP="00D35F72">
      <w:pPr>
        <w:jc w:val="both"/>
      </w:pPr>
      <w:r>
        <w:t xml:space="preserve">The </w:t>
      </w:r>
      <w:r>
        <w:rPr>
          <w:rFonts w:ascii="Consolas" w:eastAsia="Times New Roman" w:hAnsi="Consolas" w:cs="Calibri"/>
          <w:color w:val="000000"/>
          <w:sz w:val="22"/>
          <w:lang w:eastAsia="en-AU"/>
        </w:rPr>
        <w:t>UDISK</w:t>
      </w:r>
      <w:r>
        <w:t xml:space="preserve"> partition contains</w:t>
      </w:r>
      <w:r w:rsidRPr="00E80C8B">
        <w:t xml:space="preserve"> UGC </w:t>
      </w:r>
      <w:r>
        <w:t>pertaining to map and cleaning data, in addition to device logs and device configurations (such as sound settings, clean scheduling, network settings).</w:t>
      </w:r>
    </w:p>
    <w:p w14:paraId="1B04BCB0" w14:textId="7BFD92C7" w:rsidR="00B37267" w:rsidRDefault="00FD0662" w:rsidP="00D35F72">
      <w:pPr>
        <w:jc w:val="both"/>
      </w:pPr>
      <w:r>
        <w:t>T</w:t>
      </w:r>
      <w:r w:rsidR="00B37267">
        <w:t xml:space="preserve">he device contains two copies of the operating system firmware, labelled </w:t>
      </w:r>
      <w:proofErr w:type="spellStart"/>
      <w:r w:rsidR="00B37267" w:rsidRPr="00E80C8B">
        <w:rPr>
          <w:rStyle w:val="CodeStyleChar"/>
          <w:rFonts w:eastAsiaTheme="minorHAnsi"/>
          <w:sz w:val="22"/>
          <w:szCs w:val="22"/>
        </w:rPr>
        <w:t>system_</w:t>
      </w:r>
      <w:proofErr w:type="gramStart"/>
      <w:r w:rsidR="00B37267" w:rsidRPr="00E80C8B">
        <w:rPr>
          <w:rStyle w:val="CodeStyleChar"/>
          <w:rFonts w:eastAsiaTheme="minorHAnsi"/>
          <w:sz w:val="22"/>
          <w:szCs w:val="22"/>
        </w:rPr>
        <w:t>a</w:t>
      </w:r>
      <w:proofErr w:type="spellEnd"/>
      <w:r w:rsidR="00B37267">
        <w:t xml:space="preserve"> and</w:t>
      </w:r>
      <w:proofErr w:type="gramEnd"/>
      <w:r w:rsidR="00B37267">
        <w:t xml:space="preserve"> </w:t>
      </w:r>
      <w:proofErr w:type="spellStart"/>
      <w:r w:rsidR="00B37267" w:rsidRPr="00E80C8B">
        <w:rPr>
          <w:rStyle w:val="CodeStyleChar"/>
          <w:rFonts w:eastAsiaTheme="minorHAnsi"/>
          <w:sz w:val="22"/>
          <w:szCs w:val="22"/>
        </w:rPr>
        <w:t>system_b</w:t>
      </w:r>
      <w:proofErr w:type="spellEnd"/>
      <w:r w:rsidR="00B37267">
        <w:t>.</w:t>
      </w:r>
      <w:r w:rsidR="000C2BA5">
        <w:t xml:space="preserve"> I</w:t>
      </w:r>
      <w:r w:rsidR="00B37267">
        <w:t xml:space="preserve">f the system fails to boot properly, a hardware watchdog will </w:t>
      </w:r>
      <w:r>
        <w:t xml:space="preserve">restart </w:t>
      </w:r>
      <w:r w:rsidR="00B37267">
        <w:t xml:space="preserve">the device, and boot into the other partition. Should both partitions result in a failed boot, or a firmware reset is performed, the contents of the </w:t>
      </w:r>
      <w:r w:rsidR="00B37267" w:rsidRPr="00E80C8B">
        <w:rPr>
          <w:rStyle w:val="CodeStyleChar"/>
          <w:rFonts w:eastAsiaTheme="minorHAnsi"/>
          <w:sz w:val="22"/>
          <w:szCs w:val="22"/>
        </w:rPr>
        <w:t>recovery</w:t>
      </w:r>
      <w:r w:rsidR="00B37267">
        <w:t xml:space="preserve"> partition </w:t>
      </w:r>
      <w:r w:rsidR="000C2BA5">
        <w:t xml:space="preserve">(an old stock firmware version) </w:t>
      </w:r>
      <w:r w:rsidR="00B37267">
        <w:t xml:space="preserve">will be flashed onto both </w:t>
      </w:r>
      <w:proofErr w:type="spellStart"/>
      <w:r w:rsidR="00B37267" w:rsidRPr="00E80C8B">
        <w:rPr>
          <w:rStyle w:val="CodeStyleChar"/>
          <w:rFonts w:eastAsiaTheme="minorHAnsi"/>
          <w:sz w:val="22"/>
          <w:szCs w:val="22"/>
        </w:rPr>
        <w:t>system_</w:t>
      </w:r>
      <w:proofErr w:type="gramStart"/>
      <w:r w:rsidR="00B37267" w:rsidRPr="00E80C8B">
        <w:rPr>
          <w:rStyle w:val="CodeStyleChar"/>
          <w:rFonts w:eastAsiaTheme="minorHAnsi"/>
          <w:sz w:val="22"/>
          <w:szCs w:val="22"/>
        </w:rPr>
        <w:t>a</w:t>
      </w:r>
      <w:proofErr w:type="spellEnd"/>
      <w:r w:rsidR="00B37267">
        <w:t xml:space="preserve"> and</w:t>
      </w:r>
      <w:proofErr w:type="gramEnd"/>
      <w:r w:rsidR="00B37267">
        <w:t xml:space="preserve"> </w:t>
      </w:r>
      <w:proofErr w:type="spellStart"/>
      <w:r w:rsidR="00B37267" w:rsidRPr="00E80C8B">
        <w:rPr>
          <w:rStyle w:val="CodeStyleChar"/>
          <w:rFonts w:eastAsiaTheme="minorHAnsi"/>
          <w:sz w:val="22"/>
          <w:szCs w:val="22"/>
        </w:rPr>
        <w:t>system_b</w:t>
      </w:r>
      <w:proofErr w:type="spellEnd"/>
      <w:r w:rsidR="00B37267">
        <w:t>.</w:t>
      </w:r>
      <w:r w:rsidR="004F5395">
        <w:t xml:space="preserve"> It is noticed that the </w:t>
      </w:r>
      <w:r w:rsidR="004F5395" w:rsidRPr="00E80C8B">
        <w:rPr>
          <w:rStyle w:val="CodeStyleChar"/>
          <w:rFonts w:eastAsiaTheme="minorHAnsi"/>
          <w:sz w:val="22"/>
          <w:szCs w:val="22"/>
        </w:rPr>
        <w:t>recovery</w:t>
      </w:r>
      <w:r w:rsidR="004F5395">
        <w:t xml:space="preserve"> partition</w:t>
      </w:r>
      <w:r w:rsidR="004F5395">
        <w:t xml:space="preserve"> is modifiable.</w:t>
      </w:r>
    </w:p>
    <w:p w14:paraId="49537D66" w14:textId="298D9023" w:rsidR="00EE6874" w:rsidRDefault="0041354E" w:rsidP="00B37267">
      <w:r>
        <w:t xml:space="preserve">The </w:t>
      </w:r>
      <w:r w:rsidRPr="00E80C8B">
        <w:rPr>
          <w:rStyle w:val="CodeStyleChar"/>
          <w:rFonts w:eastAsiaTheme="minorHAnsi"/>
          <w:sz w:val="22"/>
          <w:szCs w:val="22"/>
        </w:rPr>
        <w:t>reserve</w:t>
      </w:r>
      <w:r>
        <w:t xml:space="preserve"> partition contains statistical data (officially termed a ‘</w:t>
      </w:r>
      <w:proofErr w:type="spellStart"/>
      <w:r>
        <w:t>blackbox</w:t>
      </w:r>
      <w:proofErr w:type="spellEnd"/>
      <w:r>
        <w:t xml:space="preserve">’) storing the total number of cleans performed, bumper sensor clicks, hardware information, and error log events. </w:t>
      </w:r>
      <w:r w:rsidR="00EE6874">
        <w:t xml:space="preserve">The </w:t>
      </w:r>
      <w:r w:rsidR="0057271B">
        <w:t xml:space="preserve">file structure of </w:t>
      </w:r>
      <w:r>
        <w:t xml:space="preserve">this </w:t>
      </w:r>
      <w:r w:rsidR="0057271B">
        <w:t xml:space="preserve">partition is displayed </w:t>
      </w:r>
      <w:r>
        <w:t xml:space="preserve">in </w:t>
      </w:r>
      <w:r>
        <w:fldChar w:fldCharType="begin"/>
      </w:r>
      <w:r>
        <w:instrText xml:space="preserve"> REF _Ref110907851 \h </w:instrText>
      </w:r>
      <w:r>
        <w:fldChar w:fldCharType="separate"/>
      </w:r>
      <w:r w:rsidR="00B145EE">
        <w:t xml:space="preserve">Figure </w:t>
      </w:r>
      <w:r w:rsidR="00B145EE">
        <w:rPr>
          <w:noProof/>
        </w:rPr>
        <w:t>15</w:t>
      </w:r>
      <w:r>
        <w:fldChar w:fldCharType="end"/>
      </w:r>
      <w:r w:rsidR="002643E3">
        <w:t xml:space="preserve"> on the following page</w:t>
      </w:r>
      <w:r>
        <w:t>.</w:t>
      </w:r>
    </w:p>
    <w:tbl>
      <w:tblPr>
        <w:tblStyle w:val="TableGrid"/>
        <w:tblW w:w="0" w:type="auto"/>
        <w:jc w:val="center"/>
        <w:tblLook w:val="04A0" w:firstRow="1" w:lastRow="0" w:firstColumn="1" w:lastColumn="0" w:noHBand="0" w:noVBand="1"/>
      </w:tblPr>
      <w:tblGrid>
        <w:gridCol w:w="3256"/>
      </w:tblGrid>
      <w:tr w:rsidR="00EE6874" w14:paraId="2FCF23C5" w14:textId="77777777" w:rsidTr="005E3C1C">
        <w:trPr>
          <w:trHeight w:val="3177"/>
          <w:jc w:val="center"/>
        </w:trPr>
        <w:tc>
          <w:tcPr>
            <w:tcW w:w="3256" w:type="dxa"/>
          </w:tcPr>
          <w:p w14:paraId="040FEC83"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sz w:val="20"/>
                <w:szCs w:val="20"/>
                <w:lang w:val="en-GB" w:eastAsia="en-GB"/>
              </w:rPr>
            </w:pPr>
          </w:p>
          <w:p w14:paraId="2E40D199" w14:textId="423EF37D" w:rsidR="00EE6874" w:rsidRPr="00514FF1"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sz w:val="20"/>
                <w:szCs w:val="20"/>
                <w:lang w:val="en-GB" w:eastAsia="en-GB"/>
              </w:rPr>
            </w:pPr>
            <w:r w:rsidRPr="00514FF1">
              <w:rPr>
                <w:rFonts w:ascii="Courier New" w:eastAsia="Times New Roman" w:hAnsi="Courier New" w:cs="Courier New"/>
                <w:b/>
                <w:bCs/>
                <w:sz w:val="20"/>
                <w:szCs w:val="20"/>
                <w:lang w:val="en-GB" w:eastAsia="en-GB"/>
              </w:rPr>
              <w:t>mmcblk0p11 (reserve)</w:t>
            </w:r>
          </w:p>
          <w:p w14:paraId="07B5AD28"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anonymousid1</w:t>
            </w:r>
          </w:p>
          <w:p w14:paraId="5FC0917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blackbox.db</w:t>
            </w:r>
            <w:proofErr w:type="spellEnd"/>
          </w:p>
          <w:p w14:paraId="7998D246"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CompassBumper.cfg</w:t>
            </w:r>
            <w:proofErr w:type="spellEnd"/>
          </w:p>
          <w:p w14:paraId="76C7BE0A"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counter</w:t>
            </w:r>
          </w:p>
          <w:p w14:paraId="67D27426"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endpoint.bin</w:t>
            </w:r>
            <w:proofErr w:type="spellEnd"/>
          </w:p>
          <w:p w14:paraId="0FBED30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hwinfo</w:t>
            </w:r>
            <w:proofErr w:type="spellEnd"/>
          </w:p>
          <w:p w14:paraId="26B1E193"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lds_calibration.txt</w:t>
            </w:r>
          </w:p>
          <w:p w14:paraId="112782D2"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mcu_ready</w:t>
            </w:r>
            <w:proofErr w:type="spellEnd"/>
          </w:p>
          <w:p w14:paraId="33D27188"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RoboController.cfg</w:t>
            </w:r>
            <w:proofErr w:type="spellEnd"/>
          </w:p>
          <w:p w14:paraId="2B5A2D9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rrBkBox.csv</w:t>
            </w:r>
          </w:p>
          <w:p w14:paraId="3D931899"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w:t>
            </w:r>
            <w:r w:rsidRPr="00EC0572">
              <w:rPr>
                <w:rFonts w:ascii="Courier New" w:eastAsia="Times New Roman" w:hAnsi="Courier New" w:cs="Courier New"/>
                <w:sz w:val="20"/>
                <w:szCs w:val="20"/>
                <w:lang w:val="en-GB" w:eastAsia="en-GB"/>
              </w:rPr>
              <w:t>---</w:t>
            </w:r>
            <w:proofErr w:type="spellStart"/>
            <w:r w:rsidRPr="00EC0572">
              <w:rPr>
                <w:rFonts w:ascii="Courier New" w:eastAsia="Times New Roman" w:hAnsi="Courier New" w:cs="Courier New"/>
                <w:sz w:val="20"/>
                <w:szCs w:val="20"/>
                <w:lang w:val="en-GB" w:eastAsia="en-GB"/>
              </w:rPr>
              <w:t>rriot</w:t>
            </w:r>
            <w:proofErr w:type="spellEnd"/>
          </w:p>
          <w:p w14:paraId="4F23884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w:t>
            </w:r>
            <w:r w:rsidRPr="00EC0572">
              <w:rPr>
                <w:rFonts w:ascii="Courier New" w:eastAsia="Times New Roman" w:hAnsi="Courier New" w:cs="Courier New"/>
                <w:sz w:val="20"/>
                <w:szCs w:val="20"/>
                <w:lang w:val="en-GB" w:eastAsia="en-GB"/>
              </w:rPr>
              <w:t xml:space="preserve">       </w:t>
            </w:r>
            <w:proofErr w:type="spellStart"/>
            <w:proofErr w:type="gramStart"/>
            <w:r w:rsidRPr="00EC0572">
              <w:rPr>
                <w:rFonts w:ascii="Courier New" w:eastAsia="Times New Roman" w:hAnsi="Courier New" w:cs="Courier New"/>
                <w:sz w:val="20"/>
                <w:szCs w:val="20"/>
                <w:lang w:val="en-GB" w:eastAsia="en-GB"/>
              </w:rPr>
              <w:t>tuya.json</w:t>
            </w:r>
            <w:proofErr w:type="spellEnd"/>
            <w:proofErr w:type="gramEnd"/>
          </w:p>
          <w:p w14:paraId="7E562594"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 xml:space="preserve">|   </w:t>
            </w:r>
            <w:r w:rsidRPr="00EC0572">
              <w:rPr>
                <w:rFonts w:ascii="Courier New" w:eastAsia="Times New Roman" w:hAnsi="Courier New" w:cs="Courier New"/>
                <w:sz w:val="20"/>
                <w:szCs w:val="20"/>
                <w:lang w:val="en-GB" w:eastAsia="en-GB"/>
              </w:rPr>
              <w:t>try</w:t>
            </w:r>
          </w:p>
          <w:p w14:paraId="212F54A6" w14:textId="545C91E7" w:rsidR="0041354E" w:rsidRPr="00BA44DE" w:rsidRDefault="0041354E"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p>
        </w:tc>
      </w:tr>
    </w:tbl>
    <w:p w14:paraId="389C10A3" w14:textId="26DFDFCA" w:rsidR="00EE6874" w:rsidRDefault="00E80C8B" w:rsidP="00F82B86">
      <w:pPr>
        <w:pStyle w:val="Caption"/>
      </w:pPr>
      <w:bookmarkStart w:id="117" w:name="_Ref110907851"/>
      <w:bookmarkStart w:id="118" w:name="_Ref110907805"/>
      <w:r>
        <w:br/>
      </w:r>
      <w:bookmarkStart w:id="119" w:name="_Toc110994429"/>
      <w:r w:rsidR="00EE6874">
        <w:t xml:space="preserve">Figure </w:t>
      </w:r>
      <w:fldSimple w:instr=" SEQ Figure \* ARABIC ">
        <w:r w:rsidR="00B145EE">
          <w:rPr>
            <w:noProof/>
          </w:rPr>
          <w:t>15</w:t>
        </w:r>
      </w:fldSimple>
      <w:bookmarkEnd w:id="117"/>
      <w:r w:rsidR="00EE6874">
        <w:rPr>
          <w:noProof/>
        </w:rPr>
        <w:t xml:space="preserve"> – File structure of mmcblk0p11</w:t>
      </w:r>
      <w:bookmarkEnd w:id="118"/>
      <w:bookmarkEnd w:id="119"/>
    </w:p>
    <w:p w14:paraId="0B17E1DF" w14:textId="77777777" w:rsidR="00EE6874" w:rsidRDefault="00EE6874" w:rsidP="00B37267"/>
    <w:p w14:paraId="195712F4" w14:textId="77777777" w:rsidR="00EE6874" w:rsidRPr="00B37267" w:rsidRDefault="00EE6874" w:rsidP="00B37267"/>
    <w:p w14:paraId="3973602A" w14:textId="01695843" w:rsidR="00EE3C61" w:rsidRDefault="0041354E" w:rsidP="00066619">
      <w:pPr>
        <w:pStyle w:val="Heading3"/>
      </w:pPr>
      <w:bookmarkStart w:id="120" w:name="_Toc110817792"/>
      <w:proofErr w:type="spellStart"/>
      <w:r>
        <w:t>C</w:t>
      </w:r>
      <w:r w:rsidR="003A6340">
        <w:t>ommentree</w:t>
      </w:r>
      <w:bookmarkEnd w:id="120"/>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26"/>
        <w:gridCol w:w="3827"/>
      </w:tblGrid>
      <w:tr w:rsidR="00FC4914" w14:paraId="442F9646" w14:textId="77777777" w:rsidTr="00581320">
        <w:tc>
          <w:tcPr>
            <w:tcW w:w="426" w:type="dxa"/>
            <w:vAlign w:val="center"/>
          </w:tcPr>
          <w:p w14:paraId="3CD426A4" w14:textId="41DB0BB3" w:rsidR="00FC4914" w:rsidRPr="00581320" w:rsidRDefault="00FC4914" w:rsidP="00FC4914">
            <w:pPr>
              <w:rPr>
                <w:rFonts w:asciiTheme="minorHAnsi" w:hAnsiTheme="minorHAnsi" w:cstheme="minorHAnsi"/>
              </w:rPr>
            </w:pPr>
            <w:r w:rsidRPr="00581320">
              <w:rPr>
                <w:rFonts w:asciiTheme="minorHAnsi" w:hAnsiTheme="minorHAnsi" w:cstheme="minorHAnsi"/>
                <w:noProof/>
              </w:rPr>
              <w:drawing>
                <wp:inline distT="0" distB="0" distL="0" distR="0" wp14:anchorId="36365C12" wp14:editId="3D6B2462">
                  <wp:extent cx="209550" cy="2095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inline>
              </w:drawing>
            </w:r>
          </w:p>
        </w:tc>
        <w:tc>
          <w:tcPr>
            <w:tcW w:w="3827" w:type="dxa"/>
            <w:vAlign w:val="center"/>
          </w:tcPr>
          <w:p w14:paraId="31DB4695" w14:textId="01AB95A2" w:rsidR="00FC4914" w:rsidRPr="005C2DA1" w:rsidRDefault="005C74BA" w:rsidP="00FC4914">
            <w:hyperlink r:id="rId47" w:history="1">
              <w:r w:rsidR="00581320" w:rsidRPr="005C2DA1">
                <w:rPr>
                  <w:rStyle w:val="Hyperlink"/>
                  <w:color w:val="auto"/>
                  <w:u w:val="none"/>
                </w:rPr>
                <w:t>github.com/</w:t>
              </w:r>
              <w:proofErr w:type="spellStart"/>
              <w:r w:rsidR="00581320" w:rsidRPr="005C2DA1">
                <w:rPr>
                  <w:rStyle w:val="Hyperlink"/>
                  <w:color w:val="auto"/>
                  <w:u w:val="none"/>
                </w:rPr>
                <w:t>featherbear</w:t>
              </w:r>
              <w:proofErr w:type="spellEnd"/>
              <w:r w:rsidR="00581320" w:rsidRPr="005C2DA1">
                <w:rPr>
                  <w:rStyle w:val="Hyperlink"/>
                  <w:color w:val="auto"/>
                  <w:u w:val="none"/>
                </w:rPr>
                <w:t>/</w:t>
              </w:r>
              <w:proofErr w:type="spellStart"/>
              <w:r w:rsidR="00581320" w:rsidRPr="005C2DA1">
                <w:rPr>
                  <w:rStyle w:val="Hyperlink"/>
                  <w:color w:val="auto"/>
                  <w:u w:val="none"/>
                </w:rPr>
                <w:t>commentree</w:t>
              </w:r>
              <w:proofErr w:type="spellEnd"/>
            </w:hyperlink>
          </w:p>
        </w:tc>
      </w:tr>
    </w:tbl>
    <w:p w14:paraId="448254DD" w14:textId="2E982332" w:rsidR="00923C38" w:rsidRDefault="00893056" w:rsidP="005C2DA1">
      <w:pPr>
        <w:jc w:val="both"/>
      </w:pPr>
      <w:r>
        <w:br/>
        <w:t xml:space="preserve">A documentation tool was created to better mark important regions and annotate lines of plain-text files in the device firmware, which served beneficial in reviewing and analysing text content between research sessions. </w:t>
      </w:r>
      <w:r w:rsidR="005836CD">
        <w:t xml:space="preserve">This tool was used to review </w:t>
      </w:r>
      <w:r w:rsidR="006766E0">
        <w:t xml:space="preserve">and mark </w:t>
      </w:r>
      <w:r w:rsidR="00FC7C3A">
        <w:t>the configuration files</w:t>
      </w:r>
      <w:r w:rsidR="00C806E6">
        <w:t xml:space="preserve"> and logs</w:t>
      </w:r>
      <w:r w:rsidR="00FC7C3A">
        <w:t xml:space="preserve"> stored </w:t>
      </w:r>
      <w:r w:rsidR="00C806E6">
        <w:t>on the device’s</w:t>
      </w:r>
      <w:r w:rsidR="00FC7C3A">
        <w:t xml:space="preserve"> </w:t>
      </w:r>
      <w:r w:rsidR="00923C38">
        <w:t xml:space="preserve">filesystem, </w:t>
      </w:r>
      <w:r w:rsidR="00C806E6">
        <w:t xml:space="preserve">and </w:t>
      </w:r>
      <w:r w:rsidR="00923C38">
        <w:t xml:space="preserve">additionally </w:t>
      </w:r>
      <w:r w:rsidR="00C806E6">
        <w:t xml:space="preserve">provided </w:t>
      </w:r>
      <w:r w:rsidR="00923C38">
        <w:t xml:space="preserve">portability when </w:t>
      </w:r>
      <w:r w:rsidR="006C60EA">
        <w:t xml:space="preserve">performing research </w:t>
      </w:r>
      <w:r w:rsidR="00C806E6">
        <w:t xml:space="preserve">on different machines. </w:t>
      </w:r>
      <w:r w:rsidR="00923C38">
        <w:t xml:space="preserve">A prototype version is available </w:t>
      </w:r>
      <w:r w:rsidR="00923C38" w:rsidRPr="00BA44DE">
        <w:t xml:space="preserve">on </w:t>
      </w:r>
      <w:hyperlink r:id="rId48" w:history="1">
        <w:r w:rsidR="00923C38" w:rsidRPr="00BA44DE">
          <w:rPr>
            <w:rStyle w:val="Hyperlink"/>
            <w:color w:val="auto"/>
            <w:u w:val="none"/>
          </w:rPr>
          <w:t>GitHub</w:t>
        </w:r>
      </w:hyperlink>
      <w:r w:rsidR="00923C38" w:rsidRPr="00BA44DE">
        <w:t xml:space="preserve">, </w:t>
      </w:r>
      <w:r w:rsidR="00923C38">
        <w:t>with plans to improve and complete it in the future.</w:t>
      </w:r>
    </w:p>
    <w:p w14:paraId="77158EE8" w14:textId="77777777" w:rsidR="003A6340" w:rsidRDefault="003A6340" w:rsidP="003A6340">
      <w:pPr>
        <w:keepNext/>
        <w:jc w:val="center"/>
      </w:pPr>
      <w:r>
        <w:rPr>
          <w:noProof/>
        </w:rPr>
        <w:drawing>
          <wp:inline distT="0" distB="0" distL="0" distR="0" wp14:anchorId="1000C7C9" wp14:editId="653F3C45">
            <wp:extent cx="4083050" cy="2278564"/>
            <wp:effectExtent l="0" t="0" r="0" b="7620"/>
            <wp:docPr id="15" name="Picture 1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04344" cy="2290447"/>
                    </a:xfrm>
                    <a:prstGeom prst="rect">
                      <a:avLst/>
                    </a:prstGeom>
                    <a:noFill/>
                    <a:ln>
                      <a:noFill/>
                    </a:ln>
                  </pic:spPr>
                </pic:pic>
              </a:graphicData>
            </a:graphic>
          </wp:inline>
        </w:drawing>
      </w:r>
    </w:p>
    <w:p w14:paraId="718D6072" w14:textId="2D74983A" w:rsidR="003A6340" w:rsidRDefault="003A6340" w:rsidP="00F82B86">
      <w:pPr>
        <w:pStyle w:val="Caption"/>
      </w:pPr>
      <w:bookmarkStart w:id="121" w:name="_Toc110817600"/>
      <w:bookmarkStart w:id="122" w:name="_Toc110994430"/>
      <w:r>
        <w:t xml:space="preserve">Figure </w:t>
      </w:r>
      <w:fldSimple w:instr=" SEQ Figure \* ARABIC ">
        <w:r w:rsidR="00B145EE">
          <w:rPr>
            <w:noProof/>
          </w:rPr>
          <w:t>16</w:t>
        </w:r>
      </w:fldSimple>
      <w:r>
        <w:t xml:space="preserve"> - Screenshot of the </w:t>
      </w:r>
      <w:proofErr w:type="spellStart"/>
      <w:r>
        <w:t>Commentree</w:t>
      </w:r>
      <w:proofErr w:type="spellEnd"/>
      <w:r>
        <w:t xml:space="preserve"> tool</w:t>
      </w:r>
      <w:bookmarkEnd w:id="121"/>
      <w:bookmarkEnd w:id="122"/>
    </w:p>
    <w:p w14:paraId="5B1D222B" w14:textId="5479754A" w:rsidR="00FE4725" w:rsidRDefault="00FE4725">
      <w:r>
        <w:br w:type="page"/>
      </w:r>
    </w:p>
    <w:p w14:paraId="6333166D" w14:textId="77777777" w:rsidR="00AF6D69" w:rsidRPr="008E2962" w:rsidRDefault="00AF6D69" w:rsidP="00066619">
      <w:pPr>
        <w:pStyle w:val="Heading3"/>
      </w:pPr>
      <w:bookmarkStart w:id="123" w:name="_Toc110817795"/>
      <w:bookmarkStart w:id="124" w:name="_Toc110817793"/>
      <w:bookmarkStart w:id="125" w:name="_Ref110949371"/>
      <w:r>
        <w:t>Stock Ubuntu Comparison</w:t>
      </w:r>
      <w:bookmarkEnd w:id="125"/>
    </w:p>
    <w:p w14:paraId="39F04AF6" w14:textId="069C0429" w:rsidR="00AF6D69" w:rsidRDefault="00AF6D69" w:rsidP="005C2DA1">
      <w:pPr>
        <w:jc w:val="both"/>
      </w:pPr>
      <w:r>
        <w:t xml:space="preserve">As system reconnaissance (see </w:t>
      </w:r>
      <w:r w:rsidRPr="009A741F">
        <w:rPr>
          <w:i/>
          <w:iCs/>
        </w:rPr>
        <w:fldChar w:fldCharType="begin"/>
      </w:r>
      <w:r w:rsidRPr="009A741F">
        <w:rPr>
          <w:i/>
          <w:iCs/>
        </w:rPr>
        <w:instrText xml:space="preserve"> REF _Ref110876360 \h </w:instrText>
      </w:r>
      <w:r w:rsidR="009A741F">
        <w:rPr>
          <w:i/>
          <w:iCs/>
        </w:rPr>
        <w:instrText xml:space="preserve"> \* MERGEFORMAT </w:instrText>
      </w:r>
      <w:r w:rsidRPr="009A741F">
        <w:rPr>
          <w:i/>
          <w:iCs/>
        </w:rPr>
      </w:r>
      <w:r w:rsidRPr="009A741F">
        <w:rPr>
          <w:i/>
          <w:iCs/>
        </w:rPr>
        <w:fldChar w:fldCharType="separate"/>
      </w:r>
      <w:r w:rsidR="00B145EE" w:rsidRPr="00B145EE">
        <w:rPr>
          <w:i/>
          <w:iCs/>
        </w:rPr>
        <w:t>Device Fingerprinting</w:t>
      </w:r>
      <w:r w:rsidRPr="009A741F">
        <w:rPr>
          <w:i/>
          <w:iCs/>
        </w:rPr>
        <w:fldChar w:fldCharType="end"/>
      </w:r>
      <w:r>
        <w:t>) indicated that Ubuntu 14.04.3 LTS was used as the firmware’s base image</w:t>
      </w:r>
      <w:r>
        <w:rPr>
          <w:rStyle w:val="FootnoteReference"/>
        </w:rPr>
        <w:footnoteReference w:id="14"/>
      </w:r>
      <w:r>
        <w:t xml:space="preserve">, altered or modified binaries </w:t>
      </w:r>
      <w:r w:rsidRPr="00126B38">
        <w:rPr>
          <w:sz w:val="22"/>
          <w:szCs w:val="20"/>
        </w:rPr>
        <w:t>(such as one that has additional features or possible malicious functionality)</w:t>
      </w:r>
      <w:r>
        <w:t xml:space="preserve"> could be identified through comparing the version in the base image against the device’s version. A byte-level MD5 hash comparison was performed for programs in the </w:t>
      </w:r>
      <w:r w:rsidRPr="000F63C7">
        <w:rPr>
          <w:rStyle w:val="CodeStyleChar"/>
          <w:rFonts w:eastAsiaTheme="minorHAnsi"/>
          <w:sz w:val="22"/>
          <w:szCs w:val="22"/>
        </w:rPr>
        <w:t>/bin</w:t>
      </w:r>
      <w:r>
        <w:t xml:space="preserve">, </w:t>
      </w:r>
      <w:r w:rsidRPr="000F63C7">
        <w:rPr>
          <w:rStyle w:val="CodeStyleChar"/>
          <w:rFonts w:eastAsiaTheme="minorHAnsi"/>
          <w:sz w:val="22"/>
          <w:szCs w:val="22"/>
        </w:rPr>
        <w:t>/</w:t>
      </w:r>
      <w:proofErr w:type="spellStart"/>
      <w:r w:rsidRPr="000F63C7">
        <w:rPr>
          <w:rStyle w:val="CodeStyleChar"/>
          <w:rFonts w:eastAsiaTheme="minorHAnsi"/>
          <w:sz w:val="22"/>
          <w:szCs w:val="22"/>
        </w:rPr>
        <w:t>sbin</w:t>
      </w:r>
      <w:proofErr w:type="spellEnd"/>
      <w:r>
        <w:t xml:space="preserve">, </w:t>
      </w:r>
      <w:r w:rsidRPr="000F63C7">
        <w:rPr>
          <w:rStyle w:val="CodeStyleChar"/>
          <w:rFonts w:eastAsiaTheme="minorHAnsi"/>
          <w:sz w:val="22"/>
          <w:szCs w:val="22"/>
        </w:rPr>
        <w:t>/</w:t>
      </w:r>
      <w:proofErr w:type="spellStart"/>
      <w:r w:rsidRPr="000F63C7">
        <w:rPr>
          <w:rStyle w:val="CodeStyleChar"/>
          <w:rFonts w:eastAsiaTheme="minorHAnsi"/>
          <w:sz w:val="22"/>
          <w:szCs w:val="22"/>
        </w:rPr>
        <w:t>usr</w:t>
      </w:r>
      <w:proofErr w:type="spellEnd"/>
      <w:r w:rsidRPr="000F63C7">
        <w:rPr>
          <w:rStyle w:val="CodeStyleChar"/>
          <w:rFonts w:eastAsiaTheme="minorHAnsi"/>
          <w:sz w:val="22"/>
          <w:szCs w:val="22"/>
        </w:rPr>
        <w:t>/bin</w:t>
      </w:r>
      <w:r>
        <w:t xml:space="preserve">, and </w:t>
      </w:r>
      <w:r w:rsidRPr="000F63C7">
        <w:rPr>
          <w:rStyle w:val="CodeStyleChar"/>
          <w:rFonts w:eastAsiaTheme="minorHAnsi"/>
          <w:sz w:val="22"/>
          <w:szCs w:val="22"/>
        </w:rPr>
        <w:t>/</w:t>
      </w:r>
      <w:proofErr w:type="spellStart"/>
      <w:r w:rsidRPr="000F63C7">
        <w:rPr>
          <w:rStyle w:val="CodeStyleChar"/>
          <w:rFonts w:eastAsiaTheme="minorHAnsi"/>
          <w:sz w:val="22"/>
          <w:szCs w:val="22"/>
        </w:rPr>
        <w:t>usr</w:t>
      </w:r>
      <w:proofErr w:type="spellEnd"/>
      <w:r w:rsidRPr="000F63C7">
        <w:rPr>
          <w:rStyle w:val="CodeStyleChar"/>
          <w:rFonts w:eastAsiaTheme="minorHAnsi"/>
          <w:sz w:val="22"/>
          <w:szCs w:val="22"/>
        </w:rPr>
        <w:t>/</w:t>
      </w:r>
      <w:proofErr w:type="spellStart"/>
      <w:r w:rsidRPr="000F63C7">
        <w:rPr>
          <w:rStyle w:val="CodeStyleChar"/>
          <w:rFonts w:eastAsiaTheme="minorHAnsi"/>
          <w:sz w:val="22"/>
          <w:szCs w:val="22"/>
        </w:rPr>
        <w:t>sbin</w:t>
      </w:r>
      <w:proofErr w:type="spellEnd"/>
      <w:r>
        <w:t xml:space="preserve"> directories.</w:t>
      </w:r>
    </w:p>
    <w:p w14:paraId="52788067" w14:textId="444DC896" w:rsidR="00AF6D69" w:rsidRDefault="00AF6D69" w:rsidP="005C2DA1">
      <w:pPr>
        <w:jc w:val="both"/>
      </w:pPr>
      <w:r>
        <w:t xml:space="preserve">Results concluded that except for one program, all binaries completely matched the base image’s </w:t>
      </w:r>
      <w:r w:rsidR="000F63C7">
        <w:t>version,</w:t>
      </w:r>
      <w:r>
        <w:t xml:space="preserve"> which indicates no sign of alteration or modification to existing programs. The binary whose MD5 hash differed</w:t>
      </w:r>
      <w:r>
        <w:rPr>
          <w:rStyle w:val="FootnoteReference"/>
        </w:rPr>
        <w:footnoteReference w:id="15"/>
      </w:r>
      <w:r>
        <w:t xml:space="preserve">, </w:t>
      </w:r>
      <w:proofErr w:type="spellStart"/>
      <w:r w:rsidRPr="000F63C7">
        <w:rPr>
          <w:rStyle w:val="CodeStyleChar"/>
          <w:rFonts w:eastAsiaTheme="minorHAnsi"/>
          <w:sz w:val="22"/>
          <w:szCs w:val="22"/>
        </w:rPr>
        <w:t>ntpdate</w:t>
      </w:r>
      <w:proofErr w:type="spellEnd"/>
      <w:r>
        <w:t xml:space="preserve">, is responsible for retrieval and updating of the device’s time from a time server. When performing a function-level binary comparison with </w:t>
      </w:r>
      <w:proofErr w:type="spellStart"/>
      <w:r w:rsidRPr="000F63C7">
        <w:rPr>
          <w:rStyle w:val="CodeStyleChar"/>
          <w:rFonts w:eastAsiaTheme="minorHAnsi"/>
          <w:sz w:val="22"/>
          <w:szCs w:val="22"/>
        </w:rPr>
        <w:t>BinDiff</w:t>
      </w:r>
      <w:proofErr w:type="spellEnd"/>
      <w:r>
        <w:t xml:space="preserve"> (as proposed by </w:t>
      </w:r>
      <w:r>
        <w:fldChar w:fldCharType="begin"/>
      </w:r>
      <w:r>
        <w:instrText xml:space="preserve"> ADDIN EN.CITE &lt;EndNote&gt;&lt;Cite AuthorYear="1"&gt;&lt;Author&gt;Costin&lt;/Author&gt;&lt;Year&gt;2014&lt;/Year&gt;&lt;RecNum&gt;12&lt;/RecNum&gt;&lt;DisplayText&gt;Costin, Zaddach et al. (2014)&lt;/DisplayText&gt;&lt;record&gt;&lt;rec-number&gt;12&lt;/rec-number&gt;&lt;foreign-keys&gt;&lt;key app="EN" db-id="atpdf2spavp9wtertx0vz2e0pp92sepv2sxr" timestamp="1659786526"&gt;12&lt;/key&gt;&lt;/foreign-keys&gt;&lt;ref-type name="Conference Paper"&gt;47&lt;/ref-type&gt;&lt;contributors&gt;&lt;authors&gt;&lt;author&gt;Andrei Costin&lt;/author&gt;&lt;author&gt;Jonas Zaddach&lt;/author&gt;&lt;author&gt;Aurlien Francillon&lt;/author&gt;&lt;author&gt;Davide Balzarotti&lt;/author&gt;&lt;/authors&gt;&lt;/contributors&gt;&lt;auth-address&gt;San Diego, CA&lt;/auth-address&gt;&lt;titles&gt;&lt;title&gt;A Large-Scale Analysis of the Security of Embedded Firmwares&lt;/title&gt;&lt;/titles&gt;&lt;pages&gt;95--110&lt;/pages&gt;&lt;dates&gt;&lt;year&gt;2014&lt;/year&gt;&lt;pub-dates&gt;&lt;date&gt;aug,&lt;/date&gt;&lt;/pub-dates&gt;&lt;/dates&gt;&lt;publisher&gt;USENIX Association&lt;/publisher&gt;&lt;urls&gt;&lt;related-urls&gt;&lt;url&gt;https://www.usenix.org/conference/usenixsecurity14/technical-sessions/presentation/costin&lt;/url&gt;&lt;/related-urls&gt;&lt;/urls&gt;&lt;/record&gt;&lt;/Cite&gt;&lt;/EndNote&gt;</w:instrText>
      </w:r>
      <w:r>
        <w:fldChar w:fldCharType="separate"/>
      </w:r>
      <w:r>
        <w:rPr>
          <w:noProof/>
        </w:rPr>
        <w:t>Costin, Zaddach et al. (2014)</w:t>
      </w:r>
      <w:r>
        <w:fldChar w:fldCharType="end"/>
      </w:r>
      <w:r>
        <w:t xml:space="preserve">), a low similarity ratio of 0.36 was produced as shown in </w:t>
      </w:r>
      <w:r>
        <w:fldChar w:fldCharType="begin"/>
      </w:r>
      <w:r>
        <w:instrText xml:space="preserve"> REF _Ref110878688 \h </w:instrText>
      </w:r>
      <w:r>
        <w:fldChar w:fldCharType="separate"/>
      </w:r>
      <w:r w:rsidR="00B145EE">
        <w:t xml:space="preserve">Figure </w:t>
      </w:r>
      <w:r w:rsidR="00B145EE">
        <w:rPr>
          <w:noProof/>
        </w:rPr>
        <w:t>17</w:t>
      </w:r>
      <w:r>
        <w:fldChar w:fldCharType="end"/>
      </w:r>
      <w:r>
        <w:t xml:space="preserve"> – indicating a large change in program functionality.</w:t>
      </w:r>
    </w:p>
    <w:p w14:paraId="73E2E2BB" w14:textId="77777777" w:rsidR="00AF6D69" w:rsidRDefault="00AF6D69" w:rsidP="005C2DA1">
      <w:pPr>
        <w:jc w:val="both"/>
      </w:pPr>
      <w:r>
        <w:t xml:space="preserve">Further binary analysis and cross-examination of the assembly call graphs however revealed that the version of </w:t>
      </w:r>
      <w:proofErr w:type="spellStart"/>
      <w:r w:rsidRPr="000F63C7">
        <w:rPr>
          <w:rStyle w:val="CodeStyleChar"/>
          <w:rFonts w:eastAsiaTheme="minorHAnsi"/>
          <w:sz w:val="22"/>
          <w:szCs w:val="22"/>
        </w:rPr>
        <w:t>ntpdate</w:t>
      </w:r>
      <w:proofErr w:type="spellEnd"/>
      <w:r>
        <w:t xml:space="preserve"> on the device was only a stripped build of the base version (4.2.6p5@1.2349-o), built without public key cryptography support (provided by </w:t>
      </w:r>
      <w:r w:rsidRPr="000F63C7">
        <w:rPr>
          <w:i/>
          <w:iCs/>
        </w:rPr>
        <w:t>OpenSSL</w:t>
      </w:r>
      <w:r>
        <w:t>).</w:t>
      </w:r>
    </w:p>
    <w:p w14:paraId="62210EAD" w14:textId="77777777" w:rsidR="00AF6D69" w:rsidRDefault="00AF6D69" w:rsidP="00FE4725">
      <w:pPr>
        <w:keepNext/>
        <w:spacing w:after="0"/>
        <w:jc w:val="center"/>
      </w:pPr>
      <w:r>
        <w:rPr>
          <w:noProof/>
        </w:rPr>
        <w:drawing>
          <wp:inline distT="0" distB="0" distL="0" distR="0" wp14:anchorId="6C9932F1" wp14:editId="005B7511">
            <wp:extent cx="4778734" cy="2035170"/>
            <wp:effectExtent l="0" t="0" r="3175" b="3810"/>
            <wp:docPr id="31" name="Picture 3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ubble char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861997" cy="2070630"/>
                    </a:xfrm>
                    <a:prstGeom prst="rect">
                      <a:avLst/>
                    </a:prstGeom>
                    <a:noFill/>
                    <a:ln>
                      <a:noFill/>
                    </a:ln>
                  </pic:spPr>
                </pic:pic>
              </a:graphicData>
            </a:graphic>
          </wp:inline>
        </w:drawing>
      </w:r>
    </w:p>
    <w:p w14:paraId="293CEEAC" w14:textId="08B671AD" w:rsidR="00AF6D69" w:rsidRDefault="00AF6D69" w:rsidP="00F82B86">
      <w:pPr>
        <w:pStyle w:val="Caption"/>
      </w:pPr>
      <w:bookmarkStart w:id="126" w:name="_Ref110878688"/>
      <w:bookmarkStart w:id="127" w:name="_Toc110994431"/>
      <w:r>
        <w:t xml:space="preserve">Figure </w:t>
      </w:r>
      <w:fldSimple w:instr=" SEQ Figure \* ARABIC ">
        <w:r w:rsidR="00B145EE">
          <w:rPr>
            <w:noProof/>
          </w:rPr>
          <w:t>17</w:t>
        </w:r>
      </w:fldSimple>
      <w:bookmarkEnd w:id="126"/>
      <w:r>
        <w:t xml:space="preserve"> – </w:t>
      </w:r>
      <w:proofErr w:type="spellStart"/>
      <w:r>
        <w:t>BinDiff</w:t>
      </w:r>
      <w:proofErr w:type="spellEnd"/>
      <w:r>
        <w:t xml:space="preserve"> comparison of </w:t>
      </w:r>
      <w:proofErr w:type="spellStart"/>
      <w:r>
        <w:t>ntpdate</w:t>
      </w:r>
      <w:proofErr w:type="spellEnd"/>
      <w:r>
        <w:t xml:space="preserve"> (v01.15.58)</w:t>
      </w:r>
      <w:bookmarkEnd w:id="127"/>
    </w:p>
    <w:p w14:paraId="219CFE93" w14:textId="5CB6E259" w:rsidR="00AF6D69" w:rsidRDefault="00EE6874" w:rsidP="005C2DA1">
      <w:pPr>
        <w:spacing w:after="0"/>
        <w:jc w:val="both"/>
      </w:pPr>
      <w:r>
        <w:br/>
      </w:r>
      <w:r w:rsidR="00AF6D69">
        <w:t xml:space="preserve">It was also noted that alongside the added vendor software in </w:t>
      </w:r>
      <w:r w:rsidR="00AF6D69" w:rsidRPr="000F63C7">
        <w:rPr>
          <w:rStyle w:val="CodeStyleChar"/>
          <w:rFonts w:eastAsiaTheme="minorHAnsi"/>
          <w:sz w:val="22"/>
          <w:szCs w:val="22"/>
        </w:rPr>
        <w:t>/opt/</w:t>
      </w:r>
      <w:proofErr w:type="spellStart"/>
      <w:r w:rsidR="00AF6D69" w:rsidRPr="000F63C7">
        <w:rPr>
          <w:rStyle w:val="CodeStyleChar"/>
          <w:rFonts w:eastAsiaTheme="minorHAnsi"/>
          <w:sz w:val="22"/>
          <w:szCs w:val="22"/>
        </w:rPr>
        <w:t>rockrobo</w:t>
      </w:r>
      <w:proofErr w:type="spellEnd"/>
      <w:r w:rsidR="00AF6D69">
        <w:t xml:space="preserve">, the firmware image contained the additional packages </w:t>
      </w:r>
      <w:proofErr w:type="spellStart"/>
      <w:r w:rsidR="00AF6D69" w:rsidRPr="000F63C7">
        <w:rPr>
          <w:rStyle w:val="CodeStyleChar"/>
          <w:rFonts w:eastAsiaTheme="minorHAnsi"/>
          <w:sz w:val="22"/>
          <w:szCs w:val="22"/>
        </w:rPr>
        <w:t>rsync</w:t>
      </w:r>
      <w:proofErr w:type="spellEnd"/>
      <w:r w:rsidR="00AF6D69">
        <w:t xml:space="preserve">, </w:t>
      </w:r>
      <w:proofErr w:type="spellStart"/>
      <w:r w:rsidR="00AF6D69" w:rsidRPr="000F63C7">
        <w:rPr>
          <w:rStyle w:val="CodeStyleChar"/>
          <w:rFonts w:eastAsiaTheme="minorHAnsi"/>
          <w:sz w:val="22"/>
          <w:szCs w:val="22"/>
        </w:rPr>
        <w:t>ccrypt</w:t>
      </w:r>
      <w:proofErr w:type="spellEnd"/>
      <w:r w:rsidR="00AF6D69">
        <w:t xml:space="preserve">, and </w:t>
      </w:r>
      <w:proofErr w:type="spellStart"/>
      <w:r w:rsidR="00AF6D69" w:rsidRPr="000F63C7">
        <w:rPr>
          <w:rStyle w:val="CodeStyleChar"/>
          <w:rFonts w:eastAsiaTheme="minorHAnsi"/>
          <w:sz w:val="22"/>
          <w:szCs w:val="22"/>
        </w:rPr>
        <w:t>tcpdump</w:t>
      </w:r>
      <w:proofErr w:type="spellEnd"/>
      <w:r w:rsidR="00AF6D69">
        <w:t xml:space="preserve">, however </w:t>
      </w:r>
      <w:proofErr w:type="spellStart"/>
      <w:r w:rsidR="00AF6D69" w:rsidRPr="000F63C7">
        <w:rPr>
          <w:rStyle w:val="CodeStyleChar"/>
          <w:rFonts w:eastAsiaTheme="minorHAnsi"/>
          <w:sz w:val="22"/>
          <w:szCs w:val="22"/>
        </w:rPr>
        <w:t>rsync</w:t>
      </w:r>
      <w:proofErr w:type="spellEnd"/>
      <w:r w:rsidR="00AF6D69">
        <w:t xml:space="preserve"> and </w:t>
      </w:r>
      <w:proofErr w:type="spellStart"/>
      <w:r w:rsidR="00AF6D69" w:rsidRPr="000F63C7">
        <w:rPr>
          <w:rStyle w:val="CodeStyleChar"/>
          <w:rFonts w:eastAsiaTheme="minorHAnsi"/>
          <w:sz w:val="22"/>
          <w:szCs w:val="22"/>
        </w:rPr>
        <w:t>tcpdump</w:t>
      </w:r>
      <w:proofErr w:type="spellEnd"/>
      <w:r w:rsidR="00AF6D69">
        <w:t xml:space="preserve"> had no usage calls in any program (as of version firmware 01.15.58).</w:t>
      </w:r>
    </w:p>
    <w:p w14:paraId="1EDF08D3" w14:textId="77777777" w:rsidR="00AF6D69" w:rsidRDefault="00AF6D69" w:rsidP="00AF6D69">
      <w:pPr>
        <w:keepNext/>
        <w:spacing w:after="0"/>
        <w:jc w:val="center"/>
      </w:pPr>
      <w:r>
        <w:rPr>
          <w:noProof/>
        </w:rPr>
        <w:drawing>
          <wp:inline distT="0" distB="0" distL="0" distR="0" wp14:anchorId="70FA9A72" wp14:editId="5903FF26">
            <wp:extent cx="3687695" cy="1647825"/>
            <wp:effectExtent l="133350" t="133350" r="141605" b="123825"/>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747567" cy="1674578"/>
                    </a:xfrm>
                    <a:prstGeom prst="rect">
                      <a:avLst/>
                    </a:prstGeom>
                    <a:noFill/>
                    <a:ln>
                      <a:noFill/>
                    </a:ln>
                    <a:effectLst>
                      <a:outerShdw blurRad="127000" dir="8100000" algn="tr" rotWithShape="0">
                        <a:prstClr val="black">
                          <a:alpha val="40000"/>
                        </a:prstClr>
                      </a:outerShdw>
                    </a:effectLst>
                  </pic:spPr>
                </pic:pic>
              </a:graphicData>
            </a:graphic>
          </wp:inline>
        </w:drawing>
      </w:r>
    </w:p>
    <w:p w14:paraId="6D623BB3" w14:textId="15C5E461" w:rsidR="00AF6D69" w:rsidRDefault="00AF6D69" w:rsidP="00F82B86">
      <w:pPr>
        <w:pStyle w:val="Caption"/>
      </w:pPr>
      <w:bookmarkStart w:id="128" w:name="_Toc110994432"/>
      <w:r>
        <w:t xml:space="preserve">Figure </w:t>
      </w:r>
      <w:fldSimple w:instr=" SEQ Figure \* ARABIC ">
        <w:r w:rsidR="00B145EE">
          <w:rPr>
            <w:noProof/>
          </w:rPr>
          <w:t>18</w:t>
        </w:r>
      </w:fldSimple>
      <w:r>
        <w:t xml:space="preserve"> – apt-get history.log file</w:t>
      </w:r>
      <w:bookmarkEnd w:id="128"/>
    </w:p>
    <w:p w14:paraId="049B8C16" w14:textId="77777777" w:rsidR="0072602B" w:rsidRDefault="0072602B" w:rsidP="00066619">
      <w:pPr>
        <w:pStyle w:val="Heading3"/>
      </w:pPr>
      <w:bookmarkStart w:id="129" w:name="_Ref110977239"/>
      <w:r>
        <w:t>ADB</w:t>
      </w:r>
      <w:bookmarkEnd w:id="123"/>
      <w:bookmarkEnd w:id="129"/>
    </w:p>
    <w:p w14:paraId="0270A605" w14:textId="78E736B2" w:rsidR="00C0270D" w:rsidRDefault="00A97187" w:rsidP="005C2DA1">
      <w:pPr>
        <w:jc w:val="both"/>
      </w:pPr>
      <w:r>
        <w:t xml:space="preserve">ADB, short for Android Debugging Bridge, is a development </w:t>
      </w:r>
      <w:r w:rsidR="002B5509">
        <w:t xml:space="preserve">and utility </w:t>
      </w:r>
      <w:r>
        <w:t xml:space="preserve">tool to </w:t>
      </w:r>
      <w:r w:rsidR="007F3FFA">
        <w:t>communicate with a</w:t>
      </w:r>
      <w:r w:rsidR="008B6448">
        <w:t>n Android device</w:t>
      </w:r>
      <w:r w:rsidR="0092183B">
        <w:t>, or any device that implements the server functionality</w:t>
      </w:r>
      <w:r w:rsidR="002B5509">
        <w:t xml:space="preserve">. This tool allows for the </w:t>
      </w:r>
      <w:r w:rsidR="00270E75">
        <w:t xml:space="preserve">management and transfer of files, installation of </w:t>
      </w:r>
      <w:r w:rsidR="000F63C7">
        <w:t>a</w:t>
      </w:r>
      <w:r w:rsidR="00270E75">
        <w:t>pplications (on an Android device), and access to the device’s shell.</w:t>
      </w:r>
      <w:r w:rsidR="002C214F">
        <w:t xml:space="preserve"> In</w:t>
      </w:r>
      <w:r w:rsidR="00845927">
        <w:t xml:space="preserve"> the</w:t>
      </w:r>
      <w:r w:rsidR="002C214F">
        <w:t xml:space="preserve"> </w:t>
      </w:r>
      <w:proofErr w:type="spellStart"/>
      <w:r w:rsidR="002C214F">
        <w:t>Roborock</w:t>
      </w:r>
      <w:proofErr w:type="spellEnd"/>
      <w:r w:rsidR="002C214F">
        <w:t xml:space="preserve"> S6’s </w:t>
      </w:r>
      <w:r w:rsidR="00497859">
        <w:t xml:space="preserve">firmware </w:t>
      </w:r>
      <w:r w:rsidR="002C214F">
        <w:t xml:space="preserve">there </w:t>
      </w:r>
      <w:r w:rsidR="00497859">
        <w:t xml:space="preserve">is a custom </w:t>
      </w:r>
      <w:r w:rsidR="002C214F">
        <w:t xml:space="preserve">version of the </w:t>
      </w:r>
      <w:proofErr w:type="spellStart"/>
      <w:r w:rsidR="00497859" w:rsidRPr="000F63C7">
        <w:rPr>
          <w:rStyle w:val="CodeStyleChar"/>
          <w:rFonts w:eastAsiaTheme="minorHAnsi"/>
          <w:sz w:val="22"/>
          <w:szCs w:val="22"/>
        </w:rPr>
        <w:t>adbd</w:t>
      </w:r>
      <w:proofErr w:type="spellEnd"/>
      <w:r w:rsidR="00497859">
        <w:t xml:space="preserve"> binary</w:t>
      </w:r>
      <w:r w:rsidR="00C0270D">
        <w:t xml:space="preserve"> that serves communications </w:t>
      </w:r>
      <w:r w:rsidR="004F7342">
        <w:t xml:space="preserve">(via </w:t>
      </w:r>
      <w:proofErr w:type="spellStart"/>
      <w:r w:rsidR="004F7342" w:rsidRPr="002C4E82">
        <w:rPr>
          <w:i/>
          <w:iCs/>
        </w:rPr>
        <w:t>FunctionFS</w:t>
      </w:r>
      <w:proofErr w:type="spellEnd"/>
      <w:r w:rsidR="004F7342">
        <w:rPr>
          <w:rStyle w:val="FootnoteReference"/>
        </w:rPr>
        <w:footnoteReference w:id="16"/>
      </w:r>
      <w:r w:rsidR="004F7342">
        <w:t xml:space="preserve">) </w:t>
      </w:r>
      <w:r w:rsidR="00C0270D">
        <w:t xml:space="preserve">from the </w:t>
      </w:r>
      <w:proofErr w:type="gramStart"/>
      <w:r w:rsidR="00C0270D">
        <w:t>micro</w:t>
      </w:r>
      <w:r w:rsidR="00FE4725">
        <w:t xml:space="preserve"> </w:t>
      </w:r>
      <w:r w:rsidR="00C0270D">
        <w:t>USB</w:t>
      </w:r>
      <w:proofErr w:type="gramEnd"/>
      <w:r w:rsidR="00C0270D">
        <w:t xml:space="preserve"> port</w:t>
      </w:r>
      <w:r w:rsidR="00453F6B">
        <w:t xml:space="preserve"> </w:t>
      </w:r>
      <w:r w:rsidR="00C0270D">
        <w:t xml:space="preserve">located at the top of the </w:t>
      </w:r>
      <w:r w:rsidR="005E5E26">
        <w:t>vacuum cleaner, as visualised below</w:t>
      </w:r>
      <w:r w:rsidR="00A62459">
        <w:t>.</w:t>
      </w:r>
    </w:p>
    <w:p w14:paraId="28E25796" w14:textId="77777777" w:rsidR="005E5E26" w:rsidRDefault="005E5E26" w:rsidP="00046973">
      <w:pPr>
        <w:keepNext/>
        <w:spacing w:after="0"/>
        <w:jc w:val="center"/>
      </w:pPr>
      <w:r>
        <w:rPr>
          <w:noProof/>
        </w:rPr>
        <w:drawing>
          <wp:inline distT="0" distB="0" distL="0" distR="0" wp14:anchorId="19C0D6F8" wp14:editId="2FA1C1A9">
            <wp:extent cx="1685853" cy="3244505"/>
            <wp:effectExtent l="1587"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35995" r="12045"/>
                    <a:stretch/>
                  </pic:blipFill>
                  <pic:spPr bwMode="auto">
                    <a:xfrm rot="5400000">
                      <a:off x="0" y="0"/>
                      <a:ext cx="1699352" cy="3270484"/>
                    </a:xfrm>
                    <a:prstGeom prst="rect">
                      <a:avLst/>
                    </a:prstGeom>
                    <a:noFill/>
                    <a:ln>
                      <a:noFill/>
                    </a:ln>
                    <a:extLst>
                      <a:ext uri="{53640926-AAD7-44D8-BBD7-CCE9431645EC}">
                        <a14:shadowObscured xmlns:a14="http://schemas.microsoft.com/office/drawing/2010/main"/>
                      </a:ext>
                    </a:extLst>
                  </pic:spPr>
                </pic:pic>
              </a:graphicData>
            </a:graphic>
          </wp:inline>
        </w:drawing>
      </w:r>
    </w:p>
    <w:p w14:paraId="51ED5191" w14:textId="59C690FB" w:rsidR="005E5E26" w:rsidRDefault="005E5E26" w:rsidP="00F82B86">
      <w:pPr>
        <w:pStyle w:val="Caption"/>
      </w:pPr>
      <w:bookmarkStart w:id="130" w:name="_Toc110994433"/>
      <w:r>
        <w:t xml:space="preserve">Figure </w:t>
      </w:r>
      <w:fldSimple w:instr=" SEQ Figure \* ARABIC ">
        <w:r w:rsidR="00B145EE">
          <w:rPr>
            <w:noProof/>
          </w:rPr>
          <w:t>19</w:t>
        </w:r>
      </w:fldSimple>
      <w:r>
        <w:t xml:space="preserve"> </w:t>
      </w:r>
      <w:r w:rsidR="00A62459">
        <w:t>–</w:t>
      </w:r>
      <w:r>
        <w:t xml:space="preserve"> </w:t>
      </w:r>
      <w:r w:rsidR="00A62459">
        <w:t xml:space="preserve">Exposed </w:t>
      </w:r>
      <w:proofErr w:type="gramStart"/>
      <w:r w:rsidR="00A62459">
        <w:t>micro</w:t>
      </w:r>
      <w:r w:rsidR="000F63C7">
        <w:t xml:space="preserve"> </w:t>
      </w:r>
      <w:r w:rsidR="00A62459">
        <w:t>USB</w:t>
      </w:r>
      <w:proofErr w:type="gramEnd"/>
      <w:r w:rsidR="00A62459">
        <w:t xml:space="preserve"> connector on the </w:t>
      </w:r>
      <w:proofErr w:type="spellStart"/>
      <w:r w:rsidR="00A62459">
        <w:t>Roborock</w:t>
      </w:r>
      <w:proofErr w:type="spellEnd"/>
      <w:r w:rsidR="00A62459">
        <w:t xml:space="preserve"> S6</w:t>
      </w:r>
      <w:bookmarkEnd w:id="130"/>
      <w:r w:rsidR="00D12666">
        <w:br/>
      </w:r>
    </w:p>
    <w:p w14:paraId="783CBBFC" w14:textId="77777777" w:rsidR="00FA3D55" w:rsidRDefault="00A62459" w:rsidP="000F63C7">
      <w:pPr>
        <w:jc w:val="both"/>
      </w:pPr>
      <w:r>
        <w:t xml:space="preserve">The binary </w:t>
      </w:r>
      <w:r w:rsidR="0084532A">
        <w:t xml:space="preserve">has </w:t>
      </w:r>
      <w:r w:rsidR="00FA3D55">
        <w:t>additional functionality</w:t>
      </w:r>
      <w:r w:rsidR="00FE4079">
        <w:t xml:space="preserve"> to perform </w:t>
      </w:r>
      <w:r w:rsidR="00ED17C2">
        <w:t xml:space="preserve">system tests (the </w:t>
      </w:r>
      <w:proofErr w:type="spellStart"/>
      <w:r w:rsidR="00ED17C2" w:rsidRPr="00ED17C2">
        <w:rPr>
          <w:rStyle w:val="CodeStyleChar"/>
          <w:rFonts w:eastAsiaTheme="minorHAnsi"/>
          <w:sz w:val="22"/>
          <w:szCs w:val="20"/>
        </w:rPr>
        <w:t>uart_test</w:t>
      </w:r>
      <w:proofErr w:type="spellEnd"/>
      <w:r w:rsidR="00ED17C2">
        <w:t xml:space="preserve"> command) and flashing of the </w:t>
      </w:r>
      <w:r w:rsidR="00052FEB">
        <w:t xml:space="preserve">device (the </w:t>
      </w:r>
      <w:proofErr w:type="spellStart"/>
      <w:r w:rsidR="00052FEB" w:rsidRPr="000F63C7">
        <w:rPr>
          <w:rStyle w:val="CodeStyleChar"/>
          <w:rFonts w:eastAsiaTheme="minorHAnsi"/>
          <w:sz w:val="22"/>
          <w:szCs w:val="22"/>
        </w:rPr>
        <w:t>ruby_flash</w:t>
      </w:r>
      <w:proofErr w:type="spellEnd"/>
      <w:r w:rsidR="00052FEB">
        <w:t xml:space="preserve"> command) without requiring the disassembly of the device </w:t>
      </w:r>
      <w:r w:rsidR="00FA3D55">
        <w:t xml:space="preserve">to gain </w:t>
      </w:r>
      <w:r w:rsidR="00052FEB">
        <w:t xml:space="preserve">access </w:t>
      </w:r>
      <w:r w:rsidR="00FA3D55">
        <w:t xml:space="preserve">to </w:t>
      </w:r>
      <w:r w:rsidR="00052FEB">
        <w:t xml:space="preserve">the </w:t>
      </w:r>
      <w:r w:rsidR="00467C8C">
        <w:t>programming pins or test pads.</w:t>
      </w:r>
    </w:p>
    <w:p w14:paraId="5C4E8B0D" w14:textId="77777777" w:rsidR="000F1F36" w:rsidRDefault="000F1F36" w:rsidP="000F1F36">
      <w:pPr>
        <w:keepNext/>
        <w:spacing w:after="0"/>
        <w:jc w:val="center"/>
      </w:pPr>
      <w:r>
        <w:rPr>
          <w:noProof/>
        </w:rPr>
        <w:drawing>
          <wp:inline distT="0" distB="0" distL="0" distR="0" wp14:anchorId="4F538B1E" wp14:editId="530CEB11">
            <wp:extent cx="3182344" cy="1675178"/>
            <wp:effectExtent l="133350" t="133350" r="132715" b="134620"/>
            <wp:docPr id="43" name="Picture 4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 email&#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09562" cy="1689506"/>
                    </a:xfrm>
                    <a:prstGeom prst="rect">
                      <a:avLst/>
                    </a:prstGeom>
                    <a:noFill/>
                    <a:ln>
                      <a:noFill/>
                    </a:ln>
                    <a:effectLst>
                      <a:outerShdw blurRad="127000" dir="8100000" algn="tr" rotWithShape="0">
                        <a:prstClr val="black">
                          <a:alpha val="40000"/>
                        </a:prstClr>
                      </a:outerShdw>
                    </a:effectLst>
                  </pic:spPr>
                </pic:pic>
              </a:graphicData>
            </a:graphic>
          </wp:inline>
        </w:drawing>
      </w:r>
    </w:p>
    <w:p w14:paraId="4C395A8C" w14:textId="4D86E56E" w:rsidR="000F1F36" w:rsidRDefault="000F1F36" w:rsidP="00F82B86">
      <w:pPr>
        <w:pStyle w:val="Caption"/>
      </w:pPr>
      <w:bookmarkStart w:id="131" w:name="_Ref110901959"/>
      <w:bookmarkStart w:id="132" w:name="_Toc110994434"/>
      <w:r>
        <w:t xml:space="preserve">Figure </w:t>
      </w:r>
      <w:fldSimple w:instr=" SEQ Figure \* ARABIC ">
        <w:r w:rsidR="00B145EE">
          <w:rPr>
            <w:noProof/>
          </w:rPr>
          <w:t>20</w:t>
        </w:r>
      </w:fldSimple>
      <w:bookmarkEnd w:id="131"/>
      <w:r>
        <w:t xml:space="preserve"> – Custom </w:t>
      </w:r>
      <w:proofErr w:type="spellStart"/>
      <w:r>
        <w:t>adbd</w:t>
      </w:r>
      <w:proofErr w:type="spellEnd"/>
      <w:r>
        <w:t xml:space="preserve"> auth challenge flow</w:t>
      </w:r>
      <w:bookmarkEnd w:id="132"/>
    </w:p>
    <w:p w14:paraId="5DF00722" w14:textId="77777777" w:rsidR="000F1F36" w:rsidRDefault="000F1F36" w:rsidP="003E24E3"/>
    <w:p w14:paraId="31C8E18C" w14:textId="322ED52E" w:rsidR="003E24E3" w:rsidRDefault="00E22601" w:rsidP="000F63C7">
      <w:pPr>
        <w:jc w:val="both"/>
      </w:pPr>
      <w:r>
        <w:t>Access to the ADB</w:t>
      </w:r>
      <w:r w:rsidR="00D12666">
        <w:t xml:space="preserve"> interface is restricted however, </w:t>
      </w:r>
      <w:r w:rsidR="00967255">
        <w:t>as a dynamic challenge / response a</w:t>
      </w:r>
      <w:r w:rsidR="00DD7917">
        <w:t xml:space="preserve">uth process is required to issue </w:t>
      </w:r>
      <w:proofErr w:type="spellStart"/>
      <w:r w:rsidR="00DD7917" w:rsidRPr="00DD7917">
        <w:rPr>
          <w:rStyle w:val="CodeStyleChar"/>
          <w:rFonts w:eastAsiaTheme="minorHAnsi"/>
          <w:sz w:val="22"/>
          <w:szCs w:val="20"/>
        </w:rPr>
        <w:t>adb</w:t>
      </w:r>
      <w:proofErr w:type="spellEnd"/>
      <w:r w:rsidR="00DD7917" w:rsidRPr="00DD7917">
        <w:rPr>
          <w:rStyle w:val="CodeStyleChar"/>
          <w:rFonts w:eastAsiaTheme="minorHAnsi"/>
          <w:sz w:val="22"/>
          <w:szCs w:val="20"/>
        </w:rPr>
        <w:t xml:space="preserve"> shell</w:t>
      </w:r>
      <w:r w:rsidR="00DD7917">
        <w:t xml:space="preserve"> commands</w:t>
      </w:r>
      <w:r w:rsidR="001A66FF">
        <w:t>.</w:t>
      </w:r>
      <w:r w:rsidR="008C3979">
        <w:t xml:space="preserve"> </w:t>
      </w:r>
      <w:r w:rsidR="00A13409">
        <w:t xml:space="preserve">The </w:t>
      </w:r>
      <w:r w:rsidR="003E24E3">
        <w:t xml:space="preserve">authentication flow summarised in </w:t>
      </w:r>
      <w:r w:rsidR="003E24E3">
        <w:fldChar w:fldCharType="begin"/>
      </w:r>
      <w:r w:rsidR="003E24E3">
        <w:instrText xml:space="preserve"> REF _Ref110901959 \h </w:instrText>
      </w:r>
      <w:r w:rsidR="003E24E3">
        <w:fldChar w:fldCharType="separate"/>
      </w:r>
      <w:r w:rsidR="00B145EE">
        <w:t xml:space="preserve">Figure </w:t>
      </w:r>
      <w:r w:rsidR="00B145EE">
        <w:rPr>
          <w:noProof/>
        </w:rPr>
        <w:t>20</w:t>
      </w:r>
      <w:r w:rsidR="003E24E3">
        <w:fldChar w:fldCharType="end"/>
      </w:r>
      <w:r w:rsidR="003E24E3">
        <w:t xml:space="preserve"> is as follow</w:t>
      </w:r>
      <w:r w:rsidR="00F15434">
        <w:t>s</w:t>
      </w:r>
      <w:r w:rsidR="003E24E3">
        <w:t>:</w:t>
      </w:r>
    </w:p>
    <w:p w14:paraId="49F31C68" w14:textId="03D23D87" w:rsidR="003E24E3" w:rsidRDefault="00534263" w:rsidP="000F63C7">
      <w:pPr>
        <w:pStyle w:val="ListParagraph"/>
        <w:numPr>
          <w:ilvl w:val="0"/>
          <w:numId w:val="24"/>
        </w:numPr>
        <w:ind w:left="284" w:hanging="284"/>
        <w:jc w:val="both"/>
        <w:rPr>
          <w:sz w:val="22"/>
        </w:rPr>
      </w:pPr>
      <w:r>
        <w:t>The user requests the challenge token</w:t>
      </w:r>
      <w:r w:rsidR="00DD76CC">
        <w:t>, providing the</w:t>
      </w:r>
      <w:r w:rsidR="00E75CDD">
        <w:t xml:space="preserve"> 16-byte</w:t>
      </w:r>
      <w:r w:rsidR="00DD76CC">
        <w:t xml:space="preserve"> </w:t>
      </w:r>
      <w:proofErr w:type="spellStart"/>
      <w:r w:rsidR="00DD76CC" w:rsidRPr="31236B69">
        <w:rPr>
          <w:rStyle w:val="CodeStyleChar"/>
          <w:rFonts w:eastAsiaTheme="minorEastAsia"/>
          <w:sz w:val="22"/>
          <w:szCs w:val="22"/>
        </w:rPr>
        <w:t>vinda</w:t>
      </w:r>
      <w:proofErr w:type="spellEnd"/>
      <w:r w:rsidR="00DD76CC">
        <w:t xml:space="preserve"> password</w:t>
      </w:r>
      <w:r w:rsidR="00F15434">
        <w:t xml:space="preserve">, </w:t>
      </w:r>
      <w:r w:rsidR="00E75CDD">
        <w:t xml:space="preserve">followed by </w:t>
      </w:r>
      <w:r w:rsidR="00E75CDD" w:rsidRPr="31236B69">
        <w:rPr>
          <w:sz w:val="22"/>
        </w:rPr>
        <w:t>‘</w:t>
      </w:r>
      <w:proofErr w:type="spellStart"/>
      <w:r w:rsidR="00E75CDD" w:rsidRPr="31236B69">
        <w:rPr>
          <w:rStyle w:val="CodeStyleChar"/>
          <w:rFonts w:eastAsiaTheme="minorEastAsia"/>
          <w:sz w:val="22"/>
          <w:szCs w:val="22"/>
        </w:rPr>
        <w:t>rockrobo</w:t>
      </w:r>
      <w:proofErr w:type="spellEnd"/>
      <w:r w:rsidR="00E75CDD" w:rsidRPr="31236B69">
        <w:rPr>
          <w:rStyle w:val="CodeStyleChar"/>
          <w:rFonts w:eastAsiaTheme="minorEastAsia"/>
          <w:sz w:val="22"/>
          <w:szCs w:val="22"/>
        </w:rPr>
        <w:t xml:space="preserve"> </w:t>
      </w:r>
      <w:proofErr w:type="spellStart"/>
      <w:r w:rsidR="00E75CDD" w:rsidRPr="31236B69">
        <w:rPr>
          <w:rStyle w:val="CodeStyleChar"/>
          <w:rFonts w:eastAsiaTheme="minorEastAsia"/>
          <w:sz w:val="22"/>
          <w:szCs w:val="22"/>
        </w:rPr>
        <w:t>dynamickey</w:t>
      </w:r>
      <w:proofErr w:type="spellEnd"/>
      <w:r w:rsidR="00E75CDD" w:rsidRPr="31236B69">
        <w:rPr>
          <w:sz w:val="22"/>
        </w:rPr>
        <w:t>’</w:t>
      </w:r>
    </w:p>
    <w:p w14:paraId="1AB61A7A" w14:textId="008760B2" w:rsidR="00E75CDD" w:rsidRDefault="00D91DE0" w:rsidP="000F63C7">
      <w:pPr>
        <w:pStyle w:val="ListParagraph"/>
        <w:numPr>
          <w:ilvl w:val="0"/>
          <w:numId w:val="24"/>
        </w:numPr>
        <w:ind w:left="284" w:hanging="284"/>
        <w:jc w:val="both"/>
      </w:pPr>
      <w:r>
        <w:t>The user generates the response</w:t>
      </w:r>
      <w:r w:rsidR="00CB5BB5">
        <w:rPr>
          <w:rStyle w:val="FootnoteReference"/>
        </w:rPr>
        <w:footnoteReference w:id="17"/>
      </w:r>
      <w:r>
        <w:t xml:space="preserve"> based off the challenge token and the device’s ID </w:t>
      </w:r>
    </w:p>
    <w:p w14:paraId="56AA33AC" w14:textId="2EAF2BE4" w:rsidR="00471729" w:rsidRDefault="00D91DE0" w:rsidP="000F63C7">
      <w:pPr>
        <w:pStyle w:val="ListParagraph"/>
        <w:numPr>
          <w:ilvl w:val="0"/>
          <w:numId w:val="24"/>
        </w:numPr>
        <w:ind w:left="284" w:hanging="284"/>
        <w:jc w:val="both"/>
      </w:pPr>
      <w:r>
        <w:t xml:space="preserve">The </w:t>
      </w:r>
      <w:r w:rsidR="00F15434">
        <w:t xml:space="preserve">user issues a command, providing the </w:t>
      </w:r>
      <w:proofErr w:type="spellStart"/>
      <w:r w:rsidR="00F15434" w:rsidRPr="00F15434">
        <w:rPr>
          <w:rStyle w:val="CodeStyleChar"/>
          <w:rFonts w:eastAsiaTheme="minorHAnsi"/>
          <w:sz w:val="22"/>
          <w:szCs w:val="20"/>
        </w:rPr>
        <w:t>vinda</w:t>
      </w:r>
      <w:proofErr w:type="spellEnd"/>
      <w:r w:rsidR="00F15434">
        <w:t xml:space="preserve"> password</w:t>
      </w:r>
      <w:r w:rsidR="000F63C7">
        <w:t xml:space="preserve"> string</w:t>
      </w:r>
      <w:r w:rsidR="00F15434">
        <w:t xml:space="preserve">, the response token, </w:t>
      </w:r>
      <w:r w:rsidR="000F63C7">
        <w:br/>
      </w:r>
      <w:r w:rsidR="00F15434">
        <w:t xml:space="preserve">and the command they want to execute </w:t>
      </w:r>
    </w:p>
    <w:p w14:paraId="5B506048" w14:textId="2A1D253C" w:rsidR="002A1E34" w:rsidRDefault="002A1E34" w:rsidP="00922D81">
      <w:pPr>
        <w:jc w:val="both"/>
      </w:pPr>
      <w:r>
        <w:t xml:space="preserve">If the auth challenge succeeds, further custom access control implementations restrict the commands </w:t>
      </w:r>
      <w:r w:rsidR="004C3222">
        <w:t xml:space="preserve">that can be executed, based off a value of </w:t>
      </w:r>
      <w:r w:rsidR="00177CE0">
        <w:t xml:space="preserve">a property named </w:t>
      </w:r>
      <w:proofErr w:type="spellStart"/>
      <w:r w:rsidR="00177CE0" w:rsidRPr="000F63C7">
        <w:rPr>
          <w:rStyle w:val="CodeStyleChar"/>
          <w:rFonts w:eastAsiaTheme="minorHAnsi"/>
          <w:sz w:val="22"/>
          <w:szCs w:val="20"/>
        </w:rPr>
        <w:t>adb_lock</w:t>
      </w:r>
      <w:proofErr w:type="spellEnd"/>
      <w:r w:rsidR="00177CE0">
        <w:t xml:space="preserve"> in </w:t>
      </w:r>
      <w:r w:rsidR="004C3222">
        <w:t xml:space="preserve">the read-only </w:t>
      </w:r>
      <w:r w:rsidR="004C3222" w:rsidRPr="000F63C7">
        <w:rPr>
          <w:rStyle w:val="CodeStyleChar"/>
          <w:rFonts w:eastAsiaTheme="minorHAnsi"/>
          <w:sz w:val="22"/>
          <w:szCs w:val="22"/>
        </w:rPr>
        <w:t>/</w:t>
      </w:r>
      <w:proofErr w:type="spellStart"/>
      <w:r w:rsidR="004C3222" w:rsidRPr="000F63C7">
        <w:rPr>
          <w:rStyle w:val="CodeStyleChar"/>
          <w:rFonts w:eastAsiaTheme="minorHAnsi"/>
          <w:sz w:val="22"/>
          <w:szCs w:val="22"/>
        </w:rPr>
        <w:t>mnt</w:t>
      </w:r>
      <w:proofErr w:type="spellEnd"/>
      <w:r w:rsidR="004C3222" w:rsidRPr="000F63C7">
        <w:rPr>
          <w:rStyle w:val="CodeStyleChar"/>
          <w:rFonts w:eastAsiaTheme="minorHAnsi"/>
          <w:sz w:val="22"/>
          <w:szCs w:val="22"/>
        </w:rPr>
        <w:t>/default/</w:t>
      </w:r>
      <w:proofErr w:type="spellStart"/>
      <w:r w:rsidR="004C3222" w:rsidRPr="000F63C7">
        <w:rPr>
          <w:rStyle w:val="CodeStyleChar"/>
          <w:rFonts w:eastAsiaTheme="minorHAnsi"/>
          <w:sz w:val="22"/>
          <w:szCs w:val="22"/>
        </w:rPr>
        <w:t>adb.conf</w:t>
      </w:r>
      <w:proofErr w:type="spellEnd"/>
      <w:r w:rsidR="004C3222">
        <w:rPr>
          <w:rFonts w:eastAsia="Times New Roman"/>
          <w:szCs w:val="24"/>
          <w:lang w:val="en-GB" w:eastAsia="en-GB"/>
        </w:rPr>
        <w:t xml:space="preserve"> </w:t>
      </w:r>
      <w:r w:rsidR="004C3222">
        <w:t>file.</w:t>
      </w:r>
      <w:r w:rsidR="000F63C7">
        <w:t xml:space="preserve"> </w:t>
      </w:r>
      <w:r w:rsidR="004C3222">
        <w:t xml:space="preserve">It </w:t>
      </w:r>
      <w:r w:rsidR="00612B21">
        <w:t>is noted that the execution of any arbitrary command is only possibl</w:t>
      </w:r>
      <w:r w:rsidR="00724229">
        <w:t>e</w:t>
      </w:r>
      <w:r w:rsidR="00612B21">
        <w:t xml:space="preserve"> when the value is set to </w:t>
      </w:r>
      <w:r w:rsidR="00612B21" w:rsidRPr="003A10AF">
        <w:rPr>
          <w:rStyle w:val="CodeStyleChar"/>
          <w:rFonts w:eastAsiaTheme="minorHAnsi"/>
          <w:sz w:val="22"/>
          <w:szCs w:val="20"/>
        </w:rPr>
        <w:t>0</w:t>
      </w:r>
      <w:r w:rsidR="00612B21">
        <w:t>, however</w:t>
      </w:r>
      <w:r w:rsidR="007A49BC">
        <w:t xml:space="preserve"> </w:t>
      </w:r>
      <w:r w:rsidR="00A41BAD">
        <w:t xml:space="preserve">this is never possible as </w:t>
      </w:r>
      <w:r w:rsidR="007A49BC">
        <w:t xml:space="preserve">the </w:t>
      </w:r>
      <w:proofErr w:type="spellStart"/>
      <w:r w:rsidR="007A49BC" w:rsidRPr="000F63C7">
        <w:rPr>
          <w:rStyle w:val="CodeStyleChar"/>
          <w:rFonts w:eastAsiaTheme="majorEastAsia"/>
          <w:sz w:val="22"/>
          <w:szCs w:val="22"/>
        </w:rPr>
        <w:t>adbd</w:t>
      </w:r>
      <w:proofErr w:type="spellEnd"/>
      <w:r w:rsidR="007A49BC">
        <w:t xml:space="preserve"> </w:t>
      </w:r>
      <w:r w:rsidR="00E2095E">
        <w:t xml:space="preserve">binary </w:t>
      </w:r>
      <w:r w:rsidR="00A41BAD">
        <w:t xml:space="preserve">will </w:t>
      </w:r>
      <w:r w:rsidR="00E2095E">
        <w:t xml:space="preserve">reset the value to </w:t>
      </w:r>
      <w:r w:rsidR="00E2095E" w:rsidRPr="003A10AF">
        <w:rPr>
          <w:rStyle w:val="CodeStyleChar"/>
          <w:rFonts w:eastAsiaTheme="minorHAnsi"/>
          <w:sz w:val="22"/>
          <w:szCs w:val="20"/>
        </w:rPr>
        <w:t>1</w:t>
      </w:r>
      <w:r w:rsidR="009B183D">
        <w:t xml:space="preserve">, as shown in the assembly call graph </w:t>
      </w:r>
      <w:r w:rsidR="009B183D">
        <w:fldChar w:fldCharType="begin"/>
      </w:r>
      <w:r w:rsidR="009B183D">
        <w:instrText xml:space="preserve"> REF _Ref110902598 \p \h </w:instrText>
      </w:r>
      <w:r w:rsidR="009B183D">
        <w:fldChar w:fldCharType="separate"/>
      </w:r>
      <w:r w:rsidR="00B145EE">
        <w:t>below</w:t>
      </w:r>
      <w:r w:rsidR="009B183D">
        <w:fldChar w:fldCharType="end"/>
      </w:r>
      <w:r w:rsidR="009B183D">
        <w:t>.</w:t>
      </w:r>
    </w:p>
    <w:p w14:paraId="4355D297" w14:textId="77777777" w:rsidR="007C185E" w:rsidRDefault="00B65594" w:rsidP="00465F7C">
      <w:pPr>
        <w:keepNext/>
        <w:spacing w:after="0"/>
        <w:jc w:val="center"/>
      </w:pPr>
      <w:r>
        <w:rPr>
          <w:noProof/>
        </w:rPr>
        <w:drawing>
          <wp:inline distT="0" distB="0" distL="0" distR="0" wp14:anchorId="7B310979" wp14:editId="380F8102">
            <wp:extent cx="4317558" cy="1281609"/>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4">
                      <a:extLst>
                        <a:ext uri="{28A0092B-C50C-407E-A947-70E740481C1C}">
                          <a14:useLocalDpi xmlns:a14="http://schemas.microsoft.com/office/drawing/2010/main" val="0"/>
                        </a:ext>
                      </a:extLst>
                    </a:blip>
                    <a:srcRect l="26680" t="74186" r="31466"/>
                    <a:stretch/>
                  </pic:blipFill>
                  <pic:spPr bwMode="auto">
                    <a:xfrm>
                      <a:off x="0" y="0"/>
                      <a:ext cx="4340466" cy="1288409"/>
                    </a:xfrm>
                    <a:prstGeom prst="rect">
                      <a:avLst/>
                    </a:prstGeom>
                    <a:noFill/>
                    <a:ln>
                      <a:noFill/>
                    </a:ln>
                    <a:extLst>
                      <a:ext uri="{53640926-AAD7-44D8-BBD7-CCE9431645EC}">
                        <a14:shadowObscured xmlns:a14="http://schemas.microsoft.com/office/drawing/2010/main"/>
                      </a:ext>
                    </a:extLst>
                  </pic:spPr>
                </pic:pic>
              </a:graphicData>
            </a:graphic>
          </wp:inline>
        </w:drawing>
      </w:r>
    </w:p>
    <w:p w14:paraId="12FAD06E" w14:textId="78704E5A" w:rsidR="00B65594" w:rsidRDefault="007C185E" w:rsidP="00F82B86">
      <w:pPr>
        <w:pStyle w:val="Caption"/>
      </w:pPr>
      <w:bookmarkStart w:id="133" w:name="_Ref110902598"/>
      <w:bookmarkStart w:id="134" w:name="_Toc110994435"/>
      <w:r>
        <w:t xml:space="preserve">Figure </w:t>
      </w:r>
      <w:fldSimple w:instr=" SEQ Figure \* ARABIC ">
        <w:r w:rsidR="00B145EE">
          <w:rPr>
            <w:noProof/>
          </w:rPr>
          <w:t>21</w:t>
        </w:r>
      </w:fldSimple>
      <w:bookmarkEnd w:id="133"/>
      <w:r w:rsidR="009B183D">
        <w:t xml:space="preserve"> – </w:t>
      </w:r>
      <w:proofErr w:type="spellStart"/>
      <w:r w:rsidR="009B183D">
        <w:t>adbd</w:t>
      </w:r>
      <w:proofErr w:type="spellEnd"/>
      <w:r w:rsidR="009B183D">
        <w:t xml:space="preserve"> lock reset </w:t>
      </w:r>
      <w:r w:rsidR="00465F7C">
        <w:t>flow</w:t>
      </w:r>
      <w:bookmarkEnd w:id="134"/>
    </w:p>
    <w:p w14:paraId="6FD297AA" w14:textId="77777777" w:rsidR="009B183D" w:rsidRPr="009B183D" w:rsidRDefault="009B183D" w:rsidP="009B183D"/>
    <w:p w14:paraId="2588E9EA" w14:textId="77777777" w:rsidR="00675E27" w:rsidRDefault="00A13409" w:rsidP="00675E27">
      <w:pPr>
        <w:spacing w:after="120"/>
        <w:jc w:val="both"/>
      </w:pPr>
      <w:r>
        <w:t xml:space="preserve">A novel command injection vulnerability was discovered in the </w:t>
      </w:r>
      <w:proofErr w:type="spellStart"/>
      <w:r w:rsidRPr="00922D81">
        <w:rPr>
          <w:rStyle w:val="CodeStyleChar"/>
          <w:rFonts w:eastAsiaTheme="majorEastAsia"/>
          <w:sz w:val="22"/>
          <w:szCs w:val="22"/>
        </w:rPr>
        <w:t>adbd</w:t>
      </w:r>
      <w:proofErr w:type="spellEnd"/>
      <w:r>
        <w:t xml:space="preserve"> binary which subverted the access restrictions, allowing any arbitrary command to be executed regardless of the current access level.</w:t>
      </w:r>
      <w:r w:rsidR="00AE0487">
        <w:t xml:space="preserve"> Whilst the ampersand (</w:t>
      </w:r>
      <w:r w:rsidR="00AE0487" w:rsidRPr="005D40DA">
        <w:rPr>
          <w:rStyle w:val="CodeStyleChar"/>
          <w:rFonts w:eastAsiaTheme="minorHAnsi"/>
          <w:sz w:val="22"/>
          <w:szCs w:val="20"/>
        </w:rPr>
        <w:t>&amp;</w:t>
      </w:r>
      <w:r w:rsidR="00AE0487">
        <w:t>), semicolon (</w:t>
      </w:r>
      <w:r w:rsidR="00AE0487" w:rsidRPr="005D40DA">
        <w:rPr>
          <w:rStyle w:val="CodeStyleChar"/>
          <w:rFonts w:eastAsiaTheme="minorHAnsi"/>
          <w:sz w:val="22"/>
          <w:szCs w:val="20"/>
        </w:rPr>
        <w:t>;</w:t>
      </w:r>
      <w:r w:rsidR="00AE0487">
        <w:t>), pipe</w:t>
      </w:r>
      <w:r w:rsidR="005D40DA">
        <w:t xml:space="preserve"> (</w:t>
      </w:r>
      <w:r w:rsidR="005D40DA" w:rsidRPr="005D40DA">
        <w:rPr>
          <w:rStyle w:val="CodeStyleChar"/>
          <w:rFonts w:eastAsiaTheme="minorHAnsi"/>
          <w:sz w:val="22"/>
          <w:szCs w:val="20"/>
        </w:rPr>
        <w:t>|</w:t>
      </w:r>
      <w:r w:rsidR="005D40DA">
        <w:t>) and backtick (</w:t>
      </w:r>
      <w:r w:rsidR="005D40DA" w:rsidRPr="005D40DA">
        <w:rPr>
          <w:rStyle w:val="CodeStyleChar"/>
          <w:rFonts w:eastAsiaTheme="minorHAnsi"/>
          <w:sz w:val="22"/>
          <w:szCs w:val="20"/>
        </w:rPr>
        <w:t>`</w:t>
      </w:r>
      <w:r w:rsidR="005D40DA">
        <w:t xml:space="preserve">) characters </w:t>
      </w:r>
      <w:r w:rsidR="00132F23">
        <w:t>are</w:t>
      </w:r>
      <w:r w:rsidR="005D40DA">
        <w:t xml:space="preserve"> </w:t>
      </w:r>
      <w:r w:rsidR="00764006">
        <w:t xml:space="preserve">sanitised from the command string </w:t>
      </w:r>
      <w:r w:rsidR="00EA3588">
        <w:t>to</w:t>
      </w:r>
      <w:r w:rsidR="00B35D66">
        <w:t xml:space="preserve"> prevent command chaining</w:t>
      </w:r>
      <w:r w:rsidR="00EA3588">
        <w:t xml:space="preserve">, failure to </w:t>
      </w:r>
      <w:r w:rsidR="00822A0F">
        <w:t xml:space="preserve">filter out </w:t>
      </w:r>
      <w:r w:rsidR="00EA3588">
        <w:t>the dollar sign (</w:t>
      </w:r>
      <w:r w:rsidR="00EA3588" w:rsidRPr="00EA3588">
        <w:rPr>
          <w:rStyle w:val="CodeStyleChar"/>
          <w:rFonts w:eastAsiaTheme="minorHAnsi"/>
          <w:sz w:val="22"/>
          <w:szCs w:val="20"/>
        </w:rPr>
        <w:t>$</w:t>
      </w:r>
      <w:r w:rsidR="00EA3588">
        <w:t xml:space="preserve">) </w:t>
      </w:r>
      <w:r w:rsidR="0056691B">
        <w:t xml:space="preserve">character </w:t>
      </w:r>
      <w:r w:rsidR="00B96B33">
        <w:t>allows for command expansion to be performed</w:t>
      </w:r>
      <w:r w:rsidR="0046421A">
        <w:t xml:space="preserve"> </w:t>
      </w:r>
      <w:r w:rsidR="00C5699E">
        <w:t>via the following</w:t>
      </w:r>
      <w:r w:rsidR="00922D81">
        <w:t xml:space="preserve"> command</w:t>
      </w:r>
      <w:r w:rsidR="00577078">
        <w:t>.</w:t>
      </w:r>
    </w:p>
    <w:p w14:paraId="542A930A" w14:textId="77777777" w:rsidR="00675E27" w:rsidRDefault="00C5699E" w:rsidP="00675E27">
      <w:pPr>
        <w:spacing w:after="120"/>
        <w:jc w:val="both"/>
        <w:rPr>
          <w:rStyle w:val="CodeStyleChar"/>
          <w:rFonts w:eastAsiaTheme="minorHAnsi" w:cs="Courier New"/>
          <w:szCs w:val="22"/>
        </w:rPr>
      </w:pPr>
      <w:proofErr w:type="spellStart"/>
      <w:r w:rsidRPr="00ED2664">
        <w:rPr>
          <w:rStyle w:val="CodeStyleChar"/>
          <w:rFonts w:eastAsiaTheme="minorHAnsi" w:cs="Courier New"/>
          <w:szCs w:val="22"/>
        </w:rPr>
        <w:t>adb</w:t>
      </w:r>
      <w:proofErr w:type="spellEnd"/>
      <w:r w:rsidRPr="00ED2664">
        <w:rPr>
          <w:rStyle w:val="CodeStyleChar"/>
          <w:rFonts w:eastAsiaTheme="minorHAnsi" w:cs="Courier New"/>
          <w:szCs w:val="22"/>
        </w:rPr>
        <w:t xml:space="preserve"> shell [SYS_</w:t>
      </w:r>
      <w:proofErr w:type="gramStart"/>
      <w:r w:rsidRPr="00ED2664">
        <w:rPr>
          <w:rStyle w:val="CodeStyleChar"/>
          <w:rFonts w:eastAsiaTheme="minorHAnsi" w:cs="Courier New"/>
          <w:szCs w:val="22"/>
        </w:rPr>
        <w:t>PASSWD][</w:t>
      </w:r>
      <w:proofErr w:type="gramEnd"/>
      <w:r w:rsidRPr="00ED2664">
        <w:rPr>
          <w:rStyle w:val="CodeStyleChar"/>
          <w:rFonts w:eastAsiaTheme="minorHAnsi" w:cs="Courier New"/>
          <w:szCs w:val="22"/>
        </w:rPr>
        <w:t xml:space="preserve">ADB_PASSWD] </w:t>
      </w:r>
      <w:proofErr w:type="spellStart"/>
      <w:r w:rsidRPr="00ED2664">
        <w:rPr>
          <w:rStyle w:val="CodeStyleChar"/>
          <w:rFonts w:eastAsiaTheme="minorHAnsi" w:cs="Courier New"/>
          <w:szCs w:val="22"/>
        </w:rPr>
        <w:t>uart_test</w:t>
      </w:r>
      <w:proofErr w:type="spellEnd"/>
      <w:r w:rsidRPr="00ED2664">
        <w:rPr>
          <w:rStyle w:val="CodeStyleChar"/>
          <w:rFonts w:eastAsiaTheme="minorHAnsi" w:cs="Courier New"/>
          <w:szCs w:val="22"/>
        </w:rPr>
        <w:t xml:space="preserve"> </w:t>
      </w:r>
      <w:r w:rsidR="0046421A" w:rsidRPr="00ED2664">
        <w:rPr>
          <w:rStyle w:val="CodeStyleChar"/>
          <w:rFonts w:eastAsiaTheme="minorHAnsi" w:cs="Courier New"/>
          <w:szCs w:val="22"/>
        </w:rPr>
        <w:t>$(</w:t>
      </w:r>
      <w:r w:rsidR="0056691B" w:rsidRPr="00ED2664">
        <w:rPr>
          <w:rStyle w:val="CodeStyleChar"/>
          <w:rFonts w:eastAsiaTheme="minorHAnsi" w:cs="Courier New"/>
          <w:szCs w:val="22"/>
        </w:rPr>
        <w:t>COMMAND</w:t>
      </w:r>
      <w:r w:rsidR="0046421A" w:rsidRPr="00ED2664">
        <w:rPr>
          <w:rStyle w:val="CodeStyleChar"/>
          <w:rFonts w:eastAsiaTheme="minorHAnsi" w:cs="Courier New"/>
          <w:szCs w:val="22"/>
        </w:rPr>
        <w:t>)</w:t>
      </w:r>
    </w:p>
    <w:p w14:paraId="299B0F5A" w14:textId="64ACCC68" w:rsidR="00A13409" w:rsidRPr="00675E27" w:rsidRDefault="00675E27" w:rsidP="00675E27">
      <w:pPr>
        <w:jc w:val="both"/>
        <w:rPr>
          <w:rFonts w:ascii="Courier New" w:hAnsi="Courier New" w:cs="Courier New"/>
          <w:i/>
          <w:lang w:eastAsia="en-AU"/>
        </w:rPr>
      </w:pPr>
      <w:r>
        <w:t>A proof of concept has been made available</w:t>
      </w:r>
      <w:r>
        <w:rPr>
          <w:rStyle w:val="FootnoteReference"/>
        </w:rPr>
        <w:footnoteReference w:id="18"/>
      </w:r>
      <w:r>
        <w:t xml:space="preserve">. </w:t>
      </w:r>
      <w:r w:rsidR="00720914">
        <w:t xml:space="preserve">This vulnerability additionally </w:t>
      </w:r>
      <w:r w:rsidR="002F0C44">
        <w:t xml:space="preserve">exploits the fact that the </w:t>
      </w:r>
      <w:proofErr w:type="spellStart"/>
      <w:r w:rsidR="00437F59" w:rsidRPr="00437F59">
        <w:rPr>
          <w:rStyle w:val="CodeStyleChar"/>
          <w:rFonts w:eastAsiaTheme="minorHAnsi"/>
          <w:sz w:val="22"/>
          <w:szCs w:val="20"/>
        </w:rPr>
        <w:t>uart_test</w:t>
      </w:r>
      <w:proofErr w:type="spellEnd"/>
      <w:r w:rsidR="00437F59" w:rsidRPr="00437F59">
        <w:rPr>
          <w:sz w:val="22"/>
          <w:szCs w:val="20"/>
        </w:rPr>
        <w:t xml:space="preserve"> </w:t>
      </w:r>
      <w:r w:rsidR="00437F59">
        <w:t xml:space="preserve">command </w:t>
      </w:r>
      <w:proofErr w:type="gramStart"/>
      <w:r w:rsidR="00A845B0">
        <w:t xml:space="preserve">actually </w:t>
      </w:r>
      <w:r w:rsidR="002F0C44">
        <w:t>spawns</w:t>
      </w:r>
      <w:proofErr w:type="gramEnd"/>
      <w:r w:rsidR="002F0C44">
        <w:t xml:space="preserve"> a </w:t>
      </w:r>
      <w:r w:rsidR="00655CC5" w:rsidRPr="00655CC5">
        <w:rPr>
          <w:rStyle w:val="CodeStyleChar"/>
          <w:rFonts w:eastAsiaTheme="minorHAnsi"/>
          <w:sz w:val="22"/>
          <w:szCs w:val="20"/>
        </w:rPr>
        <w:t>/bin/</w:t>
      </w:r>
      <w:proofErr w:type="spellStart"/>
      <w:r w:rsidR="00655CC5" w:rsidRPr="00655CC5">
        <w:rPr>
          <w:rStyle w:val="CodeStyleChar"/>
          <w:rFonts w:eastAsiaTheme="minorHAnsi"/>
          <w:sz w:val="22"/>
          <w:szCs w:val="20"/>
        </w:rPr>
        <w:t>sh</w:t>
      </w:r>
      <w:proofErr w:type="spellEnd"/>
      <w:r w:rsidR="00655CC5">
        <w:t xml:space="preserve"> </w:t>
      </w:r>
      <w:r w:rsidR="002F0C44">
        <w:t xml:space="preserve">shell via a </w:t>
      </w:r>
      <w:proofErr w:type="spellStart"/>
      <w:r w:rsidR="002F0C44" w:rsidRPr="00922D81">
        <w:rPr>
          <w:i/>
          <w:iCs/>
        </w:rPr>
        <w:t>libc</w:t>
      </w:r>
      <w:proofErr w:type="spellEnd"/>
      <w:r w:rsidR="002F0C44">
        <w:t xml:space="preserve"> </w:t>
      </w:r>
      <w:r w:rsidR="002F0C44" w:rsidRPr="00CC7FEE">
        <w:rPr>
          <w:rStyle w:val="CodeStyleChar"/>
          <w:rFonts w:eastAsiaTheme="minorHAnsi"/>
          <w:sz w:val="22"/>
          <w:szCs w:val="20"/>
        </w:rPr>
        <w:t>system</w:t>
      </w:r>
      <w:r w:rsidR="00CC7FEE" w:rsidRPr="00CC7FEE">
        <w:rPr>
          <w:sz w:val="22"/>
          <w:szCs w:val="20"/>
        </w:rPr>
        <w:t xml:space="preserve"> </w:t>
      </w:r>
      <w:r w:rsidR="00CC7FEE">
        <w:t>library function call</w:t>
      </w:r>
      <w:r w:rsidR="00A845B0">
        <w:t>,</w:t>
      </w:r>
      <w:r w:rsidR="00655CC5">
        <w:t xml:space="preserve"> which supports command expansions.</w:t>
      </w:r>
      <w:r w:rsidR="00577078">
        <w:t xml:space="preserve"> </w:t>
      </w:r>
      <w:r w:rsidR="00B24937">
        <w:t>A</w:t>
      </w:r>
      <w:r w:rsidR="00750761">
        <w:t xml:space="preserve">rbitrary command execution is </w:t>
      </w:r>
      <w:r w:rsidR="00B24937">
        <w:t xml:space="preserve">obtained, </w:t>
      </w:r>
      <w:r w:rsidR="009E1F82">
        <w:t xml:space="preserve">as </w:t>
      </w:r>
      <w:r w:rsidR="00B24937">
        <w:t>demonstrated by the proof of concept below</w:t>
      </w:r>
      <w:r w:rsidR="00801575">
        <w:t>. This exploit could be used to exfiltrate data from the system</w:t>
      </w:r>
      <w:r w:rsidR="0088051E">
        <w:t xml:space="preserve"> (</w:t>
      </w:r>
      <w:r w:rsidR="00801575">
        <w:t xml:space="preserve">such as map data </w:t>
      </w:r>
      <w:r w:rsidR="0088051E">
        <w:t>and wireless credentials)</w:t>
      </w:r>
      <w:r w:rsidR="00182745">
        <w:t xml:space="preserve">, </w:t>
      </w:r>
      <w:r w:rsidR="0088051E">
        <w:t>write to the filesystem</w:t>
      </w:r>
      <w:r w:rsidR="00182745">
        <w:t>, or possibly gain SSH access (as later explained)</w:t>
      </w:r>
      <w:r w:rsidR="0018103A">
        <w:t>.</w:t>
      </w:r>
    </w:p>
    <w:p w14:paraId="4DE2E43A" w14:textId="77777777" w:rsidR="009E1F82" w:rsidRDefault="00B24937" w:rsidP="00922D81">
      <w:pPr>
        <w:keepNext/>
        <w:spacing w:after="0"/>
        <w:jc w:val="center"/>
      </w:pPr>
      <w:r>
        <w:rPr>
          <w:noProof/>
        </w:rPr>
        <w:drawing>
          <wp:inline distT="0" distB="0" distL="0" distR="0" wp14:anchorId="682DF1EF" wp14:editId="69AAAE14">
            <wp:extent cx="4222115" cy="1415332"/>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5">
                      <a:extLst>
                        <a:ext uri="{28A0092B-C50C-407E-A947-70E740481C1C}">
                          <a14:useLocalDpi xmlns:a14="http://schemas.microsoft.com/office/drawing/2010/main" val="0"/>
                        </a:ext>
                      </a:extLst>
                    </a:blip>
                    <a:srcRect r="26311" b="47515"/>
                    <a:stretch/>
                  </pic:blipFill>
                  <pic:spPr bwMode="auto">
                    <a:xfrm>
                      <a:off x="0" y="0"/>
                      <a:ext cx="4223452" cy="1415780"/>
                    </a:xfrm>
                    <a:prstGeom prst="rect">
                      <a:avLst/>
                    </a:prstGeom>
                    <a:noFill/>
                    <a:ln>
                      <a:noFill/>
                    </a:ln>
                    <a:extLst>
                      <a:ext uri="{53640926-AAD7-44D8-BBD7-CCE9431645EC}">
                        <a14:shadowObscured xmlns:a14="http://schemas.microsoft.com/office/drawing/2010/main"/>
                      </a:ext>
                    </a:extLst>
                  </pic:spPr>
                </pic:pic>
              </a:graphicData>
            </a:graphic>
          </wp:inline>
        </w:drawing>
      </w:r>
    </w:p>
    <w:p w14:paraId="676D7CC2" w14:textId="21C3366B" w:rsidR="00675E27" w:rsidRDefault="009E1F82" w:rsidP="00F82B86">
      <w:pPr>
        <w:pStyle w:val="Caption"/>
      </w:pPr>
      <w:bookmarkStart w:id="135" w:name="_Toc110994436"/>
      <w:r>
        <w:t xml:space="preserve">Figure </w:t>
      </w:r>
      <w:fldSimple w:instr=" SEQ Figure \* ARABIC ">
        <w:r w:rsidR="00B145EE">
          <w:rPr>
            <w:noProof/>
          </w:rPr>
          <w:t>22</w:t>
        </w:r>
      </w:fldSimple>
      <w:r>
        <w:t xml:space="preserve"> – </w:t>
      </w:r>
      <w:proofErr w:type="spellStart"/>
      <w:r>
        <w:t>adbd</w:t>
      </w:r>
      <w:proofErr w:type="spellEnd"/>
      <w:r>
        <w:t xml:space="preserve"> command injection vulnerability PoC</w:t>
      </w:r>
      <w:bookmarkEnd w:id="135"/>
    </w:p>
    <w:p w14:paraId="4E8E3DB3" w14:textId="284B2F97" w:rsidR="009D059F" w:rsidRDefault="009328E2" w:rsidP="00675E27">
      <w:pPr>
        <w:spacing w:before="120" w:after="120"/>
        <w:jc w:val="both"/>
      </w:pPr>
      <w:r>
        <w:t>It is worthwhile to state the limitations of this exploit, a</w:t>
      </w:r>
      <w:r w:rsidR="005B2D33">
        <w:t xml:space="preserve">s </w:t>
      </w:r>
      <w:r w:rsidR="007172CB">
        <w:t xml:space="preserve">its success </w:t>
      </w:r>
      <w:r w:rsidR="00060DCD">
        <w:t xml:space="preserve">relies on </w:t>
      </w:r>
      <w:r w:rsidR="00E9788E">
        <w:t>the knowledge of the</w:t>
      </w:r>
      <w:r w:rsidR="005347A0">
        <w:t xml:space="preserve"> contents of the</w:t>
      </w:r>
      <w:r w:rsidR="00E9788E">
        <w:t xml:space="preserve"> </w:t>
      </w:r>
      <w:proofErr w:type="spellStart"/>
      <w:r w:rsidR="008806E0" w:rsidRPr="00922D81">
        <w:rPr>
          <w:rStyle w:val="CodeStyleChar"/>
          <w:rFonts w:eastAsiaTheme="majorEastAsia"/>
          <w:sz w:val="22"/>
          <w:szCs w:val="22"/>
        </w:rPr>
        <w:t>vinda</w:t>
      </w:r>
      <w:proofErr w:type="spellEnd"/>
      <w:r w:rsidR="008806E0">
        <w:t xml:space="preserve"> file</w:t>
      </w:r>
      <w:r w:rsidR="005347A0">
        <w:t xml:space="preserve">, </w:t>
      </w:r>
      <w:r w:rsidR="00E9788E">
        <w:t xml:space="preserve">and </w:t>
      </w:r>
      <w:r w:rsidR="005347A0">
        <w:t xml:space="preserve">the </w:t>
      </w:r>
      <w:r w:rsidR="00E9788E">
        <w:t>device ID</w:t>
      </w:r>
      <w:r w:rsidR="008918E0">
        <w:t>. Whilst the device ID is easily obtainable</w:t>
      </w:r>
      <w:r w:rsidR="00CB5BB5">
        <w:t xml:space="preserve"> via </w:t>
      </w:r>
      <w:r w:rsidR="003A10AF">
        <w:t>viewing the USB device information</w:t>
      </w:r>
      <w:r w:rsidR="008806E0">
        <w:t xml:space="preserve">, </w:t>
      </w:r>
      <w:r w:rsidR="00FE0CDC">
        <w:t xml:space="preserve">gaining access to the </w:t>
      </w:r>
      <w:proofErr w:type="spellStart"/>
      <w:r w:rsidR="00FE0CDC" w:rsidRPr="00922D81">
        <w:rPr>
          <w:rStyle w:val="CodeStyleChar"/>
          <w:rFonts w:eastAsiaTheme="majorEastAsia"/>
          <w:sz w:val="22"/>
          <w:szCs w:val="22"/>
        </w:rPr>
        <w:t>vinda</w:t>
      </w:r>
      <w:proofErr w:type="spellEnd"/>
      <w:r w:rsidR="00FE0CDC">
        <w:t xml:space="preserve"> file is non-trivial</w:t>
      </w:r>
      <w:r w:rsidR="00CE0DAA">
        <w:t>, and requires either the disassembly of the device to access the UART pins, or via another exploit.</w:t>
      </w:r>
    </w:p>
    <w:p w14:paraId="55782A0A" w14:textId="709D8C75" w:rsidR="007172CB" w:rsidRDefault="007172CB" w:rsidP="00577078">
      <w:pPr>
        <w:jc w:val="both"/>
      </w:pPr>
      <w:r>
        <w:t>Nevertheless,</w:t>
      </w:r>
      <w:r w:rsidR="000A0053">
        <w:t xml:space="preserve"> whilst </w:t>
      </w:r>
      <w:r>
        <w:t xml:space="preserve">this </w:t>
      </w:r>
      <w:r w:rsidR="000A0053">
        <w:t xml:space="preserve">novel exploit does not provide a means to instantly </w:t>
      </w:r>
      <w:r w:rsidR="00EA5D06">
        <w:t xml:space="preserve">gain control over a device, it provides a post-exploitation method to </w:t>
      </w:r>
      <w:r w:rsidR="00FB5EC8">
        <w:t xml:space="preserve">easily </w:t>
      </w:r>
      <w:r w:rsidR="00EA5D06">
        <w:t xml:space="preserve">interface with the device </w:t>
      </w:r>
      <w:r w:rsidR="00FB5EC8">
        <w:t xml:space="preserve">over USB, </w:t>
      </w:r>
      <w:r w:rsidR="00EA5D06">
        <w:t xml:space="preserve">should </w:t>
      </w:r>
      <w:r w:rsidR="0017394B">
        <w:t>SSH or serial connections become inaccessible.</w:t>
      </w:r>
    </w:p>
    <w:p w14:paraId="07F95C6E" w14:textId="7C8BBAFA" w:rsidR="00AF6D69" w:rsidRDefault="0034453D" w:rsidP="00066619">
      <w:pPr>
        <w:pStyle w:val="Heading3"/>
      </w:pPr>
      <w:bookmarkStart w:id="136" w:name="_Ref110892758"/>
      <w:r>
        <w:t>Device Logs (</w:t>
      </w:r>
      <w:proofErr w:type="spellStart"/>
      <w:r w:rsidR="00AF6D69">
        <w:t>rrlogd</w:t>
      </w:r>
      <w:bookmarkEnd w:id="136"/>
      <w:proofErr w:type="spellEnd"/>
      <w:r>
        <w:t>)</w:t>
      </w:r>
    </w:p>
    <w:p w14:paraId="045B9D04" w14:textId="24CCB122" w:rsidR="00AF6D69" w:rsidRDefault="00AF6D69" w:rsidP="00ED2664">
      <w:pPr>
        <w:jc w:val="both"/>
      </w:pPr>
      <w:r>
        <w:t xml:space="preserve">The </w:t>
      </w:r>
      <w:proofErr w:type="spellStart"/>
      <w:r w:rsidRPr="00922D81">
        <w:rPr>
          <w:rStyle w:val="CodeStyleChar"/>
          <w:rFonts w:eastAsiaTheme="minorHAnsi"/>
          <w:sz w:val="22"/>
          <w:szCs w:val="22"/>
        </w:rPr>
        <w:t>rrlogd</w:t>
      </w:r>
      <w:proofErr w:type="spellEnd"/>
      <w:r>
        <w:t xml:space="preserve"> binary is responsible for the management, rotation and uploading of logs to the Xiaomi File Data Service server</w:t>
      </w:r>
      <w:r w:rsidR="004F52A4">
        <w:rPr>
          <w:rStyle w:val="FootnoteReference"/>
        </w:rPr>
        <w:footnoteReference w:id="19"/>
      </w:r>
      <w:r>
        <w:t xml:space="preserve"> (as determined by the device’s manufacture release).</w:t>
      </w:r>
    </w:p>
    <w:p w14:paraId="49A346A5" w14:textId="42EB29E9" w:rsidR="00AF6D69" w:rsidRDefault="00AF6D69" w:rsidP="00ED2664">
      <w:pPr>
        <w:jc w:val="both"/>
        <w:rPr>
          <w:rFonts w:eastAsia="Times New Roman"/>
          <w:szCs w:val="24"/>
          <w:lang w:val="en-GB" w:eastAsia="en-GB"/>
        </w:rPr>
      </w:pPr>
      <w:r>
        <w:t xml:space="preserve">Through both static analysis of the binary, and dynamic analysis of the filesystem, the following categories of log data was observed: </w:t>
      </w:r>
      <w:r>
        <w:rPr>
          <w:rFonts w:eastAsia="Times New Roman"/>
          <w:szCs w:val="24"/>
          <w:lang w:val="en-GB" w:eastAsia="en-GB"/>
        </w:rPr>
        <w:t>application logs relating to vacuum cleaning functionality, application configuration, mapping data</w:t>
      </w:r>
      <w:r>
        <w:rPr>
          <w:rStyle w:val="FootnoteReference"/>
          <w:rFonts w:eastAsia="Times New Roman"/>
          <w:szCs w:val="24"/>
          <w:lang w:val="en-GB" w:eastAsia="en-GB"/>
        </w:rPr>
        <w:footnoteReference w:id="20"/>
      </w:r>
      <w:r>
        <w:rPr>
          <w:rFonts w:eastAsia="Times New Roman"/>
          <w:szCs w:val="24"/>
          <w:lang w:val="en-GB" w:eastAsia="en-GB"/>
        </w:rPr>
        <w:t xml:space="preserve">, firmware upgrade logs, device hardware information, system lifecycle logs, running processes, network information and cleaning statistics. Newer versions of </w:t>
      </w:r>
      <w:proofErr w:type="spellStart"/>
      <w:r w:rsidRPr="00922D81">
        <w:rPr>
          <w:rStyle w:val="CodeStyleChar"/>
          <w:rFonts w:eastAsiaTheme="minorHAnsi"/>
          <w:sz w:val="22"/>
          <w:szCs w:val="22"/>
        </w:rPr>
        <w:t>rrlogd</w:t>
      </w:r>
      <w:proofErr w:type="spellEnd"/>
      <w:r>
        <w:rPr>
          <w:rFonts w:eastAsia="Times New Roman"/>
          <w:szCs w:val="24"/>
          <w:lang w:val="en-GB" w:eastAsia="en-GB"/>
        </w:rPr>
        <w:t xml:space="preserve"> (</w:t>
      </w:r>
      <w:proofErr w:type="gramStart"/>
      <w:r>
        <w:rPr>
          <w:rFonts w:eastAsia="Times New Roman"/>
          <w:szCs w:val="24"/>
          <w:lang w:val="en-GB" w:eastAsia="en-GB"/>
        </w:rPr>
        <w:t>i.e.</w:t>
      </w:r>
      <w:proofErr w:type="gramEnd"/>
      <w:r>
        <w:rPr>
          <w:rFonts w:eastAsia="Times New Roman"/>
          <w:szCs w:val="24"/>
          <w:lang w:val="en-GB" w:eastAsia="en-GB"/>
        </w:rPr>
        <w:t xml:space="preserve"> in the v</w:t>
      </w:r>
      <w:r w:rsidR="000012DB">
        <w:rPr>
          <w:rFonts w:eastAsia="Times New Roman"/>
          <w:szCs w:val="24"/>
          <w:lang w:val="en-GB" w:eastAsia="en-GB"/>
        </w:rPr>
        <w:t>02.29.02</w:t>
      </w:r>
      <w:r>
        <w:rPr>
          <w:rFonts w:eastAsia="Times New Roman"/>
          <w:szCs w:val="24"/>
          <w:lang w:val="en-GB" w:eastAsia="en-GB"/>
        </w:rPr>
        <w:t xml:space="preserve"> firmware) also include the ability to upload network captures, as later explained</w:t>
      </w:r>
      <w:r w:rsidR="001E409E">
        <w:rPr>
          <w:rFonts w:eastAsia="Times New Roman"/>
          <w:szCs w:val="24"/>
          <w:lang w:val="en-GB" w:eastAsia="en-GB"/>
        </w:rPr>
        <w:t xml:space="preserve"> (see </w:t>
      </w:r>
      <w:r w:rsidR="001E409E" w:rsidRPr="001E409E">
        <w:rPr>
          <w:rFonts w:eastAsia="Times New Roman"/>
          <w:i/>
          <w:iCs/>
          <w:szCs w:val="24"/>
          <w:lang w:val="en-GB" w:eastAsia="en-GB"/>
        </w:rPr>
        <w:fldChar w:fldCharType="begin"/>
      </w:r>
      <w:r w:rsidR="001E409E" w:rsidRPr="001E409E">
        <w:rPr>
          <w:rFonts w:eastAsia="Times New Roman"/>
          <w:i/>
          <w:iCs/>
          <w:szCs w:val="24"/>
          <w:lang w:val="en-GB" w:eastAsia="en-GB"/>
        </w:rPr>
        <w:instrText xml:space="preserve"> REF _Ref110994276 \h </w:instrText>
      </w:r>
      <w:r w:rsidR="001E409E" w:rsidRPr="001E409E">
        <w:rPr>
          <w:rFonts w:eastAsia="Times New Roman"/>
          <w:i/>
          <w:iCs/>
          <w:szCs w:val="24"/>
          <w:lang w:val="en-GB" w:eastAsia="en-GB"/>
        </w:rPr>
      </w:r>
      <w:r w:rsidR="001E409E">
        <w:rPr>
          <w:rFonts w:eastAsia="Times New Roman"/>
          <w:i/>
          <w:iCs/>
          <w:szCs w:val="24"/>
          <w:lang w:val="en-GB" w:eastAsia="en-GB"/>
        </w:rPr>
        <w:instrText xml:space="preserve"> \* MERGEFORMAT </w:instrText>
      </w:r>
      <w:r w:rsidR="001E409E" w:rsidRPr="001E409E">
        <w:rPr>
          <w:rFonts w:eastAsia="Times New Roman"/>
          <w:i/>
          <w:iCs/>
          <w:szCs w:val="24"/>
          <w:lang w:val="en-GB" w:eastAsia="en-GB"/>
        </w:rPr>
        <w:fldChar w:fldCharType="separate"/>
      </w:r>
      <w:r w:rsidR="00B145EE" w:rsidRPr="00B145EE">
        <w:rPr>
          <w:i/>
          <w:iCs/>
        </w:rPr>
        <w:t>Network Capture</w:t>
      </w:r>
      <w:r w:rsidR="001E409E" w:rsidRPr="001E409E">
        <w:rPr>
          <w:rFonts w:eastAsia="Times New Roman"/>
          <w:i/>
          <w:iCs/>
          <w:szCs w:val="24"/>
          <w:lang w:val="en-GB" w:eastAsia="en-GB"/>
        </w:rPr>
        <w:fldChar w:fldCharType="end"/>
      </w:r>
      <w:r w:rsidR="001E409E">
        <w:rPr>
          <w:rFonts w:eastAsia="Times New Roman"/>
          <w:szCs w:val="24"/>
          <w:lang w:val="en-GB" w:eastAsia="en-GB"/>
        </w:rPr>
        <w:t>)</w:t>
      </w:r>
      <w:r>
        <w:rPr>
          <w:rFonts w:eastAsia="Times New Roman"/>
          <w:szCs w:val="24"/>
          <w:lang w:val="en-GB" w:eastAsia="en-GB"/>
        </w:rPr>
        <w:t>.</w:t>
      </w:r>
    </w:p>
    <w:p w14:paraId="17D9F785" w14:textId="587886CD" w:rsidR="00AF6D69" w:rsidRDefault="00AF6D69" w:rsidP="00ED2664">
      <w:pPr>
        <w:spacing w:after="0"/>
        <w:jc w:val="both"/>
      </w:pPr>
      <w:r>
        <w:t xml:space="preserve">Before the logs are upload, they are compressed and encrypted with RSA + AES, as evident in </w:t>
      </w:r>
      <w:r>
        <w:fldChar w:fldCharType="begin"/>
      </w:r>
      <w:r>
        <w:instrText xml:space="preserve"> REF _Ref110869518 \h </w:instrText>
      </w:r>
      <w:r>
        <w:fldChar w:fldCharType="separate"/>
      </w:r>
      <w:r w:rsidR="00B145EE">
        <w:t xml:space="preserve">Figure </w:t>
      </w:r>
      <w:r w:rsidR="00B145EE">
        <w:rPr>
          <w:noProof/>
        </w:rPr>
        <w:t>23</w:t>
      </w:r>
      <w:r>
        <w:fldChar w:fldCharType="end"/>
      </w:r>
      <w:r>
        <w:t xml:space="preserve">. Log files (see </w:t>
      </w:r>
      <w:r>
        <w:fldChar w:fldCharType="begin"/>
      </w:r>
      <w:r>
        <w:instrText xml:space="preserve"> REF _Ref110869429 \h </w:instrText>
      </w:r>
      <w:r>
        <w:fldChar w:fldCharType="separate"/>
      </w:r>
      <w:r w:rsidR="00B145EE">
        <w:t xml:space="preserve">Appendix </w:t>
      </w:r>
      <w:r w:rsidR="00B145EE">
        <w:rPr>
          <w:noProof/>
        </w:rPr>
        <w:t>1</w:t>
      </w:r>
      <w:r>
        <w:fldChar w:fldCharType="end"/>
      </w:r>
      <w:r>
        <w:t>) are primarily sourced from the following directories:</w:t>
      </w:r>
    </w:p>
    <w:p w14:paraId="1FF9590C" w14:textId="40143A05" w:rsidR="00AF6D69" w:rsidRPr="00922D81" w:rsidRDefault="00922D81" w:rsidP="00AF6D69">
      <w:pPr>
        <w:numPr>
          <w:ilvl w:val="0"/>
          <w:numId w:val="21"/>
        </w:numPr>
        <w:tabs>
          <w:tab w:val="clear" w:pos="720"/>
          <w:tab w:val="num" w:pos="142"/>
        </w:tabs>
        <w:spacing w:before="60" w:after="100" w:afterAutospacing="1" w:line="240" w:lineRule="auto"/>
        <w:ind w:left="426" w:hanging="437"/>
        <w:rPr>
          <w:rFonts w:ascii="Consolas" w:eastAsia="Times New Roman" w:hAnsi="Consolas"/>
          <w:i/>
          <w:iCs/>
          <w:sz w:val="22"/>
          <w:lang w:val="en-GB" w:eastAsia="en-GB"/>
        </w:rPr>
      </w:pPr>
      <w:r w:rsidRPr="00922D81">
        <w:rPr>
          <w:rStyle w:val="CodeStyleChar"/>
          <w:rFonts w:eastAsiaTheme="minorHAnsi"/>
          <w:i w:val="0"/>
          <w:iCs/>
          <w:sz w:val="22"/>
          <w:szCs w:val="22"/>
        </w:rPr>
        <w:t>/</w:t>
      </w:r>
      <w:proofErr w:type="spellStart"/>
      <w:r w:rsidRPr="00922D81">
        <w:rPr>
          <w:rStyle w:val="CodeStyleChar"/>
          <w:rFonts w:eastAsiaTheme="minorHAnsi"/>
          <w:i w:val="0"/>
          <w:iCs/>
          <w:sz w:val="22"/>
          <w:szCs w:val="22"/>
        </w:rPr>
        <w:t>m</w:t>
      </w:r>
      <w:r w:rsidR="00AF6D69" w:rsidRPr="00922D81">
        <w:rPr>
          <w:rStyle w:val="CodeStyleChar"/>
          <w:rFonts w:eastAsiaTheme="minorHAnsi"/>
          <w:i w:val="0"/>
          <w:sz w:val="22"/>
          <w:szCs w:val="22"/>
        </w:rPr>
        <w:t>nt</w:t>
      </w:r>
      <w:proofErr w:type="spellEnd"/>
      <w:r w:rsidR="00AF6D69" w:rsidRPr="00922D81">
        <w:rPr>
          <w:rStyle w:val="CodeStyleChar"/>
          <w:rFonts w:eastAsiaTheme="minorHAnsi"/>
          <w:i w:val="0"/>
          <w:sz w:val="22"/>
          <w:szCs w:val="22"/>
        </w:rPr>
        <w:t>/data/</w:t>
      </w:r>
      <w:proofErr w:type="spellStart"/>
      <w:r w:rsidR="00AF6D69" w:rsidRPr="00922D81">
        <w:rPr>
          <w:rStyle w:val="CodeStyleChar"/>
          <w:rFonts w:eastAsiaTheme="minorHAnsi"/>
          <w:i w:val="0"/>
          <w:sz w:val="22"/>
          <w:szCs w:val="22"/>
        </w:rPr>
        <w:t>rockrobo</w:t>
      </w:r>
      <w:proofErr w:type="spellEnd"/>
      <w:r w:rsidR="00AF6D69" w:rsidRPr="00922D81">
        <w:rPr>
          <w:rStyle w:val="CodeStyleChar"/>
          <w:rFonts w:eastAsiaTheme="minorHAnsi"/>
          <w:i w:val="0"/>
          <w:sz w:val="22"/>
          <w:szCs w:val="22"/>
        </w:rPr>
        <w:t>/</w:t>
      </w:r>
      <w:proofErr w:type="spellStart"/>
      <w:r w:rsidR="00AF6D69" w:rsidRPr="00922D81">
        <w:rPr>
          <w:rStyle w:val="CodeStyleChar"/>
          <w:rFonts w:eastAsiaTheme="minorHAnsi"/>
          <w:i w:val="0"/>
          <w:sz w:val="22"/>
          <w:szCs w:val="22"/>
        </w:rPr>
        <w:t>rrlo</w:t>
      </w:r>
      <w:r w:rsidRPr="00922D81">
        <w:rPr>
          <w:rStyle w:val="CodeStyleChar"/>
          <w:rFonts w:eastAsiaTheme="minorHAnsi"/>
          <w:i w:val="0"/>
          <w:iCs/>
          <w:sz w:val="22"/>
          <w:szCs w:val="22"/>
        </w:rPr>
        <w:t>g</w:t>
      </w:r>
      <w:proofErr w:type="spellEnd"/>
      <w:r w:rsidRPr="00922D81">
        <w:rPr>
          <w:rStyle w:val="CodeStyleChar"/>
          <w:rFonts w:eastAsiaTheme="minorHAnsi"/>
          <w:i w:val="0"/>
          <w:iCs/>
          <w:sz w:val="22"/>
          <w:szCs w:val="22"/>
        </w:rPr>
        <w:t>/</w:t>
      </w:r>
    </w:p>
    <w:p w14:paraId="3BD9EFE3" w14:textId="63029F11" w:rsidR="00AF6D69" w:rsidRPr="00922D81" w:rsidRDefault="00922D81" w:rsidP="00AF6D69">
      <w:pPr>
        <w:numPr>
          <w:ilvl w:val="0"/>
          <w:numId w:val="21"/>
        </w:numPr>
        <w:tabs>
          <w:tab w:val="clear" w:pos="720"/>
          <w:tab w:val="num" w:pos="142"/>
        </w:tabs>
        <w:spacing w:before="100" w:beforeAutospacing="1" w:after="100" w:afterAutospacing="1" w:line="240" w:lineRule="auto"/>
        <w:ind w:left="426" w:hanging="436"/>
        <w:rPr>
          <w:rFonts w:ascii="Consolas" w:eastAsia="Times New Roman" w:hAnsi="Consolas"/>
          <w:i/>
          <w:iCs/>
          <w:sz w:val="22"/>
          <w:lang w:val="en-GB" w:eastAsia="en-GB"/>
        </w:rPr>
      </w:pPr>
      <w:r w:rsidRPr="00922D81">
        <w:rPr>
          <w:rStyle w:val="CodeStyleChar"/>
          <w:rFonts w:eastAsiaTheme="minorHAnsi"/>
          <w:i w:val="0"/>
          <w:iCs/>
          <w:sz w:val="22"/>
          <w:szCs w:val="22"/>
        </w:rPr>
        <w:t>/d</w:t>
      </w:r>
      <w:r w:rsidR="00AF6D69" w:rsidRPr="00922D81">
        <w:rPr>
          <w:rStyle w:val="CodeStyleChar"/>
          <w:rFonts w:eastAsiaTheme="minorHAnsi"/>
          <w:i w:val="0"/>
          <w:sz w:val="22"/>
          <w:szCs w:val="22"/>
        </w:rPr>
        <w:t>ev/</w:t>
      </w:r>
      <w:proofErr w:type="spellStart"/>
      <w:r w:rsidR="00AF6D69" w:rsidRPr="00922D81">
        <w:rPr>
          <w:rStyle w:val="CodeStyleChar"/>
          <w:rFonts w:eastAsiaTheme="minorHAnsi"/>
          <w:i w:val="0"/>
          <w:sz w:val="22"/>
          <w:szCs w:val="22"/>
        </w:rPr>
        <w:t>sh</w:t>
      </w:r>
      <w:r w:rsidRPr="00922D81">
        <w:rPr>
          <w:rStyle w:val="CodeStyleChar"/>
          <w:rFonts w:eastAsiaTheme="minorHAnsi"/>
          <w:i w:val="0"/>
          <w:iCs/>
          <w:sz w:val="22"/>
          <w:szCs w:val="22"/>
        </w:rPr>
        <w:t>m</w:t>
      </w:r>
      <w:proofErr w:type="spellEnd"/>
      <w:r w:rsidRPr="00922D81">
        <w:rPr>
          <w:rStyle w:val="CodeStyleChar"/>
          <w:rFonts w:eastAsiaTheme="minorHAnsi"/>
          <w:i w:val="0"/>
          <w:iCs/>
          <w:sz w:val="22"/>
          <w:szCs w:val="22"/>
        </w:rPr>
        <w:t>/</w:t>
      </w:r>
    </w:p>
    <w:p w14:paraId="32D498BB" w14:textId="32EED667" w:rsidR="00AF6D69" w:rsidRPr="00922D81" w:rsidRDefault="00922D81" w:rsidP="00AF6D69">
      <w:pPr>
        <w:numPr>
          <w:ilvl w:val="0"/>
          <w:numId w:val="21"/>
        </w:numPr>
        <w:tabs>
          <w:tab w:val="clear" w:pos="720"/>
          <w:tab w:val="num" w:pos="142"/>
        </w:tabs>
        <w:spacing w:before="100" w:beforeAutospacing="1" w:after="100" w:afterAutospacing="1" w:line="240" w:lineRule="auto"/>
        <w:ind w:left="426" w:hanging="436"/>
        <w:rPr>
          <w:rFonts w:ascii="Consolas" w:eastAsia="Times New Roman" w:hAnsi="Consolas"/>
          <w:i/>
          <w:iCs/>
          <w:sz w:val="22"/>
          <w:lang w:val="en-GB" w:eastAsia="en-GB"/>
        </w:rPr>
      </w:pPr>
      <w:r w:rsidRPr="00922D81">
        <w:rPr>
          <w:rStyle w:val="CodeStyleChar"/>
          <w:rFonts w:eastAsiaTheme="minorHAnsi"/>
          <w:i w:val="0"/>
          <w:iCs/>
          <w:sz w:val="22"/>
          <w:szCs w:val="22"/>
        </w:rPr>
        <w:t>/</w:t>
      </w:r>
      <w:proofErr w:type="spellStart"/>
      <w:r w:rsidRPr="00922D81">
        <w:rPr>
          <w:rStyle w:val="CodeStyleChar"/>
          <w:rFonts w:eastAsiaTheme="minorHAnsi"/>
          <w:i w:val="0"/>
          <w:iCs/>
          <w:sz w:val="22"/>
          <w:szCs w:val="22"/>
        </w:rPr>
        <w:t>m</w:t>
      </w:r>
      <w:r w:rsidR="00AF6D69" w:rsidRPr="00922D81">
        <w:rPr>
          <w:rStyle w:val="CodeStyleChar"/>
          <w:rFonts w:eastAsiaTheme="minorHAnsi"/>
          <w:i w:val="0"/>
          <w:sz w:val="22"/>
          <w:szCs w:val="22"/>
        </w:rPr>
        <w:t>nt</w:t>
      </w:r>
      <w:proofErr w:type="spellEnd"/>
      <w:r w:rsidR="00AF6D69" w:rsidRPr="00922D81">
        <w:rPr>
          <w:rStyle w:val="CodeStyleChar"/>
          <w:rFonts w:eastAsiaTheme="minorHAnsi"/>
          <w:i w:val="0"/>
          <w:sz w:val="22"/>
          <w:szCs w:val="22"/>
        </w:rPr>
        <w:t>/</w:t>
      </w:r>
      <w:r w:rsidRPr="00922D81">
        <w:rPr>
          <w:rStyle w:val="CodeStyleChar"/>
          <w:rFonts w:eastAsiaTheme="minorHAnsi"/>
          <w:i w:val="0"/>
          <w:iCs/>
          <w:sz w:val="22"/>
          <w:szCs w:val="22"/>
        </w:rPr>
        <w:t>reserve/</w:t>
      </w:r>
    </w:p>
    <w:p w14:paraId="20F3F96E" w14:textId="77777777" w:rsidR="00AF6D69" w:rsidRDefault="00AF6D69" w:rsidP="00922D81">
      <w:pPr>
        <w:keepNext/>
        <w:spacing w:after="0"/>
        <w:jc w:val="center"/>
      </w:pPr>
      <w:r>
        <w:rPr>
          <w:noProof/>
        </w:rPr>
        <w:drawing>
          <wp:inline distT="0" distB="0" distL="0" distR="0" wp14:anchorId="21043C07" wp14:editId="391289EB">
            <wp:extent cx="4206240" cy="1468875"/>
            <wp:effectExtent l="0" t="0" r="381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56"/>
                    <a:stretch>
                      <a:fillRect/>
                    </a:stretch>
                  </pic:blipFill>
                  <pic:spPr>
                    <a:xfrm>
                      <a:off x="0" y="0"/>
                      <a:ext cx="4222074" cy="1474404"/>
                    </a:xfrm>
                    <a:prstGeom prst="rect">
                      <a:avLst/>
                    </a:prstGeom>
                  </pic:spPr>
                </pic:pic>
              </a:graphicData>
            </a:graphic>
          </wp:inline>
        </w:drawing>
      </w:r>
    </w:p>
    <w:p w14:paraId="4AB4ACFA" w14:textId="26E94F82" w:rsidR="00AF6D69" w:rsidRDefault="00AF6D69" w:rsidP="00F82B86">
      <w:pPr>
        <w:pStyle w:val="Caption"/>
        <w:rPr>
          <w:noProof/>
        </w:rPr>
      </w:pPr>
      <w:bookmarkStart w:id="137" w:name="_Ref110869518"/>
      <w:bookmarkStart w:id="138" w:name="_Toc110994437"/>
      <w:r>
        <w:t xml:space="preserve">Figure </w:t>
      </w:r>
      <w:fldSimple w:instr=" SEQ Figure \* ARABIC ">
        <w:r w:rsidR="00B145EE">
          <w:rPr>
            <w:noProof/>
          </w:rPr>
          <w:t>23</w:t>
        </w:r>
      </w:fldSimple>
      <w:bookmarkEnd w:id="137"/>
      <w:r>
        <w:rPr>
          <w:noProof/>
        </w:rPr>
        <w:t xml:space="preserve"> - Disassembly of the encryption routine in rrlogd (v01.15.58)</w:t>
      </w:r>
      <w:bookmarkEnd w:id="138"/>
    </w:p>
    <w:p w14:paraId="105CDF9F" w14:textId="77777777" w:rsidR="00AF6D69" w:rsidRDefault="00AF6D69" w:rsidP="00AF6D69"/>
    <w:p w14:paraId="55FB8059" w14:textId="77777777" w:rsidR="00AF6D69" w:rsidRDefault="00AF6D69" w:rsidP="00922D81">
      <w:pPr>
        <w:spacing w:after="0"/>
        <w:jc w:val="center"/>
      </w:pPr>
      <w:r>
        <w:rPr>
          <w:noProof/>
        </w:rPr>
        <w:drawing>
          <wp:inline distT="0" distB="0" distL="0" distR="0" wp14:anchorId="4E7B3BD4" wp14:editId="1741BFCF">
            <wp:extent cx="4214275" cy="1635098"/>
            <wp:effectExtent l="0" t="0" r="0" b="381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57"/>
                    <a:stretch>
                      <a:fillRect/>
                    </a:stretch>
                  </pic:blipFill>
                  <pic:spPr>
                    <a:xfrm>
                      <a:off x="0" y="0"/>
                      <a:ext cx="4240381" cy="1645227"/>
                    </a:xfrm>
                    <a:prstGeom prst="rect">
                      <a:avLst/>
                    </a:prstGeom>
                  </pic:spPr>
                </pic:pic>
              </a:graphicData>
            </a:graphic>
          </wp:inline>
        </w:drawing>
      </w:r>
    </w:p>
    <w:p w14:paraId="2C77A8E8" w14:textId="4E36298E" w:rsidR="00AF6D69" w:rsidRDefault="00AF6D69" w:rsidP="00F82B86">
      <w:pPr>
        <w:pStyle w:val="Caption"/>
      </w:pPr>
      <w:bookmarkStart w:id="139" w:name="_Toc110994438"/>
      <w:r>
        <w:t xml:space="preserve">Figure </w:t>
      </w:r>
      <w:fldSimple w:instr=" SEQ Figure \* ARABIC ">
        <w:r w:rsidR="00B145EE">
          <w:rPr>
            <w:noProof/>
          </w:rPr>
          <w:t>24</w:t>
        </w:r>
      </w:fldSimple>
      <w:r>
        <w:t xml:space="preserve"> – iptables allow rule in </w:t>
      </w:r>
      <w:proofErr w:type="spellStart"/>
      <w:r>
        <w:t>rrlogd</w:t>
      </w:r>
      <w:proofErr w:type="spellEnd"/>
      <w:r>
        <w:t xml:space="preserve"> (v01.15.58)</w:t>
      </w:r>
      <w:bookmarkEnd w:id="139"/>
      <w:r w:rsidR="000E5900">
        <w:br/>
      </w:r>
    </w:p>
    <w:p w14:paraId="05978634" w14:textId="1587A885" w:rsidR="00AF6D69" w:rsidRDefault="00AF6D69" w:rsidP="00C5778B">
      <w:pPr>
        <w:jc w:val="both"/>
      </w:pPr>
      <w:r>
        <w:t xml:space="preserve">It was curiously noted that </w:t>
      </w:r>
      <w:proofErr w:type="spellStart"/>
      <w:r w:rsidRPr="00697751">
        <w:rPr>
          <w:rStyle w:val="CodeStyleChar"/>
          <w:rFonts w:eastAsiaTheme="minorHAnsi"/>
          <w:sz w:val="22"/>
          <w:szCs w:val="20"/>
        </w:rPr>
        <w:t>rrlogd</w:t>
      </w:r>
      <w:proofErr w:type="spellEnd"/>
      <w:r w:rsidRPr="00697751">
        <w:rPr>
          <w:sz w:val="22"/>
          <w:szCs w:val="20"/>
        </w:rPr>
        <w:t xml:space="preserve"> </w:t>
      </w:r>
      <w:r>
        <w:t>implemented functionality to potentially unblock inbound SSH connections depending on the device model. It was however concluded that the specific DUT (</w:t>
      </w:r>
      <w:proofErr w:type="spellStart"/>
      <w:r>
        <w:t>Roborock</w:t>
      </w:r>
      <w:proofErr w:type="spellEnd"/>
      <w:r>
        <w:t xml:space="preserve"> S6) would not satisfy the required conditions and was </w:t>
      </w:r>
      <w:r w:rsidR="001F195B">
        <w:t xml:space="preserve">not </w:t>
      </w:r>
      <w:r>
        <w:t>affected.</w:t>
      </w:r>
    </w:p>
    <w:p w14:paraId="5283719B" w14:textId="2BF53587" w:rsidR="00725E1B" w:rsidRDefault="008E2962" w:rsidP="007F2C76">
      <w:pPr>
        <w:pStyle w:val="Heading2"/>
      </w:pPr>
      <w:bookmarkStart w:id="140" w:name="_Toc110817794"/>
      <w:bookmarkStart w:id="141" w:name="_Ref110818429"/>
      <w:bookmarkStart w:id="142" w:name="_Ref110818432"/>
      <w:bookmarkStart w:id="143" w:name="_Ref110818434"/>
      <w:bookmarkStart w:id="144" w:name="_Ref110818438"/>
      <w:bookmarkStart w:id="145" w:name="_Ref110818440"/>
      <w:bookmarkStart w:id="146" w:name="_Ref110818442"/>
      <w:bookmarkStart w:id="147" w:name="_Ref110818444"/>
      <w:bookmarkStart w:id="148" w:name="_Ref110879278"/>
      <w:bookmarkStart w:id="149" w:name="_Ref110994080"/>
      <w:bookmarkStart w:id="150" w:name="_Toc110994408"/>
      <w:bookmarkEnd w:id="124"/>
      <w:r>
        <w:t>Upgrade Analysis (</w:t>
      </w:r>
      <w:r w:rsidR="00782872">
        <w:t>V</w:t>
      </w:r>
      <w:r w:rsidR="00725E1B">
        <w:t xml:space="preserve">ersion </w:t>
      </w:r>
      <w:r w:rsidR="000012DB">
        <w:t>02.29.02</w:t>
      </w:r>
      <w:r>
        <w:t>)</w:t>
      </w:r>
      <w:bookmarkEnd w:id="140"/>
      <w:bookmarkEnd w:id="141"/>
      <w:bookmarkEnd w:id="142"/>
      <w:bookmarkEnd w:id="143"/>
      <w:bookmarkEnd w:id="144"/>
      <w:bookmarkEnd w:id="145"/>
      <w:bookmarkEnd w:id="146"/>
      <w:bookmarkEnd w:id="147"/>
      <w:bookmarkEnd w:id="148"/>
      <w:bookmarkEnd w:id="149"/>
      <w:bookmarkEnd w:id="150"/>
    </w:p>
    <w:p w14:paraId="52BA2CD0" w14:textId="6962458F" w:rsidR="00CD0CC3" w:rsidRDefault="00CD0CC3" w:rsidP="004E21C1">
      <w:pPr>
        <w:jc w:val="both"/>
      </w:pPr>
      <w:r>
        <w:t xml:space="preserve">Whilst </w:t>
      </w:r>
      <w:r w:rsidR="005E386E">
        <w:t xml:space="preserve">upgrades are a means to add additional features or improve </w:t>
      </w:r>
      <w:r w:rsidR="007945B2">
        <w:t xml:space="preserve">the performance of existing functions, </w:t>
      </w:r>
      <w:r w:rsidR="003C09BF">
        <w:t xml:space="preserve">upgrades </w:t>
      </w:r>
      <w:r w:rsidR="0002124C">
        <w:t xml:space="preserve">additionally </w:t>
      </w:r>
      <w:r w:rsidR="003C09BF">
        <w:t xml:space="preserve">assess </w:t>
      </w:r>
      <w:r w:rsidR="004E21C1">
        <w:t xml:space="preserve">a </w:t>
      </w:r>
      <w:r w:rsidR="003C09BF">
        <w:t xml:space="preserve">company’s </w:t>
      </w:r>
      <w:r w:rsidR="0070775C">
        <w:t>response to security vulnerabilities and privacy concerns</w:t>
      </w:r>
      <w:r w:rsidR="007500E4">
        <w:t xml:space="preserve">. </w:t>
      </w:r>
      <w:r w:rsidR="00A94198">
        <w:t xml:space="preserve">It </w:t>
      </w:r>
      <w:r w:rsidR="007500E4">
        <w:t xml:space="preserve">is </w:t>
      </w:r>
      <w:r w:rsidR="0002124C">
        <w:t xml:space="preserve">rather </w:t>
      </w:r>
      <w:r w:rsidR="00A00DAE">
        <w:t>unc</w:t>
      </w:r>
      <w:r w:rsidR="007500E4">
        <w:t>ommon</w:t>
      </w:r>
      <w:r w:rsidR="00ED52E9">
        <w:t xml:space="preserve"> </w:t>
      </w:r>
      <w:r w:rsidR="007500E4">
        <w:t xml:space="preserve">for </w:t>
      </w:r>
      <w:r w:rsidR="00ED52E9">
        <w:t xml:space="preserve">vendors to </w:t>
      </w:r>
      <w:r w:rsidR="006F7001">
        <w:t xml:space="preserve">include internal </w:t>
      </w:r>
      <w:r w:rsidR="008439EE">
        <w:t>system changes</w:t>
      </w:r>
      <w:r w:rsidR="009F2A18">
        <w:t>,</w:t>
      </w:r>
      <w:r w:rsidR="008439EE">
        <w:t xml:space="preserve"> </w:t>
      </w:r>
      <w:r w:rsidR="00832094">
        <w:t xml:space="preserve">or </w:t>
      </w:r>
      <w:r w:rsidR="009F2A18">
        <w:t>detailed</w:t>
      </w:r>
      <w:r w:rsidR="00832094">
        <w:t xml:space="preserve"> security</w:t>
      </w:r>
      <w:r w:rsidR="00ED52E9">
        <w:t xml:space="preserve"> notes in upgrade changelogs</w:t>
      </w:r>
      <w:r w:rsidR="008439EE">
        <w:t xml:space="preserve"> </w:t>
      </w:r>
      <w:r w:rsidR="007145AB">
        <w:t xml:space="preserve">as this information will not be of </w:t>
      </w:r>
      <w:r w:rsidR="008A29DE">
        <w:t xml:space="preserve">any </w:t>
      </w:r>
      <w:r w:rsidR="007145AB">
        <w:t>use to common end</w:t>
      </w:r>
      <w:r w:rsidR="002D2C38">
        <w:t>-</w:t>
      </w:r>
      <w:r w:rsidR="007145AB">
        <w:t>users</w:t>
      </w:r>
      <w:r w:rsidR="005905BD">
        <w:t xml:space="preserve">. Independent </w:t>
      </w:r>
      <w:r w:rsidR="009F2A18">
        <w:t>research</w:t>
      </w:r>
      <w:r w:rsidR="005905BD">
        <w:t xml:space="preserve"> must therefore be performed</w:t>
      </w:r>
      <w:r w:rsidR="00553482">
        <w:t xml:space="preserve"> to produce </w:t>
      </w:r>
      <w:r w:rsidR="003A5C63">
        <w:t xml:space="preserve">a system changelog that addresses </w:t>
      </w:r>
      <w:r w:rsidR="00F862C2">
        <w:t>security and/or privacy concerns.</w:t>
      </w:r>
    </w:p>
    <w:p w14:paraId="60F1FE6E" w14:textId="333B8BCF" w:rsidR="00070085" w:rsidRDefault="00B901FE" w:rsidP="004E21C1">
      <w:pPr>
        <w:jc w:val="both"/>
      </w:pPr>
      <w:r>
        <w:t xml:space="preserve">The </w:t>
      </w:r>
      <w:r w:rsidR="00935C62">
        <w:t xml:space="preserve">DUT </w:t>
      </w:r>
      <w:r>
        <w:t xml:space="preserve">was </w:t>
      </w:r>
      <w:r w:rsidR="00935C62">
        <w:t xml:space="preserve">upgraded from v01.15.58 </w:t>
      </w:r>
      <w:r w:rsidR="006848AB">
        <w:t>(25</w:t>
      </w:r>
      <w:r w:rsidR="006848AB" w:rsidRPr="006848AB">
        <w:rPr>
          <w:vertAlign w:val="superscript"/>
        </w:rPr>
        <w:t>th</w:t>
      </w:r>
      <w:r w:rsidR="006848AB">
        <w:t xml:space="preserve"> March 2020) </w:t>
      </w:r>
      <w:r w:rsidR="00935C62">
        <w:t>to v02.29.02</w:t>
      </w:r>
      <w:r w:rsidR="006848AB">
        <w:t xml:space="preserve"> (28</w:t>
      </w:r>
      <w:r w:rsidR="006848AB" w:rsidRPr="006848AB">
        <w:rPr>
          <w:vertAlign w:val="superscript"/>
        </w:rPr>
        <w:t>th</w:t>
      </w:r>
      <w:r w:rsidR="006848AB">
        <w:t xml:space="preserve"> April 2022)</w:t>
      </w:r>
      <w:r w:rsidR="00B41B35">
        <w:t>,</w:t>
      </w:r>
      <w:r w:rsidR="006848AB">
        <w:t xml:space="preserve"> with firmware </w:t>
      </w:r>
      <w:r w:rsidR="00BD19AB">
        <w:t>image</w:t>
      </w:r>
      <w:r w:rsidR="00F47B55">
        <w:t>s</w:t>
      </w:r>
      <w:r w:rsidR="00BD19AB">
        <w:t xml:space="preserve"> being dumped between the </w:t>
      </w:r>
      <w:r w:rsidR="002E1FC3">
        <w:t xml:space="preserve">incremental upgrades. Static firmware analysis was then </w:t>
      </w:r>
      <w:r w:rsidR="004C7706">
        <w:t xml:space="preserve">performed to compare the changes in the filesystem between </w:t>
      </w:r>
      <w:r w:rsidR="00070085">
        <w:t>versions and</w:t>
      </w:r>
      <w:r w:rsidR="00C57715">
        <w:t xml:space="preserve"> has been collated in the </w:t>
      </w:r>
      <w:r w:rsidR="00F44567">
        <w:t xml:space="preserve">table </w:t>
      </w:r>
      <w:r w:rsidR="00F44567">
        <w:fldChar w:fldCharType="begin"/>
      </w:r>
      <w:r w:rsidR="00F44567">
        <w:instrText xml:space="preserve"> REF _Ref110910994 \p \h </w:instrText>
      </w:r>
      <w:r w:rsidR="00F44567">
        <w:fldChar w:fldCharType="separate"/>
      </w:r>
      <w:r w:rsidR="00B145EE">
        <w:t>below</w:t>
      </w:r>
      <w:r w:rsidR="00F44567">
        <w:fldChar w:fldCharType="end"/>
      </w:r>
      <w:r w:rsidR="00F44567">
        <w:t>.</w:t>
      </w:r>
      <w:r w:rsidR="002863F3">
        <w:t xml:space="preserve"> In this section of the thesis, </w:t>
      </w:r>
      <w:r w:rsidR="00887027">
        <w:t xml:space="preserve">the base firmware (v01.15.58) will be compared against the latest </w:t>
      </w:r>
      <w:r w:rsidR="009024E9">
        <w:t xml:space="preserve">version </w:t>
      </w:r>
      <w:r w:rsidR="00887027">
        <w:t>(v02</w:t>
      </w:r>
      <w:r w:rsidR="009024E9">
        <w:t xml:space="preserve">.29.02) to best </w:t>
      </w:r>
      <w:r w:rsidR="004A03B2">
        <w:t xml:space="preserve">discern </w:t>
      </w:r>
      <w:proofErr w:type="spellStart"/>
      <w:r w:rsidR="00070085">
        <w:t>Roborock’s</w:t>
      </w:r>
      <w:proofErr w:type="spellEnd"/>
      <w:r w:rsidR="00070085">
        <w:t xml:space="preserve"> response to security and privacy concerns </w:t>
      </w:r>
      <w:r w:rsidR="004A03B2">
        <w:t xml:space="preserve">throughout </w:t>
      </w:r>
      <w:r w:rsidR="00070085">
        <w:t>the product’s life.</w:t>
      </w:r>
    </w:p>
    <w:p w14:paraId="419E3906" w14:textId="6C68D052" w:rsidR="00597B46" w:rsidRDefault="00597B46" w:rsidP="00F82B86">
      <w:pPr>
        <w:pStyle w:val="Caption"/>
      </w:pPr>
      <w:bookmarkStart w:id="151" w:name="_Ref110910994"/>
      <w:bookmarkStart w:id="152" w:name="_Toc110994468"/>
      <w:r>
        <w:t xml:space="preserve">Table </w:t>
      </w:r>
      <w:fldSimple w:instr=" SEQ Table \* ARABIC ">
        <w:r w:rsidR="00B145EE">
          <w:rPr>
            <w:noProof/>
          </w:rPr>
          <w:t>7</w:t>
        </w:r>
      </w:fldSimple>
      <w:r>
        <w:t xml:space="preserve"> –</w:t>
      </w:r>
      <w:r w:rsidR="008D6368">
        <w:t xml:space="preserve"> </w:t>
      </w:r>
      <w:r>
        <w:t>Firmware upgrade changelog</w:t>
      </w:r>
      <w:bookmarkEnd w:id="151"/>
      <w:bookmarkEnd w:id="152"/>
    </w:p>
    <w:tbl>
      <w:tblPr>
        <w:tblStyle w:val="TableGrid"/>
        <w:tblW w:w="0" w:type="auto"/>
        <w:tblLook w:val="04A0" w:firstRow="1" w:lastRow="0" w:firstColumn="1" w:lastColumn="0" w:noHBand="0" w:noVBand="1"/>
      </w:tblPr>
      <w:tblGrid>
        <w:gridCol w:w="1696"/>
        <w:gridCol w:w="3544"/>
        <w:gridCol w:w="3776"/>
      </w:tblGrid>
      <w:tr w:rsidR="00161E1A" w14:paraId="606E010B" w14:textId="77777777" w:rsidTr="00097342">
        <w:tc>
          <w:tcPr>
            <w:tcW w:w="1696" w:type="dxa"/>
          </w:tcPr>
          <w:p w14:paraId="489763E4" w14:textId="60B34B74" w:rsidR="00161E1A" w:rsidRPr="008D6368" w:rsidRDefault="00161E1A"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2"/>
                <w:lang w:val="en-GB" w:eastAsia="en-GB"/>
              </w:rPr>
            </w:pPr>
            <w:r w:rsidRPr="008D6368">
              <w:rPr>
                <w:rFonts w:eastAsia="Times New Roman"/>
                <w:b/>
                <w:bCs/>
                <w:sz w:val="22"/>
                <w:lang w:val="en-GB" w:eastAsia="en-GB"/>
              </w:rPr>
              <w:t>Firmware</w:t>
            </w:r>
          </w:p>
        </w:tc>
        <w:tc>
          <w:tcPr>
            <w:tcW w:w="3544" w:type="dxa"/>
          </w:tcPr>
          <w:p w14:paraId="72E00136" w14:textId="7EAE9D04" w:rsidR="00161E1A" w:rsidRPr="008D6368" w:rsidRDefault="00C27D85" w:rsidP="00845DD5">
            <w:pPr>
              <w:pStyle w:val="HTMLPreformatted"/>
              <w:rPr>
                <w:rStyle w:val="HTMLCode"/>
                <w:rFonts w:ascii="Times New Roman" w:hAnsi="Times New Roman" w:cs="Times New Roman"/>
                <w:b/>
                <w:bCs/>
                <w:sz w:val="22"/>
                <w:szCs w:val="22"/>
              </w:rPr>
            </w:pPr>
            <w:r w:rsidRPr="008D6368">
              <w:rPr>
                <w:rStyle w:val="HTMLCode"/>
                <w:rFonts w:ascii="Times New Roman" w:hAnsi="Times New Roman" w:cs="Times New Roman"/>
                <w:b/>
                <w:bCs/>
                <w:sz w:val="22"/>
                <w:szCs w:val="22"/>
              </w:rPr>
              <w:t>Official Changelog</w:t>
            </w:r>
          </w:p>
        </w:tc>
        <w:tc>
          <w:tcPr>
            <w:tcW w:w="3776" w:type="dxa"/>
          </w:tcPr>
          <w:p w14:paraId="169B573A" w14:textId="7A4FDA34" w:rsidR="00161E1A" w:rsidRPr="008D6368" w:rsidRDefault="00C27D8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2"/>
                <w:lang w:val="en-GB" w:eastAsia="en-GB"/>
              </w:rPr>
            </w:pPr>
            <w:r w:rsidRPr="008D6368">
              <w:rPr>
                <w:rFonts w:eastAsia="Times New Roman"/>
                <w:b/>
                <w:bCs/>
                <w:sz w:val="22"/>
                <w:lang w:val="en-GB" w:eastAsia="en-GB"/>
              </w:rPr>
              <w:t xml:space="preserve">Unofficial </w:t>
            </w:r>
            <w:r w:rsidR="00EF6E29">
              <w:rPr>
                <w:rFonts w:eastAsia="Times New Roman"/>
                <w:b/>
                <w:bCs/>
                <w:sz w:val="22"/>
                <w:lang w:val="en-GB" w:eastAsia="en-GB"/>
              </w:rPr>
              <w:t>Syste</w:t>
            </w:r>
            <w:r w:rsidR="00E67E5D">
              <w:rPr>
                <w:rFonts w:eastAsia="Times New Roman"/>
                <w:b/>
                <w:bCs/>
                <w:sz w:val="22"/>
                <w:lang w:val="en-GB" w:eastAsia="en-GB"/>
              </w:rPr>
              <w:t>m</w:t>
            </w:r>
            <w:r w:rsidRPr="008D6368">
              <w:rPr>
                <w:rFonts w:eastAsia="Times New Roman"/>
                <w:b/>
                <w:bCs/>
                <w:sz w:val="22"/>
                <w:lang w:val="en-GB" w:eastAsia="en-GB"/>
              </w:rPr>
              <w:t xml:space="preserve"> Changelog</w:t>
            </w:r>
          </w:p>
        </w:tc>
      </w:tr>
      <w:tr w:rsidR="00845DD5" w14:paraId="218EF9AC" w14:textId="77777777" w:rsidTr="003D49B4">
        <w:trPr>
          <w:trHeight w:val="1746"/>
        </w:trPr>
        <w:tc>
          <w:tcPr>
            <w:tcW w:w="1696" w:type="dxa"/>
          </w:tcPr>
          <w:p w14:paraId="0379805A" w14:textId="67F599D6" w:rsidR="00845DD5" w:rsidRPr="008D6368" w:rsidRDefault="00845DD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17.08</w:t>
            </w:r>
            <w:r w:rsidR="00161E1A" w:rsidRPr="008D6368">
              <w:rPr>
                <w:rFonts w:eastAsia="Times New Roman"/>
                <w:b/>
                <w:bCs/>
                <w:sz w:val="20"/>
                <w:szCs w:val="20"/>
                <w:lang w:val="en-GB" w:eastAsia="en-GB"/>
              </w:rPr>
              <w:br/>
            </w:r>
            <w:r w:rsidRPr="008D6368">
              <w:rPr>
                <w:rFonts w:eastAsia="Times New Roman"/>
                <w:b/>
                <w:bCs/>
                <w:sz w:val="20"/>
                <w:szCs w:val="20"/>
                <w:lang w:val="en-GB" w:eastAsia="en-GB"/>
              </w:rPr>
              <w:t>(17th April 2020)</w:t>
            </w:r>
          </w:p>
        </w:tc>
        <w:tc>
          <w:tcPr>
            <w:tcW w:w="3544" w:type="dxa"/>
          </w:tcPr>
          <w:p w14:paraId="0D3E2199" w14:textId="77777777" w:rsidR="00CA5D44" w:rsidRPr="00046823" w:rsidRDefault="00845DD5" w:rsidP="00470B6B">
            <w:pPr>
              <w:pStyle w:val="HTMLPreformatted"/>
              <w:numPr>
                <w:ilvl w:val="0"/>
                <w:numId w:val="21"/>
              </w:numPr>
              <w:tabs>
                <w:tab w:val="clear" w:pos="720"/>
                <w:tab w:val="num" w:pos="41"/>
              </w:tabs>
              <w:ind w:left="183" w:hanging="183"/>
              <w:rPr>
                <w:rStyle w:val="hljs-keyword"/>
                <w:rFonts w:ascii="Times New Roman" w:hAnsi="Times New Roman" w:cs="Times New Roman"/>
              </w:rPr>
            </w:pPr>
            <w:r w:rsidRPr="00046823">
              <w:rPr>
                <w:rStyle w:val="HTMLCode"/>
                <w:rFonts w:ascii="Times New Roman" w:hAnsi="Times New Roman" w:cs="Times New Roman"/>
              </w:rPr>
              <w:t xml:space="preserve">Supports multi-floor map saving </w:t>
            </w:r>
            <w:r w:rsidRPr="00046823">
              <w:rPr>
                <w:rStyle w:val="hljs-keyword"/>
                <w:rFonts w:ascii="Times New Roman" w:hAnsi="Times New Roman" w:cs="Times New Roman"/>
              </w:rPr>
              <w:t>and</w:t>
            </w:r>
            <w:r w:rsidRPr="00046823">
              <w:rPr>
                <w:rStyle w:val="HTMLCode"/>
                <w:rFonts w:ascii="Times New Roman" w:hAnsi="Times New Roman" w:cs="Times New Roman"/>
              </w:rPr>
              <w:t xml:space="preserve"> robot knows which floor it </w:t>
            </w:r>
            <w:r w:rsidRPr="00046823">
              <w:rPr>
                <w:rStyle w:val="hljs-keyword"/>
                <w:rFonts w:ascii="Times New Roman" w:hAnsi="Times New Roman" w:cs="Times New Roman"/>
              </w:rPr>
              <w:t>is</w:t>
            </w:r>
          </w:p>
          <w:p w14:paraId="4EA29362" w14:textId="77777777" w:rsidR="00CA5D44" w:rsidRPr="00046823" w:rsidRDefault="00845DD5" w:rsidP="00470B6B">
            <w:pPr>
              <w:pStyle w:val="HTMLPreformatted"/>
              <w:numPr>
                <w:ilvl w:val="0"/>
                <w:numId w:val="21"/>
              </w:numPr>
              <w:tabs>
                <w:tab w:val="clear" w:pos="720"/>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Update to new structured SLAM algorithm to make map more reliable</w:t>
            </w:r>
          </w:p>
          <w:p w14:paraId="086205BB" w14:textId="77777777" w:rsidR="00CA5D44" w:rsidRPr="00046823" w:rsidRDefault="00845DD5" w:rsidP="00470B6B">
            <w:pPr>
              <w:pStyle w:val="HTMLPreformatted"/>
              <w:numPr>
                <w:ilvl w:val="0"/>
                <w:numId w:val="21"/>
              </w:numPr>
              <w:tabs>
                <w:tab w:val="clear" w:pos="720"/>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Support customised room cleaning sequence</w:t>
            </w:r>
          </w:p>
          <w:p w14:paraId="673DB15E" w14:textId="05FDFC85" w:rsidR="00845DD5" w:rsidRPr="003D49B4" w:rsidRDefault="00845DD5" w:rsidP="003D49B4">
            <w:pPr>
              <w:pStyle w:val="HTMLPreformatted"/>
              <w:numPr>
                <w:ilvl w:val="0"/>
                <w:numId w:val="21"/>
              </w:numPr>
              <w:tabs>
                <w:tab w:val="clear" w:pos="720"/>
                <w:tab w:val="num" w:pos="41"/>
              </w:tabs>
              <w:ind w:left="183" w:hanging="183"/>
              <w:rPr>
                <w:rFonts w:ascii="Times New Roman" w:hAnsi="Times New Roman" w:cs="Times New Roman"/>
              </w:rPr>
            </w:pPr>
            <w:r w:rsidRPr="00046823">
              <w:rPr>
                <w:rStyle w:val="HTMLCode"/>
                <w:rFonts w:ascii="Times New Roman" w:hAnsi="Times New Roman" w:cs="Times New Roman"/>
              </w:rPr>
              <w:t>Support no-mop zone</w:t>
            </w:r>
          </w:p>
        </w:tc>
        <w:tc>
          <w:tcPr>
            <w:tcW w:w="3776" w:type="dxa"/>
          </w:tcPr>
          <w:p w14:paraId="1D7173B8" w14:textId="144387C1" w:rsidR="00470B6B" w:rsidRDefault="00470B6B"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081DD7">
              <w:rPr>
                <w:rStyle w:val="CodeStyleChar"/>
                <w:rFonts w:eastAsiaTheme="minorHAnsi"/>
                <w:sz w:val="20"/>
                <w:szCs w:val="20"/>
              </w:rPr>
              <w:t>i</w:t>
            </w:r>
            <w:r w:rsidR="00097342" w:rsidRPr="00081DD7">
              <w:rPr>
                <w:rStyle w:val="CodeStyleChar"/>
                <w:rFonts w:eastAsiaTheme="minorHAnsi"/>
                <w:sz w:val="20"/>
                <w:szCs w:val="20"/>
              </w:rPr>
              <w:t>ptables</w:t>
            </w:r>
            <w:r w:rsidR="00097342" w:rsidRPr="00470B6B">
              <w:rPr>
                <w:rFonts w:eastAsia="Times New Roman"/>
                <w:sz w:val="20"/>
                <w:szCs w:val="20"/>
                <w:lang w:val="en-GB" w:eastAsia="en-GB"/>
              </w:rPr>
              <w:t xml:space="preserve"> </w:t>
            </w:r>
            <w:r>
              <w:rPr>
                <w:rFonts w:eastAsia="Times New Roman"/>
                <w:sz w:val="20"/>
                <w:szCs w:val="20"/>
                <w:lang w:val="en-GB" w:eastAsia="en-GB"/>
              </w:rPr>
              <w:t xml:space="preserve">enforcement </w:t>
            </w:r>
            <w:r w:rsidRPr="00470B6B">
              <w:rPr>
                <w:rFonts w:eastAsia="Times New Roman"/>
                <w:sz w:val="20"/>
                <w:szCs w:val="20"/>
                <w:lang w:val="en-GB" w:eastAsia="en-GB"/>
              </w:rPr>
              <w:t xml:space="preserve">to </w:t>
            </w:r>
            <w:r w:rsidR="00845DD5" w:rsidRPr="00470B6B">
              <w:rPr>
                <w:rFonts w:eastAsia="Times New Roman"/>
                <w:sz w:val="20"/>
                <w:szCs w:val="20"/>
                <w:lang w:val="en-GB" w:eastAsia="en-GB"/>
              </w:rPr>
              <w:t>drop SSH</w:t>
            </w:r>
          </w:p>
          <w:p w14:paraId="5AC3BFF0" w14:textId="006B2B47" w:rsidR="001030EB" w:rsidRPr="00922D81" w:rsidRDefault="001030EB" w:rsidP="001030E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24" w:hanging="142"/>
              <w:rPr>
                <w:rFonts w:ascii="Consolas" w:eastAsia="Times New Roman" w:hAnsi="Consolas"/>
                <w:sz w:val="20"/>
                <w:szCs w:val="20"/>
                <w:lang w:val="en-GB" w:eastAsia="en-GB"/>
              </w:rPr>
            </w:pPr>
            <w:r w:rsidRPr="001030EB">
              <w:rPr>
                <w:rFonts w:eastAsia="Times New Roman"/>
                <w:sz w:val="20"/>
                <w:szCs w:val="20"/>
                <w:lang w:val="en-GB" w:eastAsia="en-GB"/>
              </w:rPr>
              <w:t xml:space="preserve"> </w:t>
            </w:r>
            <w:proofErr w:type="spellStart"/>
            <w:r w:rsidRPr="00922D81">
              <w:rPr>
                <w:rStyle w:val="CodeStyleChar"/>
                <w:rFonts w:eastAsiaTheme="minorHAnsi"/>
                <w:sz w:val="20"/>
                <w:szCs w:val="20"/>
              </w:rPr>
              <w:t>r</w:t>
            </w:r>
            <w:r w:rsidR="00922D81" w:rsidRPr="00922D81">
              <w:rPr>
                <w:rStyle w:val="CodeStyleChar"/>
                <w:rFonts w:eastAsiaTheme="minorHAnsi"/>
                <w:sz w:val="20"/>
                <w:szCs w:val="20"/>
              </w:rPr>
              <w:t>r</w:t>
            </w:r>
            <w:r w:rsidRPr="00922D81">
              <w:rPr>
                <w:rStyle w:val="CodeStyleChar"/>
                <w:rFonts w:eastAsiaTheme="minorHAnsi"/>
                <w:sz w:val="20"/>
                <w:szCs w:val="20"/>
              </w:rPr>
              <w:t>logd</w:t>
            </w:r>
            <w:proofErr w:type="spellEnd"/>
          </w:p>
          <w:p w14:paraId="5F96A1C7" w14:textId="588CE1D2" w:rsidR="001030EB" w:rsidRPr="00922D81" w:rsidRDefault="001030EB" w:rsidP="001030E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24" w:hanging="142"/>
              <w:rPr>
                <w:rFonts w:ascii="Consolas" w:eastAsia="Times New Roman" w:hAnsi="Consolas"/>
                <w:sz w:val="20"/>
                <w:szCs w:val="20"/>
                <w:lang w:val="en-GB" w:eastAsia="en-GB"/>
              </w:rPr>
            </w:pPr>
            <w:r w:rsidRPr="001030EB">
              <w:rPr>
                <w:rFonts w:eastAsia="Times New Roman"/>
                <w:sz w:val="20"/>
                <w:szCs w:val="20"/>
                <w:lang w:val="en-GB" w:eastAsia="en-GB"/>
              </w:rPr>
              <w:t xml:space="preserve"> </w:t>
            </w:r>
            <w:proofErr w:type="spellStart"/>
            <w:r w:rsidRPr="00922D81">
              <w:rPr>
                <w:rStyle w:val="CodeStyleChar"/>
                <w:rFonts w:eastAsiaTheme="minorHAnsi"/>
                <w:sz w:val="20"/>
                <w:szCs w:val="20"/>
              </w:rPr>
              <w:t>WatchDo</w:t>
            </w:r>
            <w:r w:rsidR="00922D81" w:rsidRPr="00922D81">
              <w:rPr>
                <w:rStyle w:val="CodeStyleChar"/>
                <w:rFonts w:eastAsiaTheme="minorHAnsi"/>
                <w:sz w:val="20"/>
                <w:szCs w:val="20"/>
              </w:rPr>
              <w:t>ge</w:t>
            </w:r>
            <w:proofErr w:type="spellEnd"/>
          </w:p>
          <w:p w14:paraId="3C243E4E" w14:textId="39244234" w:rsidR="00470B6B"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Utilities change to </w:t>
            </w:r>
            <w:proofErr w:type="spellStart"/>
            <w:r w:rsidRPr="00922D81">
              <w:rPr>
                <w:rStyle w:val="CodeStyleChar"/>
                <w:rFonts w:eastAsiaTheme="minorHAnsi"/>
                <w:sz w:val="20"/>
                <w:szCs w:val="20"/>
              </w:rPr>
              <w:t>busybox</w:t>
            </w:r>
            <w:proofErr w:type="spellEnd"/>
          </w:p>
          <w:p w14:paraId="3D1EC777" w14:textId="2C50AAC3" w:rsidR="00470B6B"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SSH server changed to </w:t>
            </w:r>
            <w:proofErr w:type="spellStart"/>
            <w:r w:rsidRPr="00922D81">
              <w:rPr>
                <w:rStyle w:val="CodeStyleChar"/>
                <w:rFonts w:eastAsiaTheme="minorHAnsi"/>
                <w:sz w:val="20"/>
                <w:szCs w:val="20"/>
              </w:rPr>
              <w:t>dropbear</w:t>
            </w:r>
            <w:proofErr w:type="spellEnd"/>
          </w:p>
          <w:p w14:paraId="27FC718B" w14:textId="01CF0CFB" w:rsidR="00845DD5"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proofErr w:type="spellStart"/>
            <w:r w:rsidRPr="00922D81">
              <w:rPr>
                <w:rStyle w:val="CodeStyleChar"/>
                <w:rFonts w:eastAsiaTheme="minorHAnsi"/>
                <w:sz w:val="20"/>
                <w:szCs w:val="20"/>
              </w:rPr>
              <w:t>rriot_rr</w:t>
            </w:r>
            <w:proofErr w:type="spellEnd"/>
            <w:r w:rsidRPr="00470B6B">
              <w:rPr>
                <w:rFonts w:eastAsia="Times New Roman"/>
                <w:sz w:val="20"/>
                <w:szCs w:val="20"/>
                <w:lang w:val="en-GB" w:eastAsia="en-GB"/>
              </w:rPr>
              <w:t xml:space="preserve"> added (but </w:t>
            </w:r>
            <w:r w:rsidR="00922D81">
              <w:rPr>
                <w:rFonts w:eastAsia="Times New Roman"/>
                <w:sz w:val="20"/>
                <w:szCs w:val="20"/>
                <w:lang w:val="en-GB" w:eastAsia="en-GB"/>
              </w:rPr>
              <w:t>not enabled</w:t>
            </w:r>
            <w:r w:rsidRPr="00470B6B">
              <w:rPr>
                <w:rFonts w:eastAsia="Times New Roman"/>
                <w:sz w:val="20"/>
                <w:szCs w:val="20"/>
                <w:lang w:val="en-GB" w:eastAsia="en-GB"/>
              </w:rPr>
              <w:t>)</w:t>
            </w:r>
          </w:p>
          <w:p w14:paraId="44CA5796" w14:textId="77777777" w:rsidR="00845DD5" w:rsidRPr="00046823" w:rsidRDefault="00845DD5" w:rsidP="003D49B4">
            <w:pPr>
              <w:jc w:val="both"/>
            </w:pPr>
          </w:p>
        </w:tc>
      </w:tr>
      <w:tr w:rsidR="00845DD5" w14:paraId="2824FF04" w14:textId="77777777" w:rsidTr="003D49B4">
        <w:trPr>
          <w:trHeight w:val="1036"/>
        </w:trPr>
        <w:tc>
          <w:tcPr>
            <w:tcW w:w="1696" w:type="dxa"/>
          </w:tcPr>
          <w:p w14:paraId="170002E2" w14:textId="0D79C9F5" w:rsidR="00845DD5" w:rsidRPr="008D6368" w:rsidRDefault="00845DD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19.98</w:t>
            </w:r>
            <w:r w:rsidR="001B5C01" w:rsidRPr="008D6368">
              <w:rPr>
                <w:rFonts w:eastAsia="Times New Roman"/>
                <w:b/>
                <w:bCs/>
                <w:sz w:val="20"/>
                <w:szCs w:val="20"/>
                <w:lang w:val="en-GB" w:eastAsia="en-GB"/>
              </w:rPr>
              <w:br/>
            </w:r>
            <w:r w:rsidRPr="008D6368">
              <w:rPr>
                <w:rFonts w:eastAsia="Times New Roman"/>
                <w:b/>
                <w:bCs/>
                <w:sz w:val="20"/>
                <w:szCs w:val="20"/>
                <w:lang w:val="en-GB" w:eastAsia="en-GB"/>
              </w:rPr>
              <w:t>(9th June 2020)</w:t>
            </w:r>
          </w:p>
          <w:p w14:paraId="050D0FB5" w14:textId="77777777" w:rsidR="00845DD5" w:rsidRPr="008D6368" w:rsidRDefault="00845DD5" w:rsidP="004E21C1">
            <w:pPr>
              <w:jc w:val="both"/>
              <w:rPr>
                <w:b/>
                <w:bCs/>
              </w:rPr>
            </w:pPr>
          </w:p>
        </w:tc>
        <w:tc>
          <w:tcPr>
            <w:tcW w:w="3544" w:type="dxa"/>
          </w:tcPr>
          <w:p w14:paraId="5C94EE16" w14:textId="0BC590B6" w:rsidR="00046823" w:rsidRDefault="001B5C01" w:rsidP="00470B6B">
            <w:pPr>
              <w:pStyle w:val="HTMLPreformatted"/>
              <w:numPr>
                <w:ilvl w:val="0"/>
                <w:numId w:val="27"/>
              </w:numPr>
              <w:tabs>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Improvised Wi-Fi Easy Connect</w:t>
            </w:r>
          </w:p>
          <w:p w14:paraId="31614C0A" w14:textId="36C3D1DD" w:rsidR="00046823" w:rsidRDefault="002D2C38" w:rsidP="00470B6B">
            <w:pPr>
              <w:pStyle w:val="HTMLPreformatted"/>
              <w:numPr>
                <w:ilvl w:val="0"/>
                <w:numId w:val="27"/>
              </w:numPr>
              <w:tabs>
                <w:tab w:val="num" w:pos="41"/>
              </w:tabs>
              <w:ind w:left="183" w:hanging="183"/>
              <w:rPr>
                <w:rStyle w:val="HTMLCode"/>
                <w:rFonts w:ascii="Times New Roman" w:hAnsi="Times New Roman" w:cs="Times New Roman"/>
              </w:rPr>
            </w:pPr>
            <w:r>
              <w:rPr>
                <w:rStyle w:val="HTMLCode"/>
                <w:rFonts w:ascii="Times New Roman" w:hAnsi="Times New Roman" w:cs="Times New Roman"/>
              </w:rPr>
              <w:t>O</w:t>
            </w:r>
            <w:r w:rsidR="001B5C01" w:rsidRPr="00046823">
              <w:rPr>
                <w:rStyle w:val="HTMLCode"/>
                <w:rFonts w:ascii="Times New Roman" w:hAnsi="Times New Roman" w:cs="Times New Roman"/>
              </w:rPr>
              <w:t>verall improvements</w:t>
            </w:r>
          </w:p>
          <w:p w14:paraId="2FC63A8F" w14:textId="16F1442D" w:rsidR="00046823" w:rsidRDefault="002D2C38" w:rsidP="00470B6B">
            <w:pPr>
              <w:pStyle w:val="HTMLPreformatted"/>
              <w:numPr>
                <w:ilvl w:val="0"/>
                <w:numId w:val="27"/>
              </w:numPr>
              <w:tabs>
                <w:tab w:val="num" w:pos="41"/>
              </w:tabs>
              <w:ind w:left="183" w:hanging="183"/>
              <w:rPr>
                <w:rStyle w:val="HTMLCode"/>
                <w:rFonts w:ascii="Times New Roman" w:hAnsi="Times New Roman" w:cs="Times New Roman"/>
              </w:rPr>
            </w:pPr>
            <w:r>
              <w:rPr>
                <w:rStyle w:val="HTMLCode"/>
                <w:rFonts w:ascii="Times New Roman" w:hAnsi="Times New Roman" w:cs="Times New Roman"/>
              </w:rPr>
              <w:t>B</w:t>
            </w:r>
            <w:r w:rsidR="001B5C01" w:rsidRPr="00046823">
              <w:rPr>
                <w:rStyle w:val="HTMLCode"/>
                <w:rFonts w:ascii="Times New Roman" w:hAnsi="Times New Roman" w:cs="Times New Roman"/>
              </w:rPr>
              <w:t>ug fixes</w:t>
            </w:r>
          </w:p>
          <w:p w14:paraId="61204C86" w14:textId="13F88DE7" w:rsidR="00845DD5" w:rsidRPr="003D49B4" w:rsidRDefault="001B5C01" w:rsidP="003D49B4">
            <w:pPr>
              <w:pStyle w:val="HTMLPreformatted"/>
              <w:numPr>
                <w:ilvl w:val="0"/>
                <w:numId w:val="27"/>
              </w:numPr>
              <w:tabs>
                <w:tab w:val="num" w:pos="41"/>
              </w:tabs>
              <w:ind w:left="183" w:hanging="183"/>
              <w:rPr>
                <w:rFonts w:ascii="Times New Roman" w:hAnsi="Times New Roman" w:cs="Times New Roman"/>
              </w:rPr>
            </w:pPr>
            <w:r w:rsidRPr="00046823">
              <w:rPr>
                <w:rStyle w:val="HTMLCode"/>
                <w:rFonts w:ascii="Times New Roman" w:hAnsi="Times New Roman" w:cs="Times New Roman"/>
              </w:rPr>
              <w:t>UX fixes</w:t>
            </w:r>
          </w:p>
        </w:tc>
        <w:tc>
          <w:tcPr>
            <w:tcW w:w="3776" w:type="dxa"/>
          </w:tcPr>
          <w:p w14:paraId="5DE2CC33" w14:textId="234BC5EE" w:rsidR="00845DD5"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Serial handler changed to </w:t>
            </w:r>
            <w:proofErr w:type="spellStart"/>
            <w:r w:rsidRPr="00922D81">
              <w:rPr>
                <w:rStyle w:val="CodeStyleChar"/>
                <w:rFonts w:eastAsiaTheme="minorHAnsi"/>
                <w:sz w:val="20"/>
                <w:szCs w:val="20"/>
              </w:rPr>
              <w:t>rr_login</w:t>
            </w:r>
            <w:proofErr w:type="spellEnd"/>
          </w:p>
          <w:p w14:paraId="2F248C3E" w14:textId="77777777" w:rsidR="00845DD5" w:rsidRPr="00046823" w:rsidRDefault="00845DD5" w:rsidP="00597B46">
            <w:pPr>
              <w:jc w:val="both"/>
            </w:pPr>
          </w:p>
        </w:tc>
      </w:tr>
      <w:tr w:rsidR="00845DD5" w14:paraId="447FE0FC" w14:textId="77777777" w:rsidTr="003D49B4">
        <w:trPr>
          <w:trHeight w:val="624"/>
        </w:trPr>
        <w:tc>
          <w:tcPr>
            <w:tcW w:w="1696" w:type="dxa"/>
          </w:tcPr>
          <w:p w14:paraId="2E5803C9" w14:textId="0AFD5EE4" w:rsidR="00845DD5" w:rsidRPr="003D49B4" w:rsidRDefault="00845DD5" w:rsidP="003D49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20.76</w:t>
            </w:r>
            <w:r w:rsidR="001B5C01" w:rsidRPr="008D6368">
              <w:rPr>
                <w:rFonts w:eastAsia="Times New Roman"/>
                <w:b/>
                <w:bCs/>
                <w:sz w:val="20"/>
                <w:szCs w:val="20"/>
                <w:lang w:val="en-GB" w:eastAsia="en-GB"/>
              </w:rPr>
              <w:br/>
            </w:r>
            <w:r w:rsidRPr="008D6368">
              <w:rPr>
                <w:rFonts w:eastAsia="Times New Roman"/>
                <w:b/>
                <w:bCs/>
                <w:sz w:val="20"/>
                <w:szCs w:val="20"/>
                <w:lang w:val="en-GB" w:eastAsia="en-GB"/>
              </w:rPr>
              <w:t>(23rd June 2020)</w:t>
            </w:r>
          </w:p>
        </w:tc>
        <w:tc>
          <w:tcPr>
            <w:tcW w:w="3544" w:type="dxa"/>
          </w:tcPr>
          <w:p w14:paraId="63FD3F95" w14:textId="77777777" w:rsidR="00046823" w:rsidRDefault="001B5C01" w:rsidP="00470B6B">
            <w:pPr>
              <w:pStyle w:val="HTMLPreformatted"/>
              <w:numPr>
                <w:ilvl w:val="0"/>
                <w:numId w:val="28"/>
              </w:numPr>
              <w:tabs>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Obstacle avoidance enhancements</w:t>
            </w:r>
          </w:p>
          <w:p w14:paraId="01960CDE" w14:textId="386AD03D" w:rsidR="00845DD5" w:rsidRPr="003D49B4" w:rsidRDefault="001B5C01" w:rsidP="003D49B4">
            <w:pPr>
              <w:pStyle w:val="HTMLPreformatted"/>
              <w:numPr>
                <w:ilvl w:val="0"/>
                <w:numId w:val="28"/>
              </w:numPr>
              <w:tabs>
                <w:tab w:val="num" w:pos="41"/>
              </w:tabs>
              <w:ind w:left="183" w:hanging="183"/>
              <w:rPr>
                <w:rFonts w:ascii="Times New Roman" w:hAnsi="Times New Roman" w:cs="Times New Roman"/>
              </w:rPr>
            </w:pPr>
            <w:r w:rsidRPr="00046823">
              <w:rPr>
                <w:rStyle w:val="HTMLCode"/>
                <w:rFonts w:ascii="Times New Roman" w:hAnsi="Times New Roman" w:cs="Times New Roman"/>
              </w:rPr>
              <w:t xml:space="preserve">Bug fixes </w:t>
            </w:r>
            <w:r w:rsidRPr="00046823">
              <w:rPr>
                <w:rStyle w:val="hljs-keyword"/>
                <w:rFonts w:ascii="Times New Roman" w:hAnsi="Times New Roman" w:cs="Times New Roman"/>
              </w:rPr>
              <w:t>and</w:t>
            </w:r>
            <w:r w:rsidRPr="00046823">
              <w:rPr>
                <w:rStyle w:val="HTMLCode"/>
                <w:rFonts w:ascii="Times New Roman" w:hAnsi="Times New Roman" w:cs="Times New Roman"/>
              </w:rPr>
              <w:t xml:space="preserve"> UI optimisation</w:t>
            </w:r>
          </w:p>
        </w:tc>
        <w:tc>
          <w:tcPr>
            <w:tcW w:w="3776" w:type="dxa"/>
          </w:tcPr>
          <w:p w14:paraId="747841C4" w14:textId="4ACBDDDC" w:rsidR="00845DD5" w:rsidRPr="00046823" w:rsidRDefault="00597B46" w:rsidP="00597B46">
            <w:pPr>
              <w:jc w:val="both"/>
            </w:pPr>
            <w:r>
              <w:t>-</w:t>
            </w:r>
          </w:p>
        </w:tc>
      </w:tr>
      <w:tr w:rsidR="004B0658" w14:paraId="36C9051A" w14:textId="77777777" w:rsidTr="004B0658">
        <w:trPr>
          <w:trHeight w:val="210"/>
        </w:trPr>
        <w:tc>
          <w:tcPr>
            <w:tcW w:w="1696" w:type="dxa"/>
          </w:tcPr>
          <w:p w14:paraId="5F27338A" w14:textId="3724FAFD" w:rsidR="004B0658" w:rsidRPr="008D6368" w:rsidRDefault="004B0658" w:rsidP="004B06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bCs/>
                <w:sz w:val="20"/>
                <w:szCs w:val="20"/>
                <w:lang w:val="en-GB" w:eastAsia="en-GB"/>
              </w:rPr>
            </w:pPr>
            <w:r>
              <w:rPr>
                <w:rFonts w:eastAsia="Times New Roman"/>
                <w:b/>
                <w:bCs/>
                <w:sz w:val="20"/>
                <w:szCs w:val="20"/>
                <w:lang w:val="en-GB" w:eastAsia="en-GB"/>
              </w:rPr>
              <w:t>…</w:t>
            </w:r>
          </w:p>
        </w:tc>
        <w:tc>
          <w:tcPr>
            <w:tcW w:w="3544" w:type="dxa"/>
          </w:tcPr>
          <w:p w14:paraId="7DF11603" w14:textId="2526E823" w:rsidR="004B0658" w:rsidRPr="00046823" w:rsidRDefault="004B0658" w:rsidP="004B0658">
            <w:pPr>
              <w:pStyle w:val="HTMLPreformatted"/>
              <w:jc w:val="center"/>
              <w:rPr>
                <w:rStyle w:val="HTMLCode"/>
                <w:rFonts w:ascii="Times New Roman" w:hAnsi="Times New Roman" w:cs="Times New Roman"/>
              </w:rPr>
            </w:pPr>
            <w:r>
              <w:rPr>
                <w:rStyle w:val="HTMLCode"/>
                <w:rFonts w:ascii="Times New Roman" w:hAnsi="Times New Roman" w:cs="Times New Roman"/>
              </w:rPr>
              <w:t>…</w:t>
            </w:r>
          </w:p>
        </w:tc>
        <w:tc>
          <w:tcPr>
            <w:tcW w:w="3776" w:type="dxa"/>
          </w:tcPr>
          <w:p w14:paraId="24E66BF9" w14:textId="6FE21347" w:rsidR="004B0658" w:rsidRDefault="004B0658" w:rsidP="004B0658">
            <w:pPr>
              <w:jc w:val="center"/>
            </w:pPr>
            <w:r>
              <w:t>…</w:t>
            </w:r>
          </w:p>
        </w:tc>
      </w:tr>
      <w:tr w:rsidR="00845DD5" w14:paraId="11A59DBA" w14:textId="77777777" w:rsidTr="003D49B4">
        <w:trPr>
          <w:trHeight w:val="635"/>
        </w:trPr>
        <w:tc>
          <w:tcPr>
            <w:tcW w:w="1696" w:type="dxa"/>
          </w:tcPr>
          <w:p w14:paraId="78E6EE66" w14:textId="5A415219" w:rsidR="00845DD5" w:rsidRPr="003D49B4" w:rsidRDefault="00845DD5" w:rsidP="003D49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2.29.02</w:t>
            </w:r>
            <w:r w:rsidR="001B5C01" w:rsidRPr="008D6368">
              <w:rPr>
                <w:rFonts w:eastAsia="Times New Roman"/>
                <w:b/>
                <w:bCs/>
                <w:sz w:val="20"/>
                <w:szCs w:val="20"/>
                <w:lang w:val="en-GB" w:eastAsia="en-GB"/>
              </w:rPr>
              <w:br/>
            </w:r>
            <w:r w:rsidRPr="008D6368">
              <w:rPr>
                <w:rFonts w:eastAsia="Times New Roman"/>
                <w:b/>
                <w:bCs/>
                <w:sz w:val="20"/>
                <w:szCs w:val="20"/>
                <w:lang w:val="en-GB" w:eastAsia="en-GB"/>
              </w:rPr>
              <w:t>(28th April 2022)</w:t>
            </w:r>
          </w:p>
        </w:tc>
        <w:tc>
          <w:tcPr>
            <w:tcW w:w="3544" w:type="dxa"/>
          </w:tcPr>
          <w:p w14:paraId="4E54AA80" w14:textId="6D380296" w:rsidR="00845DD5" w:rsidRPr="003D49B4" w:rsidRDefault="001B5C01" w:rsidP="003D49B4">
            <w:pPr>
              <w:pStyle w:val="HTMLPreformatted"/>
              <w:numPr>
                <w:ilvl w:val="0"/>
                <w:numId w:val="28"/>
              </w:numPr>
              <w:tabs>
                <w:tab w:val="num" w:pos="41"/>
              </w:tabs>
              <w:ind w:left="183" w:hanging="183"/>
              <w:rPr>
                <w:rFonts w:ascii="Times New Roman" w:hAnsi="Times New Roman" w:cs="Times New Roman"/>
              </w:rPr>
            </w:pPr>
            <w:r w:rsidRPr="00046823">
              <w:rPr>
                <w:rStyle w:val="HTMLCode"/>
                <w:rFonts w:ascii="Times New Roman" w:hAnsi="Times New Roman" w:cs="Times New Roman"/>
              </w:rPr>
              <w:t>Optimized the quick mapping experience</w:t>
            </w:r>
          </w:p>
        </w:tc>
        <w:tc>
          <w:tcPr>
            <w:tcW w:w="3776" w:type="dxa"/>
          </w:tcPr>
          <w:p w14:paraId="211DDCA0" w14:textId="7D44B761" w:rsidR="00845DD5" w:rsidRPr="003D49B4" w:rsidRDefault="00845DD5" w:rsidP="003D49B4">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proofErr w:type="spellStart"/>
            <w:r w:rsidRPr="00597B46">
              <w:rPr>
                <w:rFonts w:ascii="Courier New" w:eastAsia="Times New Roman" w:hAnsi="Courier New" w:cs="Courier New"/>
                <w:sz w:val="20"/>
                <w:szCs w:val="20"/>
                <w:lang w:val="en-GB" w:eastAsia="en-GB"/>
              </w:rPr>
              <w:t>rriot_rr</w:t>
            </w:r>
            <w:proofErr w:type="spellEnd"/>
            <w:r w:rsidRPr="00470B6B">
              <w:rPr>
                <w:rFonts w:eastAsia="Times New Roman"/>
                <w:sz w:val="20"/>
                <w:szCs w:val="20"/>
                <w:lang w:val="en-GB" w:eastAsia="en-GB"/>
              </w:rPr>
              <w:t xml:space="preserve"> enabled</w:t>
            </w:r>
          </w:p>
        </w:tc>
      </w:tr>
    </w:tbl>
    <w:p w14:paraId="76E3B72A" w14:textId="6C218349" w:rsidR="008E2962" w:rsidRDefault="008E2962" w:rsidP="00066619">
      <w:pPr>
        <w:pStyle w:val="Heading3"/>
      </w:pPr>
      <w:r>
        <w:t>Firmware Images</w:t>
      </w:r>
    </w:p>
    <w:p w14:paraId="23829974" w14:textId="4213FFF5" w:rsidR="00421886" w:rsidRDefault="00A62CD8" w:rsidP="00983276">
      <w:pPr>
        <w:jc w:val="both"/>
      </w:pPr>
      <w:r>
        <w:t>A</w:t>
      </w:r>
      <w:r w:rsidR="00983276">
        <w:t xml:space="preserve"> security assessment of the firmware upgrade procedure was beyond the scope of this thesis, however it is worthwhile to mention </w:t>
      </w:r>
      <w:r w:rsidR="00983276">
        <w:t xml:space="preserve">that </w:t>
      </w:r>
      <w:r w:rsidR="00C75155">
        <w:t xml:space="preserve">upgrade packages </w:t>
      </w:r>
      <w:r w:rsidR="00D76906">
        <w:t>are</w:t>
      </w:r>
      <w:r w:rsidR="00C75155">
        <w:t xml:space="preserve"> encrypte</w:t>
      </w:r>
      <w:r w:rsidR="00892C08">
        <w:t>d</w:t>
      </w:r>
      <w:r w:rsidR="0014579A">
        <w:t xml:space="preserve">, </w:t>
      </w:r>
      <w:r w:rsidR="00D76906">
        <w:t xml:space="preserve">as </w:t>
      </w:r>
      <w:r w:rsidR="00983276">
        <w:t xml:space="preserve">observed when </w:t>
      </w:r>
      <w:r w:rsidR="0014579A">
        <w:t xml:space="preserve">intercepted </w:t>
      </w:r>
      <w:r w:rsidR="00983276">
        <w:t xml:space="preserve">upgrade packages </w:t>
      </w:r>
      <w:r w:rsidR="00BD27AC">
        <w:t xml:space="preserve">were not </w:t>
      </w:r>
      <w:r w:rsidR="00983276">
        <w:t>trivially extractable</w:t>
      </w:r>
      <w:r w:rsidR="00BD27AC">
        <w:t>.</w:t>
      </w:r>
      <w:r w:rsidR="002F38C2">
        <w:t xml:space="preserve"> </w:t>
      </w:r>
      <w:r w:rsidR="005D0943">
        <w:t>Brief</w:t>
      </w:r>
      <w:r w:rsidR="002F38C2">
        <w:t xml:space="preserve"> analysis of the </w:t>
      </w:r>
      <w:proofErr w:type="spellStart"/>
      <w:r w:rsidR="002F38C2" w:rsidRPr="0054143E">
        <w:rPr>
          <w:rStyle w:val="CodeStyleChar"/>
          <w:rFonts w:eastAsiaTheme="minorHAnsi"/>
          <w:sz w:val="22"/>
          <w:szCs w:val="20"/>
        </w:rPr>
        <w:t>SysUpdate</w:t>
      </w:r>
      <w:proofErr w:type="spellEnd"/>
      <w:r w:rsidR="002F38C2">
        <w:t xml:space="preserve"> binary indicate that packages are </w:t>
      </w:r>
      <w:r w:rsidR="0054143E">
        <w:t>additionally signed to prevent unauthorised firmware upgrade files.</w:t>
      </w:r>
      <w:r w:rsidR="00121D8D">
        <w:t xml:space="preserve"> Whilst a subroutine (as annotated </w:t>
      </w:r>
      <w:r w:rsidR="00121D8D">
        <w:fldChar w:fldCharType="begin"/>
      </w:r>
      <w:r w:rsidR="00121D8D">
        <w:instrText xml:space="preserve"> REF _Ref110950785 \p \h </w:instrText>
      </w:r>
      <w:r w:rsidR="00121D8D">
        <w:fldChar w:fldCharType="separate"/>
      </w:r>
      <w:r w:rsidR="00B145EE">
        <w:t>below</w:t>
      </w:r>
      <w:r w:rsidR="00121D8D">
        <w:fldChar w:fldCharType="end"/>
      </w:r>
      <w:r w:rsidR="00121D8D">
        <w:t>)</w:t>
      </w:r>
      <w:r w:rsidR="00603A90">
        <w:t xml:space="preserve"> </w:t>
      </w:r>
      <w:r w:rsidR="00066619">
        <w:t>indicates</w:t>
      </w:r>
      <w:r w:rsidR="00603A90">
        <w:t xml:space="preserve"> that files </w:t>
      </w:r>
      <w:r w:rsidR="008301D2">
        <w:t xml:space="preserve">may be </w:t>
      </w:r>
      <w:r w:rsidR="007B6FA7">
        <w:t xml:space="preserve">encrypted </w:t>
      </w:r>
      <w:r w:rsidR="00603A90">
        <w:t xml:space="preserve">with </w:t>
      </w:r>
      <w:proofErr w:type="spellStart"/>
      <w:r w:rsidR="00603A90" w:rsidRPr="00066619">
        <w:rPr>
          <w:rStyle w:val="CodeStyleChar"/>
          <w:rFonts w:eastAsiaTheme="minorHAnsi"/>
          <w:sz w:val="22"/>
          <w:szCs w:val="22"/>
        </w:rPr>
        <w:t>ccrypt</w:t>
      </w:r>
      <w:proofErr w:type="spellEnd"/>
      <w:r w:rsidR="006F4637">
        <w:t xml:space="preserve">, </w:t>
      </w:r>
      <w:r w:rsidR="00F956F4">
        <w:t xml:space="preserve">this </w:t>
      </w:r>
      <w:r w:rsidR="00066619">
        <w:t>routine is deprecated</w:t>
      </w:r>
      <w:r w:rsidR="00B949FC">
        <w:t xml:space="preserve"> given</w:t>
      </w:r>
      <w:r w:rsidR="0035119D">
        <w:t xml:space="preserve"> that</w:t>
      </w:r>
      <w:r w:rsidR="00B949FC">
        <w:t xml:space="preserve"> </w:t>
      </w:r>
      <w:proofErr w:type="spellStart"/>
      <w:r w:rsidR="00066619" w:rsidRPr="00066619">
        <w:rPr>
          <w:rStyle w:val="CodeStyleChar"/>
          <w:rFonts w:eastAsiaTheme="minorHAnsi"/>
          <w:sz w:val="22"/>
          <w:szCs w:val="22"/>
        </w:rPr>
        <w:t>ccrypt</w:t>
      </w:r>
      <w:proofErr w:type="spellEnd"/>
      <w:r w:rsidR="00066619">
        <w:t xml:space="preserve"> is </w:t>
      </w:r>
      <w:r w:rsidR="00B949FC">
        <w:t>removed in later firmware versions.</w:t>
      </w:r>
    </w:p>
    <w:p w14:paraId="2A61DCEF" w14:textId="77777777" w:rsidR="00121D8D" w:rsidRDefault="003D49B4" w:rsidP="00121D8D">
      <w:pPr>
        <w:keepNext/>
        <w:spacing w:after="0"/>
        <w:jc w:val="center"/>
      </w:pPr>
      <w:r>
        <w:rPr>
          <w:noProof/>
        </w:rPr>
        <w:drawing>
          <wp:inline distT="0" distB="0" distL="0" distR="0" wp14:anchorId="5681B688" wp14:editId="48B0BD51">
            <wp:extent cx="4007458" cy="120232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94230" cy="1258362"/>
                    </a:xfrm>
                    <a:prstGeom prst="rect">
                      <a:avLst/>
                    </a:prstGeom>
                  </pic:spPr>
                </pic:pic>
              </a:graphicData>
            </a:graphic>
          </wp:inline>
        </w:drawing>
      </w:r>
    </w:p>
    <w:p w14:paraId="1A0169AA" w14:textId="510FD8D6" w:rsidR="003D49B4" w:rsidRDefault="00121D8D" w:rsidP="00F82B86">
      <w:pPr>
        <w:pStyle w:val="Caption"/>
      </w:pPr>
      <w:bookmarkStart w:id="153" w:name="_Ref110950785"/>
      <w:bookmarkStart w:id="154" w:name="_Toc110994439"/>
      <w:r>
        <w:t xml:space="preserve">Figure </w:t>
      </w:r>
      <w:fldSimple w:instr=" SEQ Figure \* ARABIC ">
        <w:r w:rsidR="00B145EE">
          <w:rPr>
            <w:noProof/>
          </w:rPr>
          <w:t>25</w:t>
        </w:r>
      </w:fldSimple>
      <w:r>
        <w:t xml:space="preserve"> – Obsolete decryption routine in </w:t>
      </w:r>
      <w:proofErr w:type="spellStart"/>
      <w:r>
        <w:t>SysUpdate</w:t>
      </w:r>
      <w:bookmarkEnd w:id="153"/>
      <w:bookmarkEnd w:id="154"/>
      <w:proofErr w:type="spellEnd"/>
    </w:p>
    <w:p w14:paraId="1505E0B2" w14:textId="1ADAB4AD" w:rsidR="00C30B37" w:rsidRDefault="00C42F32" w:rsidP="00066619">
      <w:pPr>
        <w:pStyle w:val="Heading3"/>
      </w:pPr>
      <w:r>
        <w:t xml:space="preserve">Broad </w:t>
      </w:r>
      <w:r w:rsidR="00C30B37">
        <w:t>System Changes</w:t>
      </w:r>
    </w:p>
    <w:p w14:paraId="2711D122" w14:textId="16467A60" w:rsidR="00A163AD" w:rsidRDefault="001D7C5F" w:rsidP="00A163AD">
      <w:pPr>
        <w:jc w:val="both"/>
      </w:pPr>
      <w:r>
        <w:t>A</w:t>
      </w:r>
      <w:r w:rsidR="000B2565">
        <w:t xml:space="preserve"> </w:t>
      </w:r>
      <w:r w:rsidR="009836AE">
        <w:t>filesystem comparison between the base</w:t>
      </w:r>
      <w:r w:rsidR="00BB0FF4">
        <w:t xml:space="preserve"> firmware and latest firmware revealed </w:t>
      </w:r>
      <w:r>
        <w:t xml:space="preserve">a system migration </w:t>
      </w:r>
      <w:r w:rsidR="000505DF">
        <w:t xml:space="preserve">towards an embedded system design, where functionality </w:t>
      </w:r>
      <w:r w:rsidR="00F84338">
        <w:t xml:space="preserve">is </w:t>
      </w:r>
      <w:proofErr w:type="gramStart"/>
      <w:r w:rsidR="00F84338">
        <w:t>stripped</w:t>
      </w:r>
      <w:proofErr w:type="gramEnd"/>
      <w:r w:rsidR="00F84338">
        <w:t xml:space="preserve"> </w:t>
      </w:r>
      <w:r w:rsidR="000505DF">
        <w:t xml:space="preserve">and unused tools are </w:t>
      </w:r>
      <w:r w:rsidR="00F84338">
        <w:t>removed from the firmware.</w:t>
      </w:r>
      <w:r w:rsidR="00396F9F">
        <w:t xml:space="preserve"> </w:t>
      </w:r>
      <w:r w:rsidR="00A163AD">
        <w:t>In comparison to the base firmware (10680 files totalling 242 MB), a 60% reduction in filesystem size was observed (1976 files totalling 98 MB)</w:t>
      </w:r>
      <w:r w:rsidR="00A163AD">
        <w:t>.</w:t>
      </w:r>
    </w:p>
    <w:p w14:paraId="55B4128D" w14:textId="27B7D300" w:rsidR="00A60381" w:rsidRDefault="00F84338" w:rsidP="00396F9F">
      <w:pPr>
        <w:jc w:val="both"/>
      </w:pPr>
      <w:r>
        <w:t xml:space="preserve">Most noticeably, </w:t>
      </w:r>
      <w:r w:rsidR="002A00AA">
        <w:t>many</w:t>
      </w:r>
      <w:r w:rsidR="0088331C">
        <w:t xml:space="preserve"> utilities </w:t>
      </w:r>
      <w:r w:rsidR="005C1D90">
        <w:t xml:space="preserve">were replaced with a </w:t>
      </w:r>
      <w:proofErr w:type="spellStart"/>
      <w:r w:rsidR="005C1D90" w:rsidRPr="005C1D90">
        <w:rPr>
          <w:rStyle w:val="CodeStyleChar"/>
          <w:rFonts w:eastAsiaTheme="minorHAnsi"/>
          <w:sz w:val="22"/>
          <w:szCs w:val="22"/>
        </w:rPr>
        <w:t>busybox</w:t>
      </w:r>
      <w:proofErr w:type="spellEnd"/>
      <w:r w:rsidR="005C1D90">
        <w:t xml:space="preserve"> distribution</w:t>
      </w:r>
      <w:r w:rsidR="00CE2648">
        <w:t xml:space="preserve"> (</w:t>
      </w:r>
      <w:r w:rsidR="00CE2648">
        <w:t>v1.24.1</w:t>
      </w:r>
      <w:r w:rsidR="00CE2648">
        <w:t>)</w:t>
      </w:r>
      <w:r w:rsidR="005C1D90">
        <w:t xml:space="preserve">, commonly used in embedded Linux systems </w:t>
      </w:r>
      <w:proofErr w:type="gramStart"/>
      <w:r w:rsidR="002A00AA">
        <w:t xml:space="preserve">as a means </w:t>
      </w:r>
      <w:r w:rsidR="000102CB">
        <w:t>to</w:t>
      </w:r>
      <w:proofErr w:type="gramEnd"/>
      <w:r w:rsidR="000102CB">
        <w:t xml:space="preserve"> decrease firmware image size.</w:t>
      </w:r>
      <w:r w:rsidR="00A163AD">
        <w:t xml:space="preserve"> </w:t>
      </w:r>
      <w:r w:rsidR="001F25BD">
        <w:t xml:space="preserve">Ubuntu-like and Debian-like </w:t>
      </w:r>
      <w:r w:rsidR="00312446">
        <w:t>files and folder structures</w:t>
      </w:r>
      <w:r w:rsidR="009F695E">
        <w:t xml:space="preserve"> (including the </w:t>
      </w:r>
      <w:r w:rsidR="009F695E" w:rsidRPr="009F695E">
        <w:rPr>
          <w:rStyle w:val="CodeStyleChar"/>
          <w:rFonts w:eastAsiaTheme="minorHAnsi"/>
          <w:sz w:val="22"/>
          <w:szCs w:val="22"/>
        </w:rPr>
        <w:t>apt-get</w:t>
      </w:r>
      <w:r w:rsidR="009F695E">
        <w:t xml:space="preserve"> and </w:t>
      </w:r>
      <w:proofErr w:type="spellStart"/>
      <w:r w:rsidR="009F695E" w:rsidRPr="009F695E">
        <w:rPr>
          <w:rStyle w:val="CodeStyleChar"/>
          <w:rFonts w:eastAsiaTheme="minorHAnsi"/>
          <w:sz w:val="22"/>
          <w:szCs w:val="22"/>
        </w:rPr>
        <w:t>dpkg</w:t>
      </w:r>
      <w:proofErr w:type="spellEnd"/>
      <w:r w:rsidR="009F695E">
        <w:rPr>
          <w:rStyle w:val="CodeStyleChar"/>
          <w:rFonts w:eastAsiaTheme="minorHAnsi"/>
          <w:sz w:val="22"/>
          <w:szCs w:val="22"/>
        </w:rPr>
        <w:t xml:space="preserve"> </w:t>
      </w:r>
      <w:r w:rsidR="009F695E">
        <w:t>package managers</w:t>
      </w:r>
      <w:r w:rsidR="009F695E">
        <w:t xml:space="preserve">) </w:t>
      </w:r>
      <w:r w:rsidR="00312446">
        <w:t>were additionally removed</w:t>
      </w:r>
      <w:r w:rsidR="00396F9F">
        <w:t xml:space="preserve"> in later firmware versions</w:t>
      </w:r>
      <w:r w:rsidR="009F6598">
        <w:t xml:space="preserve">. </w:t>
      </w:r>
      <w:r w:rsidR="00A60381">
        <w:t xml:space="preserve">Whilst </w:t>
      </w:r>
      <w:r w:rsidR="00B54166">
        <w:t xml:space="preserve">the removal </w:t>
      </w:r>
      <w:r w:rsidR="00052291">
        <w:t xml:space="preserve">of package managers </w:t>
      </w:r>
      <w:r w:rsidR="00857994">
        <w:t>does</w:t>
      </w:r>
      <w:r w:rsidR="00052291">
        <w:t xml:space="preserve"> not prevent foreign binaries from being loaded and exec</w:t>
      </w:r>
      <w:r w:rsidR="00104A2C">
        <w:t xml:space="preserve">uted, it does significantly </w:t>
      </w:r>
      <w:r w:rsidR="004419D2">
        <w:t>increase the time required to execute foreign binaries.</w:t>
      </w:r>
    </w:p>
    <w:p w14:paraId="766D5658" w14:textId="6E47E025" w:rsidR="000B2565" w:rsidRPr="003C5E5E" w:rsidRDefault="000B2565" w:rsidP="004A5C52">
      <w:pPr>
        <w:jc w:val="both"/>
      </w:pPr>
      <w:r>
        <w:t xml:space="preserve">It was </w:t>
      </w:r>
      <w:r w:rsidR="00857994">
        <w:t xml:space="preserve">also </w:t>
      </w:r>
      <w:r>
        <w:t xml:space="preserve">noted that the </w:t>
      </w:r>
      <w:proofErr w:type="spellStart"/>
      <w:r w:rsidRPr="00617320">
        <w:rPr>
          <w:rStyle w:val="CodeStyleChar"/>
          <w:rFonts w:eastAsiaTheme="minorHAnsi"/>
          <w:sz w:val="22"/>
          <w:szCs w:val="22"/>
        </w:rPr>
        <w:t>rsync</w:t>
      </w:r>
      <w:proofErr w:type="spellEnd"/>
      <w:r>
        <w:t xml:space="preserve"> and </w:t>
      </w:r>
      <w:proofErr w:type="spellStart"/>
      <w:r w:rsidRPr="00617320">
        <w:rPr>
          <w:rStyle w:val="CodeStyleChar"/>
          <w:rFonts w:eastAsiaTheme="minorHAnsi"/>
          <w:sz w:val="22"/>
          <w:szCs w:val="22"/>
        </w:rPr>
        <w:t>ccrypt</w:t>
      </w:r>
      <w:proofErr w:type="spellEnd"/>
      <w:r>
        <w:t xml:space="preserve"> binaries previously found in </w:t>
      </w:r>
      <w:r w:rsidR="00857994">
        <w:t xml:space="preserve">base </w:t>
      </w:r>
      <w:r>
        <w:t>firmware were removed</w:t>
      </w:r>
      <w:r w:rsidR="004722CB">
        <w:t xml:space="preserve">, however the added </w:t>
      </w:r>
      <w:proofErr w:type="spellStart"/>
      <w:r w:rsidR="004722CB">
        <w:rPr>
          <w:rStyle w:val="CodeStyleChar"/>
          <w:rFonts w:eastAsiaTheme="minorHAnsi"/>
          <w:sz w:val="22"/>
          <w:szCs w:val="22"/>
        </w:rPr>
        <w:t>tcpdump</w:t>
      </w:r>
      <w:proofErr w:type="spellEnd"/>
      <w:r w:rsidR="004722CB">
        <w:t xml:space="preserve"> package remained.</w:t>
      </w:r>
    </w:p>
    <w:p w14:paraId="684639EA" w14:textId="301EC2D7" w:rsidR="00617320" w:rsidRDefault="001611BB" w:rsidP="00D66AF3">
      <w:pPr>
        <w:jc w:val="both"/>
      </w:pPr>
      <w:r>
        <w:t xml:space="preserve">MD5 hashes were calculated for the binaries </w:t>
      </w:r>
      <w:r w:rsidR="00A60409">
        <w:t xml:space="preserve">in </w:t>
      </w:r>
      <w:r w:rsidR="00764B7F">
        <w:t xml:space="preserve">the </w:t>
      </w:r>
      <w:r w:rsidR="00FB7146">
        <w:t xml:space="preserve">latest </w:t>
      </w:r>
      <w:r w:rsidR="00764B7F">
        <w:t>firmware</w:t>
      </w:r>
      <w:r w:rsidR="00754F03">
        <w:t xml:space="preserve"> </w:t>
      </w:r>
      <w:r w:rsidR="00EE7E50">
        <w:t xml:space="preserve">and were </w:t>
      </w:r>
      <w:r w:rsidR="00A20DBE">
        <w:t xml:space="preserve">compared against </w:t>
      </w:r>
      <w:r w:rsidR="00FB7146">
        <w:t>the base firmware</w:t>
      </w:r>
      <w:r w:rsidR="006008C6">
        <w:t xml:space="preserve"> </w:t>
      </w:r>
      <w:r w:rsidR="00754F03">
        <w:t xml:space="preserve">(see </w:t>
      </w:r>
      <w:r w:rsidR="00754F03" w:rsidRPr="00754F03">
        <w:rPr>
          <w:i/>
          <w:iCs/>
        </w:rPr>
        <w:fldChar w:fldCharType="begin"/>
      </w:r>
      <w:r w:rsidR="00754F03" w:rsidRPr="00754F03">
        <w:rPr>
          <w:i/>
          <w:iCs/>
        </w:rPr>
        <w:instrText xml:space="preserve"> REF _Ref110949371 \h </w:instrText>
      </w:r>
      <w:r w:rsidR="00754F03">
        <w:rPr>
          <w:i/>
          <w:iCs/>
        </w:rPr>
        <w:instrText xml:space="preserve"> \* MERGEFORMAT </w:instrText>
      </w:r>
      <w:r w:rsidR="00754F03" w:rsidRPr="00754F03">
        <w:rPr>
          <w:i/>
          <w:iCs/>
        </w:rPr>
      </w:r>
      <w:r w:rsidR="00754F03" w:rsidRPr="00754F03">
        <w:rPr>
          <w:i/>
          <w:iCs/>
        </w:rPr>
        <w:fldChar w:fldCharType="separate"/>
      </w:r>
      <w:r w:rsidR="00B145EE" w:rsidRPr="00B145EE">
        <w:rPr>
          <w:i/>
          <w:iCs/>
        </w:rPr>
        <w:t>Stock Ubuntu Comparison</w:t>
      </w:r>
      <w:r w:rsidR="00754F03" w:rsidRPr="00754F03">
        <w:rPr>
          <w:i/>
          <w:iCs/>
        </w:rPr>
        <w:fldChar w:fldCharType="end"/>
      </w:r>
      <w:r w:rsidR="00754F03">
        <w:t>)</w:t>
      </w:r>
      <w:r w:rsidR="00EE7E50">
        <w:t xml:space="preserve"> to </w:t>
      </w:r>
      <w:r w:rsidR="003B3F33">
        <w:t xml:space="preserve">determine </w:t>
      </w:r>
      <w:r w:rsidR="00E73268">
        <w:t xml:space="preserve">if </w:t>
      </w:r>
      <w:r w:rsidR="003B3F33">
        <w:t>file</w:t>
      </w:r>
      <w:r w:rsidR="00E73268">
        <w:t>s</w:t>
      </w:r>
      <w:r w:rsidR="003B3F33">
        <w:t xml:space="preserve"> </w:t>
      </w:r>
      <w:r w:rsidR="00E73268">
        <w:t>were changed</w:t>
      </w:r>
      <w:r w:rsidR="00465319">
        <w:t xml:space="preserve">. </w:t>
      </w:r>
      <w:r w:rsidR="00B25795">
        <w:t xml:space="preserve">All shared binaries </w:t>
      </w:r>
      <w:r w:rsidR="00AC5E57">
        <w:t xml:space="preserve">(ignoring programs replaced with </w:t>
      </w:r>
      <w:proofErr w:type="spellStart"/>
      <w:r w:rsidR="00AC5E57" w:rsidRPr="002B3360">
        <w:rPr>
          <w:rStyle w:val="CodeStyleChar"/>
          <w:rFonts w:eastAsiaTheme="minorHAnsi"/>
          <w:sz w:val="22"/>
          <w:szCs w:val="22"/>
        </w:rPr>
        <w:t>busybox</w:t>
      </w:r>
      <w:proofErr w:type="spellEnd"/>
      <w:r w:rsidR="00AC5E57">
        <w:t>)</w:t>
      </w:r>
      <w:r w:rsidR="00AC5E57">
        <w:t xml:space="preserve"> </w:t>
      </w:r>
      <w:r w:rsidR="00B25795">
        <w:t xml:space="preserve">in the </w:t>
      </w:r>
      <w:r w:rsidR="00B25795" w:rsidRPr="000F63C7">
        <w:rPr>
          <w:rStyle w:val="CodeStyleChar"/>
          <w:rFonts w:eastAsiaTheme="minorHAnsi"/>
          <w:sz w:val="22"/>
          <w:szCs w:val="22"/>
        </w:rPr>
        <w:t>/bin</w:t>
      </w:r>
      <w:r w:rsidR="00B25795">
        <w:t xml:space="preserve">, </w:t>
      </w:r>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sbin</w:t>
      </w:r>
      <w:proofErr w:type="spellEnd"/>
      <w:r w:rsidR="00B25795">
        <w:t xml:space="preserve"> and </w:t>
      </w:r>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usr</w:t>
      </w:r>
      <w:proofErr w:type="spellEnd"/>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sbin</w:t>
      </w:r>
      <w:proofErr w:type="spellEnd"/>
      <w:r w:rsidR="00B25795">
        <w:t xml:space="preserve"> directories </w:t>
      </w:r>
      <w:r w:rsidR="002B3360">
        <w:t>matched</w:t>
      </w:r>
      <w:r w:rsidR="00AC5E57">
        <w:t>, indicating that no changes exist.</w:t>
      </w:r>
      <w:r w:rsidR="00EF5F1E">
        <w:t xml:space="preserve"> </w:t>
      </w:r>
      <w:r w:rsidR="00AC5E57">
        <w:t>W</w:t>
      </w:r>
      <w:r w:rsidR="00EF5F1E">
        <w:t xml:space="preserve">hilst some binaries in the </w:t>
      </w:r>
      <w:r w:rsidR="00EF5F1E" w:rsidRPr="000F63C7">
        <w:rPr>
          <w:rStyle w:val="CodeStyleChar"/>
          <w:rFonts w:eastAsiaTheme="minorHAnsi"/>
          <w:sz w:val="22"/>
          <w:szCs w:val="22"/>
        </w:rPr>
        <w:t>/</w:t>
      </w:r>
      <w:proofErr w:type="spellStart"/>
      <w:r w:rsidR="00EF5F1E" w:rsidRPr="000F63C7">
        <w:rPr>
          <w:rStyle w:val="CodeStyleChar"/>
          <w:rFonts w:eastAsiaTheme="minorHAnsi"/>
          <w:sz w:val="22"/>
          <w:szCs w:val="22"/>
        </w:rPr>
        <w:t>usr</w:t>
      </w:r>
      <w:proofErr w:type="spellEnd"/>
      <w:r w:rsidR="00EF5F1E" w:rsidRPr="000F63C7">
        <w:rPr>
          <w:rStyle w:val="CodeStyleChar"/>
          <w:rFonts w:eastAsiaTheme="minorHAnsi"/>
          <w:sz w:val="22"/>
          <w:szCs w:val="22"/>
        </w:rPr>
        <w:t>/bin</w:t>
      </w:r>
      <w:r w:rsidR="00EF5F1E">
        <w:t xml:space="preserve"> directory were modified</w:t>
      </w:r>
      <w:r w:rsidR="00AC5E57">
        <w:t xml:space="preserve">, </w:t>
      </w:r>
      <w:r w:rsidR="00E16DEE">
        <w:t xml:space="preserve">functional analysis </w:t>
      </w:r>
      <w:r w:rsidR="003A4BA5">
        <w:t xml:space="preserve">comparisons concluded </w:t>
      </w:r>
      <w:r w:rsidR="00617320">
        <w:t>that only performance changes were made.</w:t>
      </w:r>
    </w:p>
    <w:p w14:paraId="441EBE59" w14:textId="7FDDE379" w:rsidR="00374EB6" w:rsidRDefault="00883CE0" w:rsidP="00374EB6">
      <w:pPr>
        <w:jc w:val="both"/>
      </w:pPr>
      <w:r w:rsidRPr="00DB66E5">
        <w:t xml:space="preserve">We now outline </w:t>
      </w:r>
      <w:r w:rsidR="006D2FEF" w:rsidRPr="00DB66E5">
        <w:t xml:space="preserve">the </w:t>
      </w:r>
      <w:r w:rsidRPr="00DB66E5">
        <w:t>non-trivial changes</w:t>
      </w:r>
      <w:r w:rsidR="002E0A6B" w:rsidRPr="00DB66E5">
        <w:t xml:space="preserve"> noticed between the base firmware and latest firmware.</w:t>
      </w:r>
    </w:p>
    <w:p w14:paraId="5ED07798" w14:textId="12A186BC" w:rsidR="00CB7557" w:rsidRDefault="00CB7557" w:rsidP="00CB7557">
      <w:pPr>
        <w:pStyle w:val="Heading3"/>
      </w:pPr>
      <w:r>
        <w:t>IPv6</w:t>
      </w:r>
      <w:r>
        <w:t xml:space="preserve"> </w:t>
      </w:r>
      <w:r w:rsidR="00DB66E5">
        <w:t>Routing</w:t>
      </w:r>
    </w:p>
    <w:p w14:paraId="7E88E07A" w14:textId="1D25499F" w:rsidR="00CB7557" w:rsidRDefault="00CB7557" w:rsidP="00CB7557">
      <w:pPr>
        <w:jc w:val="both"/>
      </w:pPr>
      <w:r>
        <w:t xml:space="preserve">As previously assessed during the dynamic firmware analysis of the </w:t>
      </w:r>
      <w:proofErr w:type="spellStart"/>
      <w:r>
        <w:t>Roborock</w:t>
      </w:r>
      <w:proofErr w:type="spellEnd"/>
      <w:r>
        <w:t xml:space="preserve"> S6 (see </w:t>
      </w:r>
      <w:r w:rsidRPr="00433C5D">
        <w:rPr>
          <w:i/>
          <w:iCs/>
        </w:rPr>
        <w:fldChar w:fldCharType="begin"/>
      </w:r>
      <w:r w:rsidRPr="00433C5D">
        <w:rPr>
          <w:i/>
          <w:iCs/>
        </w:rPr>
        <w:instrText xml:space="preserve"> REF _Ref110948423 \h  \* MERGEFORMAT </w:instrText>
      </w:r>
      <w:r w:rsidRPr="00433C5D">
        <w:rPr>
          <w:i/>
          <w:iCs/>
        </w:rPr>
      </w:r>
      <w:r w:rsidRPr="00433C5D">
        <w:rPr>
          <w:i/>
          <w:iCs/>
        </w:rPr>
        <w:fldChar w:fldCharType="separate"/>
      </w:r>
      <w:r w:rsidR="00B145EE" w:rsidRPr="00B145EE">
        <w:rPr>
          <w:i/>
          <w:iCs/>
        </w:rPr>
        <w:t>Network Capability</w:t>
      </w:r>
      <w:r w:rsidRPr="00433C5D">
        <w:rPr>
          <w:i/>
          <w:iCs/>
        </w:rPr>
        <w:fldChar w:fldCharType="end"/>
      </w:r>
      <w:r>
        <w:t xml:space="preserve">), no </w:t>
      </w:r>
      <w:r w:rsidRPr="002A19E5">
        <w:rPr>
          <w:rStyle w:val="CodeStyleChar"/>
          <w:rFonts w:eastAsiaTheme="minorHAnsi"/>
          <w:sz w:val="22"/>
          <w:szCs w:val="22"/>
        </w:rPr>
        <w:t>ip6tables</w:t>
      </w:r>
      <w:r>
        <w:t xml:space="preserve"> rules were applied in the base firmware – however as the device did not request nor assign itself an IPv6 address (other than its link-local address), access to exposed ports on the device via IPv6 were denied. Despite the device being unreachable via IPv6, newer firmware versions explicitly prevent IPv6 traffic (in both directions) by enforcing </w:t>
      </w:r>
      <w:r w:rsidRPr="006825F5">
        <w:rPr>
          <w:rStyle w:val="CodeStyleChar"/>
          <w:rFonts w:eastAsiaTheme="minorHAnsi"/>
          <w:sz w:val="22"/>
          <w:szCs w:val="22"/>
        </w:rPr>
        <w:t>DROP</w:t>
      </w:r>
      <w:r>
        <w:t xml:space="preserve"> rules to all network chains, as shown in the program output </w:t>
      </w:r>
      <w:r>
        <w:fldChar w:fldCharType="begin"/>
      </w:r>
      <w:r>
        <w:instrText xml:space="preserve"> REF _Ref110948868 \p \h </w:instrText>
      </w:r>
      <w:r>
        <w:fldChar w:fldCharType="separate"/>
      </w:r>
      <w:r w:rsidR="00B145EE">
        <w:t>below</w:t>
      </w:r>
      <w:r>
        <w:fldChar w:fldCharType="end"/>
      </w:r>
      <w:r>
        <w:t>.</w:t>
      </w:r>
    </w:p>
    <w:p w14:paraId="6418957D" w14:textId="77777777" w:rsidR="00CB7557" w:rsidRDefault="00CB7557" w:rsidP="00CB7557">
      <w:pPr>
        <w:keepNext/>
        <w:spacing w:after="0"/>
        <w:jc w:val="center"/>
      </w:pPr>
      <w:r>
        <w:rPr>
          <w:noProof/>
        </w:rPr>
        <w:drawing>
          <wp:inline distT="0" distB="0" distL="0" distR="0" wp14:anchorId="667E8815" wp14:editId="5F49E821">
            <wp:extent cx="3069037" cy="1365220"/>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59">
                      <a:extLst>
                        <a:ext uri="{28A0092B-C50C-407E-A947-70E740481C1C}">
                          <a14:useLocalDpi xmlns:a14="http://schemas.microsoft.com/office/drawing/2010/main" val="0"/>
                        </a:ext>
                      </a:extLst>
                    </a:blip>
                    <a:stretch>
                      <a:fillRect/>
                    </a:stretch>
                  </pic:blipFill>
                  <pic:spPr>
                    <a:xfrm>
                      <a:off x="0" y="0"/>
                      <a:ext cx="3069037" cy="1365220"/>
                    </a:xfrm>
                    <a:prstGeom prst="rect">
                      <a:avLst/>
                    </a:prstGeom>
                  </pic:spPr>
                </pic:pic>
              </a:graphicData>
            </a:graphic>
          </wp:inline>
        </w:drawing>
      </w:r>
    </w:p>
    <w:p w14:paraId="7A95F901" w14:textId="1369F447" w:rsidR="00CB7557" w:rsidRPr="002733C3" w:rsidRDefault="00CB7557" w:rsidP="00F82B86">
      <w:pPr>
        <w:pStyle w:val="Caption"/>
      </w:pPr>
      <w:bookmarkStart w:id="155" w:name="_Ref110948868"/>
      <w:bookmarkStart w:id="156" w:name="_Toc110994440"/>
      <w:r>
        <w:t xml:space="preserve">Figure </w:t>
      </w:r>
      <w:r>
        <w:fldChar w:fldCharType="begin"/>
      </w:r>
      <w:r>
        <w:instrText xml:space="preserve"> SEQ Figure \* ARABIC </w:instrText>
      </w:r>
      <w:r>
        <w:fldChar w:fldCharType="separate"/>
      </w:r>
      <w:r w:rsidR="00B145EE">
        <w:rPr>
          <w:noProof/>
        </w:rPr>
        <w:t>26</w:t>
      </w:r>
      <w:r>
        <w:fldChar w:fldCharType="end"/>
      </w:r>
      <w:r>
        <w:t xml:space="preserve"> – ip6tables results (v02.29.02)</w:t>
      </w:r>
      <w:bookmarkEnd w:id="155"/>
      <w:bookmarkEnd w:id="156"/>
      <w:r w:rsidR="00E030FF">
        <w:br/>
      </w:r>
    </w:p>
    <w:p w14:paraId="1489DB48" w14:textId="23B94848" w:rsidR="00CB7557" w:rsidRDefault="00CB7557" w:rsidP="00CB7557">
      <w:pPr>
        <w:pStyle w:val="Heading3"/>
      </w:pPr>
      <w:r>
        <w:t>Authentication Flow</w:t>
      </w:r>
      <w:r w:rsidR="00F10ABD">
        <w:t xml:space="preserve"> </w:t>
      </w:r>
      <w:r w:rsidR="00F10ABD">
        <w:t>Modifi</w:t>
      </w:r>
      <w:r w:rsidR="00BA46C1">
        <w:t>cation</w:t>
      </w:r>
    </w:p>
    <w:p w14:paraId="07AE1195" w14:textId="6C25ABFC" w:rsidR="00CB7557" w:rsidRDefault="002209DA" w:rsidP="00321A34">
      <w:pPr>
        <w:jc w:val="both"/>
      </w:pPr>
      <w:r>
        <w:t xml:space="preserve">In the base </w:t>
      </w:r>
      <w:r w:rsidR="00320148">
        <w:t>firmware</w:t>
      </w:r>
      <w:r>
        <w:t xml:space="preserve">, </w:t>
      </w:r>
      <w:r w:rsidR="000353B2">
        <w:t xml:space="preserve">device </w:t>
      </w:r>
      <w:r>
        <w:t xml:space="preserve">authentication </w:t>
      </w:r>
      <w:r w:rsidR="000353B2">
        <w:t xml:space="preserve">from a </w:t>
      </w:r>
      <w:r w:rsidR="00971A56">
        <w:t>terminal interface</w:t>
      </w:r>
      <w:r w:rsidR="000353B2">
        <w:t xml:space="preserve"> (such as through SSH or serial) </w:t>
      </w:r>
      <w:r>
        <w:t xml:space="preserve">was managed </w:t>
      </w:r>
      <w:r w:rsidR="00C23ADD">
        <w:t xml:space="preserve">through the standard </w:t>
      </w:r>
      <w:r w:rsidR="00C23ADD" w:rsidRPr="00C23ADD">
        <w:rPr>
          <w:rStyle w:val="CodeStyleChar"/>
          <w:rFonts w:eastAsiaTheme="minorHAnsi"/>
          <w:sz w:val="22"/>
          <w:szCs w:val="22"/>
        </w:rPr>
        <w:t>pam_unix.so</w:t>
      </w:r>
      <w:r w:rsidR="00C23ADD">
        <w:t xml:space="preserve"> module</w:t>
      </w:r>
      <w:r w:rsidR="00946741">
        <w:t xml:space="preserve">, which would utilise the authentication information within the </w:t>
      </w:r>
      <w:r w:rsidR="00946741" w:rsidRPr="00946741">
        <w:rPr>
          <w:rStyle w:val="CodeStyleChar"/>
          <w:rFonts w:eastAsiaTheme="minorHAnsi"/>
          <w:sz w:val="22"/>
          <w:szCs w:val="22"/>
        </w:rPr>
        <w:t>/etc/passwd</w:t>
      </w:r>
      <w:r w:rsidR="00946741">
        <w:t xml:space="preserve"> and </w:t>
      </w:r>
      <w:r w:rsidR="00946741" w:rsidRPr="00946741">
        <w:rPr>
          <w:rStyle w:val="CodeStyleChar"/>
          <w:rFonts w:eastAsiaTheme="minorHAnsi"/>
          <w:sz w:val="22"/>
          <w:szCs w:val="22"/>
        </w:rPr>
        <w:t>/etc/shadow</w:t>
      </w:r>
      <w:r w:rsidR="00946741">
        <w:t xml:space="preserve"> files</w:t>
      </w:r>
      <w:r w:rsidR="00514718">
        <w:t xml:space="preserve">. It was noted that the </w:t>
      </w:r>
      <w:r w:rsidR="00514718" w:rsidRPr="00D52D2A">
        <w:rPr>
          <w:rFonts w:ascii="Consolas" w:hAnsi="Consolas"/>
        </w:rPr>
        <w:t>root</w:t>
      </w:r>
      <w:r w:rsidR="00514718">
        <w:t xml:space="preserve"> password </w:t>
      </w:r>
      <w:r w:rsidR="00946741">
        <w:t xml:space="preserve">was identical to the </w:t>
      </w:r>
      <w:r w:rsidR="00E64C96">
        <w:t xml:space="preserve">decrypted </w:t>
      </w:r>
      <w:r w:rsidR="00946741">
        <w:t xml:space="preserve">value </w:t>
      </w:r>
      <w:r w:rsidR="00E64C96">
        <w:t xml:space="preserve">of the </w:t>
      </w:r>
      <w:proofErr w:type="spellStart"/>
      <w:r w:rsidR="00CB7557" w:rsidRPr="00946741">
        <w:rPr>
          <w:rStyle w:val="CodeStyleChar"/>
          <w:rFonts w:eastAsiaTheme="minorHAnsi"/>
          <w:sz w:val="22"/>
          <w:szCs w:val="22"/>
        </w:rPr>
        <w:t>vinda</w:t>
      </w:r>
      <w:proofErr w:type="spellEnd"/>
      <w:r w:rsidR="00946741">
        <w:t xml:space="preserve"> file </w:t>
      </w:r>
      <w:r w:rsidR="00A54879">
        <w:t xml:space="preserve">contents </w:t>
      </w:r>
      <w:r w:rsidR="00946741">
        <w:t>in the</w:t>
      </w:r>
      <w:r w:rsidR="00321A34">
        <w:t xml:space="preserve"> device data partition (</w:t>
      </w:r>
      <w:r w:rsidR="00321A34" w:rsidRPr="00321A34">
        <w:t xml:space="preserve">see </w:t>
      </w:r>
      <w:r w:rsidR="00321A34" w:rsidRPr="00321A34">
        <w:rPr>
          <w:i/>
          <w:iCs/>
        </w:rPr>
        <w:fldChar w:fldCharType="begin"/>
      </w:r>
      <w:r w:rsidR="00321A34" w:rsidRPr="00321A34">
        <w:rPr>
          <w:i/>
          <w:iCs/>
        </w:rPr>
        <w:instrText xml:space="preserve"> REF _Ref110954120 \h  \* MERGEFORMAT </w:instrText>
      </w:r>
      <w:r w:rsidR="00321A34" w:rsidRPr="00321A34">
        <w:rPr>
          <w:i/>
          <w:iCs/>
        </w:rPr>
      </w:r>
      <w:r w:rsidR="00321A34" w:rsidRPr="00321A34">
        <w:rPr>
          <w:i/>
          <w:iCs/>
        </w:rPr>
        <w:fldChar w:fldCharType="separate"/>
      </w:r>
      <w:r w:rsidR="00B145EE" w:rsidRPr="00B145EE">
        <w:rPr>
          <w:i/>
          <w:iCs/>
        </w:rPr>
        <w:t>Firmware Extraction and Layout</w:t>
      </w:r>
      <w:r w:rsidR="00321A34" w:rsidRPr="00321A34">
        <w:rPr>
          <w:i/>
          <w:iCs/>
        </w:rPr>
        <w:fldChar w:fldCharType="end"/>
      </w:r>
      <w:r w:rsidR="00321A34">
        <w:t>).</w:t>
      </w:r>
    </w:p>
    <w:p w14:paraId="661E8F3E" w14:textId="07F594AE" w:rsidR="00EA7F39" w:rsidRDefault="00C43B8B" w:rsidP="00321A34">
      <w:pPr>
        <w:jc w:val="both"/>
      </w:pPr>
      <w:r>
        <w:t>Newer firmwa</w:t>
      </w:r>
      <w:r w:rsidR="00E0662F">
        <w:t xml:space="preserve">re versions </w:t>
      </w:r>
      <w:r w:rsidR="00164A79">
        <w:t xml:space="preserve">(as of firmware version </w:t>
      </w:r>
      <w:r w:rsidR="00164A79" w:rsidRPr="00164A79">
        <w:t>01.19.98</w:t>
      </w:r>
      <w:r w:rsidR="00164A79">
        <w:t xml:space="preserve">, released </w:t>
      </w:r>
      <w:r w:rsidR="00164A79" w:rsidRPr="00164A79">
        <w:t>9</w:t>
      </w:r>
      <w:r w:rsidR="00164A79" w:rsidRPr="00164A79">
        <w:rPr>
          <w:vertAlign w:val="superscript"/>
        </w:rPr>
        <w:t>th</w:t>
      </w:r>
      <w:r w:rsidR="00164A79">
        <w:t xml:space="preserve"> </w:t>
      </w:r>
      <w:r w:rsidR="00164A79" w:rsidRPr="00164A79">
        <w:t>June 2020</w:t>
      </w:r>
      <w:r w:rsidR="00164A79">
        <w:t xml:space="preserve">) </w:t>
      </w:r>
      <w:r w:rsidR="00E0662F">
        <w:t xml:space="preserve">however no longer use the </w:t>
      </w:r>
      <w:r w:rsidR="00D54C3B">
        <w:t xml:space="preserve">standard module to authenticate login requests, and instead </w:t>
      </w:r>
      <w:r w:rsidR="008A6870">
        <w:t>use a</w:t>
      </w:r>
      <w:r w:rsidR="00D54C3B">
        <w:t xml:space="preserve"> custom </w:t>
      </w:r>
      <w:r w:rsidR="0009502B">
        <w:t xml:space="preserve">authentication routine called </w:t>
      </w:r>
      <w:proofErr w:type="spellStart"/>
      <w:r w:rsidR="0009502B" w:rsidRPr="0009502B">
        <w:rPr>
          <w:rStyle w:val="CodeStyleChar"/>
          <w:rFonts w:eastAsiaTheme="minorHAnsi"/>
          <w:sz w:val="22"/>
          <w:szCs w:val="22"/>
        </w:rPr>
        <w:t>verify_shadow</w:t>
      </w:r>
      <w:proofErr w:type="spellEnd"/>
      <w:r w:rsidR="00E84DA6">
        <w:t xml:space="preserve"> l</w:t>
      </w:r>
      <w:r w:rsidR="0009502B">
        <w:t xml:space="preserve">ocated in the </w:t>
      </w:r>
      <w:r w:rsidR="00C43E0B">
        <w:t xml:space="preserve">vendor’s </w:t>
      </w:r>
      <w:r w:rsidR="00C43E0B" w:rsidRPr="008A6870">
        <w:rPr>
          <w:rStyle w:val="CodeStyleChar"/>
          <w:rFonts w:eastAsiaTheme="minorHAnsi"/>
          <w:sz w:val="22"/>
          <w:szCs w:val="22"/>
        </w:rPr>
        <w:t>libuart_api.so</w:t>
      </w:r>
      <w:r w:rsidR="00C43E0B" w:rsidRPr="008A6870">
        <w:rPr>
          <w:sz w:val="28"/>
          <w:szCs w:val="24"/>
        </w:rPr>
        <w:t xml:space="preserve"> </w:t>
      </w:r>
      <w:r w:rsidR="00C43E0B">
        <w:t>library. As visible in the disassembly</w:t>
      </w:r>
      <w:r w:rsidR="002473C2">
        <w:t xml:space="preserve"> </w:t>
      </w:r>
      <w:r w:rsidR="002473C2">
        <w:fldChar w:fldCharType="begin"/>
      </w:r>
      <w:r w:rsidR="002473C2">
        <w:instrText xml:space="preserve"> REF _Ref110954622 \p \h </w:instrText>
      </w:r>
      <w:r w:rsidR="002473C2">
        <w:fldChar w:fldCharType="separate"/>
      </w:r>
      <w:r w:rsidR="00B145EE">
        <w:t>below</w:t>
      </w:r>
      <w:r w:rsidR="002473C2">
        <w:fldChar w:fldCharType="end"/>
      </w:r>
      <w:r w:rsidR="002473C2">
        <w:t>,</w:t>
      </w:r>
      <w:r w:rsidR="003945D2">
        <w:t xml:space="preserve"> the </w:t>
      </w:r>
      <w:r w:rsidR="00E84DA6">
        <w:t xml:space="preserve">presence of a </w:t>
      </w:r>
      <w:r w:rsidR="007A124F" w:rsidRPr="00C72940">
        <w:rPr>
          <w:rStyle w:val="CodeStyleChar"/>
          <w:rFonts w:eastAsiaTheme="minorHAnsi"/>
          <w:sz w:val="22"/>
          <w:szCs w:val="22"/>
        </w:rPr>
        <w:t>/</w:t>
      </w:r>
      <w:proofErr w:type="spellStart"/>
      <w:r w:rsidR="007A124F" w:rsidRPr="00C72940">
        <w:rPr>
          <w:rStyle w:val="CodeStyleChar"/>
          <w:rFonts w:eastAsiaTheme="minorHAnsi"/>
          <w:sz w:val="22"/>
          <w:szCs w:val="22"/>
        </w:rPr>
        <w:t>mnt</w:t>
      </w:r>
      <w:proofErr w:type="spellEnd"/>
      <w:r w:rsidR="007A124F" w:rsidRPr="00C72940">
        <w:rPr>
          <w:rStyle w:val="CodeStyleChar"/>
          <w:rFonts w:eastAsiaTheme="minorHAnsi"/>
          <w:sz w:val="22"/>
          <w:szCs w:val="22"/>
        </w:rPr>
        <w:t>/default/shadow</w:t>
      </w:r>
      <w:r w:rsidR="007A124F">
        <w:t xml:space="preserve"> file </w:t>
      </w:r>
      <w:r w:rsidR="00E84DA6">
        <w:t>is noted</w:t>
      </w:r>
      <w:r w:rsidR="00E157EC">
        <w:t xml:space="preserve"> – whose purpose likely </w:t>
      </w:r>
      <w:r w:rsidR="00130081">
        <w:t xml:space="preserve">mirrors the </w:t>
      </w:r>
      <w:r w:rsidR="00130081" w:rsidRPr="00735772">
        <w:rPr>
          <w:rStyle w:val="CodeStyleChar"/>
          <w:rFonts w:eastAsiaTheme="minorHAnsi"/>
          <w:sz w:val="22"/>
          <w:szCs w:val="22"/>
        </w:rPr>
        <w:t>/</w:t>
      </w:r>
      <w:r w:rsidR="00130081" w:rsidRPr="00735772">
        <w:rPr>
          <w:rStyle w:val="CodeStyleChar"/>
          <w:rFonts w:eastAsiaTheme="minorHAnsi"/>
          <w:sz w:val="22"/>
          <w:szCs w:val="22"/>
        </w:rPr>
        <w:t>etc/shadow</w:t>
      </w:r>
      <w:r w:rsidR="00130081" w:rsidRPr="00735772">
        <w:rPr>
          <w:sz w:val="28"/>
          <w:szCs w:val="24"/>
        </w:rPr>
        <w:t xml:space="preserve"> </w:t>
      </w:r>
      <w:r w:rsidR="00802F31">
        <w:t xml:space="preserve">file (to store password hashes). </w:t>
      </w:r>
      <w:r w:rsidR="004C4DE3">
        <w:t xml:space="preserve">The presence of </w:t>
      </w:r>
      <w:r w:rsidR="004C4DE3" w:rsidRPr="00C72940">
        <w:rPr>
          <w:rStyle w:val="CodeStyleChar"/>
          <w:rFonts w:eastAsiaTheme="minorHAnsi"/>
          <w:sz w:val="22"/>
          <w:szCs w:val="22"/>
        </w:rPr>
        <w:t>/</w:t>
      </w:r>
      <w:proofErr w:type="spellStart"/>
      <w:r w:rsidR="004C4DE3" w:rsidRPr="00C72940">
        <w:rPr>
          <w:rStyle w:val="CodeStyleChar"/>
          <w:rFonts w:eastAsiaTheme="minorHAnsi"/>
          <w:sz w:val="22"/>
          <w:szCs w:val="22"/>
        </w:rPr>
        <w:t>mnt</w:t>
      </w:r>
      <w:proofErr w:type="spellEnd"/>
      <w:r w:rsidR="004C4DE3" w:rsidRPr="00C72940">
        <w:rPr>
          <w:rStyle w:val="CodeStyleChar"/>
          <w:rFonts w:eastAsiaTheme="minorHAnsi"/>
          <w:sz w:val="22"/>
          <w:szCs w:val="22"/>
        </w:rPr>
        <w:t>/default/</w:t>
      </w:r>
      <w:proofErr w:type="spellStart"/>
      <w:r w:rsidR="004C4DE3" w:rsidRPr="00C72940">
        <w:rPr>
          <w:rStyle w:val="CodeStyleChar"/>
          <w:rFonts w:eastAsiaTheme="minorHAnsi"/>
          <w:sz w:val="22"/>
          <w:szCs w:val="22"/>
        </w:rPr>
        <w:t>shadow</w:t>
      </w:r>
      <w:r w:rsidR="004C4DE3" w:rsidRPr="00C72940">
        <w:rPr>
          <w:rStyle w:val="CodeStyleChar"/>
          <w:rFonts w:eastAsiaTheme="minorHAnsi"/>
          <w:sz w:val="22"/>
          <w:szCs w:val="22"/>
        </w:rPr>
        <w:t>.sign</w:t>
      </w:r>
      <w:proofErr w:type="spellEnd"/>
      <w:r w:rsidR="004C4DE3" w:rsidRPr="00C72940">
        <w:rPr>
          <w:sz w:val="28"/>
          <w:szCs w:val="24"/>
        </w:rPr>
        <w:t xml:space="preserve"> </w:t>
      </w:r>
      <w:r w:rsidR="004C4DE3">
        <w:t xml:space="preserve">is also noted, </w:t>
      </w:r>
      <w:r w:rsidR="00C67261">
        <w:t xml:space="preserve">used in an </w:t>
      </w:r>
      <w:r w:rsidR="00561392">
        <w:t xml:space="preserve">RSA </w:t>
      </w:r>
      <w:r w:rsidR="00B519FB">
        <w:t xml:space="preserve">signature </w:t>
      </w:r>
      <w:r w:rsidR="00C67261">
        <w:t xml:space="preserve">check to </w:t>
      </w:r>
      <w:r w:rsidR="0096447D">
        <w:t xml:space="preserve">verify the integrity of </w:t>
      </w:r>
      <w:r w:rsidR="0096447D" w:rsidRPr="00C72940">
        <w:rPr>
          <w:rStyle w:val="CodeStyleChar"/>
          <w:rFonts w:eastAsiaTheme="minorHAnsi"/>
          <w:sz w:val="22"/>
          <w:szCs w:val="22"/>
        </w:rPr>
        <w:t>/</w:t>
      </w:r>
      <w:proofErr w:type="spellStart"/>
      <w:r w:rsidR="0096447D" w:rsidRPr="00C72940">
        <w:rPr>
          <w:rStyle w:val="CodeStyleChar"/>
          <w:rFonts w:eastAsiaTheme="minorHAnsi"/>
          <w:sz w:val="22"/>
          <w:szCs w:val="22"/>
        </w:rPr>
        <w:t>mnt</w:t>
      </w:r>
      <w:proofErr w:type="spellEnd"/>
      <w:r w:rsidR="0096447D" w:rsidRPr="00C72940">
        <w:rPr>
          <w:rStyle w:val="CodeStyleChar"/>
          <w:rFonts w:eastAsiaTheme="minorHAnsi"/>
          <w:sz w:val="22"/>
          <w:szCs w:val="22"/>
        </w:rPr>
        <w:t>/default/shadow</w:t>
      </w:r>
      <w:r w:rsidR="0096447D">
        <w:t>.</w:t>
      </w:r>
      <w:r w:rsidR="009A4EE8">
        <w:t xml:space="preserve"> I</w:t>
      </w:r>
      <w:r w:rsidR="0066711D">
        <w:t>t is inferred</w:t>
      </w:r>
      <w:r w:rsidR="009A4EE8">
        <w:t xml:space="preserve"> that </w:t>
      </w:r>
      <w:r w:rsidR="0066711D">
        <w:t xml:space="preserve">modification to the </w:t>
      </w:r>
      <w:r w:rsidR="0066711D" w:rsidRPr="0066711D">
        <w:rPr>
          <w:rStyle w:val="CodeStyleChar"/>
          <w:rFonts w:eastAsiaTheme="minorHAnsi"/>
          <w:sz w:val="22"/>
          <w:szCs w:val="22"/>
        </w:rPr>
        <w:t>root</w:t>
      </w:r>
      <w:r w:rsidR="0066711D">
        <w:t xml:space="preserve"> password is difficult without knowledge of the RSA key used to perform the signature signing.</w:t>
      </w:r>
    </w:p>
    <w:p w14:paraId="1F6AF6D1" w14:textId="53C10C24" w:rsidR="00E84DA6" w:rsidRDefault="00EA7F39" w:rsidP="00321A34">
      <w:pPr>
        <w:jc w:val="both"/>
      </w:pPr>
      <w:r>
        <w:t xml:space="preserve">This </w:t>
      </w:r>
      <w:r w:rsidR="0021603C">
        <w:t>authentication flow modification does not apply to all authentication interfaces on the system, as th</w:t>
      </w:r>
      <w:r w:rsidR="00971A56">
        <w:t xml:space="preserve">e </w:t>
      </w:r>
      <w:r w:rsidRPr="00EA7F39">
        <w:rPr>
          <w:rStyle w:val="CodeStyleChar"/>
          <w:rFonts w:eastAsiaTheme="minorHAnsi"/>
          <w:sz w:val="22"/>
          <w:szCs w:val="22"/>
        </w:rPr>
        <w:t>/bin/login</w:t>
      </w:r>
      <w:r>
        <w:t xml:space="preserve"> and </w:t>
      </w:r>
      <w:proofErr w:type="spellStart"/>
      <w:r w:rsidRPr="00EA7F39">
        <w:rPr>
          <w:rStyle w:val="CodeStyleChar"/>
          <w:rFonts w:eastAsiaTheme="minorHAnsi"/>
        </w:rPr>
        <w:t>su</w:t>
      </w:r>
      <w:proofErr w:type="spellEnd"/>
      <w:r w:rsidR="00971A56">
        <w:t xml:space="preserve"> binaries still utilise the standard Unix authentication.</w:t>
      </w:r>
      <w:r w:rsidR="00583995">
        <w:t xml:space="preserve"> Only programs which specifically use the </w:t>
      </w:r>
      <w:r w:rsidR="00583995" w:rsidRPr="008A6870">
        <w:rPr>
          <w:rStyle w:val="CodeStyleChar"/>
          <w:rFonts w:eastAsiaTheme="minorHAnsi"/>
          <w:sz w:val="22"/>
          <w:szCs w:val="22"/>
        </w:rPr>
        <w:t>libuart_api.so</w:t>
      </w:r>
      <w:r w:rsidR="00583995">
        <w:t xml:space="preserve"> library (</w:t>
      </w:r>
      <w:proofErr w:type="gramStart"/>
      <w:r w:rsidR="00583995">
        <w:t>i.e.</w:t>
      </w:r>
      <w:proofErr w:type="gramEnd"/>
      <w:r w:rsidR="00583995">
        <w:t xml:space="preserve"> vendor software) are affected by this </w:t>
      </w:r>
      <w:r w:rsidR="006F7190">
        <w:t>authentication flow modification.</w:t>
      </w:r>
    </w:p>
    <w:p w14:paraId="5C778EE0" w14:textId="77777777" w:rsidR="003238FA" w:rsidRDefault="003238FA" w:rsidP="003238FA">
      <w:pPr>
        <w:jc w:val="both"/>
      </w:pPr>
    </w:p>
    <w:p w14:paraId="71B11538" w14:textId="77777777" w:rsidR="003238FA" w:rsidRDefault="003238FA" w:rsidP="003238FA">
      <w:pPr>
        <w:keepNext/>
        <w:spacing w:after="0"/>
        <w:jc w:val="center"/>
      </w:pPr>
      <w:r>
        <w:rPr>
          <w:noProof/>
        </w:rPr>
        <w:drawing>
          <wp:inline distT="0" distB="0" distL="0" distR="0" wp14:anchorId="462D8CF0" wp14:editId="5C84BFAF">
            <wp:extent cx="5009322" cy="2879199"/>
            <wp:effectExtent l="0" t="0" r="127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a:picLocks noChangeAspect="1" noChangeArrowheads="1"/>
                    </pic:cNvPicPr>
                  </pic:nvPicPr>
                  <pic:blipFill rotWithShape="1">
                    <a:blip r:embed="rId60">
                      <a:extLst>
                        <a:ext uri="{28A0092B-C50C-407E-A947-70E740481C1C}">
                          <a14:useLocalDpi xmlns:a14="http://schemas.microsoft.com/office/drawing/2010/main" val="0"/>
                        </a:ext>
                      </a:extLst>
                    </a:blip>
                    <a:srcRect l="1526" t="2298" r="6080"/>
                    <a:stretch/>
                  </pic:blipFill>
                  <pic:spPr bwMode="auto">
                    <a:xfrm>
                      <a:off x="0" y="0"/>
                      <a:ext cx="5020741" cy="2885762"/>
                    </a:xfrm>
                    <a:prstGeom prst="rect">
                      <a:avLst/>
                    </a:prstGeom>
                    <a:noFill/>
                    <a:ln>
                      <a:noFill/>
                    </a:ln>
                    <a:extLst>
                      <a:ext uri="{53640926-AAD7-44D8-BBD7-CCE9431645EC}">
                        <a14:shadowObscured xmlns:a14="http://schemas.microsoft.com/office/drawing/2010/main"/>
                      </a:ext>
                    </a:extLst>
                  </pic:spPr>
                </pic:pic>
              </a:graphicData>
            </a:graphic>
          </wp:inline>
        </w:drawing>
      </w:r>
    </w:p>
    <w:p w14:paraId="3187EA20" w14:textId="1DD4E92B" w:rsidR="003238FA" w:rsidRPr="008E2962" w:rsidRDefault="003238FA" w:rsidP="00F82B86">
      <w:pPr>
        <w:pStyle w:val="Caption"/>
      </w:pPr>
      <w:bookmarkStart w:id="157" w:name="_Ref110954622"/>
      <w:bookmarkStart w:id="158" w:name="_Toc110994441"/>
      <w:r>
        <w:t xml:space="preserve">Figure </w:t>
      </w:r>
      <w:r>
        <w:fldChar w:fldCharType="begin"/>
      </w:r>
      <w:r>
        <w:instrText xml:space="preserve"> SEQ Figure \* ARABIC </w:instrText>
      </w:r>
      <w:r>
        <w:fldChar w:fldCharType="separate"/>
      </w:r>
      <w:r w:rsidR="00B145EE">
        <w:rPr>
          <w:noProof/>
        </w:rPr>
        <w:t>27</w:t>
      </w:r>
      <w:r>
        <w:fldChar w:fldCharType="end"/>
      </w:r>
      <w:r>
        <w:t xml:space="preserve"> – </w:t>
      </w:r>
      <w:proofErr w:type="spellStart"/>
      <w:r w:rsidRPr="008214F9">
        <w:rPr>
          <w:rStyle w:val="CodeStyleChar"/>
          <w:rFonts w:eastAsiaTheme="minorHAnsi"/>
          <w:sz w:val="20"/>
          <w:szCs w:val="22"/>
        </w:rPr>
        <w:t>verify_shadow</w:t>
      </w:r>
      <w:proofErr w:type="spellEnd"/>
      <w:r>
        <w:t xml:space="preserve"> function routine</w:t>
      </w:r>
      <w:bookmarkEnd w:id="157"/>
      <w:bookmarkEnd w:id="158"/>
    </w:p>
    <w:p w14:paraId="6B749125" w14:textId="77777777" w:rsidR="003238FA" w:rsidRDefault="003238FA" w:rsidP="00321A34">
      <w:pPr>
        <w:jc w:val="both"/>
      </w:pPr>
    </w:p>
    <w:p w14:paraId="12892D94" w14:textId="2204F256" w:rsidR="001C5889" w:rsidRDefault="006B3BFD" w:rsidP="001C5889">
      <w:pPr>
        <w:jc w:val="both"/>
      </w:pPr>
      <w:r>
        <w:t xml:space="preserve">The DUT specifically used during this thesis however did not contain the </w:t>
      </w:r>
      <w:r w:rsidR="003A274C" w:rsidRPr="00C72940">
        <w:rPr>
          <w:rStyle w:val="CodeStyleChar"/>
          <w:rFonts w:eastAsiaTheme="minorHAnsi"/>
          <w:sz w:val="22"/>
          <w:szCs w:val="22"/>
        </w:rPr>
        <w:t>shadow</w:t>
      </w:r>
      <w:r w:rsidR="003A274C">
        <w:t xml:space="preserve"> or </w:t>
      </w:r>
      <w:proofErr w:type="spellStart"/>
      <w:r w:rsidR="003A274C" w:rsidRPr="00C72940">
        <w:rPr>
          <w:rStyle w:val="CodeStyleChar"/>
          <w:rFonts w:eastAsiaTheme="minorHAnsi"/>
          <w:sz w:val="22"/>
          <w:szCs w:val="22"/>
        </w:rPr>
        <w:t>shadow</w:t>
      </w:r>
      <w:r w:rsidR="003A274C">
        <w:rPr>
          <w:rStyle w:val="CodeStyleChar"/>
          <w:rFonts w:eastAsiaTheme="minorHAnsi"/>
          <w:sz w:val="22"/>
          <w:szCs w:val="22"/>
        </w:rPr>
        <w:t>.sign</w:t>
      </w:r>
      <w:proofErr w:type="spellEnd"/>
      <w:r w:rsidR="003A274C">
        <w:t xml:space="preserve"> file, likely </w:t>
      </w:r>
      <w:r w:rsidR="000754DC">
        <w:t xml:space="preserve">due to </w:t>
      </w:r>
      <w:r w:rsidR="001C5889">
        <w:t xml:space="preserve">the authentication </w:t>
      </w:r>
      <w:r w:rsidR="003238FA">
        <w:t xml:space="preserve">flow </w:t>
      </w:r>
      <w:r w:rsidR="00AD199C">
        <w:t>changes</w:t>
      </w:r>
      <w:r w:rsidR="0055528C">
        <w:t xml:space="preserve"> </w:t>
      </w:r>
      <w:r w:rsidR="000754DC">
        <w:t xml:space="preserve">not yet </w:t>
      </w:r>
      <w:r w:rsidR="002E06E5">
        <w:t xml:space="preserve">propagating </w:t>
      </w:r>
      <w:r w:rsidR="000754DC">
        <w:t xml:space="preserve">through the </w:t>
      </w:r>
      <w:r w:rsidR="002E06E5">
        <w:t>manufacture and initial device flashing process.</w:t>
      </w:r>
      <w:r w:rsidR="003238FA">
        <w:t xml:space="preserve"> </w:t>
      </w:r>
      <w:proofErr w:type="gramStart"/>
      <w:r w:rsidR="003238FA">
        <w:t>Consequently</w:t>
      </w:r>
      <w:proofErr w:type="gramEnd"/>
      <w:r w:rsidR="003238FA">
        <w:t xml:space="preserve"> </w:t>
      </w:r>
      <w:r w:rsidR="00193FD1">
        <w:t>all authentication methods in firmware</w:t>
      </w:r>
      <w:r w:rsidR="00CD34DB">
        <w:t xml:space="preserve"> versions</w:t>
      </w:r>
      <w:r w:rsidR="00193FD1">
        <w:t xml:space="preserve"> which </w:t>
      </w:r>
      <w:r w:rsidR="00CD34DB">
        <w:t xml:space="preserve">utilised </w:t>
      </w:r>
      <w:r w:rsidR="00193FD1">
        <w:t xml:space="preserve">the </w:t>
      </w:r>
      <w:proofErr w:type="spellStart"/>
      <w:r w:rsidR="00193FD1" w:rsidRPr="0009502B">
        <w:rPr>
          <w:rStyle w:val="CodeStyleChar"/>
          <w:rFonts w:eastAsiaTheme="minorHAnsi"/>
          <w:sz w:val="22"/>
          <w:szCs w:val="22"/>
        </w:rPr>
        <w:t>verify_shadow</w:t>
      </w:r>
      <w:proofErr w:type="spellEnd"/>
      <w:r w:rsidR="00193FD1">
        <w:rPr>
          <w:rStyle w:val="CodeStyleChar"/>
          <w:rFonts w:eastAsiaTheme="minorHAnsi"/>
          <w:sz w:val="22"/>
          <w:szCs w:val="22"/>
        </w:rPr>
        <w:t xml:space="preserve"> </w:t>
      </w:r>
      <w:r w:rsidR="00193FD1">
        <w:t>routine</w:t>
      </w:r>
      <w:r w:rsidR="00CD34DB">
        <w:t xml:space="preserve"> (</w:t>
      </w:r>
      <w:r w:rsidR="00F14A32">
        <w:t xml:space="preserve">serial, SSH, </w:t>
      </w:r>
      <w:r w:rsidR="00F14A32">
        <w:t>ADB</w:t>
      </w:r>
      <w:r w:rsidR="00F14A32">
        <w:t>)</w:t>
      </w:r>
      <w:r w:rsidR="00555513">
        <w:t xml:space="preserve"> would always fail, as the missing files would </w:t>
      </w:r>
      <w:r w:rsidR="00A36A38">
        <w:t xml:space="preserve">trigger </w:t>
      </w:r>
      <w:r w:rsidR="00555513">
        <w:t>early exit</w:t>
      </w:r>
      <w:r w:rsidR="00A36A38">
        <w:t xml:space="preserve"> conditions.</w:t>
      </w:r>
    </w:p>
    <w:p w14:paraId="0DDA0D1D" w14:textId="7F29071D" w:rsidR="00AC5ACE" w:rsidRDefault="00F74859" w:rsidP="00321A34">
      <w:pPr>
        <w:jc w:val="both"/>
      </w:pPr>
      <w:r>
        <w:t>It is noted that t</w:t>
      </w:r>
      <w:r w:rsidR="007751E3">
        <w:t xml:space="preserve">he </w:t>
      </w:r>
      <w:r w:rsidR="004C6A87">
        <w:t xml:space="preserve">manufacture date </w:t>
      </w:r>
      <w:r w:rsidR="00536DF0">
        <w:t xml:space="preserve">(June 2020) </w:t>
      </w:r>
      <w:r w:rsidR="004C6A87">
        <w:t xml:space="preserve">of the </w:t>
      </w:r>
      <w:proofErr w:type="spellStart"/>
      <w:r w:rsidR="004C6A87">
        <w:t>Roborock</w:t>
      </w:r>
      <w:proofErr w:type="spellEnd"/>
      <w:r w:rsidR="004C6A87">
        <w:t xml:space="preserve"> S6 vacuum cleaner</w:t>
      </w:r>
      <w:r w:rsidR="00536DF0">
        <w:t xml:space="preserve"> </w:t>
      </w:r>
      <w:r w:rsidR="00536DF0">
        <w:t>specific</w:t>
      </w:r>
      <w:r w:rsidR="00536DF0">
        <w:t xml:space="preserve">ally used during the thesis was unideal, as it coincides with the </w:t>
      </w:r>
      <w:r w:rsidR="00F24A2F">
        <w:t xml:space="preserve">release month of firmware version 01.19.98, where this </w:t>
      </w:r>
      <w:r w:rsidR="000F3044">
        <w:t>authentication flow modification was implemented.</w:t>
      </w:r>
      <w:r w:rsidR="008B5C2C">
        <w:t xml:space="preserve"> This raises uncertainty</w:t>
      </w:r>
      <w:r w:rsidR="0066511F">
        <w:t xml:space="preserve"> regarding </w:t>
      </w:r>
      <w:r w:rsidR="00911CE0">
        <w:t xml:space="preserve">how the </w:t>
      </w:r>
      <w:r w:rsidR="00B27830">
        <w:t>vendor may have modified the filesystem. As the base firmware was versioned in March</w:t>
      </w:r>
      <w:r w:rsidR="00B02E7C">
        <w:t xml:space="preserve">, it is assumed that the DUT has </w:t>
      </w:r>
      <w:r w:rsidR="00064E55">
        <w:t>the</w:t>
      </w:r>
      <w:r w:rsidR="00B02E7C">
        <w:t xml:space="preserve"> filesystem </w:t>
      </w:r>
      <w:r w:rsidR="00064E55">
        <w:t xml:space="preserve">structure of a </w:t>
      </w:r>
      <w:r w:rsidR="00DB1C40">
        <w:t>device manufactured prior to June, and hence prior to the authentication flow modification.</w:t>
      </w:r>
    </w:p>
    <w:p w14:paraId="2CFDD906" w14:textId="385783A5" w:rsidR="006F7190" w:rsidRDefault="009B17CA" w:rsidP="006F7190">
      <w:pPr>
        <w:jc w:val="both"/>
      </w:pPr>
      <w:r>
        <w:t xml:space="preserve">It </w:t>
      </w:r>
      <w:r w:rsidR="00E7734C">
        <w:t xml:space="preserve">would be </w:t>
      </w:r>
      <w:r>
        <w:t xml:space="preserve">possible to patch the </w:t>
      </w:r>
      <w:r w:rsidRPr="008A6870">
        <w:rPr>
          <w:rStyle w:val="CodeStyleChar"/>
          <w:rFonts w:eastAsiaTheme="minorHAnsi"/>
          <w:sz w:val="22"/>
          <w:szCs w:val="22"/>
        </w:rPr>
        <w:t>libuart_api.so</w:t>
      </w:r>
      <w:r>
        <w:t xml:space="preserve"> binary to always return</w:t>
      </w:r>
      <w:r w:rsidR="008741E1">
        <w:t xml:space="preserve"> a successful verification result</w:t>
      </w:r>
      <w:r w:rsidR="00E7734C">
        <w:t xml:space="preserve">, however this was not tested as it would </w:t>
      </w:r>
      <w:r w:rsidR="000B53FB">
        <w:t xml:space="preserve">require greater effort </w:t>
      </w:r>
      <w:r w:rsidR="00870AF9">
        <w:t xml:space="preserve">as compared to other </w:t>
      </w:r>
      <w:r w:rsidR="006C2AE1">
        <w:t xml:space="preserve">trivial </w:t>
      </w:r>
      <w:r w:rsidR="00870AF9">
        <w:t xml:space="preserve">methods to </w:t>
      </w:r>
      <w:r w:rsidR="00754F87">
        <w:t>gain</w:t>
      </w:r>
      <w:r w:rsidR="00870AF9">
        <w:t xml:space="preserve"> access.</w:t>
      </w:r>
      <w:r w:rsidR="006F7190">
        <w:br w:type="page"/>
      </w:r>
    </w:p>
    <w:p w14:paraId="24AC9775" w14:textId="77777777" w:rsidR="009D2AA7" w:rsidRDefault="009D2AA7" w:rsidP="009D2AA7">
      <w:pPr>
        <w:pStyle w:val="Heading3"/>
      </w:pPr>
      <w:r>
        <w:t>Serial Access</w:t>
      </w:r>
    </w:p>
    <w:p w14:paraId="0C3B1ACE" w14:textId="77777777" w:rsidR="009D2AA7" w:rsidRPr="000B347C" w:rsidRDefault="009D2AA7" w:rsidP="009D2AA7">
      <w:pPr>
        <w:jc w:val="both"/>
      </w:pPr>
      <w:r>
        <w:t xml:space="preserve">Later firmware versions replaced the original serial handler </w:t>
      </w:r>
      <w:r w:rsidRPr="005342DC">
        <w:rPr>
          <w:rStyle w:val="CodeStyleChar"/>
          <w:rFonts w:eastAsiaTheme="minorHAnsi"/>
          <w:sz w:val="22"/>
          <w:szCs w:val="22"/>
        </w:rPr>
        <w:t>/</w:t>
      </w:r>
      <w:proofErr w:type="spellStart"/>
      <w:r w:rsidRPr="005342DC">
        <w:rPr>
          <w:rStyle w:val="CodeStyleChar"/>
          <w:rFonts w:eastAsiaTheme="minorHAnsi"/>
          <w:sz w:val="22"/>
          <w:szCs w:val="22"/>
        </w:rPr>
        <w:t>sbin</w:t>
      </w:r>
      <w:proofErr w:type="spellEnd"/>
      <w:r w:rsidRPr="005342DC">
        <w:rPr>
          <w:rStyle w:val="CodeStyleChar"/>
          <w:rFonts w:eastAsiaTheme="minorHAnsi"/>
          <w:sz w:val="22"/>
          <w:szCs w:val="22"/>
        </w:rPr>
        <w:t>/</w:t>
      </w:r>
      <w:proofErr w:type="spellStart"/>
      <w:r w:rsidRPr="005342DC">
        <w:rPr>
          <w:rStyle w:val="CodeStyleChar"/>
          <w:rFonts w:eastAsiaTheme="minorHAnsi"/>
          <w:sz w:val="22"/>
          <w:szCs w:val="22"/>
        </w:rPr>
        <w:t>getty</w:t>
      </w:r>
      <w:proofErr w:type="spellEnd"/>
      <w:r>
        <w:t xml:space="preserve"> with a custom implementation named </w:t>
      </w:r>
      <w:proofErr w:type="spellStart"/>
      <w:r w:rsidRPr="00144AD2">
        <w:rPr>
          <w:rStyle w:val="CodeStyleChar"/>
          <w:rFonts w:eastAsiaTheme="minorHAnsi"/>
        </w:rPr>
        <w:t>rr_login</w:t>
      </w:r>
      <w:proofErr w:type="spellEnd"/>
      <w:r>
        <w:t xml:space="preserve">. Similar to the patched SSH interface, this binary restricted serial access (see </w:t>
      </w:r>
      <w:r>
        <w:fldChar w:fldCharType="begin"/>
      </w:r>
      <w:r>
        <w:instrText xml:space="preserve"> REF _Ref110962228 \h </w:instrText>
      </w:r>
      <w:r>
        <w:fldChar w:fldCharType="separate"/>
      </w:r>
      <w:r w:rsidR="00B145EE">
        <w:t xml:space="preserve">Appendix </w:t>
      </w:r>
      <w:r w:rsidR="00B145EE">
        <w:rPr>
          <w:noProof/>
        </w:rPr>
        <w:t>2</w:t>
      </w:r>
      <w:r>
        <w:fldChar w:fldCharType="end"/>
      </w:r>
      <w:r>
        <w:t xml:space="preserve">) to only the </w:t>
      </w:r>
      <w:r w:rsidRPr="00D52D2A">
        <w:rPr>
          <w:rFonts w:ascii="Consolas" w:hAnsi="Consolas"/>
        </w:rPr>
        <w:t>root</w:t>
      </w:r>
      <w:r>
        <w:t xml:space="preserve"> </w:t>
      </w:r>
      <w:proofErr w:type="gramStart"/>
      <w:r>
        <w:t>user, and</w:t>
      </w:r>
      <w:proofErr w:type="gramEnd"/>
      <w:r>
        <w:t xml:space="preserve"> utilised the </w:t>
      </w:r>
      <w:proofErr w:type="spellStart"/>
      <w:r w:rsidRPr="0009502B">
        <w:rPr>
          <w:rStyle w:val="CodeStyleChar"/>
          <w:rFonts w:eastAsiaTheme="minorHAnsi"/>
          <w:sz w:val="22"/>
          <w:szCs w:val="22"/>
        </w:rPr>
        <w:t>verify_shadow</w:t>
      </w:r>
      <w:proofErr w:type="spellEnd"/>
      <w:r>
        <w:t xml:space="preserve"> authentication flow - which would always fail with the DUT.</w:t>
      </w:r>
    </w:p>
    <w:p w14:paraId="52800642" w14:textId="36DF4F61" w:rsidR="009D2AA7" w:rsidRDefault="009D2AA7" w:rsidP="009D2AA7">
      <w:pPr>
        <w:jc w:val="both"/>
      </w:pPr>
      <w:r>
        <w:t xml:space="preserve">As consequence to the serial login always failing because of the missing </w:t>
      </w:r>
      <w:r>
        <w:rPr>
          <w:rStyle w:val="CodeStyleChar"/>
          <w:rFonts w:eastAsiaTheme="minorHAnsi"/>
          <w:sz w:val="22"/>
          <w:szCs w:val="22"/>
        </w:rPr>
        <w:t>sh</w:t>
      </w:r>
      <w:r w:rsidRPr="00C72940">
        <w:rPr>
          <w:rStyle w:val="CodeStyleChar"/>
          <w:rFonts w:eastAsiaTheme="minorHAnsi"/>
          <w:sz w:val="22"/>
          <w:szCs w:val="22"/>
        </w:rPr>
        <w:t>adow</w:t>
      </w:r>
      <w:r>
        <w:t xml:space="preserve"> and </w:t>
      </w:r>
      <w:proofErr w:type="spellStart"/>
      <w:r w:rsidRPr="00C72940">
        <w:rPr>
          <w:rStyle w:val="CodeStyleChar"/>
          <w:rFonts w:eastAsiaTheme="minorHAnsi"/>
          <w:sz w:val="22"/>
          <w:szCs w:val="22"/>
        </w:rPr>
        <w:t>shadow.sign</w:t>
      </w:r>
      <w:proofErr w:type="spellEnd"/>
      <w:r>
        <w:t xml:space="preserve"> files, the following steps were developed to regain access to the console by replacing the serial handler in the </w:t>
      </w:r>
      <w:r w:rsidRPr="005505BD">
        <w:rPr>
          <w:rStyle w:val="CodeStyleChar"/>
          <w:rFonts w:eastAsiaTheme="minorHAnsi"/>
          <w:sz w:val="20"/>
          <w:szCs w:val="20"/>
        </w:rPr>
        <w:t>/etc/</w:t>
      </w:r>
      <w:proofErr w:type="spellStart"/>
      <w:r w:rsidRPr="005505BD">
        <w:rPr>
          <w:rStyle w:val="CodeStyleChar"/>
          <w:rFonts w:eastAsiaTheme="minorHAnsi"/>
          <w:sz w:val="20"/>
          <w:szCs w:val="20"/>
        </w:rPr>
        <w:t>inittab</w:t>
      </w:r>
      <w:proofErr w:type="spellEnd"/>
      <w:r w:rsidRPr="005505BD">
        <w:rPr>
          <w:sz w:val="22"/>
          <w:szCs w:val="20"/>
        </w:rPr>
        <w:t xml:space="preserve"> </w:t>
      </w:r>
      <w:r>
        <w:t xml:space="preserve">file (see </w:t>
      </w:r>
      <w:r>
        <w:fldChar w:fldCharType="begin"/>
      </w:r>
      <w:r>
        <w:instrText xml:space="preserve"> REF _Ref110961390 \h </w:instrText>
      </w:r>
      <w:r>
        <w:fldChar w:fldCharType="separate"/>
      </w:r>
      <w:r w:rsidR="00B145EE">
        <w:t xml:space="preserve">Figure </w:t>
      </w:r>
      <w:r>
        <w:fldChar w:fldCharType="end"/>
      </w:r>
      <w:r>
        <w:t>).</w:t>
      </w:r>
    </w:p>
    <w:tbl>
      <w:tblPr>
        <w:tblStyle w:val="TableGrid"/>
        <w:tblW w:w="0" w:type="auto"/>
        <w:tblBorders>
          <w:left w:val="none" w:sz="0" w:space="0" w:color="auto"/>
          <w:right w:val="none" w:sz="0" w:space="0" w:color="auto"/>
        </w:tblBorders>
        <w:tblLayout w:type="fixed"/>
        <w:tblCellMar>
          <w:top w:w="28" w:type="dxa"/>
          <w:left w:w="0" w:type="dxa"/>
          <w:bottom w:w="28" w:type="dxa"/>
          <w:right w:w="0" w:type="dxa"/>
        </w:tblCellMar>
        <w:tblLook w:val="04A0" w:firstRow="1" w:lastRow="0" w:firstColumn="1" w:lastColumn="0" w:noHBand="0" w:noVBand="1"/>
      </w:tblPr>
      <w:tblGrid>
        <w:gridCol w:w="9016"/>
      </w:tblGrid>
      <w:tr w:rsidR="009D2AA7" w14:paraId="3A29252A" w14:textId="77777777" w:rsidTr="00483E2F">
        <w:tc>
          <w:tcPr>
            <w:tcW w:w="9016" w:type="dxa"/>
          </w:tcPr>
          <w:p w14:paraId="147CFF60" w14:textId="77777777" w:rsidR="009D2AA7" w:rsidRDefault="009D2AA7" w:rsidP="00483E2F">
            <w:pPr>
              <w:pStyle w:val="ListParagraph"/>
              <w:numPr>
                <w:ilvl w:val="2"/>
                <w:numId w:val="21"/>
              </w:numPr>
              <w:ind w:left="284" w:hanging="284"/>
            </w:pPr>
            <w:r>
              <w:t xml:space="preserve">Boot into the </w:t>
            </w:r>
            <w:r w:rsidRPr="005505BD">
              <w:rPr>
                <w:rStyle w:val="CodeStyleChar"/>
                <w:rFonts w:eastAsiaTheme="minorHAnsi"/>
                <w:sz w:val="20"/>
                <w:szCs w:val="20"/>
              </w:rPr>
              <w:t>u-boot</w:t>
            </w:r>
            <w:r w:rsidRPr="005505BD">
              <w:rPr>
                <w:sz w:val="22"/>
                <w:szCs w:val="20"/>
              </w:rPr>
              <w:t xml:space="preserve"> </w:t>
            </w:r>
            <w:r>
              <w:t>debug shell by sending ‘</w:t>
            </w:r>
            <w:r w:rsidRPr="005505BD">
              <w:rPr>
                <w:rStyle w:val="CodeStyleChar"/>
                <w:rFonts w:eastAsiaTheme="minorHAnsi"/>
                <w:sz w:val="20"/>
                <w:szCs w:val="20"/>
              </w:rPr>
              <w:t>s</w:t>
            </w:r>
            <w:r>
              <w:t>’</w:t>
            </w:r>
          </w:p>
          <w:p w14:paraId="1A5DC0D9" w14:textId="77777777" w:rsidR="009D2AA7" w:rsidRDefault="009D2AA7" w:rsidP="00483E2F">
            <w:pPr>
              <w:pStyle w:val="ListParagraph"/>
              <w:numPr>
                <w:ilvl w:val="2"/>
                <w:numId w:val="21"/>
              </w:numPr>
              <w:ind w:left="284" w:hanging="284"/>
            </w:pPr>
            <w:r>
              <w:t xml:space="preserve">Overwrite the </w:t>
            </w:r>
            <w:proofErr w:type="spellStart"/>
            <w:r w:rsidRPr="005505BD">
              <w:rPr>
                <w:rStyle w:val="CodeStyleChar"/>
                <w:rFonts w:eastAsiaTheme="minorHAnsi"/>
                <w:sz w:val="20"/>
                <w:szCs w:val="20"/>
              </w:rPr>
              <w:t>init</w:t>
            </w:r>
            <w:proofErr w:type="spellEnd"/>
            <w:r w:rsidRPr="005505BD">
              <w:rPr>
                <w:sz w:val="22"/>
                <w:szCs w:val="20"/>
              </w:rPr>
              <w:t xml:space="preserve"> </w:t>
            </w:r>
            <w:r>
              <w:t xml:space="preserve">entry point to start </w:t>
            </w:r>
            <w:r w:rsidRPr="005505BD">
              <w:rPr>
                <w:rStyle w:val="CodeStyleChar"/>
                <w:rFonts w:eastAsiaTheme="minorHAnsi"/>
                <w:sz w:val="20"/>
                <w:szCs w:val="20"/>
              </w:rPr>
              <w:t>/bin/bash</w:t>
            </w:r>
          </w:p>
          <w:p w14:paraId="19BBF670" w14:textId="77777777" w:rsidR="009D2AA7" w:rsidRPr="005505BD" w:rsidRDefault="009D2AA7" w:rsidP="00483E2F">
            <w:pPr>
              <w:pStyle w:val="ListParagraph"/>
              <w:numPr>
                <w:ilvl w:val="3"/>
                <w:numId w:val="21"/>
              </w:numPr>
              <w:ind w:left="567" w:hanging="284"/>
              <w:rPr>
                <w:sz w:val="22"/>
                <w:szCs w:val="20"/>
              </w:rPr>
            </w:pPr>
            <w:proofErr w:type="spellStart"/>
            <w:r w:rsidRPr="005505BD">
              <w:rPr>
                <w:rStyle w:val="CodeStyleChar"/>
                <w:rFonts w:eastAsiaTheme="minorHAnsi"/>
                <w:sz w:val="20"/>
                <w:szCs w:val="20"/>
              </w:rPr>
              <w:t>setenv</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setargs_mmc</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setargs_mmc</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init</w:t>
            </w:r>
            <w:proofErr w:type="spellEnd"/>
            <w:r w:rsidRPr="005505BD">
              <w:rPr>
                <w:rStyle w:val="CodeStyleChar"/>
                <w:rFonts w:eastAsiaTheme="minorHAnsi"/>
                <w:sz w:val="20"/>
                <w:szCs w:val="20"/>
              </w:rPr>
              <w:t>=/bin/bash</w:t>
            </w:r>
          </w:p>
          <w:p w14:paraId="5AE9E39A" w14:textId="77777777" w:rsidR="009D2AA7" w:rsidRDefault="009D2AA7" w:rsidP="00483E2F">
            <w:pPr>
              <w:pStyle w:val="ListParagraph"/>
              <w:numPr>
                <w:ilvl w:val="2"/>
                <w:numId w:val="21"/>
              </w:numPr>
              <w:ind w:left="284" w:hanging="284"/>
            </w:pPr>
            <w:r>
              <w:t xml:space="preserve">Resume system boot with the </w:t>
            </w:r>
            <w:r w:rsidRPr="00193A9D">
              <w:rPr>
                <w:rStyle w:val="CodeStyleChar"/>
                <w:rFonts w:eastAsiaTheme="minorHAnsi"/>
                <w:sz w:val="20"/>
                <w:szCs w:val="20"/>
              </w:rPr>
              <w:t>boot</w:t>
            </w:r>
            <w:r w:rsidRPr="00193A9D">
              <w:rPr>
                <w:sz w:val="20"/>
                <w:szCs w:val="18"/>
              </w:rPr>
              <w:t xml:space="preserve"> </w:t>
            </w:r>
            <w:r>
              <w:t>command</w:t>
            </w:r>
          </w:p>
          <w:p w14:paraId="59CD7EA2" w14:textId="77777777" w:rsidR="009D2AA7" w:rsidRDefault="009D2AA7" w:rsidP="00483E2F">
            <w:pPr>
              <w:pStyle w:val="ListParagraph"/>
              <w:numPr>
                <w:ilvl w:val="2"/>
                <w:numId w:val="21"/>
              </w:numPr>
              <w:ind w:left="284" w:hanging="284"/>
            </w:pPr>
            <w:r>
              <w:t>Disable the hardware watchdog</w:t>
            </w:r>
          </w:p>
          <w:p w14:paraId="3B7FF813" w14:textId="77777777" w:rsidR="009D2AA7" w:rsidRPr="005505BD" w:rsidRDefault="009D2AA7" w:rsidP="00483E2F">
            <w:pPr>
              <w:pStyle w:val="ListParagraph"/>
              <w:numPr>
                <w:ilvl w:val="3"/>
                <w:numId w:val="21"/>
              </w:numPr>
              <w:ind w:left="567" w:hanging="284"/>
              <w:rPr>
                <w:rStyle w:val="CodeStyleChar"/>
                <w:rFonts w:eastAsiaTheme="minorHAnsi"/>
                <w:sz w:val="20"/>
                <w:szCs w:val="20"/>
              </w:rPr>
            </w:pPr>
            <w:r w:rsidRPr="005505BD">
              <w:rPr>
                <w:rStyle w:val="CodeStyleChar"/>
                <w:rFonts w:eastAsiaTheme="minorHAnsi"/>
                <w:sz w:val="20"/>
                <w:szCs w:val="20"/>
              </w:rPr>
              <w:t>echo V &gt; /dev/watchdog</w:t>
            </w:r>
          </w:p>
          <w:p w14:paraId="375CC7F8" w14:textId="62632DA9" w:rsidR="009D2AA7" w:rsidRDefault="009D2AA7" w:rsidP="00483E2F">
            <w:pPr>
              <w:pStyle w:val="ListParagraph"/>
              <w:numPr>
                <w:ilvl w:val="2"/>
                <w:numId w:val="21"/>
              </w:numPr>
              <w:ind w:left="284" w:hanging="284"/>
            </w:pPr>
            <w:r>
              <w:t xml:space="preserve">Edit the </w:t>
            </w:r>
            <w:r w:rsidRPr="31236B69">
              <w:rPr>
                <w:rStyle w:val="CodeStyleChar"/>
                <w:rFonts w:eastAsiaTheme="minorEastAsia"/>
                <w:sz w:val="20"/>
                <w:szCs w:val="20"/>
              </w:rPr>
              <w:t>/etc/</w:t>
            </w:r>
            <w:proofErr w:type="spellStart"/>
            <w:r w:rsidRPr="31236B69">
              <w:rPr>
                <w:rStyle w:val="CodeStyleChar"/>
                <w:rFonts w:eastAsiaTheme="minorEastAsia"/>
                <w:sz w:val="20"/>
                <w:szCs w:val="20"/>
              </w:rPr>
              <w:t>inittab</w:t>
            </w:r>
            <w:proofErr w:type="spellEnd"/>
            <w:r w:rsidRPr="31236B69">
              <w:rPr>
                <w:sz w:val="22"/>
              </w:rPr>
              <w:t xml:space="preserve"> </w:t>
            </w:r>
            <w:r>
              <w:t>file</w:t>
            </w:r>
          </w:p>
          <w:p w14:paraId="7D70517A" w14:textId="77777777" w:rsidR="009D2AA7" w:rsidRPr="00652D8C" w:rsidRDefault="009D2AA7" w:rsidP="00483E2F">
            <w:pPr>
              <w:pStyle w:val="ListParagraph"/>
              <w:numPr>
                <w:ilvl w:val="3"/>
                <w:numId w:val="21"/>
              </w:numPr>
              <w:ind w:left="567" w:hanging="284"/>
              <w:rPr>
                <w:rStyle w:val="CodeStyleChar"/>
                <w:rFonts w:eastAsiaTheme="minorHAnsi"/>
                <w:sz w:val="22"/>
                <w:szCs w:val="22"/>
              </w:rPr>
            </w:pPr>
            <w:proofErr w:type="gramStart"/>
            <w:r>
              <w:t xml:space="preserve">Remove </w:t>
            </w:r>
            <w:r w:rsidRPr="00497A72">
              <w:rPr>
                <w:rStyle w:val="CodeStyleChar"/>
                <w:rFonts w:eastAsiaTheme="minorHAnsi"/>
                <w:sz w:val="20"/>
                <w:szCs w:val="20"/>
              </w:rPr>
              <w:t>::respawn:/</w:t>
            </w:r>
            <w:proofErr w:type="spellStart"/>
            <w:r w:rsidRPr="00497A72">
              <w:rPr>
                <w:rStyle w:val="CodeStyleChar"/>
                <w:rFonts w:eastAsiaTheme="minorHAnsi"/>
                <w:sz w:val="20"/>
                <w:szCs w:val="20"/>
              </w:rPr>
              <w:t>sbin</w:t>
            </w:r>
            <w:proofErr w:type="spellEnd"/>
            <w:r w:rsidRPr="00497A72">
              <w:rPr>
                <w:rStyle w:val="CodeStyleChar"/>
                <w:rFonts w:eastAsiaTheme="minorHAnsi"/>
                <w:sz w:val="20"/>
                <w:szCs w:val="20"/>
              </w:rPr>
              <w:t>/</w:t>
            </w:r>
            <w:proofErr w:type="spellStart"/>
            <w:r w:rsidRPr="00497A72">
              <w:rPr>
                <w:rStyle w:val="CodeStyleChar"/>
                <w:rFonts w:eastAsiaTheme="minorHAnsi"/>
                <w:sz w:val="20"/>
                <w:szCs w:val="20"/>
              </w:rPr>
              <w:t>rr_login</w:t>
            </w:r>
            <w:proofErr w:type="spellEnd"/>
            <w:proofErr w:type="gramEnd"/>
            <w:r w:rsidRPr="00497A72">
              <w:rPr>
                <w:rStyle w:val="CodeStyleChar"/>
                <w:rFonts w:eastAsiaTheme="minorHAnsi"/>
                <w:sz w:val="20"/>
                <w:szCs w:val="20"/>
              </w:rPr>
              <w:t xml:space="preserve"> -d /dev/ttyS0 -b 115200 -p vt100</w:t>
            </w:r>
          </w:p>
          <w:p w14:paraId="58F2B419" w14:textId="77777777" w:rsidR="009D2AA7" w:rsidRPr="00193A9D" w:rsidRDefault="009D2AA7" w:rsidP="00483E2F">
            <w:pPr>
              <w:pStyle w:val="ListParagraph"/>
              <w:numPr>
                <w:ilvl w:val="3"/>
                <w:numId w:val="21"/>
              </w:numPr>
              <w:ind w:left="567" w:hanging="284"/>
              <w:rPr>
                <w:rStyle w:val="CodeStyleChar"/>
                <w:rFonts w:ascii="Times New Roman" w:eastAsiaTheme="minorHAnsi" w:hAnsi="Times New Roman"/>
                <w:i w:val="0"/>
                <w:szCs w:val="22"/>
                <w:lang w:eastAsia="en-US"/>
              </w:rPr>
            </w:pPr>
            <w:r>
              <w:t xml:space="preserve">Append </w:t>
            </w:r>
            <w:r w:rsidRPr="005505BD">
              <w:rPr>
                <w:rStyle w:val="CodeStyleChar"/>
                <w:rFonts w:eastAsiaTheme="minorHAnsi"/>
                <w:sz w:val="20"/>
                <w:szCs w:val="20"/>
              </w:rPr>
              <w:t>ttyS</w:t>
            </w:r>
            <w:proofErr w:type="gramStart"/>
            <w:r w:rsidRPr="005505BD">
              <w:rPr>
                <w:rStyle w:val="CodeStyleChar"/>
                <w:rFonts w:eastAsiaTheme="minorHAnsi"/>
                <w:sz w:val="20"/>
                <w:szCs w:val="20"/>
              </w:rPr>
              <w:t>0::</w:t>
            </w:r>
            <w:proofErr w:type="gramEnd"/>
            <w:r w:rsidRPr="005505BD">
              <w:rPr>
                <w:rStyle w:val="CodeStyleChar"/>
                <w:rFonts w:eastAsiaTheme="minorHAnsi"/>
                <w:sz w:val="20"/>
                <w:szCs w:val="20"/>
              </w:rPr>
              <w:t>respawn:/bin/login</w:t>
            </w:r>
          </w:p>
          <w:p w14:paraId="71F409CE" w14:textId="77777777" w:rsidR="009D2AA7" w:rsidRDefault="009D2AA7" w:rsidP="00483E2F">
            <w:pPr>
              <w:pStyle w:val="ListParagraph"/>
              <w:numPr>
                <w:ilvl w:val="2"/>
                <w:numId w:val="21"/>
              </w:numPr>
              <w:ind w:left="284" w:hanging="284"/>
            </w:pPr>
            <w:r>
              <w:t xml:space="preserve">Reboot the system with the </w:t>
            </w:r>
            <w:r w:rsidRPr="00193A9D">
              <w:rPr>
                <w:rStyle w:val="CodeStyleChar"/>
                <w:rFonts w:eastAsiaTheme="minorHAnsi"/>
                <w:sz w:val="20"/>
                <w:szCs w:val="20"/>
              </w:rPr>
              <w:t>reboot</w:t>
            </w:r>
            <w:r>
              <w:t xml:space="preserve"> command</w:t>
            </w:r>
          </w:p>
        </w:tc>
      </w:tr>
    </w:tbl>
    <w:p w14:paraId="57838383" w14:textId="77777777" w:rsidR="009D2AA7" w:rsidRDefault="009D2AA7" w:rsidP="009D2AA7">
      <w:pPr>
        <w:pStyle w:val="ListParagraph"/>
        <w:keepNext/>
        <w:spacing w:after="0"/>
      </w:pPr>
      <w:r>
        <w:rPr>
          <w:noProof/>
        </w:rPr>
        <w:drawing>
          <wp:inline distT="0" distB="0" distL="0" distR="0" wp14:anchorId="3FF82478" wp14:editId="2D9BDF3E">
            <wp:extent cx="4783513" cy="1200647"/>
            <wp:effectExtent l="133350" t="133350" r="131445" b="133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798404" cy="1204385"/>
                    </a:xfrm>
                    <a:prstGeom prst="rect">
                      <a:avLst/>
                    </a:prstGeom>
                    <a:noFill/>
                    <a:ln>
                      <a:noFill/>
                    </a:ln>
                    <a:effectLst>
                      <a:outerShdw blurRad="127000" dir="8100000" algn="tr" rotWithShape="0">
                        <a:prstClr val="black">
                          <a:alpha val="40000"/>
                        </a:prstClr>
                      </a:outerShdw>
                    </a:effectLst>
                  </pic:spPr>
                </pic:pic>
              </a:graphicData>
            </a:graphic>
          </wp:inline>
        </w:drawing>
      </w:r>
    </w:p>
    <w:p w14:paraId="6B592ED3" w14:textId="4872B6EB" w:rsidR="009D2AA7" w:rsidRDefault="009D2AA7" w:rsidP="00F82B86">
      <w:pPr>
        <w:pStyle w:val="Caption"/>
      </w:pPr>
      <w:bookmarkStart w:id="159" w:name="_Ref110961390"/>
      <w:bookmarkStart w:id="160" w:name="_Toc110994442"/>
      <w:r>
        <w:t xml:space="preserve">Figure </w:t>
      </w:r>
      <w:r>
        <w:fldChar w:fldCharType="begin"/>
      </w:r>
      <w:r>
        <w:instrText xml:space="preserve"> SEQ Figure \* ARABIC </w:instrText>
      </w:r>
      <w:r>
        <w:fldChar w:fldCharType="separate"/>
      </w:r>
      <w:r w:rsidR="00B145EE">
        <w:rPr>
          <w:noProof/>
        </w:rPr>
        <w:t>28</w:t>
      </w:r>
      <w:r>
        <w:fldChar w:fldCharType="end"/>
      </w:r>
      <w:bookmarkEnd w:id="159"/>
      <w:r>
        <w:t xml:space="preserve"> – </w:t>
      </w:r>
      <w:proofErr w:type="spellStart"/>
      <w:r>
        <w:t>SysV</w:t>
      </w:r>
      <w:proofErr w:type="spellEnd"/>
      <w:r>
        <w:t xml:space="preserve"> configuration script (v02.29.02)</w:t>
      </w:r>
      <w:bookmarkEnd w:id="160"/>
    </w:p>
    <w:p w14:paraId="5766469E" w14:textId="77777777" w:rsidR="009D2AA7" w:rsidRDefault="009D2AA7" w:rsidP="009D2AA7"/>
    <w:p w14:paraId="09AFFFE2" w14:textId="77777777" w:rsidR="009D2AA7" w:rsidRDefault="009D2AA7" w:rsidP="009D2AA7">
      <w:r>
        <w:t xml:space="preserve">Upon modification of </w:t>
      </w:r>
      <w:r w:rsidRPr="005505BD">
        <w:rPr>
          <w:rStyle w:val="CodeStyleChar"/>
          <w:rFonts w:eastAsiaTheme="minorHAnsi"/>
          <w:sz w:val="20"/>
          <w:szCs w:val="20"/>
        </w:rPr>
        <w:t>/etc/</w:t>
      </w:r>
      <w:proofErr w:type="spellStart"/>
      <w:r w:rsidRPr="005505BD">
        <w:rPr>
          <w:rStyle w:val="CodeStyleChar"/>
          <w:rFonts w:eastAsiaTheme="minorHAnsi"/>
          <w:sz w:val="20"/>
          <w:szCs w:val="20"/>
        </w:rPr>
        <w:t>inittab</w:t>
      </w:r>
      <w:proofErr w:type="spellEnd"/>
      <w:r>
        <w:t xml:space="preserve">, serial access was restored allowing access to the device with the original </w:t>
      </w:r>
      <w:r w:rsidRPr="00CF3588">
        <w:rPr>
          <w:rFonts w:ascii="Consolas" w:hAnsi="Consolas"/>
        </w:rPr>
        <w:t>root</w:t>
      </w:r>
      <w:r>
        <w:t xml:space="preserve"> password. </w:t>
      </w:r>
    </w:p>
    <w:p w14:paraId="6CD0D983" w14:textId="0B286250" w:rsidR="00BA6B00" w:rsidRDefault="00BA6B00" w:rsidP="00BA6B00">
      <w:pPr>
        <w:pStyle w:val="Heading3"/>
      </w:pPr>
      <w:bookmarkStart w:id="161" w:name="_Ref110980228"/>
      <w:r>
        <w:t>SSH Access</w:t>
      </w:r>
      <w:bookmarkEnd w:id="161"/>
    </w:p>
    <w:p w14:paraId="3739534F" w14:textId="7D7F1B56" w:rsidR="00CB7557" w:rsidRDefault="00C17121" w:rsidP="00D747A5">
      <w:pPr>
        <w:jc w:val="both"/>
      </w:pPr>
      <w:r>
        <w:t xml:space="preserve">In the base firmware, </w:t>
      </w:r>
      <w:r w:rsidR="00F6536B">
        <w:t xml:space="preserve">a stock </w:t>
      </w:r>
      <w:r w:rsidR="00F6536B" w:rsidRPr="002C5B34">
        <w:rPr>
          <w:i/>
          <w:iCs/>
        </w:rPr>
        <w:t>OpenSSH</w:t>
      </w:r>
      <w:r w:rsidR="00F6536B">
        <w:t xml:space="preserve"> server </w:t>
      </w:r>
      <w:r w:rsidR="002C5B34">
        <w:t xml:space="preserve">was </w:t>
      </w:r>
      <w:r w:rsidR="009059C0">
        <w:t xml:space="preserve">exposed on </w:t>
      </w:r>
      <w:proofErr w:type="spellStart"/>
      <w:r w:rsidR="009059C0" w:rsidRPr="0025108C">
        <w:rPr>
          <w:rStyle w:val="CodeStyleChar"/>
          <w:rFonts w:eastAsiaTheme="minorHAnsi"/>
          <w:sz w:val="22"/>
          <w:szCs w:val="22"/>
        </w:rPr>
        <w:t>tcp</w:t>
      </w:r>
      <w:proofErr w:type="spellEnd"/>
      <w:r w:rsidR="009059C0" w:rsidRPr="0025108C">
        <w:rPr>
          <w:rStyle w:val="CodeStyleChar"/>
          <w:rFonts w:eastAsiaTheme="minorHAnsi"/>
          <w:sz w:val="22"/>
          <w:szCs w:val="22"/>
        </w:rPr>
        <w:t>/22</w:t>
      </w:r>
      <w:r w:rsidR="00D2660B">
        <w:t xml:space="preserve"> on both IPv4 and IPv6 addresses (</w:t>
      </w:r>
      <w:r w:rsidR="009A3D5C">
        <w:t xml:space="preserve">albeit no IPv6 </w:t>
      </w:r>
      <w:r w:rsidR="00D747A5">
        <w:t xml:space="preserve">connection </w:t>
      </w:r>
      <w:r w:rsidR="009A3D5C">
        <w:t xml:space="preserve">was </w:t>
      </w:r>
      <w:r w:rsidR="00D747A5">
        <w:t xml:space="preserve">able to be established), the upgraded firmware revealed that the SSH server was replaced </w:t>
      </w:r>
      <w:r w:rsidR="00BA6B00">
        <w:t xml:space="preserve">with </w:t>
      </w:r>
      <w:proofErr w:type="spellStart"/>
      <w:r w:rsidR="00BA6B00" w:rsidRPr="003C5E5E">
        <w:rPr>
          <w:rStyle w:val="CodeStyleChar"/>
          <w:rFonts w:eastAsiaTheme="minorHAnsi"/>
          <w:sz w:val="22"/>
          <w:szCs w:val="22"/>
        </w:rPr>
        <w:t>dropbear</w:t>
      </w:r>
      <w:proofErr w:type="spellEnd"/>
      <w:r w:rsidR="006C3A63">
        <w:t xml:space="preserve"> (</w:t>
      </w:r>
      <w:r w:rsidR="006C3A63">
        <w:t>v2013.60</w:t>
      </w:r>
      <w:r w:rsidR="006C3A63">
        <w:t>)</w:t>
      </w:r>
      <w:r w:rsidR="00CE2648">
        <w:t xml:space="preserve">, </w:t>
      </w:r>
      <w:r w:rsidR="00BA6B00">
        <w:t xml:space="preserve">a compact SSH server </w:t>
      </w:r>
      <w:r w:rsidR="00D747A5">
        <w:t xml:space="preserve">that is </w:t>
      </w:r>
      <w:r w:rsidR="00BA6B00">
        <w:t xml:space="preserve">commonly used in embedded </w:t>
      </w:r>
      <w:r w:rsidR="00B054C5">
        <w:t xml:space="preserve">Linux </w:t>
      </w:r>
      <w:r w:rsidR="00BA6B00">
        <w:t>system.</w:t>
      </w:r>
      <w:r w:rsidR="00B054C5">
        <w:t xml:space="preserve"> Notably, this </w:t>
      </w:r>
      <w:proofErr w:type="spellStart"/>
      <w:r w:rsidR="00B054C5" w:rsidRPr="003C5E5E">
        <w:rPr>
          <w:rStyle w:val="CodeStyleChar"/>
          <w:rFonts w:eastAsiaTheme="minorHAnsi"/>
          <w:sz w:val="22"/>
          <w:szCs w:val="22"/>
        </w:rPr>
        <w:t>dropbear</w:t>
      </w:r>
      <w:proofErr w:type="spellEnd"/>
      <w:r w:rsidR="00B054C5">
        <w:t xml:space="preserve"> binary was modified to </w:t>
      </w:r>
      <w:r w:rsidR="002F0C25">
        <w:t xml:space="preserve">limit access solely to the </w:t>
      </w:r>
      <w:r w:rsidR="002F0C25" w:rsidRPr="00D52D2A">
        <w:rPr>
          <w:rFonts w:ascii="Consolas" w:hAnsi="Consolas"/>
        </w:rPr>
        <w:t>root</w:t>
      </w:r>
      <w:r w:rsidR="002F0C25">
        <w:t xml:space="preserve"> </w:t>
      </w:r>
      <w:proofErr w:type="gramStart"/>
      <w:r w:rsidR="002F0C25">
        <w:t xml:space="preserve">user, </w:t>
      </w:r>
      <w:r w:rsidR="00BB3413">
        <w:t>and</w:t>
      </w:r>
      <w:proofErr w:type="gramEnd"/>
      <w:r w:rsidR="00BB3413">
        <w:t xml:space="preserve"> implemented the aforementioned </w:t>
      </w:r>
      <w:proofErr w:type="spellStart"/>
      <w:r w:rsidR="00BB3413" w:rsidRPr="0009502B">
        <w:rPr>
          <w:rStyle w:val="CodeStyleChar"/>
          <w:rFonts w:eastAsiaTheme="minorHAnsi"/>
          <w:sz w:val="22"/>
          <w:szCs w:val="22"/>
        </w:rPr>
        <w:t>verify_shadow</w:t>
      </w:r>
      <w:proofErr w:type="spellEnd"/>
      <w:r w:rsidR="00BB3413">
        <w:t xml:space="preserve"> </w:t>
      </w:r>
      <w:r w:rsidR="00BB3413">
        <w:t>authentication flow</w:t>
      </w:r>
      <w:r w:rsidR="00DC1349">
        <w:t>.</w:t>
      </w:r>
      <w:r w:rsidR="00EA0C30">
        <w:t xml:space="preserve"> </w:t>
      </w:r>
      <w:r w:rsidR="0001099F">
        <w:t xml:space="preserve">The </w:t>
      </w:r>
      <w:r w:rsidR="00EA0C30">
        <w:t xml:space="preserve">standard Unix </w:t>
      </w:r>
      <w:r w:rsidR="00F15B8F">
        <w:t xml:space="preserve">authentication flow can be restored </w:t>
      </w:r>
      <w:r w:rsidR="00EA0C30">
        <w:t xml:space="preserve">by replacing the </w:t>
      </w:r>
      <w:proofErr w:type="spellStart"/>
      <w:r w:rsidR="00EA0C30" w:rsidRPr="006E248F">
        <w:rPr>
          <w:rStyle w:val="CodeStyleChar"/>
          <w:rFonts w:eastAsiaTheme="minorHAnsi"/>
          <w:sz w:val="22"/>
          <w:szCs w:val="22"/>
        </w:rPr>
        <w:t>dropbear</w:t>
      </w:r>
      <w:proofErr w:type="spellEnd"/>
      <w:r w:rsidR="00EA0C30">
        <w:t xml:space="preserve"> binary with a stock </w:t>
      </w:r>
      <w:r w:rsidR="006A2EA8">
        <w:t xml:space="preserve">or alternate </w:t>
      </w:r>
      <w:r w:rsidR="00EA0C30">
        <w:t xml:space="preserve">server </w:t>
      </w:r>
      <w:r w:rsidR="006A2EA8">
        <w:t>binary</w:t>
      </w:r>
      <w:r w:rsidR="00EA0C30">
        <w:t>.</w:t>
      </w:r>
    </w:p>
    <w:p w14:paraId="68F19E0F" w14:textId="16717693" w:rsidR="00795B11" w:rsidRDefault="00DE0732" w:rsidP="00D747A5">
      <w:pPr>
        <w:jc w:val="both"/>
        <w:rPr>
          <w:i/>
          <w:iCs/>
        </w:rPr>
      </w:pPr>
      <w:r>
        <w:t>It was also noted that the</w:t>
      </w:r>
      <w:r w:rsidR="0018492B">
        <w:t xml:space="preserve"> </w:t>
      </w:r>
      <w:proofErr w:type="spellStart"/>
      <w:r w:rsidR="0018492B" w:rsidRPr="003C5E5E">
        <w:rPr>
          <w:rStyle w:val="CodeStyleChar"/>
          <w:rFonts w:eastAsiaTheme="minorHAnsi"/>
          <w:sz w:val="22"/>
          <w:szCs w:val="22"/>
        </w:rPr>
        <w:t>dropbear</w:t>
      </w:r>
      <w:proofErr w:type="spellEnd"/>
      <w:r w:rsidR="0018492B">
        <w:t xml:space="preserve"> binary only offer</w:t>
      </w:r>
      <w:r w:rsidR="009B4C98">
        <w:t>s two legacy key exchange algorithms</w:t>
      </w:r>
      <w:r w:rsidR="00546525">
        <w:t xml:space="preserve">, </w:t>
      </w:r>
      <w:r w:rsidR="00795B11" w:rsidRPr="009B4C98">
        <w:rPr>
          <w:rStyle w:val="CodeStyleChar"/>
          <w:rFonts w:eastAsiaTheme="minorHAnsi"/>
          <w:sz w:val="22"/>
          <w:szCs w:val="22"/>
        </w:rPr>
        <w:t>diffie-hellman-group1-sha1</w:t>
      </w:r>
      <w:r w:rsidR="009B4C98">
        <w:t xml:space="preserve"> and </w:t>
      </w:r>
      <w:r w:rsidR="00795B11" w:rsidRPr="009B4C98">
        <w:rPr>
          <w:rStyle w:val="CodeStyleChar"/>
          <w:rFonts w:eastAsiaTheme="minorHAnsi"/>
          <w:sz w:val="22"/>
          <w:szCs w:val="22"/>
        </w:rPr>
        <w:t>diffie-hellman-group14-sha1</w:t>
      </w:r>
      <w:r w:rsidR="009B4C98">
        <w:t xml:space="preserve">, </w:t>
      </w:r>
      <w:r w:rsidR="00546525">
        <w:t xml:space="preserve">both </w:t>
      </w:r>
      <w:r w:rsidR="009B4C98">
        <w:t xml:space="preserve">which are considered to be </w:t>
      </w:r>
      <w:r w:rsidR="00607FBF">
        <w:t>weak by modern cryptography standard</w:t>
      </w:r>
      <w:r w:rsidR="00171EB5">
        <w:t>s</w:t>
      </w:r>
      <w:r w:rsidR="00BB2424">
        <w:t xml:space="preserve"> </w:t>
      </w:r>
      <w:r w:rsidR="00DA11F1">
        <w:t xml:space="preserve">and may be vulnerable to the </w:t>
      </w:r>
      <w:r w:rsidR="00BE03BC">
        <w:t xml:space="preserve">attacks like </w:t>
      </w:r>
      <w:r w:rsidR="00BE03BC" w:rsidRPr="00206099">
        <w:rPr>
          <w:i/>
          <w:iCs/>
        </w:rPr>
        <w:t>Logjam</w:t>
      </w:r>
      <w:r w:rsidR="00BE03BC">
        <w:rPr>
          <w:i/>
          <w:iCs/>
        </w:rPr>
        <w:t xml:space="preserve"> </w:t>
      </w:r>
      <w:r w:rsidR="00546525">
        <w:rPr>
          <w:i/>
          <w:iCs/>
        </w:rPr>
        <w:fldChar w:fldCharType="begin"/>
      </w:r>
      <w:r w:rsidR="00546525">
        <w:rPr>
          <w:i/>
          <w:iCs/>
        </w:rPr>
        <w:instrText xml:space="preserve"> ADDIN EN.CITE &lt;EndNote&gt;&lt;Cite&gt;&lt;Author&gt;Adrian&lt;/Author&gt;&lt;Year&gt;2015&lt;/Year&gt;&lt;RecNum&gt;23&lt;/RecNum&gt;&lt;DisplayText&gt;(Adrian, Bhargavan et al. 2015)&lt;/DisplayText&gt;&lt;record&gt;&lt;rec-number&gt;23&lt;/rec-number&gt;&lt;foreign-keys&gt;&lt;key app="EN" db-id="atpdf2spavp9wtertx0vz2e0pp92sepv2sxr" timestamp="1660030397"&gt;23&lt;/key&gt;&lt;/foreign-keys&gt;&lt;ref-type name="Conference Paper"&gt;47&lt;/ref-type&gt;&lt;contributors&gt;&lt;authors&gt;&lt;author&gt;David Adrian&lt;/author&gt;&lt;author&gt;Karthikeyan Bhargavan &lt;/author&gt;&lt;author&gt;Zakir Durumeric&lt;/author&gt;&lt;author&gt;Pierrick Gaudry &lt;/author&gt;&lt;author&gt;Matthew Green &lt;/author&gt;&lt;author&gt;J. Alex Halderman &lt;/author&gt;&lt;author&gt;Nadia Heninger &lt;/author&gt;&lt;author&gt;Drew Springall &lt;/author&gt;&lt;author&gt;Emmanuel Thom&amp;apos;e &lt;/author&gt;&lt;author&gt;Luke Valenta &lt;/author&gt;&lt;author&gt;Benjamin VandererSloot &lt;/author&gt;&lt;author&gt;Eric Wustrow &lt;/author&gt;&lt;author&gt;Santiago Zanella-B&amp;apos;eguelin &lt;/author&gt;&lt;author&gt;Paul Zimmermann&lt;/author&gt;&lt;/authors&gt;&lt;/contributors&gt;&lt;titles&gt;&lt;title&gt;Imperfect Forward Secrecy: How Diffie-Hellman Fails in Practice&lt;/title&gt;&lt;secondary-title&gt;22nd ACM Conference on Computer and Communications Security&lt;/secondary-title&gt;&lt;/titles&gt;&lt;dates&gt;&lt;year&gt;2015&lt;/year&gt;&lt;pub-dates&gt;&lt;date&gt;oct&lt;/date&gt;&lt;/pub-dates&gt;&lt;/dates&gt;&lt;urls&gt;&lt;/urls&gt;&lt;/record&gt;&lt;/Cite&gt;&lt;/EndNote&gt;</w:instrText>
      </w:r>
      <w:r w:rsidR="00546525">
        <w:rPr>
          <w:i/>
          <w:iCs/>
        </w:rPr>
        <w:fldChar w:fldCharType="separate"/>
      </w:r>
      <w:r w:rsidR="00546525">
        <w:rPr>
          <w:i/>
          <w:iCs/>
          <w:noProof/>
        </w:rPr>
        <w:t>(Adrian, Bhargavan et al. 2015)</w:t>
      </w:r>
      <w:r w:rsidR="00546525">
        <w:rPr>
          <w:i/>
          <w:iCs/>
        </w:rPr>
        <w:fldChar w:fldCharType="end"/>
      </w:r>
      <w:r w:rsidR="00206099">
        <w:rPr>
          <w:i/>
          <w:iCs/>
        </w:rPr>
        <w:t>.</w:t>
      </w:r>
    </w:p>
    <w:p w14:paraId="7CB5B221" w14:textId="2FF50CB6" w:rsidR="00B96B05" w:rsidRPr="00B96B05" w:rsidRDefault="007B2683" w:rsidP="00D747A5">
      <w:pPr>
        <w:jc w:val="both"/>
      </w:pPr>
      <w:r>
        <w:t>A b</w:t>
      </w:r>
      <w:r w:rsidR="00B96B05">
        <w:t xml:space="preserve">inary analysis of the </w:t>
      </w:r>
      <w:proofErr w:type="spellStart"/>
      <w:r w:rsidR="00B96B05" w:rsidRPr="005E3A7C">
        <w:rPr>
          <w:rStyle w:val="CodeStyleChar"/>
          <w:rFonts w:eastAsiaTheme="minorHAnsi"/>
          <w:sz w:val="22"/>
          <w:szCs w:val="22"/>
        </w:rPr>
        <w:t>WatchDoge</w:t>
      </w:r>
      <w:proofErr w:type="spellEnd"/>
      <w:r w:rsidR="005E3A7C" w:rsidRPr="005E3A7C">
        <w:t xml:space="preserve"> </w:t>
      </w:r>
      <w:r w:rsidR="005E3A7C">
        <w:t xml:space="preserve">and </w:t>
      </w:r>
      <w:proofErr w:type="spellStart"/>
      <w:r w:rsidR="005E3A7C" w:rsidRPr="005E3A7C">
        <w:rPr>
          <w:rStyle w:val="CodeStyleChar"/>
          <w:rFonts w:eastAsiaTheme="minorHAnsi"/>
          <w:sz w:val="22"/>
          <w:szCs w:val="22"/>
        </w:rPr>
        <w:t>rrlogd</w:t>
      </w:r>
      <w:proofErr w:type="spellEnd"/>
      <w:r w:rsidR="005E3A7C">
        <w:t xml:space="preserve"> binaries in the latest firmware reveal that </w:t>
      </w:r>
      <w:r w:rsidR="00970779">
        <w:t>extra</w:t>
      </w:r>
      <w:r w:rsidR="007B4695">
        <w:t xml:space="preserve"> functionality was implemented </w:t>
      </w:r>
      <w:r>
        <w:t xml:space="preserve">to further enforce </w:t>
      </w:r>
      <w:r w:rsidR="00CD7095">
        <w:t xml:space="preserve">SSH access </w:t>
      </w:r>
      <w:r>
        <w:t xml:space="preserve">restrictions </w:t>
      </w:r>
      <w:r w:rsidR="00CD7095">
        <w:t>(</w:t>
      </w:r>
      <w:r>
        <w:t xml:space="preserve">as previously </w:t>
      </w:r>
      <w:r w:rsidR="0003043D">
        <w:t xml:space="preserve">established </w:t>
      </w:r>
      <w:r w:rsidR="00970779">
        <w:t xml:space="preserve">in the </w:t>
      </w:r>
      <w:r w:rsidR="00970779" w:rsidRPr="00970779">
        <w:rPr>
          <w:i/>
          <w:iCs/>
        </w:rPr>
        <w:fldChar w:fldCharType="begin"/>
      </w:r>
      <w:r w:rsidR="00970779" w:rsidRPr="00970779">
        <w:rPr>
          <w:i/>
          <w:iCs/>
        </w:rPr>
        <w:instrText xml:space="preserve"> REF _Ref110959696 \h </w:instrText>
      </w:r>
      <w:r w:rsidR="00970779">
        <w:rPr>
          <w:i/>
          <w:iCs/>
        </w:rPr>
        <w:instrText xml:space="preserve"> \* MERGEFORMAT </w:instrText>
      </w:r>
      <w:r w:rsidR="00970779" w:rsidRPr="00970779">
        <w:rPr>
          <w:i/>
          <w:iCs/>
        </w:rPr>
      </w:r>
      <w:r w:rsidR="00970779" w:rsidRPr="00970779">
        <w:rPr>
          <w:i/>
          <w:iCs/>
        </w:rPr>
        <w:fldChar w:fldCharType="separate"/>
      </w:r>
      <w:r w:rsidR="00B145EE" w:rsidRPr="00B145EE">
        <w:rPr>
          <w:i/>
          <w:iCs/>
        </w:rPr>
        <w:t>Network Capability</w:t>
      </w:r>
      <w:r w:rsidR="00970779" w:rsidRPr="00970779">
        <w:rPr>
          <w:i/>
          <w:iCs/>
        </w:rPr>
        <w:fldChar w:fldCharType="end"/>
      </w:r>
      <w:r w:rsidR="00970779">
        <w:t xml:space="preserve"> section)</w:t>
      </w:r>
      <w:r w:rsidR="007A3C85">
        <w:t xml:space="preserve">, </w:t>
      </w:r>
      <w:r w:rsidR="00A36385">
        <w:t xml:space="preserve">as evident in </w:t>
      </w:r>
      <w:r w:rsidR="00A36385">
        <w:fldChar w:fldCharType="begin"/>
      </w:r>
      <w:r w:rsidR="00A36385">
        <w:instrText xml:space="preserve"> REF _Ref110959825 \h </w:instrText>
      </w:r>
      <w:r w:rsidR="00A36385">
        <w:fldChar w:fldCharType="separate"/>
      </w:r>
      <w:r w:rsidR="00B145EE">
        <w:t xml:space="preserve">Figure </w:t>
      </w:r>
      <w:r w:rsidR="00A36385">
        <w:fldChar w:fldCharType="end"/>
      </w:r>
      <w:r w:rsidR="00A36385">
        <w:t xml:space="preserve">, where the very first functional instruction was to call </w:t>
      </w:r>
      <w:r w:rsidR="0043536A" w:rsidRPr="0043536A">
        <w:rPr>
          <w:rStyle w:val="CodeStyleChar"/>
          <w:rFonts w:eastAsiaTheme="minorHAnsi"/>
          <w:sz w:val="22"/>
          <w:szCs w:val="22"/>
        </w:rPr>
        <w:t xml:space="preserve">iptables -I INPUT -j DROP -p </w:t>
      </w:r>
      <w:proofErr w:type="spellStart"/>
      <w:r w:rsidR="0043536A" w:rsidRPr="0043536A">
        <w:rPr>
          <w:rStyle w:val="CodeStyleChar"/>
          <w:rFonts w:eastAsiaTheme="minorHAnsi"/>
          <w:sz w:val="22"/>
          <w:szCs w:val="22"/>
        </w:rPr>
        <w:t>tcp</w:t>
      </w:r>
      <w:proofErr w:type="spellEnd"/>
      <w:r w:rsidR="0043536A" w:rsidRPr="0043536A">
        <w:rPr>
          <w:rStyle w:val="CodeStyleChar"/>
          <w:rFonts w:eastAsiaTheme="minorHAnsi"/>
          <w:sz w:val="22"/>
          <w:szCs w:val="22"/>
        </w:rPr>
        <w:t xml:space="preserve"> --</w:t>
      </w:r>
      <w:proofErr w:type="spellStart"/>
      <w:r w:rsidR="0043536A" w:rsidRPr="0043536A">
        <w:rPr>
          <w:rStyle w:val="CodeStyleChar"/>
          <w:rFonts w:eastAsiaTheme="minorHAnsi"/>
          <w:sz w:val="22"/>
          <w:szCs w:val="22"/>
        </w:rPr>
        <w:t>dport</w:t>
      </w:r>
      <w:proofErr w:type="spellEnd"/>
      <w:r w:rsidR="0043536A" w:rsidRPr="0043536A">
        <w:rPr>
          <w:rStyle w:val="CodeStyleChar"/>
          <w:rFonts w:eastAsiaTheme="minorHAnsi"/>
          <w:sz w:val="22"/>
          <w:szCs w:val="22"/>
        </w:rPr>
        <w:t xml:space="preserve"> 22</w:t>
      </w:r>
      <w:r w:rsidR="0043536A">
        <w:t>.</w:t>
      </w:r>
    </w:p>
    <w:p w14:paraId="79581C7D" w14:textId="77777777" w:rsidR="00F62682" w:rsidRDefault="00F62682" w:rsidP="00F62682">
      <w:pPr>
        <w:keepNext/>
        <w:spacing w:after="0"/>
        <w:jc w:val="center"/>
      </w:pPr>
      <w:r w:rsidRPr="00F62682">
        <w:drawing>
          <wp:inline distT="0" distB="0" distL="0" distR="0" wp14:anchorId="12975F70" wp14:editId="512677E3">
            <wp:extent cx="4737597" cy="1449203"/>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54712" cy="1454438"/>
                    </a:xfrm>
                    <a:prstGeom prst="rect">
                      <a:avLst/>
                    </a:prstGeom>
                  </pic:spPr>
                </pic:pic>
              </a:graphicData>
            </a:graphic>
          </wp:inline>
        </w:drawing>
      </w:r>
    </w:p>
    <w:p w14:paraId="60941A06" w14:textId="470B6905" w:rsidR="000B347C" w:rsidRDefault="00F62682" w:rsidP="00F82B86">
      <w:pPr>
        <w:pStyle w:val="Caption"/>
      </w:pPr>
      <w:bookmarkStart w:id="162" w:name="_Ref110959825"/>
      <w:bookmarkStart w:id="163" w:name="_Toc110994443"/>
      <w:r>
        <w:t xml:space="preserve">Figure </w:t>
      </w:r>
      <w:fldSimple w:instr=" SEQ Figure \* ARABIC ">
        <w:r w:rsidR="00B145EE">
          <w:rPr>
            <w:noProof/>
          </w:rPr>
          <w:t>29</w:t>
        </w:r>
      </w:fldSimple>
      <w:bookmarkEnd w:id="162"/>
      <w:r>
        <w:t xml:space="preserve"> – </w:t>
      </w:r>
      <w:proofErr w:type="spellStart"/>
      <w:r>
        <w:t>WatchDoge</w:t>
      </w:r>
      <w:proofErr w:type="spellEnd"/>
      <w:r>
        <w:t xml:space="preserve"> process enforcing iptables</w:t>
      </w:r>
      <w:bookmarkEnd w:id="163"/>
    </w:p>
    <w:p w14:paraId="3585C76B" w14:textId="68507ABE" w:rsidR="002733C3" w:rsidRDefault="00EE27E0" w:rsidP="00EE27E0">
      <w:pPr>
        <w:pStyle w:val="Heading3"/>
      </w:pPr>
      <w:bookmarkStart w:id="164" w:name="_Ref110994276"/>
      <w:r>
        <w:t>Network Capture</w:t>
      </w:r>
      <w:bookmarkEnd w:id="164"/>
    </w:p>
    <w:p w14:paraId="340333F3" w14:textId="02AD65B2" w:rsidR="004248AF" w:rsidRDefault="00517890" w:rsidP="0065555C">
      <w:pPr>
        <w:jc w:val="both"/>
      </w:pPr>
      <w:r>
        <w:t>Static analysis</w:t>
      </w:r>
      <w:r w:rsidR="004248AF">
        <w:t xml:space="preserve"> of</w:t>
      </w:r>
      <w:r w:rsidR="004248AF">
        <w:t xml:space="preserve"> the</w:t>
      </w:r>
      <w:r>
        <w:t xml:space="preserve"> updated</w:t>
      </w:r>
      <w:r w:rsidR="004248AF">
        <w:t xml:space="preserve"> </w:t>
      </w:r>
      <w:proofErr w:type="spellStart"/>
      <w:r w:rsidR="004248AF" w:rsidRPr="004D5235">
        <w:rPr>
          <w:rStyle w:val="CodeStyleChar"/>
          <w:rFonts w:eastAsiaTheme="minorHAnsi"/>
          <w:sz w:val="22"/>
          <w:szCs w:val="22"/>
        </w:rPr>
        <w:t>rrlogd</w:t>
      </w:r>
      <w:proofErr w:type="spellEnd"/>
      <w:r w:rsidR="004248AF">
        <w:t xml:space="preserve"> </w:t>
      </w:r>
      <w:r w:rsidR="0065555C">
        <w:t xml:space="preserve">binary in the latest firmware </w:t>
      </w:r>
      <w:r w:rsidR="008501EF">
        <w:t>revealed</w:t>
      </w:r>
      <w:r w:rsidR="0065555C">
        <w:t xml:space="preserve"> new IPC signal </w:t>
      </w:r>
      <w:r w:rsidR="008501EF">
        <w:t xml:space="preserve">handling </w:t>
      </w:r>
      <w:r w:rsidR="0065555C">
        <w:t>behaviour. When</w:t>
      </w:r>
      <w:r w:rsidR="00C0734A">
        <w:t xml:space="preserve"> the</w:t>
      </w:r>
      <w:r w:rsidR="0065555C">
        <w:t xml:space="preserve"> </w:t>
      </w:r>
      <w:r w:rsidR="004248AF" w:rsidRPr="002310C9">
        <w:rPr>
          <w:rStyle w:val="CodeStyleChar"/>
          <w:rFonts w:eastAsiaTheme="minorHAnsi"/>
          <w:sz w:val="22"/>
          <w:szCs w:val="22"/>
        </w:rPr>
        <w:t>MSG_LOG_DEBUG</w:t>
      </w:r>
      <w:r w:rsidR="004248AF">
        <w:rPr>
          <w:rStyle w:val="CodeStyleChar"/>
          <w:rFonts w:eastAsiaTheme="minorHAnsi"/>
          <w:sz w:val="22"/>
          <w:szCs w:val="22"/>
        </w:rPr>
        <w:t>_ENABLE</w:t>
      </w:r>
      <w:r w:rsidR="00C0734A">
        <w:t xml:space="preserve"> s</w:t>
      </w:r>
      <w:r w:rsidR="0065555C">
        <w:t>ignal</w:t>
      </w:r>
      <w:r w:rsidR="00C0734A">
        <w:t xml:space="preserve"> was received</w:t>
      </w:r>
      <w:r w:rsidR="004248AF">
        <w:t>,</w:t>
      </w:r>
      <w:r w:rsidR="0065555C">
        <w:t xml:space="preserve"> </w:t>
      </w:r>
      <w:r w:rsidR="004248AF">
        <w:t xml:space="preserve">a function in the </w:t>
      </w:r>
      <w:proofErr w:type="spellStart"/>
      <w:r w:rsidR="004248AF" w:rsidRPr="0059341F">
        <w:rPr>
          <w:rStyle w:val="CodeStyleChar"/>
          <w:rFonts w:eastAsiaTheme="minorHAnsi"/>
          <w:sz w:val="22"/>
          <w:szCs w:val="22"/>
        </w:rPr>
        <w:t>wlanmgr</w:t>
      </w:r>
      <w:proofErr w:type="spellEnd"/>
      <w:r w:rsidR="004248AF">
        <w:t xml:space="preserve"> process is called, whose behaviour is </w:t>
      </w:r>
      <w:r w:rsidR="0065555C">
        <w:t xml:space="preserve">as </w:t>
      </w:r>
      <w:r w:rsidR="004248AF">
        <w:t xml:space="preserve">described </w:t>
      </w:r>
      <w:r w:rsidR="004248AF">
        <w:fldChar w:fldCharType="begin"/>
      </w:r>
      <w:r w:rsidR="004248AF">
        <w:instrText xml:space="preserve"> REF _Ref110964795 \p \h </w:instrText>
      </w:r>
      <w:r w:rsidR="004248AF">
        <w:fldChar w:fldCharType="separate"/>
      </w:r>
      <w:r w:rsidR="00B145EE">
        <w:t>below</w:t>
      </w:r>
      <w:r w:rsidR="004248AF">
        <w:fldChar w:fldCharType="end"/>
      </w:r>
      <w:r w:rsidR="004248AF">
        <w:t>.</w:t>
      </w:r>
    </w:p>
    <w:p w14:paraId="79ECB65C" w14:textId="1506D252" w:rsidR="004248AF" w:rsidRDefault="004248AF" w:rsidP="00F82B86">
      <w:pPr>
        <w:pStyle w:val="Caption"/>
      </w:pPr>
      <w:bookmarkStart w:id="165" w:name="_Ref110964795"/>
      <w:bookmarkStart w:id="166" w:name="_Toc110994469"/>
      <w:r>
        <w:t xml:space="preserve">Table </w:t>
      </w:r>
      <w:r>
        <w:fldChar w:fldCharType="begin"/>
      </w:r>
      <w:r>
        <w:instrText xml:space="preserve"> SEQ Table \* ARABIC </w:instrText>
      </w:r>
      <w:r>
        <w:fldChar w:fldCharType="separate"/>
      </w:r>
      <w:r w:rsidR="00B145EE">
        <w:rPr>
          <w:noProof/>
        </w:rPr>
        <w:t>8</w:t>
      </w:r>
      <w:r>
        <w:fldChar w:fldCharType="end"/>
      </w:r>
      <w:r>
        <w:t xml:space="preserve"> – </w:t>
      </w:r>
      <w:proofErr w:type="spellStart"/>
      <w:r>
        <w:t>wlanmgr</w:t>
      </w:r>
      <w:proofErr w:type="spellEnd"/>
      <w:r>
        <w:t xml:space="preserve"> routine 0x</w:t>
      </w:r>
      <w:r w:rsidRPr="006428EC">
        <w:t>136e8</w:t>
      </w:r>
      <w:r>
        <w:t xml:space="preserve"> (v02.29.02)</w:t>
      </w:r>
      <w:bookmarkEnd w:id="165"/>
      <w:bookmarkEnd w:id="166"/>
    </w:p>
    <w:tbl>
      <w:tblPr>
        <w:tblW w:w="8505" w:type="dxa"/>
        <w:jc w:val="center"/>
        <w:tblBorders>
          <w:top w:val="single" w:sz="4" w:space="0" w:color="auto"/>
          <w:insideH w:val="single" w:sz="6" w:space="0" w:color="auto"/>
        </w:tblBorders>
        <w:tblLayout w:type="fixed"/>
        <w:tblLook w:val="04A0" w:firstRow="1" w:lastRow="0" w:firstColumn="1" w:lastColumn="0" w:noHBand="0" w:noVBand="1"/>
      </w:tblPr>
      <w:tblGrid>
        <w:gridCol w:w="1134"/>
        <w:gridCol w:w="3828"/>
        <w:gridCol w:w="3543"/>
      </w:tblGrid>
      <w:tr w:rsidR="004248AF" w:rsidRPr="00A44D79" w14:paraId="755C94DE" w14:textId="77777777" w:rsidTr="00C148FC">
        <w:trPr>
          <w:trHeight w:val="300"/>
          <w:jc w:val="center"/>
        </w:trPr>
        <w:tc>
          <w:tcPr>
            <w:tcW w:w="1134" w:type="dxa"/>
            <w:shd w:val="clear" w:color="auto" w:fill="auto"/>
            <w:noWrap/>
            <w:vAlign w:val="center"/>
            <w:hideMark/>
          </w:tcPr>
          <w:p w14:paraId="091CD366" w14:textId="77777777" w:rsidR="004248AF" w:rsidRPr="00A44D79" w:rsidRDefault="004248AF" w:rsidP="00C148FC">
            <w:pPr>
              <w:spacing w:after="0" w:line="240" w:lineRule="auto"/>
              <w:jc w:val="center"/>
              <w:rPr>
                <w:rFonts w:eastAsia="Times New Roman"/>
                <w:b/>
                <w:bCs/>
                <w:color w:val="000000"/>
                <w:szCs w:val="24"/>
                <w:lang w:eastAsia="en-AU"/>
              </w:rPr>
            </w:pPr>
            <w:r>
              <w:rPr>
                <w:rFonts w:eastAsia="Times New Roman"/>
                <w:b/>
                <w:bCs/>
                <w:color w:val="000000"/>
                <w:szCs w:val="24"/>
                <w:lang w:eastAsia="en-AU"/>
              </w:rPr>
              <w:t>Signal</w:t>
            </w:r>
          </w:p>
        </w:tc>
        <w:tc>
          <w:tcPr>
            <w:tcW w:w="3828" w:type="dxa"/>
            <w:shd w:val="clear" w:color="auto" w:fill="auto"/>
            <w:noWrap/>
            <w:vAlign w:val="center"/>
            <w:hideMark/>
          </w:tcPr>
          <w:p w14:paraId="31E699CA" w14:textId="77777777" w:rsidR="004248AF" w:rsidRPr="00A44D79" w:rsidRDefault="004248AF" w:rsidP="00C148FC">
            <w:pPr>
              <w:spacing w:after="0" w:line="240" w:lineRule="auto"/>
              <w:rPr>
                <w:rFonts w:eastAsia="Times New Roman"/>
                <w:b/>
                <w:bCs/>
                <w:color w:val="000000"/>
                <w:szCs w:val="24"/>
                <w:lang w:eastAsia="en-AU"/>
              </w:rPr>
            </w:pPr>
            <w:r w:rsidRPr="00A44D79">
              <w:rPr>
                <w:rFonts w:eastAsia="Times New Roman"/>
                <w:b/>
                <w:bCs/>
                <w:color w:val="000000"/>
                <w:szCs w:val="24"/>
                <w:lang w:eastAsia="en-AU"/>
              </w:rPr>
              <w:t>Action</w:t>
            </w:r>
          </w:p>
        </w:tc>
        <w:tc>
          <w:tcPr>
            <w:tcW w:w="3543" w:type="dxa"/>
            <w:shd w:val="clear" w:color="auto" w:fill="auto"/>
            <w:noWrap/>
            <w:vAlign w:val="center"/>
            <w:hideMark/>
          </w:tcPr>
          <w:p w14:paraId="76A6BAE3" w14:textId="77777777" w:rsidR="004248AF" w:rsidRPr="00A44D79" w:rsidRDefault="004248AF" w:rsidP="00C148FC">
            <w:pPr>
              <w:spacing w:after="0" w:line="240" w:lineRule="auto"/>
              <w:rPr>
                <w:rFonts w:eastAsia="Times New Roman"/>
                <w:b/>
                <w:bCs/>
                <w:color w:val="000000"/>
                <w:szCs w:val="24"/>
                <w:lang w:eastAsia="en-AU"/>
              </w:rPr>
            </w:pPr>
            <w:r w:rsidRPr="00A44D79">
              <w:rPr>
                <w:rFonts w:eastAsia="Times New Roman"/>
                <w:b/>
                <w:bCs/>
                <w:color w:val="000000"/>
                <w:szCs w:val="24"/>
                <w:lang w:eastAsia="en-AU"/>
              </w:rPr>
              <w:t>Description</w:t>
            </w:r>
          </w:p>
        </w:tc>
      </w:tr>
      <w:tr w:rsidR="004248AF" w:rsidRPr="00A44D79" w14:paraId="36EB866A" w14:textId="77777777" w:rsidTr="00C148FC">
        <w:trPr>
          <w:trHeight w:val="300"/>
          <w:jc w:val="center"/>
        </w:trPr>
        <w:tc>
          <w:tcPr>
            <w:tcW w:w="1134" w:type="dxa"/>
            <w:shd w:val="clear" w:color="auto" w:fill="auto"/>
            <w:noWrap/>
            <w:vAlign w:val="center"/>
            <w:hideMark/>
          </w:tcPr>
          <w:p w14:paraId="7BC7F2F8"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0</w:t>
            </w:r>
          </w:p>
        </w:tc>
        <w:tc>
          <w:tcPr>
            <w:tcW w:w="3828" w:type="dxa"/>
            <w:shd w:val="clear" w:color="auto" w:fill="auto"/>
            <w:noWrap/>
            <w:vAlign w:val="center"/>
            <w:hideMark/>
          </w:tcPr>
          <w:p w14:paraId="40C10AB5" w14:textId="77777777" w:rsidR="004248AF" w:rsidRPr="00A44D79" w:rsidRDefault="004248AF" w:rsidP="00C148FC">
            <w:pPr>
              <w:spacing w:after="0" w:line="240" w:lineRule="auto"/>
              <w:rPr>
                <w:rFonts w:ascii="Consolas" w:eastAsia="Times New Roman" w:hAnsi="Consolas"/>
                <w:color w:val="000000"/>
                <w:szCs w:val="24"/>
                <w:lang w:eastAsia="en-AU"/>
              </w:rPr>
            </w:pPr>
            <w:r w:rsidRPr="00A44D79">
              <w:rPr>
                <w:rFonts w:ascii="Consolas" w:eastAsia="Times New Roman" w:hAnsi="Consolas"/>
                <w:color w:val="000000"/>
                <w:szCs w:val="24"/>
                <w:lang w:eastAsia="en-AU"/>
              </w:rPr>
              <w:t>rm -rf /</w:t>
            </w:r>
            <w:proofErr w:type="spellStart"/>
            <w:r w:rsidRPr="00A44D79">
              <w:rPr>
                <w:rFonts w:ascii="Consolas" w:eastAsia="Times New Roman" w:hAnsi="Consolas"/>
                <w:color w:val="000000"/>
                <w:szCs w:val="24"/>
                <w:lang w:eastAsia="en-AU"/>
              </w:rPr>
              <w:t>mnt</w:t>
            </w:r>
            <w:proofErr w:type="spellEnd"/>
            <w:r w:rsidRPr="00A44D79">
              <w:rPr>
                <w:rFonts w:ascii="Consolas" w:eastAsia="Times New Roman" w:hAnsi="Consolas"/>
                <w:color w:val="000000"/>
                <w:szCs w:val="24"/>
                <w:lang w:eastAsia="en-AU"/>
              </w:rPr>
              <w:t>/data/debug</w:t>
            </w:r>
          </w:p>
        </w:tc>
        <w:tc>
          <w:tcPr>
            <w:tcW w:w="3543" w:type="dxa"/>
            <w:shd w:val="clear" w:color="auto" w:fill="auto"/>
            <w:noWrap/>
            <w:vAlign w:val="center"/>
            <w:hideMark/>
          </w:tcPr>
          <w:p w14:paraId="48C489E9"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Delete debug files</w:t>
            </w:r>
          </w:p>
        </w:tc>
      </w:tr>
      <w:tr w:rsidR="004248AF" w:rsidRPr="00A44D79" w14:paraId="38ADF2CE" w14:textId="77777777" w:rsidTr="00C148FC">
        <w:trPr>
          <w:trHeight w:val="300"/>
          <w:jc w:val="center"/>
        </w:trPr>
        <w:tc>
          <w:tcPr>
            <w:tcW w:w="1134" w:type="dxa"/>
            <w:shd w:val="clear" w:color="auto" w:fill="auto"/>
            <w:noWrap/>
            <w:vAlign w:val="center"/>
            <w:hideMark/>
          </w:tcPr>
          <w:p w14:paraId="04905106"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1</w:t>
            </w:r>
          </w:p>
        </w:tc>
        <w:tc>
          <w:tcPr>
            <w:tcW w:w="3828" w:type="dxa"/>
            <w:shd w:val="clear" w:color="auto" w:fill="auto"/>
            <w:noWrap/>
            <w:vAlign w:val="center"/>
            <w:hideMark/>
          </w:tcPr>
          <w:p w14:paraId="2F8115B8" w14:textId="77777777" w:rsidR="004248AF" w:rsidRPr="00A44D79" w:rsidRDefault="004248AF" w:rsidP="00C148FC">
            <w:pPr>
              <w:spacing w:after="0" w:line="240" w:lineRule="auto"/>
              <w:rPr>
                <w:rFonts w:ascii="Consolas" w:eastAsia="Times New Roman" w:hAnsi="Consolas"/>
                <w:color w:val="000000"/>
                <w:szCs w:val="24"/>
                <w:lang w:eastAsia="en-AU"/>
              </w:rPr>
            </w:pPr>
            <w:proofErr w:type="spellStart"/>
            <w:r w:rsidRPr="00A44D79">
              <w:rPr>
                <w:rFonts w:ascii="Consolas" w:eastAsia="Times New Roman" w:hAnsi="Consolas"/>
                <w:color w:val="000000"/>
                <w:szCs w:val="24"/>
                <w:lang w:eastAsia="en-AU"/>
              </w:rPr>
              <w:t>tcpdump</w:t>
            </w:r>
            <w:proofErr w:type="spellEnd"/>
            <w:r w:rsidRPr="00A44D79">
              <w:rPr>
                <w:rFonts w:ascii="Consolas" w:eastAsia="Times New Roman" w:hAnsi="Consolas"/>
                <w:color w:val="000000"/>
                <w:szCs w:val="24"/>
                <w:lang w:eastAsia="en-AU"/>
              </w:rPr>
              <w:t xml:space="preserve"> -</w:t>
            </w:r>
            <w:proofErr w:type="spellStart"/>
            <w:r w:rsidRPr="00A44D79">
              <w:rPr>
                <w:rFonts w:ascii="Consolas" w:eastAsia="Times New Roman" w:hAnsi="Consolas"/>
                <w:color w:val="000000"/>
                <w:szCs w:val="24"/>
                <w:lang w:eastAsia="en-AU"/>
              </w:rPr>
              <w:t>i</w:t>
            </w:r>
            <w:proofErr w:type="spellEnd"/>
            <w:r w:rsidRPr="00A44D79">
              <w:rPr>
                <w:rFonts w:ascii="Consolas" w:eastAsia="Times New Roman" w:hAnsi="Consolas"/>
                <w:color w:val="000000"/>
                <w:szCs w:val="24"/>
                <w:lang w:eastAsia="en-AU"/>
              </w:rPr>
              <w:t xml:space="preserve"> any -s 0 -C %</w:t>
            </w:r>
            <w:proofErr w:type="spellStart"/>
            <w:r w:rsidRPr="00A44D79">
              <w:rPr>
                <w:rFonts w:ascii="Consolas" w:eastAsia="Times New Roman" w:hAnsi="Consolas"/>
                <w:color w:val="000000"/>
                <w:szCs w:val="24"/>
                <w:lang w:eastAsia="en-AU"/>
              </w:rPr>
              <w:t>lu</w:t>
            </w:r>
            <w:proofErr w:type="spellEnd"/>
            <w:r w:rsidRPr="00A44D79">
              <w:rPr>
                <w:rFonts w:ascii="Consolas" w:eastAsia="Times New Roman" w:hAnsi="Consolas"/>
                <w:color w:val="000000"/>
                <w:szCs w:val="24"/>
                <w:lang w:eastAsia="en-AU"/>
              </w:rPr>
              <w:t xml:space="preserve"> -W %d -Z root -w %s/%s/%s &amp;</w:t>
            </w:r>
          </w:p>
        </w:tc>
        <w:tc>
          <w:tcPr>
            <w:tcW w:w="3543" w:type="dxa"/>
            <w:shd w:val="clear" w:color="auto" w:fill="auto"/>
            <w:noWrap/>
            <w:vAlign w:val="center"/>
            <w:hideMark/>
          </w:tcPr>
          <w:p w14:paraId="062AF2B6"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Perform packet capture</w:t>
            </w:r>
          </w:p>
        </w:tc>
      </w:tr>
      <w:tr w:rsidR="004248AF" w:rsidRPr="00A44D79" w14:paraId="1D680DC6" w14:textId="77777777" w:rsidTr="00C148FC">
        <w:trPr>
          <w:trHeight w:val="300"/>
          <w:jc w:val="center"/>
        </w:trPr>
        <w:tc>
          <w:tcPr>
            <w:tcW w:w="1134" w:type="dxa"/>
            <w:shd w:val="clear" w:color="auto" w:fill="auto"/>
            <w:noWrap/>
            <w:vAlign w:val="center"/>
            <w:hideMark/>
          </w:tcPr>
          <w:p w14:paraId="044895A4"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2</w:t>
            </w:r>
          </w:p>
        </w:tc>
        <w:tc>
          <w:tcPr>
            <w:tcW w:w="3828" w:type="dxa"/>
            <w:shd w:val="clear" w:color="auto" w:fill="auto"/>
            <w:noWrap/>
            <w:vAlign w:val="center"/>
            <w:hideMark/>
          </w:tcPr>
          <w:p w14:paraId="6FA16F05" w14:textId="77777777" w:rsidR="004248AF" w:rsidRPr="00A44D79" w:rsidRDefault="004248AF" w:rsidP="00C148FC">
            <w:pPr>
              <w:spacing w:after="0" w:line="240" w:lineRule="auto"/>
              <w:rPr>
                <w:rFonts w:ascii="Consolas" w:eastAsia="Times New Roman" w:hAnsi="Consolas"/>
                <w:color w:val="000000"/>
                <w:szCs w:val="24"/>
                <w:lang w:eastAsia="en-AU"/>
              </w:rPr>
            </w:pPr>
            <w:proofErr w:type="spellStart"/>
            <w:r w:rsidRPr="00A44D79">
              <w:rPr>
                <w:rFonts w:ascii="Consolas" w:eastAsia="Times New Roman" w:hAnsi="Consolas"/>
                <w:color w:val="000000"/>
                <w:szCs w:val="24"/>
                <w:lang w:eastAsia="en-AU"/>
              </w:rPr>
              <w:t>killall</w:t>
            </w:r>
            <w:proofErr w:type="spellEnd"/>
            <w:r w:rsidRPr="00A44D79">
              <w:rPr>
                <w:rFonts w:ascii="Consolas" w:eastAsia="Times New Roman" w:hAnsi="Consolas"/>
                <w:color w:val="000000"/>
                <w:szCs w:val="24"/>
                <w:lang w:eastAsia="en-AU"/>
              </w:rPr>
              <w:t xml:space="preserve"> </w:t>
            </w:r>
            <w:proofErr w:type="spellStart"/>
            <w:r w:rsidRPr="00A44D79">
              <w:rPr>
                <w:rFonts w:ascii="Consolas" w:eastAsia="Times New Roman" w:hAnsi="Consolas"/>
                <w:color w:val="000000"/>
                <w:szCs w:val="24"/>
                <w:lang w:eastAsia="en-AU"/>
              </w:rPr>
              <w:t>tcpdump</w:t>
            </w:r>
            <w:proofErr w:type="spellEnd"/>
          </w:p>
        </w:tc>
        <w:tc>
          <w:tcPr>
            <w:tcW w:w="3543" w:type="dxa"/>
            <w:shd w:val="clear" w:color="auto" w:fill="auto"/>
            <w:noWrap/>
            <w:vAlign w:val="center"/>
            <w:hideMark/>
          </w:tcPr>
          <w:p w14:paraId="1F2D06BC"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Stop packet capture</w:t>
            </w:r>
          </w:p>
        </w:tc>
      </w:tr>
      <w:tr w:rsidR="004248AF" w:rsidRPr="00A44D79" w14:paraId="2B923759" w14:textId="77777777" w:rsidTr="00C148FC">
        <w:trPr>
          <w:trHeight w:val="300"/>
          <w:jc w:val="center"/>
        </w:trPr>
        <w:tc>
          <w:tcPr>
            <w:tcW w:w="1134" w:type="dxa"/>
            <w:shd w:val="clear" w:color="auto" w:fill="auto"/>
            <w:noWrap/>
            <w:vAlign w:val="center"/>
            <w:hideMark/>
          </w:tcPr>
          <w:p w14:paraId="3BE5369A"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3</w:t>
            </w:r>
          </w:p>
        </w:tc>
        <w:tc>
          <w:tcPr>
            <w:tcW w:w="3828" w:type="dxa"/>
            <w:shd w:val="clear" w:color="auto" w:fill="auto"/>
            <w:noWrap/>
            <w:vAlign w:val="center"/>
            <w:hideMark/>
          </w:tcPr>
          <w:p w14:paraId="636C8B55" w14:textId="77777777" w:rsidR="004248AF" w:rsidRPr="00A44D79" w:rsidRDefault="004248AF" w:rsidP="00C148FC">
            <w:pPr>
              <w:spacing w:after="0" w:line="240" w:lineRule="auto"/>
              <w:rPr>
                <w:rFonts w:ascii="Consolas" w:eastAsia="Times New Roman" w:hAnsi="Consolas"/>
                <w:color w:val="000000"/>
                <w:szCs w:val="24"/>
                <w:lang w:eastAsia="en-AU"/>
              </w:rPr>
            </w:pPr>
            <w:r w:rsidRPr="00A44D79">
              <w:rPr>
                <w:rFonts w:ascii="Consolas" w:eastAsia="Times New Roman" w:hAnsi="Consolas"/>
                <w:color w:val="000000"/>
                <w:szCs w:val="24"/>
                <w:lang w:eastAsia="en-AU"/>
              </w:rPr>
              <w:t>/opt/</w:t>
            </w:r>
            <w:proofErr w:type="spellStart"/>
            <w:r w:rsidRPr="00A44D79">
              <w:rPr>
                <w:rFonts w:ascii="Consolas" w:eastAsia="Times New Roman" w:hAnsi="Consolas"/>
                <w:color w:val="000000"/>
                <w:szCs w:val="24"/>
                <w:lang w:eastAsia="en-AU"/>
              </w:rPr>
              <w:t>rockrobo</w:t>
            </w:r>
            <w:proofErr w:type="spellEnd"/>
            <w:r w:rsidRPr="00A44D79">
              <w:rPr>
                <w:rFonts w:ascii="Consolas" w:eastAsia="Times New Roman" w:hAnsi="Consolas"/>
                <w:color w:val="000000"/>
                <w:szCs w:val="24"/>
                <w:lang w:eastAsia="en-AU"/>
              </w:rPr>
              <w:t>/</w:t>
            </w:r>
            <w:proofErr w:type="spellStart"/>
            <w:r w:rsidRPr="00A44D79">
              <w:rPr>
                <w:rFonts w:ascii="Consolas" w:eastAsia="Times New Roman" w:hAnsi="Consolas"/>
                <w:color w:val="000000"/>
                <w:szCs w:val="24"/>
                <w:lang w:eastAsia="en-AU"/>
              </w:rPr>
              <w:t>wlan</w:t>
            </w:r>
            <w:proofErr w:type="spellEnd"/>
            <w:r w:rsidRPr="00A44D79">
              <w:rPr>
                <w:rFonts w:ascii="Consolas" w:eastAsia="Times New Roman" w:hAnsi="Consolas"/>
                <w:color w:val="000000"/>
                <w:szCs w:val="24"/>
                <w:lang w:eastAsia="en-AU"/>
              </w:rPr>
              <w:t>/</w:t>
            </w:r>
            <w:r>
              <w:rPr>
                <w:rFonts w:ascii="Consolas" w:eastAsia="Times New Roman" w:hAnsi="Consolas"/>
                <w:color w:val="000000"/>
                <w:szCs w:val="24"/>
                <w:lang w:eastAsia="en-AU"/>
              </w:rPr>
              <w:br/>
            </w:r>
            <w:r w:rsidRPr="00A44D79">
              <w:rPr>
                <w:rFonts w:ascii="Consolas" w:eastAsia="Times New Roman" w:hAnsi="Consolas"/>
                <w:color w:val="000000"/>
                <w:szCs w:val="24"/>
                <w:lang w:eastAsia="en-AU"/>
              </w:rPr>
              <w:t>wifi_debug_collect.sh</w:t>
            </w:r>
          </w:p>
        </w:tc>
        <w:tc>
          <w:tcPr>
            <w:tcW w:w="3543" w:type="dxa"/>
            <w:shd w:val="clear" w:color="auto" w:fill="auto"/>
            <w:noWrap/>
            <w:vAlign w:val="center"/>
            <w:hideMark/>
          </w:tcPr>
          <w:p w14:paraId="562A3077"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Collect other network information</w:t>
            </w:r>
          </w:p>
        </w:tc>
      </w:tr>
    </w:tbl>
    <w:p w14:paraId="48792042" w14:textId="0EEE5DF5" w:rsidR="003A149F" w:rsidRDefault="008501EF" w:rsidP="0018730A">
      <w:pPr>
        <w:jc w:val="both"/>
      </w:pPr>
      <w:r>
        <w:br/>
      </w:r>
      <w:r w:rsidR="0065555C">
        <w:t>Most notably</w:t>
      </w:r>
      <w:r w:rsidR="00D747AE">
        <w:t xml:space="preserve">, the </w:t>
      </w:r>
      <w:proofErr w:type="spellStart"/>
      <w:r w:rsidR="00D747AE" w:rsidRPr="00D747AE">
        <w:rPr>
          <w:rStyle w:val="CodeStyleChar"/>
          <w:rFonts w:eastAsiaTheme="minorHAnsi"/>
          <w:sz w:val="22"/>
          <w:szCs w:val="22"/>
        </w:rPr>
        <w:t>wlanmgr</w:t>
      </w:r>
      <w:proofErr w:type="spellEnd"/>
      <w:r w:rsidR="00D747AE">
        <w:t xml:space="preserve"> process was observed to be able to create network packet captures via </w:t>
      </w:r>
      <w:proofErr w:type="spellStart"/>
      <w:r w:rsidR="00D747AE" w:rsidRPr="00D747AE">
        <w:rPr>
          <w:rStyle w:val="CodeStyleChar"/>
          <w:rFonts w:eastAsiaTheme="minorHAnsi"/>
          <w:sz w:val="22"/>
          <w:szCs w:val="22"/>
        </w:rPr>
        <w:t>tcpdump</w:t>
      </w:r>
      <w:proofErr w:type="spellEnd"/>
      <w:r w:rsidR="0018730A">
        <w:t xml:space="preserve">. When </w:t>
      </w:r>
      <w:proofErr w:type="spellStart"/>
      <w:r w:rsidR="0018730A" w:rsidRPr="004D5235">
        <w:rPr>
          <w:rStyle w:val="CodeStyleChar"/>
          <w:rFonts w:eastAsiaTheme="minorHAnsi"/>
          <w:sz w:val="22"/>
          <w:szCs w:val="22"/>
        </w:rPr>
        <w:t>rrlogd</w:t>
      </w:r>
      <w:proofErr w:type="spellEnd"/>
      <w:r w:rsidR="0018730A">
        <w:t xml:space="preserve"> </w:t>
      </w:r>
      <w:r w:rsidR="0018730A">
        <w:t xml:space="preserve">receives the </w:t>
      </w:r>
      <w:r w:rsidR="002310C9" w:rsidRPr="002310C9">
        <w:rPr>
          <w:rStyle w:val="CodeStyleChar"/>
          <w:rFonts w:eastAsiaTheme="minorHAnsi"/>
          <w:sz w:val="22"/>
          <w:szCs w:val="22"/>
        </w:rPr>
        <w:t>MSG_LOG_DEBUG_</w:t>
      </w:r>
      <w:r w:rsidR="0018730A">
        <w:rPr>
          <w:rStyle w:val="CodeStyleChar"/>
          <w:rFonts w:eastAsiaTheme="minorHAnsi"/>
          <w:sz w:val="22"/>
          <w:szCs w:val="22"/>
        </w:rPr>
        <w:t>UPLOAD_DATA</w:t>
      </w:r>
      <w:r w:rsidR="0018730A">
        <w:t xml:space="preserve"> </w:t>
      </w:r>
      <w:r>
        <w:t>signal</w:t>
      </w:r>
      <w:r w:rsidR="007F3BF8">
        <w:t xml:space="preserve">, </w:t>
      </w:r>
      <w:r w:rsidR="00070069">
        <w:t xml:space="preserve">the </w:t>
      </w:r>
      <w:r w:rsidR="00B46A6F">
        <w:t xml:space="preserve">packet capture </w:t>
      </w:r>
      <w:r w:rsidR="007F3BF8">
        <w:t xml:space="preserve">dump along with other files </w:t>
      </w:r>
      <w:r w:rsidR="0010370B">
        <w:t>(</w:t>
      </w:r>
      <w:r w:rsidR="0010370B">
        <w:t xml:space="preserve">as referenced by the </w:t>
      </w:r>
      <w:r w:rsidR="0010370B" w:rsidRPr="00A11EA8">
        <w:rPr>
          <w:rStyle w:val="CodeStyleChar"/>
          <w:rFonts w:eastAsiaTheme="minorHAnsi"/>
          <w:sz w:val="22"/>
          <w:szCs w:val="22"/>
        </w:rPr>
        <w:t>wlan_debug_collect.sh</w:t>
      </w:r>
      <w:r w:rsidR="0010370B">
        <w:t xml:space="preserve"> script</w:t>
      </w:r>
      <w:r w:rsidR="0010370B">
        <w:t xml:space="preserve">) </w:t>
      </w:r>
      <w:r w:rsidR="007F3BF8">
        <w:t xml:space="preserve">are uploaded to the </w:t>
      </w:r>
      <w:r w:rsidR="00B46A6F">
        <w:t>log servers</w:t>
      </w:r>
      <w:r w:rsidR="00070069">
        <w:t>. The</w:t>
      </w:r>
      <w:r w:rsidR="0010370B">
        <w:t xml:space="preserve"> </w:t>
      </w:r>
      <w:r w:rsidR="0010370B">
        <w:t xml:space="preserve">table </w:t>
      </w:r>
      <w:r w:rsidR="0010370B">
        <w:fldChar w:fldCharType="begin"/>
      </w:r>
      <w:r w:rsidR="0010370B">
        <w:instrText xml:space="preserve"> REF _Ref110963097 \p \h </w:instrText>
      </w:r>
      <w:r w:rsidR="0010370B">
        <w:fldChar w:fldCharType="separate"/>
      </w:r>
      <w:r w:rsidR="00B145EE">
        <w:t>below</w:t>
      </w:r>
      <w:r w:rsidR="0010370B">
        <w:fldChar w:fldCharType="end"/>
      </w:r>
      <w:r w:rsidR="00070069">
        <w:t xml:space="preserve"> details the content of uploaded data</w:t>
      </w:r>
      <w:r w:rsidR="0010370B">
        <w:t>.</w:t>
      </w:r>
      <w:r w:rsidR="001A16B7">
        <w:t xml:space="preserve"> </w:t>
      </w:r>
    </w:p>
    <w:p w14:paraId="39A7DBC0" w14:textId="77777777" w:rsidR="00533E2A" w:rsidRDefault="00533E2A" w:rsidP="0018730A">
      <w:pPr>
        <w:jc w:val="both"/>
      </w:pPr>
    </w:p>
    <w:p w14:paraId="78289BE8" w14:textId="185AE885" w:rsidR="003A149F" w:rsidRDefault="003A149F" w:rsidP="00F82B86">
      <w:pPr>
        <w:pStyle w:val="Caption"/>
      </w:pPr>
      <w:bookmarkStart w:id="167" w:name="_Ref110963097"/>
      <w:bookmarkStart w:id="168" w:name="_Toc110994470"/>
      <w:r>
        <w:t xml:space="preserve">Table </w:t>
      </w:r>
      <w:fldSimple w:instr=" SEQ Table \* ARABIC ">
        <w:r w:rsidR="00B145EE">
          <w:rPr>
            <w:noProof/>
          </w:rPr>
          <w:t>9</w:t>
        </w:r>
      </w:fldSimple>
      <w:r>
        <w:t xml:space="preserve"> – Collected network data (v02.29.02)</w:t>
      </w:r>
      <w:bookmarkEnd w:id="167"/>
      <w:bookmarkEnd w:id="168"/>
    </w:p>
    <w:tbl>
      <w:tblPr>
        <w:tblW w:w="9126" w:type="dxa"/>
        <w:tblBorders>
          <w:top w:val="single" w:sz="4" w:space="0" w:color="auto"/>
          <w:insideH w:val="single" w:sz="6" w:space="0" w:color="auto"/>
        </w:tblBorders>
        <w:tblLayout w:type="fixed"/>
        <w:tblLook w:val="04A0" w:firstRow="1" w:lastRow="0" w:firstColumn="1" w:lastColumn="0" w:noHBand="0" w:noVBand="1"/>
      </w:tblPr>
      <w:tblGrid>
        <w:gridCol w:w="2835"/>
        <w:gridCol w:w="2410"/>
        <w:gridCol w:w="3881"/>
      </w:tblGrid>
      <w:tr w:rsidR="005477D5" w:rsidRPr="003A149F" w14:paraId="5BCD4F99" w14:textId="77777777" w:rsidTr="005477D5">
        <w:trPr>
          <w:trHeight w:val="300"/>
        </w:trPr>
        <w:tc>
          <w:tcPr>
            <w:tcW w:w="2835" w:type="dxa"/>
            <w:shd w:val="clear" w:color="auto" w:fill="auto"/>
            <w:noWrap/>
            <w:vAlign w:val="bottom"/>
            <w:hideMark/>
          </w:tcPr>
          <w:p w14:paraId="2691E31E"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Filename</w:t>
            </w:r>
          </w:p>
        </w:tc>
        <w:tc>
          <w:tcPr>
            <w:tcW w:w="2410" w:type="dxa"/>
            <w:shd w:val="clear" w:color="auto" w:fill="auto"/>
            <w:noWrap/>
            <w:vAlign w:val="bottom"/>
            <w:hideMark/>
          </w:tcPr>
          <w:p w14:paraId="45C2B836"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Source</w:t>
            </w:r>
          </w:p>
        </w:tc>
        <w:tc>
          <w:tcPr>
            <w:tcW w:w="3881" w:type="dxa"/>
            <w:shd w:val="clear" w:color="auto" w:fill="auto"/>
            <w:noWrap/>
            <w:vAlign w:val="bottom"/>
            <w:hideMark/>
          </w:tcPr>
          <w:p w14:paraId="5A21BFF0"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Description</w:t>
            </w:r>
          </w:p>
        </w:tc>
      </w:tr>
      <w:tr w:rsidR="003A149F" w:rsidRPr="003A149F" w14:paraId="56631113" w14:textId="77777777" w:rsidTr="005477D5">
        <w:trPr>
          <w:trHeight w:val="300"/>
        </w:trPr>
        <w:tc>
          <w:tcPr>
            <w:tcW w:w="2835" w:type="dxa"/>
            <w:shd w:val="clear" w:color="auto" w:fill="auto"/>
            <w:noWrap/>
            <w:vAlign w:val="bottom"/>
            <w:hideMark/>
          </w:tcPr>
          <w:p w14:paraId="6E73929F" w14:textId="77777777" w:rsidR="003A149F" w:rsidRPr="00B60D26" w:rsidRDefault="003A149F" w:rsidP="005477D5">
            <w:pPr>
              <w:pStyle w:val="CodeStyle"/>
            </w:pPr>
            <w:proofErr w:type="spellStart"/>
            <w:r w:rsidRPr="00B60D26">
              <w:t>resolv.conf</w:t>
            </w:r>
            <w:proofErr w:type="spellEnd"/>
          </w:p>
        </w:tc>
        <w:tc>
          <w:tcPr>
            <w:tcW w:w="2410" w:type="dxa"/>
            <w:shd w:val="clear" w:color="auto" w:fill="auto"/>
            <w:noWrap/>
            <w:vAlign w:val="bottom"/>
            <w:hideMark/>
          </w:tcPr>
          <w:p w14:paraId="62CCC922" w14:textId="77777777" w:rsidR="003A149F" w:rsidRPr="00B60D26" w:rsidRDefault="003A149F" w:rsidP="005477D5">
            <w:pPr>
              <w:pStyle w:val="CodeStyle"/>
            </w:pPr>
            <w:r w:rsidRPr="00B60D26">
              <w:t>/etc/</w:t>
            </w:r>
            <w:proofErr w:type="spellStart"/>
            <w:r w:rsidRPr="00B60D26">
              <w:t>resolv.conf</w:t>
            </w:r>
            <w:proofErr w:type="spellEnd"/>
          </w:p>
        </w:tc>
        <w:tc>
          <w:tcPr>
            <w:tcW w:w="3881" w:type="dxa"/>
            <w:shd w:val="clear" w:color="auto" w:fill="auto"/>
            <w:noWrap/>
            <w:vAlign w:val="bottom"/>
            <w:hideMark/>
          </w:tcPr>
          <w:p w14:paraId="654D026E"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DNS nameserver configuration</w:t>
            </w:r>
          </w:p>
        </w:tc>
      </w:tr>
      <w:tr w:rsidR="003A149F" w:rsidRPr="003A149F" w14:paraId="0B5DFD56" w14:textId="77777777" w:rsidTr="005477D5">
        <w:trPr>
          <w:trHeight w:val="300"/>
        </w:trPr>
        <w:tc>
          <w:tcPr>
            <w:tcW w:w="2835" w:type="dxa"/>
            <w:shd w:val="clear" w:color="auto" w:fill="auto"/>
            <w:noWrap/>
            <w:vAlign w:val="bottom"/>
            <w:hideMark/>
          </w:tcPr>
          <w:p w14:paraId="3192DAF2" w14:textId="77777777" w:rsidR="003A149F" w:rsidRPr="00B60D26" w:rsidRDefault="003A149F" w:rsidP="005477D5">
            <w:pPr>
              <w:pStyle w:val="CodeStyle"/>
            </w:pPr>
            <w:r w:rsidRPr="00B60D26">
              <w:t>netstat.txt</w:t>
            </w:r>
          </w:p>
        </w:tc>
        <w:tc>
          <w:tcPr>
            <w:tcW w:w="2410" w:type="dxa"/>
            <w:shd w:val="clear" w:color="auto" w:fill="auto"/>
            <w:noWrap/>
            <w:vAlign w:val="bottom"/>
            <w:hideMark/>
          </w:tcPr>
          <w:p w14:paraId="69E655F8" w14:textId="77777777" w:rsidR="003A149F" w:rsidRPr="00B60D26" w:rsidRDefault="003A149F" w:rsidP="005477D5">
            <w:pPr>
              <w:pStyle w:val="CodeStyle"/>
            </w:pPr>
            <w:r w:rsidRPr="00B60D26">
              <w:t>netstat -</w:t>
            </w:r>
            <w:proofErr w:type="spellStart"/>
            <w:r w:rsidRPr="00B60D26">
              <w:t>anp</w:t>
            </w:r>
            <w:proofErr w:type="spellEnd"/>
          </w:p>
        </w:tc>
        <w:tc>
          <w:tcPr>
            <w:tcW w:w="3881" w:type="dxa"/>
            <w:shd w:val="clear" w:color="auto" w:fill="auto"/>
            <w:noWrap/>
            <w:vAlign w:val="bottom"/>
            <w:hideMark/>
          </w:tcPr>
          <w:p w14:paraId="447D060D"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List of all sockets and related processes</w:t>
            </w:r>
          </w:p>
        </w:tc>
      </w:tr>
      <w:tr w:rsidR="003A149F" w:rsidRPr="003A149F" w14:paraId="471CEEEA" w14:textId="77777777" w:rsidTr="005477D5">
        <w:trPr>
          <w:trHeight w:val="300"/>
        </w:trPr>
        <w:tc>
          <w:tcPr>
            <w:tcW w:w="2835" w:type="dxa"/>
            <w:shd w:val="clear" w:color="auto" w:fill="auto"/>
            <w:noWrap/>
            <w:vAlign w:val="bottom"/>
            <w:hideMark/>
          </w:tcPr>
          <w:p w14:paraId="2FCC9333" w14:textId="77777777" w:rsidR="003A149F" w:rsidRPr="00B60D26" w:rsidRDefault="003A149F" w:rsidP="005477D5">
            <w:pPr>
              <w:pStyle w:val="CodeStyle"/>
            </w:pPr>
            <w:r w:rsidRPr="00B60D26">
              <w:t>ifconfig.txt</w:t>
            </w:r>
          </w:p>
        </w:tc>
        <w:tc>
          <w:tcPr>
            <w:tcW w:w="2410" w:type="dxa"/>
            <w:shd w:val="clear" w:color="auto" w:fill="auto"/>
            <w:noWrap/>
            <w:vAlign w:val="bottom"/>
            <w:hideMark/>
          </w:tcPr>
          <w:p w14:paraId="5637E5E4" w14:textId="77777777" w:rsidR="003A149F" w:rsidRPr="00B60D26" w:rsidRDefault="003A149F" w:rsidP="005477D5">
            <w:pPr>
              <w:pStyle w:val="CodeStyle"/>
            </w:pPr>
            <w:proofErr w:type="spellStart"/>
            <w:r w:rsidRPr="00B60D26">
              <w:t>ifconfig</w:t>
            </w:r>
            <w:proofErr w:type="spellEnd"/>
          </w:p>
        </w:tc>
        <w:tc>
          <w:tcPr>
            <w:tcW w:w="3881" w:type="dxa"/>
            <w:shd w:val="clear" w:color="auto" w:fill="auto"/>
            <w:noWrap/>
            <w:vAlign w:val="bottom"/>
            <w:hideMark/>
          </w:tcPr>
          <w:p w14:paraId="397B37EA"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Overview of network interfaces</w:t>
            </w:r>
          </w:p>
        </w:tc>
      </w:tr>
      <w:tr w:rsidR="003A149F" w:rsidRPr="003A149F" w14:paraId="710C0F81" w14:textId="77777777" w:rsidTr="005477D5">
        <w:trPr>
          <w:trHeight w:val="300"/>
        </w:trPr>
        <w:tc>
          <w:tcPr>
            <w:tcW w:w="2835" w:type="dxa"/>
            <w:shd w:val="clear" w:color="auto" w:fill="auto"/>
            <w:noWrap/>
            <w:vAlign w:val="bottom"/>
            <w:hideMark/>
          </w:tcPr>
          <w:p w14:paraId="3C0657DB" w14:textId="77777777" w:rsidR="003A149F" w:rsidRPr="00B60D26" w:rsidRDefault="003A149F" w:rsidP="005477D5">
            <w:pPr>
              <w:pStyle w:val="CodeStyle"/>
            </w:pPr>
            <w:proofErr w:type="spellStart"/>
            <w:r w:rsidRPr="00B60D26">
              <w:t>network_</w:t>
            </w:r>
            <w:proofErr w:type="gramStart"/>
            <w:r w:rsidRPr="00B60D26">
              <w:t>packet.pcap</w:t>
            </w:r>
            <w:proofErr w:type="spellEnd"/>
            <w:proofErr w:type="gramEnd"/>
          </w:p>
        </w:tc>
        <w:tc>
          <w:tcPr>
            <w:tcW w:w="2410" w:type="dxa"/>
            <w:shd w:val="clear" w:color="auto" w:fill="auto"/>
            <w:noWrap/>
            <w:vAlign w:val="bottom"/>
            <w:hideMark/>
          </w:tcPr>
          <w:p w14:paraId="5A654606" w14:textId="77777777" w:rsidR="003A149F" w:rsidRPr="00B60D26" w:rsidRDefault="003A149F" w:rsidP="005477D5">
            <w:pPr>
              <w:pStyle w:val="CodeStyle"/>
            </w:pPr>
            <w:r w:rsidRPr="00B60D26">
              <w:t>(</w:t>
            </w:r>
            <w:proofErr w:type="spellStart"/>
            <w:r w:rsidRPr="00B60D26">
              <w:t>wlanmgr</w:t>
            </w:r>
            <w:proofErr w:type="spellEnd"/>
            <w:r w:rsidRPr="00B60D26">
              <w:t>)</w:t>
            </w:r>
          </w:p>
        </w:tc>
        <w:tc>
          <w:tcPr>
            <w:tcW w:w="3881" w:type="dxa"/>
            <w:shd w:val="clear" w:color="auto" w:fill="auto"/>
            <w:noWrap/>
            <w:vAlign w:val="bottom"/>
            <w:hideMark/>
          </w:tcPr>
          <w:p w14:paraId="7A3C295F"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Packet captures</w:t>
            </w:r>
          </w:p>
        </w:tc>
      </w:tr>
    </w:tbl>
    <w:p w14:paraId="43E4C69D" w14:textId="77777777" w:rsidR="009646EF" w:rsidRDefault="009646EF" w:rsidP="00526DC1">
      <w:pPr>
        <w:jc w:val="both"/>
      </w:pPr>
    </w:p>
    <w:p w14:paraId="274ACEE1" w14:textId="3D95FFA3" w:rsidR="00ED0538" w:rsidRDefault="007407DD" w:rsidP="00526DC1">
      <w:pPr>
        <w:jc w:val="both"/>
      </w:pPr>
      <w:r>
        <w:t xml:space="preserve">As the network packet capture is performed using </w:t>
      </w:r>
      <w:proofErr w:type="spellStart"/>
      <w:r w:rsidR="00FE7FE5" w:rsidRPr="00FE7FE5">
        <w:rPr>
          <w:rStyle w:val="CodeStyleChar"/>
          <w:rFonts w:eastAsiaTheme="minorHAnsi"/>
        </w:rPr>
        <w:t>tcpdump</w:t>
      </w:r>
      <w:proofErr w:type="spellEnd"/>
      <w:r>
        <w:t>, only TCP packets are captured</w:t>
      </w:r>
      <w:r w:rsidR="00AF5F5D">
        <w:t xml:space="preserve"> within the dump file, and does not include any UDP traffic. It should also be noted that the </w:t>
      </w:r>
      <w:r w:rsidR="00531F2B">
        <w:t xml:space="preserve">visibility of network traffic is limited to the traffic broadcasted by the access point, </w:t>
      </w:r>
      <w:r w:rsidR="006536BF">
        <w:t xml:space="preserve">as only </w:t>
      </w:r>
      <w:r w:rsidR="00144E4F">
        <w:t xml:space="preserve">a </w:t>
      </w:r>
      <w:r w:rsidR="006536BF">
        <w:t>passive network capture is performed</w:t>
      </w:r>
      <w:r w:rsidR="00144E4F">
        <w:t>.</w:t>
      </w:r>
    </w:p>
    <w:p w14:paraId="78FD3B0D" w14:textId="375BC999" w:rsidR="00C154DD" w:rsidRDefault="00ED0538" w:rsidP="00ED0538">
      <w:r>
        <w:br w:type="page"/>
      </w:r>
    </w:p>
    <w:p w14:paraId="6D40C5B9" w14:textId="3E8EDC7A" w:rsidR="001245CF" w:rsidRDefault="001245CF" w:rsidP="007F2C76">
      <w:pPr>
        <w:pStyle w:val="Heading2"/>
      </w:pPr>
      <w:bookmarkStart w:id="169" w:name="_Toc110817796"/>
      <w:bookmarkStart w:id="170" w:name="_Toc110994409"/>
      <w:r>
        <w:t xml:space="preserve">Network </w:t>
      </w:r>
      <w:r w:rsidR="00442F1B">
        <w:t xml:space="preserve">Activity </w:t>
      </w:r>
      <w:r>
        <w:t>Analysis</w:t>
      </w:r>
      <w:bookmarkEnd w:id="169"/>
      <w:bookmarkEnd w:id="170"/>
    </w:p>
    <w:p w14:paraId="30366257" w14:textId="15D29FF1" w:rsidR="00DE04C1" w:rsidRDefault="00652C20" w:rsidP="00EB46EA">
      <w:pPr>
        <w:jc w:val="both"/>
      </w:pPr>
      <w:r>
        <w:t xml:space="preserve">This section </w:t>
      </w:r>
      <w:r w:rsidR="00DE04C1">
        <w:t>covers the security and privacy assessments pertaining to network traffic and device communications.</w:t>
      </w:r>
      <w:r w:rsidR="00191730">
        <w:t xml:space="preserve"> </w:t>
      </w:r>
      <w:r w:rsidR="00842260">
        <w:t>N</w:t>
      </w:r>
      <w:r w:rsidR="00191730">
        <w:t>etwork packet capture</w:t>
      </w:r>
      <w:r w:rsidR="00842260">
        <w:t>s</w:t>
      </w:r>
      <w:r w:rsidR="00191730">
        <w:t xml:space="preserve"> </w:t>
      </w:r>
      <w:r w:rsidR="00842260">
        <w:t xml:space="preserve">were </w:t>
      </w:r>
      <w:r w:rsidR="00191730">
        <w:t>performed during the research period, capturing network activity during the following scenarios</w:t>
      </w:r>
      <w:r w:rsidR="007A39A6">
        <w:t xml:space="preserve"> and events</w:t>
      </w:r>
      <w:r w:rsidR="00191730">
        <w:t>:</w:t>
      </w:r>
    </w:p>
    <w:p w14:paraId="66B96910" w14:textId="63C1B96A" w:rsidR="00191730" w:rsidRDefault="00191730" w:rsidP="00724817">
      <w:pPr>
        <w:pStyle w:val="ListParagraph"/>
        <w:numPr>
          <w:ilvl w:val="0"/>
          <w:numId w:val="9"/>
        </w:numPr>
        <w:ind w:left="284" w:hanging="284"/>
      </w:pPr>
      <w:r>
        <w:t>Device is uninitialised – Perform pairing and initial setup</w:t>
      </w:r>
    </w:p>
    <w:p w14:paraId="19F30DAC" w14:textId="2DA8C8BC" w:rsidR="00724817" w:rsidRDefault="00724817" w:rsidP="00724817">
      <w:pPr>
        <w:pStyle w:val="ListParagraph"/>
        <w:numPr>
          <w:ilvl w:val="0"/>
          <w:numId w:val="9"/>
        </w:numPr>
        <w:ind w:left="284" w:hanging="284"/>
      </w:pPr>
      <w:r>
        <w:t>Device is initialised – Perform cleaning</w:t>
      </w:r>
    </w:p>
    <w:p w14:paraId="789C72FD" w14:textId="7966B4D8" w:rsidR="00724817" w:rsidRDefault="00724817" w:rsidP="00724817">
      <w:pPr>
        <w:pStyle w:val="ListParagraph"/>
        <w:numPr>
          <w:ilvl w:val="0"/>
          <w:numId w:val="9"/>
        </w:numPr>
        <w:ind w:left="284" w:hanging="284"/>
      </w:pPr>
      <w:r>
        <w:t>Device is initialised – Perform firmware upgrade</w:t>
      </w:r>
    </w:p>
    <w:p w14:paraId="0482B395" w14:textId="74EF726C" w:rsidR="00724817" w:rsidRPr="00652C20" w:rsidRDefault="00724817" w:rsidP="00724817">
      <w:pPr>
        <w:pStyle w:val="ListParagraph"/>
        <w:numPr>
          <w:ilvl w:val="0"/>
          <w:numId w:val="9"/>
        </w:numPr>
        <w:ind w:left="284" w:hanging="284"/>
      </w:pPr>
      <w:r>
        <w:t>Device is initialised – Device idle</w:t>
      </w:r>
    </w:p>
    <w:p w14:paraId="0E3F4813" w14:textId="66200109" w:rsidR="00BB31E5" w:rsidRDefault="006B2829" w:rsidP="00066619">
      <w:pPr>
        <w:pStyle w:val="Heading3"/>
      </w:pPr>
      <w:bookmarkStart w:id="171" w:name="_Toc110817797"/>
      <w:bookmarkStart w:id="172" w:name="_Ref110822100"/>
      <w:r>
        <w:t xml:space="preserve">Test </w:t>
      </w:r>
      <w:r w:rsidR="00EC3288">
        <w:t xml:space="preserve">Infrastructure </w:t>
      </w:r>
      <w:r>
        <w:t>Setup</w:t>
      </w:r>
      <w:bookmarkEnd w:id="171"/>
      <w:bookmarkEnd w:id="172"/>
    </w:p>
    <w:p w14:paraId="61603D30" w14:textId="4BBCBA67" w:rsidR="000D6D9E" w:rsidRDefault="000D6D9E" w:rsidP="00C67CBA">
      <w:pPr>
        <w:keepNext/>
        <w:spacing w:after="0"/>
        <w:jc w:val="center"/>
      </w:pPr>
      <w:r>
        <w:rPr>
          <w:noProof/>
        </w:rPr>
        <w:drawing>
          <wp:inline distT="0" distB="0" distL="0" distR="0" wp14:anchorId="3EFB41F9" wp14:editId="3EBB4128">
            <wp:extent cx="4687707" cy="163796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781472" cy="1670731"/>
                    </a:xfrm>
                    <a:prstGeom prst="rect">
                      <a:avLst/>
                    </a:prstGeom>
                    <a:noFill/>
                    <a:ln>
                      <a:noFill/>
                    </a:ln>
                  </pic:spPr>
                </pic:pic>
              </a:graphicData>
            </a:graphic>
          </wp:inline>
        </w:drawing>
      </w:r>
    </w:p>
    <w:p w14:paraId="028C7157" w14:textId="4FA1E734" w:rsidR="00094D8E" w:rsidRDefault="000D6D9E" w:rsidP="00F82B86">
      <w:pPr>
        <w:pStyle w:val="Caption"/>
      </w:pPr>
      <w:bookmarkStart w:id="173" w:name="_Toc110817601"/>
      <w:bookmarkStart w:id="174" w:name="_Toc110994444"/>
      <w:r>
        <w:t xml:space="preserve">Figure </w:t>
      </w:r>
      <w:fldSimple w:instr=" SEQ Figure \* ARABIC ">
        <w:r w:rsidR="00B145EE">
          <w:rPr>
            <w:noProof/>
          </w:rPr>
          <w:t>30</w:t>
        </w:r>
      </w:fldSimple>
      <w:r>
        <w:t xml:space="preserve"> - Isolated network connection diagram</w:t>
      </w:r>
      <w:bookmarkEnd w:id="173"/>
      <w:bookmarkEnd w:id="174"/>
      <w:r w:rsidR="00EB46EA">
        <w:br/>
      </w:r>
      <w:r w:rsidR="00247773">
        <w:br/>
      </w:r>
    </w:p>
    <w:p w14:paraId="21185091" w14:textId="438AD474" w:rsidR="00094D8E" w:rsidRDefault="00094D8E" w:rsidP="00F82B86">
      <w:pPr>
        <w:pStyle w:val="Caption"/>
      </w:pPr>
      <w:bookmarkStart w:id="175" w:name="_Toc110805133"/>
      <w:bookmarkStart w:id="176" w:name="_Toc110879585"/>
      <w:bookmarkStart w:id="177" w:name="_Toc110994471"/>
      <w:r>
        <w:t xml:space="preserve">Table </w:t>
      </w:r>
      <w:fldSimple w:instr=" SEQ Table \* ARABIC ">
        <w:r w:rsidR="00B145EE">
          <w:rPr>
            <w:noProof/>
          </w:rPr>
          <w:t>10</w:t>
        </w:r>
      </w:fldSimple>
      <w:r>
        <w:t xml:space="preserve"> - Network equipment list</w:t>
      </w:r>
      <w:bookmarkEnd w:id="175"/>
      <w:bookmarkEnd w:id="176"/>
      <w:bookmarkEnd w:id="177"/>
    </w:p>
    <w:tbl>
      <w:tblPr>
        <w:tblW w:w="7371" w:type="dxa"/>
        <w:jc w:val="center"/>
        <w:tblBorders>
          <w:insideH w:val="single" w:sz="6" w:space="0" w:color="auto"/>
        </w:tblBorders>
        <w:tblLook w:val="04A0" w:firstRow="1" w:lastRow="0" w:firstColumn="1" w:lastColumn="0" w:noHBand="0" w:noVBand="1"/>
      </w:tblPr>
      <w:tblGrid>
        <w:gridCol w:w="2020"/>
        <w:gridCol w:w="2233"/>
        <w:gridCol w:w="3118"/>
      </w:tblGrid>
      <w:tr w:rsidR="002A193B" w:rsidRPr="002A193B" w14:paraId="74694159" w14:textId="77777777" w:rsidTr="002A193B">
        <w:trPr>
          <w:trHeight w:val="300"/>
          <w:jc w:val="center"/>
        </w:trPr>
        <w:tc>
          <w:tcPr>
            <w:tcW w:w="2020" w:type="dxa"/>
            <w:shd w:val="clear" w:color="auto" w:fill="auto"/>
            <w:noWrap/>
            <w:vAlign w:val="bottom"/>
            <w:hideMark/>
          </w:tcPr>
          <w:p w14:paraId="245B58FC"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Label</w:t>
            </w:r>
          </w:p>
        </w:tc>
        <w:tc>
          <w:tcPr>
            <w:tcW w:w="2233" w:type="dxa"/>
            <w:shd w:val="clear" w:color="auto" w:fill="auto"/>
            <w:noWrap/>
            <w:vAlign w:val="bottom"/>
            <w:hideMark/>
          </w:tcPr>
          <w:p w14:paraId="5F716E7F"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Device</w:t>
            </w:r>
          </w:p>
        </w:tc>
        <w:tc>
          <w:tcPr>
            <w:tcW w:w="3118" w:type="dxa"/>
            <w:shd w:val="clear" w:color="auto" w:fill="auto"/>
            <w:noWrap/>
            <w:vAlign w:val="bottom"/>
            <w:hideMark/>
          </w:tcPr>
          <w:p w14:paraId="1DA8EBC2"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Purpose</w:t>
            </w:r>
          </w:p>
        </w:tc>
      </w:tr>
      <w:tr w:rsidR="002A193B" w:rsidRPr="002A193B" w14:paraId="2EEEE8A4" w14:textId="77777777" w:rsidTr="002A193B">
        <w:trPr>
          <w:trHeight w:val="300"/>
          <w:jc w:val="center"/>
        </w:trPr>
        <w:tc>
          <w:tcPr>
            <w:tcW w:w="2020" w:type="dxa"/>
            <w:shd w:val="clear" w:color="auto" w:fill="auto"/>
            <w:noWrap/>
            <w:vAlign w:val="bottom"/>
            <w:hideMark/>
          </w:tcPr>
          <w:p w14:paraId="04FCE54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Vacuum Cleaner</w:t>
            </w:r>
          </w:p>
        </w:tc>
        <w:tc>
          <w:tcPr>
            <w:tcW w:w="2233" w:type="dxa"/>
            <w:shd w:val="clear" w:color="auto" w:fill="auto"/>
            <w:noWrap/>
            <w:vAlign w:val="bottom"/>
            <w:hideMark/>
          </w:tcPr>
          <w:p w14:paraId="74F57916" w14:textId="77777777" w:rsidR="002A193B" w:rsidRPr="002A193B" w:rsidRDefault="002A193B" w:rsidP="002A193B">
            <w:pPr>
              <w:spacing w:after="0" w:line="240" w:lineRule="auto"/>
              <w:rPr>
                <w:rFonts w:eastAsia="Times New Roman"/>
                <w:color w:val="000000"/>
                <w:sz w:val="22"/>
                <w:lang w:val="en-GB" w:eastAsia="en-GB"/>
              </w:rPr>
            </w:pPr>
            <w:proofErr w:type="spellStart"/>
            <w:r w:rsidRPr="002A193B">
              <w:rPr>
                <w:rFonts w:eastAsia="Times New Roman"/>
                <w:color w:val="000000"/>
                <w:sz w:val="22"/>
                <w:lang w:val="en-GB" w:eastAsia="en-GB"/>
              </w:rPr>
              <w:t>Roborock</w:t>
            </w:r>
            <w:proofErr w:type="spellEnd"/>
            <w:r w:rsidRPr="002A193B">
              <w:rPr>
                <w:rFonts w:eastAsia="Times New Roman"/>
                <w:color w:val="000000"/>
                <w:sz w:val="22"/>
                <w:lang w:val="en-GB" w:eastAsia="en-GB"/>
              </w:rPr>
              <w:t xml:space="preserve"> S6</w:t>
            </w:r>
          </w:p>
        </w:tc>
        <w:tc>
          <w:tcPr>
            <w:tcW w:w="3118" w:type="dxa"/>
            <w:shd w:val="clear" w:color="auto" w:fill="auto"/>
            <w:noWrap/>
            <w:vAlign w:val="bottom"/>
            <w:hideMark/>
          </w:tcPr>
          <w:p w14:paraId="08333117" w14:textId="1B7C2467" w:rsidR="002A193B" w:rsidRPr="002A193B" w:rsidRDefault="00CE1AF2" w:rsidP="002A193B">
            <w:pPr>
              <w:spacing w:after="0" w:line="240" w:lineRule="auto"/>
              <w:rPr>
                <w:rFonts w:eastAsia="Times New Roman"/>
                <w:color w:val="000000"/>
                <w:sz w:val="22"/>
                <w:lang w:val="en-GB" w:eastAsia="en-GB"/>
              </w:rPr>
            </w:pPr>
            <w:r>
              <w:rPr>
                <w:rFonts w:eastAsia="Times New Roman"/>
                <w:color w:val="000000"/>
                <w:sz w:val="22"/>
                <w:lang w:val="en-GB" w:eastAsia="en-GB"/>
              </w:rPr>
              <w:t>(</w:t>
            </w:r>
            <w:r w:rsidR="002A193B" w:rsidRPr="002A193B">
              <w:rPr>
                <w:rFonts w:eastAsia="Times New Roman"/>
                <w:color w:val="000000"/>
                <w:sz w:val="22"/>
                <w:lang w:val="en-GB" w:eastAsia="en-GB"/>
              </w:rPr>
              <w:t>Device Under Test</w:t>
            </w:r>
            <w:r>
              <w:rPr>
                <w:rFonts w:eastAsia="Times New Roman"/>
                <w:color w:val="000000"/>
                <w:sz w:val="22"/>
                <w:lang w:val="en-GB" w:eastAsia="en-GB"/>
              </w:rPr>
              <w:t>)</w:t>
            </w:r>
          </w:p>
        </w:tc>
      </w:tr>
      <w:tr w:rsidR="002A193B" w:rsidRPr="002A193B" w14:paraId="4CC9D769" w14:textId="77777777" w:rsidTr="002A193B">
        <w:trPr>
          <w:trHeight w:val="300"/>
          <w:jc w:val="center"/>
        </w:trPr>
        <w:tc>
          <w:tcPr>
            <w:tcW w:w="2020" w:type="dxa"/>
            <w:shd w:val="clear" w:color="auto" w:fill="auto"/>
            <w:noWrap/>
            <w:vAlign w:val="bottom"/>
            <w:hideMark/>
          </w:tcPr>
          <w:p w14:paraId="1E5FB8A4"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Dummy Device</w:t>
            </w:r>
          </w:p>
        </w:tc>
        <w:tc>
          <w:tcPr>
            <w:tcW w:w="2233" w:type="dxa"/>
            <w:shd w:val="clear" w:color="auto" w:fill="auto"/>
            <w:noWrap/>
            <w:vAlign w:val="bottom"/>
            <w:hideMark/>
          </w:tcPr>
          <w:p w14:paraId="593B35FB"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Lenovo M93p Tiny</w:t>
            </w:r>
          </w:p>
        </w:tc>
        <w:tc>
          <w:tcPr>
            <w:tcW w:w="3118" w:type="dxa"/>
            <w:shd w:val="clear" w:color="auto" w:fill="auto"/>
            <w:noWrap/>
            <w:vAlign w:val="bottom"/>
            <w:hideMark/>
          </w:tcPr>
          <w:p w14:paraId="4F92C62F"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Simulate network traffic</w:t>
            </w:r>
          </w:p>
        </w:tc>
      </w:tr>
      <w:tr w:rsidR="002A193B" w:rsidRPr="002A193B" w14:paraId="54EAFFBF" w14:textId="77777777" w:rsidTr="002A193B">
        <w:trPr>
          <w:trHeight w:val="300"/>
          <w:jc w:val="center"/>
        </w:trPr>
        <w:tc>
          <w:tcPr>
            <w:tcW w:w="2020" w:type="dxa"/>
            <w:shd w:val="clear" w:color="auto" w:fill="auto"/>
            <w:noWrap/>
            <w:vAlign w:val="bottom"/>
            <w:hideMark/>
          </w:tcPr>
          <w:p w14:paraId="7659A4EB"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Access Point</w:t>
            </w:r>
          </w:p>
        </w:tc>
        <w:tc>
          <w:tcPr>
            <w:tcW w:w="2233" w:type="dxa"/>
            <w:shd w:val="clear" w:color="auto" w:fill="auto"/>
            <w:noWrap/>
            <w:vAlign w:val="bottom"/>
            <w:hideMark/>
          </w:tcPr>
          <w:p w14:paraId="6818BA0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Ubiquiti UniFi UAP</w:t>
            </w:r>
          </w:p>
        </w:tc>
        <w:tc>
          <w:tcPr>
            <w:tcW w:w="3118" w:type="dxa"/>
            <w:shd w:val="clear" w:color="auto" w:fill="auto"/>
            <w:noWrap/>
            <w:vAlign w:val="bottom"/>
            <w:hideMark/>
          </w:tcPr>
          <w:p w14:paraId="17A5F66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Provide Wi-Fi connectivity</w:t>
            </w:r>
          </w:p>
        </w:tc>
      </w:tr>
      <w:tr w:rsidR="002A193B" w:rsidRPr="002A193B" w14:paraId="2A73F85E" w14:textId="77777777" w:rsidTr="002A193B">
        <w:trPr>
          <w:trHeight w:val="300"/>
          <w:jc w:val="center"/>
        </w:trPr>
        <w:tc>
          <w:tcPr>
            <w:tcW w:w="2020" w:type="dxa"/>
            <w:shd w:val="clear" w:color="auto" w:fill="auto"/>
            <w:noWrap/>
            <w:vAlign w:val="bottom"/>
            <w:hideMark/>
          </w:tcPr>
          <w:p w14:paraId="566227E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Switch</w:t>
            </w:r>
          </w:p>
        </w:tc>
        <w:tc>
          <w:tcPr>
            <w:tcW w:w="2233" w:type="dxa"/>
            <w:shd w:val="clear" w:color="auto" w:fill="auto"/>
            <w:noWrap/>
            <w:vAlign w:val="bottom"/>
            <w:hideMark/>
          </w:tcPr>
          <w:p w14:paraId="0EA21A92"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 xml:space="preserve">TP-Link TL-SG105E </w:t>
            </w:r>
          </w:p>
        </w:tc>
        <w:tc>
          <w:tcPr>
            <w:tcW w:w="3118" w:type="dxa"/>
            <w:shd w:val="clear" w:color="auto" w:fill="auto"/>
            <w:noWrap/>
            <w:vAlign w:val="bottom"/>
            <w:hideMark/>
          </w:tcPr>
          <w:p w14:paraId="7BE20F5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expansion, port mirror</w:t>
            </w:r>
          </w:p>
        </w:tc>
      </w:tr>
      <w:tr w:rsidR="002A193B" w:rsidRPr="002A193B" w14:paraId="5B3FC42B" w14:textId="77777777" w:rsidTr="002A193B">
        <w:trPr>
          <w:trHeight w:val="300"/>
          <w:jc w:val="center"/>
        </w:trPr>
        <w:tc>
          <w:tcPr>
            <w:tcW w:w="2020" w:type="dxa"/>
            <w:shd w:val="clear" w:color="auto" w:fill="auto"/>
            <w:noWrap/>
            <w:vAlign w:val="bottom"/>
            <w:hideMark/>
          </w:tcPr>
          <w:p w14:paraId="3E0BED9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Capture Sink</w:t>
            </w:r>
          </w:p>
        </w:tc>
        <w:tc>
          <w:tcPr>
            <w:tcW w:w="2233" w:type="dxa"/>
            <w:shd w:val="clear" w:color="auto" w:fill="auto"/>
            <w:noWrap/>
            <w:vAlign w:val="bottom"/>
            <w:hideMark/>
          </w:tcPr>
          <w:p w14:paraId="6AA7741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Mac Mini</w:t>
            </w:r>
          </w:p>
        </w:tc>
        <w:tc>
          <w:tcPr>
            <w:tcW w:w="3118" w:type="dxa"/>
            <w:shd w:val="clear" w:color="auto" w:fill="auto"/>
            <w:noWrap/>
            <w:vAlign w:val="bottom"/>
            <w:hideMark/>
          </w:tcPr>
          <w:p w14:paraId="351E0202"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Port mirror</w:t>
            </w:r>
          </w:p>
        </w:tc>
      </w:tr>
      <w:tr w:rsidR="002A193B" w:rsidRPr="002A193B" w14:paraId="75562339" w14:textId="77777777" w:rsidTr="002A193B">
        <w:trPr>
          <w:trHeight w:val="300"/>
          <w:jc w:val="center"/>
        </w:trPr>
        <w:tc>
          <w:tcPr>
            <w:tcW w:w="2020" w:type="dxa"/>
            <w:shd w:val="clear" w:color="auto" w:fill="auto"/>
            <w:noWrap/>
            <w:vAlign w:val="bottom"/>
            <w:hideMark/>
          </w:tcPr>
          <w:p w14:paraId="38557D5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Router</w:t>
            </w:r>
          </w:p>
        </w:tc>
        <w:tc>
          <w:tcPr>
            <w:tcW w:w="2233" w:type="dxa"/>
            <w:shd w:val="clear" w:color="auto" w:fill="auto"/>
            <w:noWrap/>
            <w:vAlign w:val="bottom"/>
            <w:hideMark/>
          </w:tcPr>
          <w:p w14:paraId="42B72729" w14:textId="77777777" w:rsidR="002A193B" w:rsidRPr="002A193B" w:rsidRDefault="002A193B" w:rsidP="002A193B">
            <w:pPr>
              <w:spacing w:after="0" w:line="240" w:lineRule="auto"/>
              <w:rPr>
                <w:rFonts w:eastAsia="Times New Roman"/>
                <w:color w:val="000000"/>
                <w:sz w:val="22"/>
                <w:lang w:val="en-GB" w:eastAsia="en-GB"/>
              </w:rPr>
            </w:pPr>
            <w:proofErr w:type="spellStart"/>
            <w:r w:rsidRPr="002A193B">
              <w:rPr>
                <w:rFonts w:eastAsia="Times New Roman"/>
                <w:color w:val="000000"/>
                <w:sz w:val="22"/>
                <w:lang w:val="en-GB" w:eastAsia="en-GB"/>
              </w:rPr>
              <w:t>Routerboard</w:t>
            </w:r>
            <w:proofErr w:type="spellEnd"/>
            <w:r w:rsidRPr="002A193B">
              <w:rPr>
                <w:rFonts w:eastAsia="Times New Roman"/>
                <w:color w:val="000000"/>
                <w:sz w:val="22"/>
                <w:lang w:val="en-GB" w:eastAsia="en-GB"/>
              </w:rPr>
              <w:t xml:space="preserve"> RB1200</w:t>
            </w:r>
          </w:p>
        </w:tc>
        <w:tc>
          <w:tcPr>
            <w:tcW w:w="3118" w:type="dxa"/>
            <w:shd w:val="clear" w:color="auto" w:fill="auto"/>
            <w:noWrap/>
            <w:vAlign w:val="bottom"/>
            <w:hideMark/>
          </w:tcPr>
          <w:p w14:paraId="07662996"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gateway</w:t>
            </w:r>
          </w:p>
        </w:tc>
      </w:tr>
    </w:tbl>
    <w:p w14:paraId="2E0957DB" w14:textId="61B9C8CD" w:rsidR="00BC2DB7" w:rsidRDefault="00BC2DB7" w:rsidP="00F82B86">
      <w:pPr>
        <w:pStyle w:val="Caption"/>
      </w:pPr>
    </w:p>
    <w:p w14:paraId="711943F0" w14:textId="544E8C12" w:rsidR="00E00B11" w:rsidRDefault="00CE1AF2" w:rsidP="00ED2664">
      <w:pPr>
        <w:keepNext/>
        <w:jc w:val="both"/>
      </w:pPr>
      <w:r>
        <w:t xml:space="preserve">An isolated network (disconnected from personal devices) was set up to securely monitor the network traffic of the vacuum cleaner without external influences. The </w:t>
      </w:r>
      <w:proofErr w:type="spellStart"/>
      <w:r>
        <w:t>Roborock</w:t>
      </w:r>
      <w:proofErr w:type="spellEnd"/>
      <w:r>
        <w:t xml:space="preserve"> S6 vacuum cleaner was connected to a WPA2-PSK secured wireless network (via the access point), and network activity was </w:t>
      </w:r>
      <w:r w:rsidRPr="00471F13">
        <w:rPr>
          <w:i/>
          <w:iCs/>
        </w:rPr>
        <w:t>port</w:t>
      </w:r>
      <w:r w:rsidR="00C853D3">
        <w:rPr>
          <w:i/>
          <w:iCs/>
        </w:rPr>
        <w:t>-</w:t>
      </w:r>
      <w:r w:rsidRPr="00471F13">
        <w:rPr>
          <w:i/>
          <w:iCs/>
        </w:rPr>
        <w:t>mirrored</w:t>
      </w:r>
      <w:r>
        <w:t xml:space="preserve"> to a capture sink for packet capturing</w:t>
      </w:r>
      <w:r w:rsidR="00003B10">
        <w:t xml:space="preserve"> purposes</w:t>
      </w:r>
      <w:r>
        <w:t>.</w:t>
      </w:r>
    </w:p>
    <w:p w14:paraId="6DEAA5A2" w14:textId="37C7EA93" w:rsidR="00EB46EA" w:rsidRDefault="00003B10" w:rsidP="00EB46EA">
      <w:pPr>
        <w:keepNext/>
        <w:jc w:val="both"/>
      </w:pPr>
      <w:r w:rsidRPr="00922D81">
        <w:rPr>
          <w:i/>
          <w:iCs/>
        </w:rPr>
        <w:t>Port</w:t>
      </w:r>
      <w:r w:rsidR="00C853D3" w:rsidRPr="00922D81">
        <w:rPr>
          <w:i/>
          <w:iCs/>
        </w:rPr>
        <w:t>-</w:t>
      </w:r>
      <w:r w:rsidRPr="00922D81">
        <w:rPr>
          <w:i/>
          <w:iCs/>
        </w:rPr>
        <w:t>mirroring</w:t>
      </w:r>
      <w:r w:rsidRPr="00003B10">
        <w:t xml:space="preserve"> is a network observability function to copy network traffic flowing through a switched port to another port, often to allow for the transparent monitoring of data without requiring a physical network tap. Given the nature of network switches only forwarding data to the required destination port</w:t>
      </w:r>
      <w:r w:rsidR="00C853D3">
        <w:t xml:space="preserve"> (compared to a network hub which broadcasts data to all connected ports/clients)</w:t>
      </w:r>
      <w:r w:rsidRPr="00003B10">
        <w:t xml:space="preserve">, port mirroring allows for the traffic of the wireless access point (and consequently </w:t>
      </w:r>
      <w:r w:rsidR="00C853D3">
        <w:t xml:space="preserve">the </w:t>
      </w:r>
      <w:r w:rsidRPr="00003B10">
        <w:t>vacuum cleaner) to be monitored.</w:t>
      </w:r>
      <w:r w:rsidR="00C853D3">
        <w:t xml:space="preserve"> As access points function as network hubs, </w:t>
      </w:r>
      <w:r w:rsidR="00100A7F">
        <w:t>the port-mirroring of the access point effectively provides a means to view all the packets that the vacuum cleaner itself can see.</w:t>
      </w:r>
    </w:p>
    <w:p w14:paraId="0B7ED5FC" w14:textId="77777777" w:rsidR="00EB46EA" w:rsidRDefault="00EB46EA">
      <w:r>
        <w:br w:type="page"/>
      </w:r>
    </w:p>
    <w:p w14:paraId="7E6FDF37" w14:textId="77777777" w:rsidR="00100A7F" w:rsidRDefault="00C67CBA" w:rsidP="00ED2664">
      <w:pPr>
        <w:keepNext/>
        <w:jc w:val="both"/>
      </w:pPr>
      <w:r>
        <w:t>Due to</w:t>
      </w:r>
      <w:r w:rsidR="00100A7F">
        <w:t xml:space="preserve"> the port mirroring functionality </w:t>
      </w:r>
      <w:r w:rsidR="00380364">
        <w:t xml:space="preserve">limitations </w:t>
      </w:r>
      <w:r>
        <w:t xml:space="preserve">specific to the </w:t>
      </w:r>
      <w:r w:rsidR="00100A7F">
        <w:t xml:space="preserve">network switch </w:t>
      </w:r>
      <w:r w:rsidR="00CD463A">
        <w:t xml:space="preserve">used </w:t>
      </w:r>
      <w:r>
        <w:t>during</w:t>
      </w:r>
      <w:r w:rsidR="00CD463A">
        <w:t xml:space="preserve"> this thesis </w:t>
      </w:r>
      <w:r w:rsidR="00100A7F">
        <w:t>(</w:t>
      </w:r>
      <w:r w:rsidR="00100A7F" w:rsidRPr="00C67CBA">
        <w:rPr>
          <w:i/>
          <w:iCs/>
        </w:rPr>
        <w:t>TP-Link TL-SG105E</w:t>
      </w:r>
      <w:r w:rsidR="00100A7F">
        <w:t>), modifications to the capture sink’s NIC</w:t>
      </w:r>
      <w:r>
        <w:t xml:space="preserve"> required to </w:t>
      </w:r>
      <w:r w:rsidR="00100A7F">
        <w:t>only permit unidirectional data transmission from the switch to the capture sink, as to effectively disconnect the capture sink from the network whilst still receiving port mirrored traffic.</w:t>
      </w:r>
    </w:p>
    <w:p w14:paraId="24E4A9F4" w14:textId="7A4594AE" w:rsidR="00E759D8" w:rsidRDefault="00E759D8" w:rsidP="00C67CBA">
      <w:pPr>
        <w:jc w:val="both"/>
      </w:pPr>
      <w:r>
        <w:t xml:space="preserve">As the device may exhibit different behaviour under a sterile environment (no other devices connected that produce network activity), a “dummy device” was connected to the same wireless network to simulate </w:t>
      </w:r>
      <w:r w:rsidR="00842260">
        <w:t xml:space="preserve">common traffic with the </w:t>
      </w:r>
      <w:proofErr w:type="spellStart"/>
      <w:r w:rsidR="00842260" w:rsidRPr="00C67CBA">
        <w:rPr>
          <w:rStyle w:val="CodeStyleChar"/>
          <w:rFonts w:eastAsiaTheme="minorHAnsi"/>
          <w:sz w:val="22"/>
          <w:szCs w:val="22"/>
        </w:rPr>
        <w:t>nping</w:t>
      </w:r>
      <w:proofErr w:type="spellEnd"/>
      <w:r w:rsidR="00842260">
        <w:t xml:space="preserve"> utility.</w:t>
      </w:r>
    </w:p>
    <w:p w14:paraId="5015D301" w14:textId="62CFAC57" w:rsidR="00724817" w:rsidRDefault="00842260" w:rsidP="00C67CBA">
      <w:pPr>
        <w:jc w:val="both"/>
      </w:pPr>
      <w:r>
        <w:t xml:space="preserve">Packet captures were performed in several batches over several months under the previously mentioned test scenarios, with </w:t>
      </w:r>
      <w:r w:rsidR="00DA4D00">
        <w:t>most</w:t>
      </w:r>
      <w:r>
        <w:t xml:space="preserve"> captures being performed </w:t>
      </w:r>
      <w:r w:rsidR="00FE4229">
        <w:t xml:space="preserve">whilst the </w:t>
      </w:r>
      <w:r>
        <w:t>device</w:t>
      </w:r>
      <w:r w:rsidR="00FE4229">
        <w:t xml:space="preserve"> was </w:t>
      </w:r>
      <w:r>
        <w:t>idle</w:t>
      </w:r>
      <w:r w:rsidR="00FE4229">
        <w:t xml:space="preserve"> -</w:t>
      </w:r>
      <w:r>
        <w:t xml:space="preserve"> as it would best reveal any </w:t>
      </w:r>
      <w:r w:rsidR="00FE4229">
        <w:t xml:space="preserve">network </w:t>
      </w:r>
      <w:r>
        <w:t>activity</w:t>
      </w:r>
      <w:r w:rsidR="001A1D31">
        <w:t xml:space="preserve"> patterns</w:t>
      </w:r>
      <w:r w:rsidR="00FE4229">
        <w:t>.</w:t>
      </w:r>
      <w:r w:rsidR="00EE132C">
        <w:t xml:space="preserve"> </w:t>
      </w:r>
      <w:r w:rsidR="00C50EF0">
        <w:t>Packet c</w:t>
      </w:r>
      <w:r w:rsidR="00EE132C">
        <w:t xml:space="preserve">aptures were performed on both </w:t>
      </w:r>
      <w:r w:rsidR="00C50EF0">
        <w:t xml:space="preserve">firmware </w:t>
      </w:r>
      <w:r w:rsidR="00EE132C">
        <w:t>version</w:t>
      </w:r>
      <w:r w:rsidR="00C50EF0">
        <w:t>s</w:t>
      </w:r>
      <w:r w:rsidR="00EE132C">
        <w:t xml:space="preserve"> 01.15.58 and </w:t>
      </w:r>
      <w:r w:rsidR="000012DB">
        <w:t>02.29.02</w:t>
      </w:r>
      <w:r w:rsidR="00C50EF0">
        <w:t>.</w:t>
      </w:r>
    </w:p>
    <w:p w14:paraId="12B6AF94" w14:textId="0303A183" w:rsidR="00DE04C1" w:rsidRDefault="008A72F8" w:rsidP="00066619">
      <w:pPr>
        <w:pStyle w:val="Heading3"/>
      </w:pPr>
      <w:r>
        <w:t>Data Transparency Preparation</w:t>
      </w:r>
    </w:p>
    <w:p w14:paraId="7EEBADF7" w14:textId="22CAF37E" w:rsidR="004858B4" w:rsidRDefault="008A72F8" w:rsidP="009B50CB">
      <w:pPr>
        <w:jc w:val="both"/>
      </w:pPr>
      <w:r>
        <w:t xml:space="preserve">Given the encrypted nature of network communications present on the device, steps must be taken </w:t>
      </w:r>
      <w:r w:rsidR="008B730A">
        <w:t>t</w:t>
      </w:r>
      <w:r>
        <w:t>o decrypt or otherwise transparently observe the encapsulated</w:t>
      </w:r>
      <w:r w:rsidR="008B730A">
        <w:t xml:space="preserve"> payload or message</w:t>
      </w:r>
      <w:r>
        <w:t>.</w:t>
      </w:r>
      <w:r w:rsidR="00402248">
        <w:t xml:space="preserve"> </w:t>
      </w:r>
      <w:r w:rsidR="008B730A">
        <w:t>Before exploring the actions taken</w:t>
      </w:r>
      <w:r w:rsidR="004858B4">
        <w:t xml:space="preserve"> in this thesis to meaningfully observe the network traffic, we first overview common issues faced by developers and other security professionals when dealing with analysis of encrypted network traffic.</w:t>
      </w:r>
    </w:p>
    <w:p w14:paraId="78E945BC" w14:textId="411723C3" w:rsidR="003C1971" w:rsidRDefault="003C1971" w:rsidP="00F82B86">
      <w:pPr>
        <w:pStyle w:val="Caption"/>
      </w:pPr>
      <w:bookmarkStart w:id="178" w:name="_Toc110994472"/>
      <w:r>
        <w:t xml:space="preserve">Table </w:t>
      </w:r>
      <w:r>
        <w:fldChar w:fldCharType="begin"/>
      </w:r>
      <w:r>
        <w:instrText xml:space="preserve"> SEQ Table \* ARABIC </w:instrText>
      </w:r>
      <w:r>
        <w:fldChar w:fldCharType="separate"/>
      </w:r>
      <w:r w:rsidR="00B145EE">
        <w:rPr>
          <w:noProof/>
        </w:rPr>
        <w:t>11</w:t>
      </w:r>
      <w:r>
        <w:fldChar w:fldCharType="end"/>
      </w:r>
      <w:r>
        <w:t xml:space="preserve"> – Comparison of data transparency methods</w:t>
      </w:r>
      <w:bookmarkEnd w:id="17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1417"/>
        <w:gridCol w:w="1417"/>
        <w:gridCol w:w="1417"/>
        <w:gridCol w:w="1418"/>
      </w:tblGrid>
      <w:tr w:rsidR="003C1971" w:rsidRPr="00A2695C" w14:paraId="2C60F2DD" w14:textId="77777777" w:rsidTr="00C148FC">
        <w:trPr>
          <w:trHeight w:val="325"/>
        </w:trPr>
        <w:tc>
          <w:tcPr>
            <w:tcW w:w="3256" w:type="dxa"/>
            <w:shd w:val="clear" w:color="auto" w:fill="auto"/>
            <w:noWrap/>
            <w:vAlign w:val="bottom"/>
            <w:hideMark/>
          </w:tcPr>
          <w:p w14:paraId="28254837" w14:textId="77777777" w:rsidR="003C1971" w:rsidRPr="00A2695C" w:rsidRDefault="003C1971" w:rsidP="00C148FC">
            <w:pPr>
              <w:spacing w:after="0" w:line="240" w:lineRule="auto"/>
              <w:rPr>
                <w:rFonts w:eastAsia="Times New Roman"/>
                <w:sz w:val="20"/>
                <w:szCs w:val="24"/>
                <w:lang w:eastAsia="en-AU"/>
              </w:rPr>
            </w:pPr>
          </w:p>
        </w:tc>
        <w:tc>
          <w:tcPr>
            <w:tcW w:w="1417" w:type="dxa"/>
            <w:shd w:val="clear" w:color="auto" w:fill="auto"/>
            <w:noWrap/>
            <w:vAlign w:val="center"/>
            <w:hideMark/>
          </w:tcPr>
          <w:p w14:paraId="395036D4"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SSLKEY</w:t>
            </w:r>
            <w:r>
              <w:rPr>
                <w:rFonts w:eastAsia="Times New Roman"/>
                <w:color w:val="000000"/>
                <w:sz w:val="22"/>
                <w:lang w:eastAsia="en-AU"/>
              </w:rPr>
              <w:br/>
            </w:r>
            <w:r w:rsidRPr="00A2695C">
              <w:rPr>
                <w:rFonts w:eastAsia="Times New Roman"/>
                <w:color w:val="000000"/>
                <w:sz w:val="22"/>
                <w:lang w:eastAsia="en-AU"/>
              </w:rPr>
              <w:t>LOGFILE</w:t>
            </w:r>
          </w:p>
        </w:tc>
        <w:tc>
          <w:tcPr>
            <w:tcW w:w="1417" w:type="dxa"/>
            <w:shd w:val="clear" w:color="auto" w:fill="auto"/>
            <w:noWrap/>
            <w:vAlign w:val="center"/>
            <w:hideMark/>
          </w:tcPr>
          <w:p w14:paraId="55543C7B" w14:textId="77777777" w:rsidR="003C1971" w:rsidRPr="00A2695C" w:rsidRDefault="003C1971" w:rsidP="00C148FC">
            <w:pPr>
              <w:spacing w:after="0" w:line="240" w:lineRule="auto"/>
              <w:jc w:val="center"/>
              <w:rPr>
                <w:rFonts w:eastAsia="Times New Roman"/>
                <w:color w:val="000000"/>
                <w:sz w:val="22"/>
                <w:lang w:eastAsia="en-AU"/>
              </w:rPr>
            </w:pPr>
            <w:r>
              <w:rPr>
                <w:rFonts w:eastAsia="Times New Roman"/>
                <w:color w:val="000000"/>
                <w:sz w:val="22"/>
                <w:lang w:eastAsia="en-AU"/>
              </w:rPr>
              <w:t>MITM</w:t>
            </w:r>
            <w:r>
              <w:rPr>
                <w:rFonts w:eastAsia="Times New Roman"/>
                <w:color w:val="000000"/>
                <w:sz w:val="22"/>
                <w:lang w:eastAsia="en-AU"/>
              </w:rPr>
              <w:br/>
            </w:r>
            <w:r w:rsidRPr="00060977">
              <w:rPr>
                <w:rFonts w:eastAsia="Times New Roman"/>
                <w:color w:val="000000"/>
                <w:sz w:val="18"/>
                <w:szCs w:val="18"/>
                <w:lang w:eastAsia="en-AU"/>
              </w:rPr>
              <w:t>(</w:t>
            </w:r>
            <w:proofErr w:type="gramStart"/>
            <w:r w:rsidRPr="00060977">
              <w:rPr>
                <w:rFonts w:eastAsia="Times New Roman"/>
                <w:color w:val="000000"/>
                <w:sz w:val="18"/>
                <w:szCs w:val="18"/>
                <w:lang w:eastAsia="en-AU"/>
              </w:rPr>
              <w:t>e.g.</w:t>
            </w:r>
            <w:proofErr w:type="gramEnd"/>
            <w:r w:rsidRPr="00060977">
              <w:rPr>
                <w:rFonts w:eastAsia="Times New Roman"/>
                <w:color w:val="000000"/>
                <w:sz w:val="18"/>
                <w:szCs w:val="18"/>
                <w:lang w:eastAsia="en-AU"/>
              </w:rPr>
              <w:t xml:space="preserve"> </w:t>
            </w:r>
            <w:r w:rsidRPr="00A2695C">
              <w:rPr>
                <w:rFonts w:eastAsia="Times New Roman"/>
                <w:color w:val="000000"/>
                <w:sz w:val="18"/>
                <w:szCs w:val="18"/>
                <w:lang w:eastAsia="en-AU"/>
              </w:rPr>
              <w:t>Burp Suite</w:t>
            </w:r>
            <w:r w:rsidRPr="00060977">
              <w:rPr>
                <w:rFonts w:eastAsia="Times New Roman"/>
                <w:color w:val="000000"/>
                <w:sz w:val="18"/>
                <w:szCs w:val="18"/>
                <w:lang w:eastAsia="en-AU"/>
              </w:rPr>
              <w:t>)</w:t>
            </w:r>
          </w:p>
        </w:tc>
        <w:tc>
          <w:tcPr>
            <w:tcW w:w="1417" w:type="dxa"/>
            <w:shd w:val="clear" w:color="auto" w:fill="auto"/>
            <w:noWrap/>
            <w:vAlign w:val="center"/>
            <w:hideMark/>
          </w:tcPr>
          <w:p w14:paraId="1BA10FE1"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Frida</w:t>
            </w:r>
          </w:p>
        </w:tc>
        <w:tc>
          <w:tcPr>
            <w:tcW w:w="1418" w:type="dxa"/>
            <w:shd w:val="clear" w:color="auto" w:fill="auto"/>
            <w:noWrap/>
            <w:vAlign w:val="center"/>
            <w:hideMark/>
          </w:tcPr>
          <w:p w14:paraId="0CEAF260"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Manual Patching</w:t>
            </w:r>
          </w:p>
        </w:tc>
      </w:tr>
      <w:tr w:rsidR="003C1971" w:rsidRPr="00A2695C" w14:paraId="2DC0153C" w14:textId="77777777" w:rsidTr="00C148FC">
        <w:trPr>
          <w:trHeight w:val="325"/>
        </w:trPr>
        <w:tc>
          <w:tcPr>
            <w:tcW w:w="3256" w:type="dxa"/>
            <w:shd w:val="clear" w:color="auto" w:fill="auto"/>
            <w:noWrap/>
            <w:vAlign w:val="bottom"/>
            <w:hideMark/>
          </w:tcPr>
          <w:p w14:paraId="1E51E5A6"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Straight-forward) System-level configuration possible</w:t>
            </w:r>
          </w:p>
        </w:tc>
        <w:tc>
          <w:tcPr>
            <w:tcW w:w="1417" w:type="dxa"/>
            <w:shd w:val="clear" w:color="auto" w:fill="auto"/>
            <w:noWrap/>
            <w:vAlign w:val="center"/>
            <w:hideMark/>
          </w:tcPr>
          <w:p w14:paraId="46E3D138"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2CDE28DD"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61D25FC1"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8" w:type="dxa"/>
            <w:shd w:val="clear" w:color="auto" w:fill="auto"/>
            <w:noWrap/>
            <w:vAlign w:val="center"/>
            <w:hideMark/>
          </w:tcPr>
          <w:p w14:paraId="5EB0552A" w14:textId="77777777" w:rsidR="003C1971" w:rsidRPr="00A2695C" w:rsidRDefault="003C1971" w:rsidP="00C148FC">
            <w:pPr>
              <w:spacing w:after="0" w:line="240" w:lineRule="auto"/>
              <w:jc w:val="center"/>
              <w:rPr>
                <w:rFonts w:eastAsia="Times New Roman"/>
                <w:b/>
                <w:bCs/>
                <w:color w:val="000000"/>
                <w:sz w:val="22"/>
                <w:lang w:eastAsia="en-AU"/>
              </w:rPr>
            </w:pPr>
          </w:p>
        </w:tc>
      </w:tr>
      <w:tr w:rsidR="003C1971" w:rsidRPr="00A2695C" w14:paraId="5DE48FE3" w14:textId="77777777" w:rsidTr="00C148FC">
        <w:trPr>
          <w:trHeight w:val="325"/>
        </w:trPr>
        <w:tc>
          <w:tcPr>
            <w:tcW w:w="3256" w:type="dxa"/>
            <w:shd w:val="clear" w:color="auto" w:fill="auto"/>
            <w:noWrap/>
            <w:vAlign w:val="bottom"/>
            <w:hideMark/>
          </w:tcPr>
          <w:p w14:paraId="3CFB64A1"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Always respected by application</w:t>
            </w:r>
          </w:p>
        </w:tc>
        <w:tc>
          <w:tcPr>
            <w:tcW w:w="1417" w:type="dxa"/>
            <w:shd w:val="clear" w:color="auto" w:fill="auto"/>
            <w:noWrap/>
            <w:vAlign w:val="center"/>
          </w:tcPr>
          <w:p w14:paraId="1350596B"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0C832B0D"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1F1748A6"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5B4AC140"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3A7C9C33" w14:textId="77777777" w:rsidTr="00C148FC">
        <w:trPr>
          <w:trHeight w:val="325"/>
        </w:trPr>
        <w:tc>
          <w:tcPr>
            <w:tcW w:w="3256" w:type="dxa"/>
            <w:shd w:val="clear" w:color="auto" w:fill="auto"/>
            <w:noWrap/>
            <w:vAlign w:val="bottom"/>
            <w:hideMark/>
          </w:tcPr>
          <w:p w14:paraId="2470D6ED" w14:textId="77777777" w:rsidR="003C1971" w:rsidRPr="00A2695C" w:rsidRDefault="003C1971" w:rsidP="00C148FC">
            <w:pPr>
              <w:spacing w:after="0" w:line="240" w:lineRule="auto"/>
              <w:rPr>
                <w:rFonts w:eastAsia="Times New Roman"/>
                <w:color w:val="000000"/>
                <w:sz w:val="22"/>
                <w:lang w:eastAsia="en-AU"/>
              </w:rPr>
            </w:pPr>
            <w:r>
              <w:rPr>
                <w:rFonts w:eastAsia="Times New Roman"/>
                <w:color w:val="000000"/>
                <w:sz w:val="22"/>
                <w:lang w:eastAsia="en-AU"/>
              </w:rPr>
              <w:t xml:space="preserve">Non-HTTP </w:t>
            </w:r>
            <w:r w:rsidRPr="00A2695C">
              <w:rPr>
                <w:rFonts w:eastAsia="Times New Roman"/>
                <w:color w:val="000000"/>
                <w:sz w:val="22"/>
                <w:lang w:eastAsia="en-AU"/>
              </w:rPr>
              <w:t>TCP traffic</w:t>
            </w:r>
            <w:r>
              <w:rPr>
                <w:rFonts w:eastAsia="Times New Roman"/>
                <w:color w:val="000000"/>
                <w:sz w:val="22"/>
                <w:lang w:eastAsia="en-AU"/>
              </w:rPr>
              <w:t xml:space="preserve"> support</w:t>
            </w:r>
          </w:p>
        </w:tc>
        <w:tc>
          <w:tcPr>
            <w:tcW w:w="1417" w:type="dxa"/>
            <w:shd w:val="clear" w:color="auto" w:fill="auto"/>
            <w:noWrap/>
            <w:vAlign w:val="center"/>
          </w:tcPr>
          <w:p w14:paraId="17F20550"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3AC27EEB"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528BC155"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5684AA0D"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6762906B" w14:textId="77777777" w:rsidTr="00C148FC">
        <w:trPr>
          <w:trHeight w:val="325"/>
        </w:trPr>
        <w:tc>
          <w:tcPr>
            <w:tcW w:w="3256" w:type="dxa"/>
            <w:shd w:val="clear" w:color="auto" w:fill="auto"/>
            <w:noWrap/>
            <w:vAlign w:val="bottom"/>
            <w:hideMark/>
          </w:tcPr>
          <w:p w14:paraId="59812472"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UDP traffic</w:t>
            </w:r>
            <w:r>
              <w:rPr>
                <w:rFonts w:eastAsia="Times New Roman"/>
                <w:color w:val="000000"/>
                <w:sz w:val="22"/>
                <w:lang w:eastAsia="en-AU"/>
              </w:rPr>
              <w:t xml:space="preserve"> s</w:t>
            </w:r>
            <w:r w:rsidRPr="00A2695C">
              <w:rPr>
                <w:rFonts w:eastAsia="Times New Roman"/>
                <w:color w:val="000000"/>
                <w:sz w:val="22"/>
                <w:lang w:eastAsia="en-AU"/>
              </w:rPr>
              <w:t>upport</w:t>
            </w:r>
          </w:p>
        </w:tc>
        <w:tc>
          <w:tcPr>
            <w:tcW w:w="1417" w:type="dxa"/>
            <w:shd w:val="clear" w:color="auto" w:fill="auto"/>
            <w:noWrap/>
            <w:vAlign w:val="center"/>
          </w:tcPr>
          <w:p w14:paraId="4A601409"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tcPr>
          <w:p w14:paraId="62ED8950"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4DB9BF6B"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69F1414A"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33A134E0" w14:textId="77777777" w:rsidTr="00C148FC">
        <w:trPr>
          <w:trHeight w:val="325"/>
        </w:trPr>
        <w:tc>
          <w:tcPr>
            <w:tcW w:w="3256" w:type="dxa"/>
            <w:shd w:val="clear" w:color="auto" w:fill="auto"/>
            <w:noWrap/>
            <w:vAlign w:val="bottom"/>
            <w:hideMark/>
          </w:tcPr>
          <w:p w14:paraId="4B4B3F39" w14:textId="77777777" w:rsidR="003C1971" w:rsidRPr="00A2695C" w:rsidRDefault="003C1971" w:rsidP="00C148FC">
            <w:pPr>
              <w:spacing w:after="0" w:line="240" w:lineRule="auto"/>
              <w:rPr>
                <w:rFonts w:eastAsia="Times New Roman"/>
                <w:color w:val="000000"/>
                <w:sz w:val="22"/>
                <w:lang w:eastAsia="en-AU"/>
              </w:rPr>
            </w:pPr>
            <w:r>
              <w:rPr>
                <w:rFonts w:eastAsia="Times New Roman"/>
                <w:color w:val="000000"/>
                <w:sz w:val="22"/>
                <w:lang w:eastAsia="en-AU"/>
              </w:rPr>
              <w:t>A</w:t>
            </w:r>
            <w:r w:rsidRPr="00A2695C">
              <w:rPr>
                <w:rFonts w:eastAsia="Times New Roman"/>
                <w:color w:val="000000"/>
                <w:sz w:val="22"/>
                <w:lang w:eastAsia="en-AU"/>
              </w:rPr>
              <w:t xml:space="preserve">pplication-level </w:t>
            </w:r>
            <w:r>
              <w:rPr>
                <w:rFonts w:eastAsia="Times New Roman"/>
                <w:color w:val="000000"/>
                <w:sz w:val="22"/>
                <w:lang w:eastAsia="en-AU"/>
              </w:rPr>
              <w:t>crypto support</w:t>
            </w:r>
          </w:p>
        </w:tc>
        <w:tc>
          <w:tcPr>
            <w:tcW w:w="1417" w:type="dxa"/>
            <w:shd w:val="clear" w:color="auto" w:fill="auto"/>
            <w:noWrap/>
            <w:vAlign w:val="center"/>
          </w:tcPr>
          <w:p w14:paraId="20C54C32"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tcPr>
          <w:p w14:paraId="4C08CF83"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090DBB05"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6ECC6DE7"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666D588B" w14:textId="77777777" w:rsidTr="00C148FC">
        <w:trPr>
          <w:trHeight w:val="325"/>
        </w:trPr>
        <w:tc>
          <w:tcPr>
            <w:tcW w:w="3256" w:type="dxa"/>
            <w:shd w:val="clear" w:color="auto" w:fill="auto"/>
            <w:noWrap/>
            <w:vAlign w:val="bottom"/>
          </w:tcPr>
          <w:p w14:paraId="4A7635E3" w14:textId="77777777" w:rsidR="003C1971" w:rsidRDefault="003C1971" w:rsidP="00C148FC">
            <w:pPr>
              <w:spacing w:after="0" w:line="240" w:lineRule="auto"/>
              <w:rPr>
                <w:rFonts w:eastAsia="Times New Roman"/>
                <w:color w:val="000000"/>
                <w:sz w:val="22"/>
                <w:lang w:eastAsia="en-AU"/>
              </w:rPr>
            </w:pPr>
            <w:r>
              <w:rPr>
                <w:rFonts w:eastAsia="Times New Roman"/>
                <w:color w:val="000000"/>
                <w:sz w:val="22"/>
                <w:lang w:eastAsia="en-AU"/>
              </w:rPr>
              <w:t>Requires access to the binary</w:t>
            </w:r>
          </w:p>
        </w:tc>
        <w:tc>
          <w:tcPr>
            <w:tcW w:w="1417" w:type="dxa"/>
            <w:shd w:val="clear" w:color="auto" w:fill="auto"/>
            <w:noWrap/>
            <w:vAlign w:val="center"/>
          </w:tcPr>
          <w:p w14:paraId="33FE2E5E"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eastAsia="en-AU"/>
              </w:rPr>
            </w:pPr>
          </w:p>
        </w:tc>
        <w:tc>
          <w:tcPr>
            <w:tcW w:w="1417" w:type="dxa"/>
            <w:shd w:val="clear" w:color="auto" w:fill="auto"/>
            <w:noWrap/>
            <w:vAlign w:val="center"/>
          </w:tcPr>
          <w:p w14:paraId="39458B04"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eastAsia="en-AU"/>
              </w:rPr>
            </w:pPr>
          </w:p>
        </w:tc>
        <w:tc>
          <w:tcPr>
            <w:tcW w:w="1417" w:type="dxa"/>
            <w:shd w:val="clear" w:color="auto" w:fill="auto"/>
            <w:noWrap/>
            <w:vAlign w:val="center"/>
          </w:tcPr>
          <w:p w14:paraId="3BF2DB24"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tcPr>
          <w:p w14:paraId="6ECDC0E1"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r>
      <w:tr w:rsidR="003C1971" w:rsidRPr="00A2695C" w14:paraId="07360E12" w14:textId="77777777" w:rsidTr="00C148FC">
        <w:trPr>
          <w:trHeight w:val="325"/>
        </w:trPr>
        <w:tc>
          <w:tcPr>
            <w:tcW w:w="3256" w:type="dxa"/>
            <w:shd w:val="clear" w:color="auto" w:fill="auto"/>
            <w:noWrap/>
            <w:vAlign w:val="bottom"/>
            <w:hideMark/>
          </w:tcPr>
          <w:p w14:paraId="0BEAC06A"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Difficulty</w:t>
            </w:r>
          </w:p>
        </w:tc>
        <w:tc>
          <w:tcPr>
            <w:tcW w:w="1417" w:type="dxa"/>
            <w:shd w:val="clear" w:color="auto" w:fill="auto"/>
            <w:noWrap/>
            <w:vAlign w:val="center"/>
            <w:hideMark/>
          </w:tcPr>
          <w:p w14:paraId="47E455E9"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Easy</w:t>
            </w:r>
          </w:p>
        </w:tc>
        <w:tc>
          <w:tcPr>
            <w:tcW w:w="1417" w:type="dxa"/>
            <w:shd w:val="clear" w:color="auto" w:fill="auto"/>
            <w:noWrap/>
            <w:vAlign w:val="center"/>
            <w:hideMark/>
          </w:tcPr>
          <w:p w14:paraId="1DC0965A"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Medium</w:t>
            </w:r>
          </w:p>
        </w:tc>
        <w:tc>
          <w:tcPr>
            <w:tcW w:w="1417" w:type="dxa"/>
            <w:shd w:val="clear" w:color="auto" w:fill="auto"/>
            <w:noWrap/>
            <w:vAlign w:val="center"/>
            <w:hideMark/>
          </w:tcPr>
          <w:p w14:paraId="0054B1D9"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Hard</w:t>
            </w:r>
          </w:p>
        </w:tc>
        <w:tc>
          <w:tcPr>
            <w:tcW w:w="1418" w:type="dxa"/>
            <w:shd w:val="clear" w:color="auto" w:fill="auto"/>
            <w:noWrap/>
            <w:vAlign w:val="center"/>
            <w:hideMark/>
          </w:tcPr>
          <w:p w14:paraId="4C377952" w14:textId="77777777" w:rsidR="003C1971" w:rsidRPr="00A2695C" w:rsidRDefault="003C1971" w:rsidP="00C148FC">
            <w:pPr>
              <w:spacing w:after="0" w:line="240" w:lineRule="auto"/>
              <w:jc w:val="center"/>
              <w:rPr>
                <w:rFonts w:eastAsia="Times New Roman"/>
                <w:color w:val="000000"/>
                <w:sz w:val="22"/>
                <w:lang w:eastAsia="en-AU"/>
              </w:rPr>
            </w:pPr>
            <w:r>
              <w:rPr>
                <w:rFonts w:eastAsia="Times New Roman"/>
                <w:color w:val="000000"/>
                <w:sz w:val="22"/>
                <w:lang w:eastAsia="en-AU"/>
              </w:rPr>
              <w:t xml:space="preserve">Even </w:t>
            </w:r>
            <w:r w:rsidRPr="00A2695C">
              <w:rPr>
                <w:rFonts w:eastAsia="Times New Roman"/>
                <w:color w:val="000000"/>
                <w:sz w:val="22"/>
                <w:lang w:eastAsia="en-AU"/>
              </w:rPr>
              <w:t>Hard</w:t>
            </w:r>
            <w:r>
              <w:rPr>
                <w:rFonts w:eastAsia="Times New Roman"/>
                <w:color w:val="000000"/>
                <w:sz w:val="22"/>
                <w:lang w:eastAsia="en-AU"/>
              </w:rPr>
              <w:t>er</w:t>
            </w:r>
          </w:p>
        </w:tc>
      </w:tr>
    </w:tbl>
    <w:p w14:paraId="7EDBE8B8" w14:textId="10F4950C" w:rsidR="00A2695C" w:rsidRDefault="003C1971" w:rsidP="009B50CB">
      <w:pPr>
        <w:jc w:val="both"/>
      </w:pPr>
      <w:r>
        <w:br/>
      </w:r>
      <w:r w:rsidR="00B27488">
        <w:t xml:space="preserve">Certain programs and web browser such as Firefox and Chrome implement a development feature where SSL / TLS session secrets can be stored in a file </w:t>
      </w:r>
      <w:r w:rsidR="00B27488" w:rsidRPr="00B27488">
        <w:rPr>
          <w:sz w:val="22"/>
          <w:szCs w:val="20"/>
        </w:rPr>
        <w:t xml:space="preserve">(via </w:t>
      </w:r>
      <w:r w:rsidR="00B27488">
        <w:rPr>
          <w:sz w:val="22"/>
          <w:szCs w:val="20"/>
        </w:rPr>
        <w:t xml:space="preserve">the </w:t>
      </w:r>
      <w:r w:rsidR="008A72F8" w:rsidRPr="00B27488">
        <w:rPr>
          <w:rStyle w:val="CodeStyleChar"/>
          <w:rFonts w:eastAsiaTheme="minorHAnsi"/>
          <w:sz w:val="22"/>
          <w:szCs w:val="20"/>
        </w:rPr>
        <w:t>SSLKEYLOGFILE</w:t>
      </w:r>
      <w:r w:rsidR="008B730A" w:rsidRPr="00B27488">
        <w:rPr>
          <w:sz w:val="22"/>
          <w:szCs w:val="20"/>
        </w:rPr>
        <w:t xml:space="preserve"> </w:t>
      </w:r>
      <w:r w:rsidR="00B27488" w:rsidRPr="00B27488">
        <w:rPr>
          <w:sz w:val="22"/>
          <w:szCs w:val="20"/>
        </w:rPr>
        <w:t>e</w:t>
      </w:r>
      <w:r w:rsidR="008B730A" w:rsidRPr="00B27488">
        <w:rPr>
          <w:sz w:val="22"/>
          <w:szCs w:val="20"/>
        </w:rPr>
        <w:t>nvironment variable</w:t>
      </w:r>
      <w:r w:rsidR="00B27488" w:rsidRPr="00B27488">
        <w:rPr>
          <w:rStyle w:val="FootnoteReference"/>
          <w:sz w:val="22"/>
          <w:szCs w:val="20"/>
        </w:rPr>
        <w:footnoteReference w:id="21"/>
      </w:r>
      <w:r w:rsidR="00B27488" w:rsidRPr="00B27488">
        <w:rPr>
          <w:sz w:val="22"/>
          <w:szCs w:val="20"/>
        </w:rPr>
        <w:t>)</w:t>
      </w:r>
      <w:r w:rsidR="00B27488">
        <w:t>. This file can then be used to aid packet capture analysis tools such as Wireshark to decrypt encrypted SSL / TLS sessions, and consequently view the unencrypted payloads.</w:t>
      </w:r>
      <w:r w:rsidR="00A2695C">
        <w:t xml:space="preserve"> </w:t>
      </w:r>
      <w:r w:rsidR="00B27488">
        <w:t>Whilst seemingly useful, this method is not protocol agnostic</w:t>
      </w:r>
      <w:r w:rsidR="00F77C69">
        <w:t xml:space="preserve"> and </w:t>
      </w:r>
      <w:r w:rsidR="00B21952">
        <w:t>can only be used to decrypt website traffic</w:t>
      </w:r>
      <w:r w:rsidR="00656C08">
        <w:t>.</w:t>
      </w:r>
    </w:p>
    <w:p w14:paraId="770357BF" w14:textId="35091D65" w:rsidR="003C1971" w:rsidRDefault="00A2695C" w:rsidP="009B50CB">
      <w:pPr>
        <w:jc w:val="both"/>
        <w:rPr>
          <w:sz w:val="22"/>
          <w:szCs w:val="20"/>
        </w:rPr>
      </w:pPr>
      <w:r>
        <w:t>E</w:t>
      </w:r>
      <w:r w:rsidR="00656C08">
        <w:t>mbedded systems such as</w:t>
      </w:r>
      <w:r w:rsidR="0024460A">
        <w:t xml:space="preserve"> the</w:t>
      </w:r>
      <w:r w:rsidR="00656C08">
        <w:t xml:space="preserve"> </w:t>
      </w:r>
      <w:proofErr w:type="spellStart"/>
      <w:r w:rsidR="00656C08">
        <w:t>Roborock</w:t>
      </w:r>
      <w:proofErr w:type="spellEnd"/>
      <w:r w:rsidR="00656C08">
        <w:t xml:space="preserve"> S6</w:t>
      </w:r>
      <w:r>
        <w:t xml:space="preserve"> may </w:t>
      </w:r>
      <w:r w:rsidR="00C922A8">
        <w:t xml:space="preserve">include </w:t>
      </w:r>
      <w:r>
        <w:t xml:space="preserve">software that do not communicate over </w:t>
      </w:r>
      <w:r w:rsidR="00656C08">
        <w:t>HTTP(S)</w:t>
      </w:r>
      <w:r>
        <w:t xml:space="preserve"> </w:t>
      </w:r>
      <w:r w:rsidR="00182E19">
        <w:t>– in fact this is often the case</w:t>
      </w:r>
      <w:r w:rsidR="0024460A">
        <w:t xml:space="preserve"> as </w:t>
      </w:r>
      <w:r w:rsidR="00C922A8">
        <w:t xml:space="preserve">the adoption of </w:t>
      </w:r>
      <w:r w:rsidR="0024460A">
        <w:t xml:space="preserve">MQTT </w:t>
      </w:r>
      <w:r w:rsidR="00C922A8">
        <w:t xml:space="preserve">or custom protocols are </w:t>
      </w:r>
      <w:r w:rsidR="0024460A">
        <w:t xml:space="preserve">becoming more prevalent in IoT systems </w:t>
      </w:r>
      <w:r w:rsidR="0024460A">
        <w:fldChar w:fldCharType="begin"/>
      </w:r>
      <w:r w:rsidR="0024460A">
        <w:instrText xml:space="preserve"> ADDIN EN.CITE &lt;EndNote&gt;&lt;Cite&gt;&lt;Author&gt;Mishra&lt;/Author&gt;&lt;Year&gt;2020&lt;/Year&gt;&lt;RecNum&gt;22&lt;/RecNum&gt;&lt;DisplayText&gt;(Mishra and Kertesz 2020)&lt;/DisplayText&gt;&lt;record&gt;&lt;rec-number&gt;22&lt;/rec-number&gt;&lt;foreign-keys&gt;&lt;key app="EN" db-id="atpdf2spavp9wtertx0vz2e0pp92sepv2sxr" timestamp="1659956030"&gt;22&lt;/key&gt;&lt;/foreign-keys&gt;&lt;ref-type name="Journal Article"&gt;17&lt;/ref-type&gt;&lt;contributors&gt;&lt;authors&gt;&lt;author&gt;B. Mishra&lt;/author&gt;&lt;author&gt;A. Kertesz&lt;/author&gt;&lt;/authors&gt;&lt;/contributors&gt;&lt;titles&gt;&lt;title&gt;The Use of MQTT in M2M and IoT Systems: A Survey&lt;/title&gt;&lt;secondary-title&gt;IEEE Access&lt;/secondary-title&gt;&lt;/titles&gt;&lt;periodical&gt;&lt;full-title&gt;IEEE Access&lt;/full-title&gt;&lt;/periodical&gt;&lt;pages&gt;201071-201086&lt;/pages&gt;&lt;volume&gt;8&lt;/volume&gt;&lt;dates&gt;&lt;year&gt;2020&lt;/year&gt;&lt;/dates&gt;&lt;isbn&gt;2169-3536&lt;/isbn&gt;&lt;urls&gt;&lt;/urls&gt;&lt;electronic-resource-num&gt;10.1109/ACCESS.2020.3035849&lt;/electronic-resource-num&gt;&lt;/record&gt;&lt;/Cite&gt;&lt;/EndNote&gt;</w:instrText>
      </w:r>
      <w:r w:rsidR="0024460A">
        <w:fldChar w:fldCharType="separate"/>
      </w:r>
      <w:r w:rsidR="0024460A">
        <w:rPr>
          <w:noProof/>
        </w:rPr>
        <w:t>(Mishra and Kertesz 2020)</w:t>
      </w:r>
      <w:r w:rsidR="0024460A">
        <w:fldChar w:fldCharType="end"/>
      </w:r>
      <w:r w:rsidR="0024460A">
        <w:t>.</w:t>
      </w:r>
      <w:r>
        <w:t xml:space="preserve"> There is also no guarantee that all application</w:t>
      </w:r>
      <w:r w:rsidR="00C922A8">
        <w:t>s</w:t>
      </w:r>
      <w:r>
        <w:t xml:space="preserve"> will respect the presence of the </w:t>
      </w:r>
      <w:r w:rsidRPr="009B50CB">
        <w:rPr>
          <w:rStyle w:val="CodeStyleChar"/>
          <w:rFonts w:eastAsiaTheme="minorHAnsi"/>
          <w:sz w:val="22"/>
          <w:szCs w:val="22"/>
        </w:rPr>
        <w:t>SSLKEYLOGFILE</w:t>
      </w:r>
      <w:r>
        <w:t xml:space="preserve"> </w:t>
      </w:r>
      <w:r w:rsidRPr="00B27488">
        <w:rPr>
          <w:sz w:val="22"/>
          <w:szCs w:val="20"/>
        </w:rPr>
        <w:t>variable</w:t>
      </w:r>
      <w:r>
        <w:rPr>
          <w:sz w:val="22"/>
          <w:szCs w:val="20"/>
        </w:rPr>
        <w:t>.</w:t>
      </w:r>
    </w:p>
    <w:p w14:paraId="39B97C51" w14:textId="77777777" w:rsidR="003C1971" w:rsidRDefault="003C1971">
      <w:pPr>
        <w:rPr>
          <w:sz w:val="22"/>
          <w:szCs w:val="20"/>
        </w:rPr>
      </w:pPr>
      <w:r>
        <w:rPr>
          <w:sz w:val="22"/>
          <w:szCs w:val="20"/>
        </w:rPr>
        <w:br w:type="page"/>
      </w:r>
    </w:p>
    <w:p w14:paraId="118C003C" w14:textId="238C9821" w:rsidR="00656C08" w:rsidRDefault="00A2695C" w:rsidP="009B50CB">
      <w:pPr>
        <w:jc w:val="both"/>
      </w:pPr>
      <w:r>
        <w:t>As observed during the static firmware analysis, binaries of the DUT implement application-leve</w:t>
      </w:r>
      <w:r w:rsidRPr="00B20842">
        <w:t>l</w:t>
      </w:r>
      <w:r w:rsidR="00E60ADE" w:rsidRPr="00B20842">
        <w:t xml:space="preserve"> encryption, </w:t>
      </w:r>
      <w:r w:rsidRPr="00B20842">
        <w:t xml:space="preserve">and hence </w:t>
      </w:r>
      <w:r w:rsidR="00304A5F" w:rsidRPr="00B20842">
        <w:t xml:space="preserve">do not rely on SSL / TLS </w:t>
      </w:r>
      <w:r w:rsidR="00E60ADE" w:rsidRPr="00B20842">
        <w:t>encrypt</w:t>
      </w:r>
      <w:r w:rsidR="00304A5F" w:rsidRPr="00B20842">
        <w:t xml:space="preserve">ion to secure </w:t>
      </w:r>
      <w:r w:rsidRPr="00B20842">
        <w:t xml:space="preserve">communications. </w:t>
      </w:r>
      <w:r w:rsidR="00C922A8" w:rsidRPr="00B20842">
        <w:t xml:space="preserve">Even </w:t>
      </w:r>
      <w:r w:rsidRPr="00B20842">
        <w:t xml:space="preserve">if SSL / TLS encryption could be stripped, this method </w:t>
      </w:r>
      <w:r w:rsidR="00C922A8" w:rsidRPr="00B20842">
        <w:t xml:space="preserve">does not provide any means to </w:t>
      </w:r>
      <w:r w:rsidRPr="00B20842">
        <w:t xml:space="preserve">decrypt application-level </w:t>
      </w:r>
      <w:r w:rsidR="00AF31A2">
        <w:t>encryption</w:t>
      </w:r>
      <w:r w:rsidR="00C922A8" w:rsidRPr="00B20842">
        <w:t>.</w:t>
      </w:r>
      <w:r w:rsidR="00B20842" w:rsidRPr="00B20842">
        <w:t xml:space="preserve"> This limitation also exists in MITM solutions such as </w:t>
      </w:r>
      <w:hyperlink r:id="rId64" w:history="1">
        <w:r w:rsidR="00B20842" w:rsidRPr="00B20842">
          <w:rPr>
            <w:rStyle w:val="Hyperlink"/>
            <w:i/>
            <w:iCs/>
            <w:color w:val="auto"/>
            <w:u w:val="none"/>
          </w:rPr>
          <w:t>Burp Suite</w:t>
        </w:r>
      </w:hyperlink>
      <w:r w:rsidR="00E2496C">
        <w:t>,</w:t>
      </w:r>
      <w:r w:rsidR="00B20842" w:rsidRPr="00B20842">
        <w:t xml:space="preserve"> </w:t>
      </w:r>
      <w:hyperlink r:id="rId65" w:history="1">
        <w:proofErr w:type="spellStart"/>
        <w:r w:rsidR="00B20842" w:rsidRPr="00B20842">
          <w:rPr>
            <w:rStyle w:val="Hyperlink"/>
            <w:i/>
            <w:iCs/>
            <w:color w:val="auto"/>
            <w:u w:val="none"/>
          </w:rPr>
          <w:t>mitmproxy</w:t>
        </w:r>
        <w:proofErr w:type="spellEnd"/>
      </w:hyperlink>
      <w:r w:rsidR="00B20842">
        <w:t xml:space="preserve"> and </w:t>
      </w:r>
      <w:r w:rsidR="00E2496C">
        <w:t xml:space="preserve">other </w:t>
      </w:r>
      <w:r w:rsidR="00B20842">
        <w:t>associated utilities</w:t>
      </w:r>
      <w:r w:rsidR="00CD6C77">
        <w:rPr>
          <w:rStyle w:val="FootnoteReference"/>
        </w:rPr>
        <w:footnoteReference w:id="22"/>
      </w:r>
      <w:r w:rsidR="00B20842">
        <w:t xml:space="preserve"> </w:t>
      </w:r>
      <w:r w:rsidR="00E2496C">
        <w:t>that only aid in SSL / TLS decryption</w:t>
      </w:r>
      <w:r w:rsidR="004E4EC6">
        <w:t>.</w:t>
      </w:r>
    </w:p>
    <w:p w14:paraId="1B925C39" w14:textId="5E352EBA" w:rsidR="00402248" w:rsidRDefault="00402248" w:rsidP="009B50CB">
      <w:pPr>
        <w:jc w:val="both"/>
      </w:pPr>
      <w:r>
        <w:t xml:space="preserve">Dynamic instrumentation frameworks like </w:t>
      </w:r>
      <w:r w:rsidRPr="009B50CB">
        <w:rPr>
          <w:i/>
          <w:iCs/>
        </w:rPr>
        <w:t>Frida</w:t>
      </w:r>
      <w:r>
        <w:rPr>
          <w:rStyle w:val="FootnoteReference"/>
        </w:rPr>
        <w:footnoteReference w:id="23"/>
      </w:r>
      <w:r>
        <w:t xml:space="preserve"> exist to solve</w:t>
      </w:r>
      <w:r w:rsidR="00AF31A2">
        <w:t xml:space="preserve"> the inability to decrypt application-level encryption, by instead hooking into the program’s function calls. </w:t>
      </w:r>
      <w:r w:rsidR="00C716F3">
        <w:t>Through function hooking, unencrypted payloads can be obtained by intercepting the pre-encryption and post-decryption stage</w:t>
      </w:r>
      <w:r w:rsidR="00FC7DA6">
        <w:t>s</w:t>
      </w:r>
      <w:r w:rsidR="00C716F3">
        <w:t xml:space="preserve">. </w:t>
      </w:r>
      <w:r w:rsidR="003A4C28">
        <w:t xml:space="preserve">The </w:t>
      </w:r>
      <w:r w:rsidR="00C716F3">
        <w:t xml:space="preserve">utilisation of Frida was not pursued due </w:t>
      </w:r>
      <w:r w:rsidR="00FC7DA6">
        <w:t xml:space="preserve">during the thesis due to </w:t>
      </w:r>
      <w:r w:rsidR="00C716F3">
        <w:t>initial technical issues and time constraints.</w:t>
      </w:r>
    </w:p>
    <w:p w14:paraId="5AA409C2" w14:textId="14F55A71" w:rsidR="00441CD8" w:rsidRDefault="00D17A9B" w:rsidP="00590A8C">
      <w:pPr>
        <w:spacing w:after="0"/>
        <w:jc w:val="both"/>
      </w:pPr>
      <w:r>
        <w:t xml:space="preserve">The modifiable nature of binary files in the </w:t>
      </w:r>
      <w:r w:rsidR="008E1B53">
        <w:t xml:space="preserve">filesystem </w:t>
      </w:r>
      <w:r>
        <w:t xml:space="preserve">instead allowed </w:t>
      </w:r>
      <w:r w:rsidR="00284094">
        <w:t xml:space="preserve">for the injection of </w:t>
      </w:r>
      <w:r>
        <w:t>crafted</w:t>
      </w:r>
      <w:r w:rsidR="008E1B53">
        <w:t xml:space="preserve"> ARM assembly code that relayed the pre-encrypted / post-decrypted payloads over the network to an arbitrarily defined address </w:t>
      </w:r>
      <w:r w:rsidR="008E1B53" w:rsidRPr="009B50CB">
        <w:rPr>
          <w:i/>
          <w:iCs/>
        </w:rPr>
        <w:t>10.251.252.253:28422 (UDP),</w:t>
      </w:r>
      <w:r w:rsidR="008E1B53">
        <w:t xml:space="preserve"> as seen in the figure </w:t>
      </w:r>
      <w:r w:rsidR="008E1B53">
        <w:fldChar w:fldCharType="begin"/>
      </w:r>
      <w:r w:rsidR="008E1B53">
        <w:instrText xml:space="preserve"> REF _Ref110887831 \p \h </w:instrText>
      </w:r>
      <w:r w:rsidR="008E1B53">
        <w:fldChar w:fldCharType="separate"/>
      </w:r>
      <w:r w:rsidR="00B145EE">
        <w:t>below</w:t>
      </w:r>
      <w:r w:rsidR="008E1B53">
        <w:fldChar w:fldCharType="end"/>
      </w:r>
      <w:r w:rsidR="008E1B53">
        <w:t>. By transmitting the payload data over the network, payloads were also captured in the packet capture, which conse</w:t>
      </w:r>
      <w:r w:rsidR="00E5341E">
        <w:t>quently simplified the process of correlating network traffic.</w:t>
      </w:r>
    </w:p>
    <w:p w14:paraId="3516E641" w14:textId="77777777" w:rsidR="00953F0B" w:rsidRDefault="00953F0B" w:rsidP="00590A8C">
      <w:pPr>
        <w:keepNext/>
        <w:spacing w:after="0"/>
        <w:jc w:val="center"/>
      </w:pPr>
      <w:r>
        <w:rPr>
          <w:noProof/>
        </w:rPr>
        <w:drawing>
          <wp:inline distT="0" distB="0" distL="0" distR="0" wp14:anchorId="23F4ABA6" wp14:editId="0CAA30ED">
            <wp:extent cx="3882059" cy="891388"/>
            <wp:effectExtent l="133350" t="133350" r="137795" b="137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965264" cy="910493"/>
                    </a:xfrm>
                    <a:prstGeom prst="rect">
                      <a:avLst/>
                    </a:prstGeom>
                    <a:noFill/>
                    <a:ln>
                      <a:noFill/>
                    </a:ln>
                    <a:effectLst>
                      <a:outerShdw blurRad="127000" dir="8100000" algn="tr" rotWithShape="0">
                        <a:prstClr val="black">
                          <a:alpha val="40000"/>
                        </a:prstClr>
                      </a:outerShdw>
                    </a:effectLst>
                  </pic:spPr>
                </pic:pic>
              </a:graphicData>
            </a:graphic>
          </wp:inline>
        </w:drawing>
      </w:r>
    </w:p>
    <w:p w14:paraId="242A5EEC" w14:textId="0A84A264" w:rsidR="00441CD8" w:rsidRDefault="00953F0B" w:rsidP="00F82B86">
      <w:pPr>
        <w:pStyle w:val="Caption"/>
      </w:pPr>
      <w:bookmarkStart w:id="179" w:name="_Toc110817602"/>
      <w:bookmarkStart w:id="180" w:name="_Ref110887831"/>
      <w:bookmarkStart w:id="181" w:name="_Toc110994445"/>
      <w:r>
        <w:t xml:space="preserve">Figure </w:t>
      </w:r>
      <w:fldSimple w:instr=" SEQ Figure \* ARABIC ">
        <w:r w:rsidR="00B145EE">
          <w:rPr>
            <w:noProof/>
          </w:rPr>
          <w:t>31</w:t>
        </w:r>
      </w:fldSimple>
      <w:r>
        <w:t xml:space="preserve"> - Crypto function hook source code</w:t>
      </w:r>
      <w:bookmarkEnd w:id="179"/>
      <w:bookmarkEnd w:id="180"/>
      <w:bookmarkEnd w:id="181"/>
    </w:p>
    <w:p w14:paraId="2E8B3B0C" w14:textId="6DE26268" w:rsidR="00E5341E" w:rsidRDefault="00E5341E" w:rsidP="00590A8C">
      <w:pPr>
        <w:spacing w:before="240"/>
        <w:jc w:val="both"/>
      </w:pPr>
      <w:r>
        <w:t xml:space="preserve">It was also noted that certain encrypted traffic (such as the upload of log data) could be studied by simply </w:t>
      </w:r>
      <w:r w:rsidR="00A2766A">
        <w:t xml:space="preserve">viewing </w:t>
      </w:r>
      <w:r>
        <w:t xml:space="preserve">the </w:t>
      </w:r>
      <w:r w:rsidR="00940290">
        <w:t xml:space="preserve">underlying </w:t>
      </w:r>
      <w:r>
        <w:t xml:space="preserve">log files </w:t>
      </w:r>
      <w:r w:rsidR="00A2766A">
        <w:t>within</w:t>
      </w:r>
      <w:r>
        <w:t xml:space="preserve"> the filesystem</w:t>
      </w:r>
      <w:r w:rsidR="00940290">
        <w:t>.</w:t>
      </w:r>
    </w:p>
    <w:p w14:paraId="313A83B3" w14:textId="5A59CD29" w:rsidR="0094719E" w:rsidRDefault="0094719E" w:rsidP="00066619">
      <w:pPr>
        <w:pStyle w:val="Heading3"/>
      </w:pPr>
      <w:r>
        <w:t xml:space="preserve">Overview of </w:t>
      </w:r>
      <w:r w:rsidR="00F11E76">
        <w:t xml:space="preserve">Network </w:t>
      </w:r>
      <w:r w:rsidR="00433917">
        <w:t>Endpoints</w:t>
      </w:r>
    </w:p>
    <w:p w14:paraId="40915D15" w14:textId="2A0B6CE7" w:rsidR="00053181" w:rsidRDefault="005B09CF" w:rsidP="00053181">
      <w:r>
        <w:t xml:space="preserve">The table below </w:t>
      </w:r>
      <w:r w:rsidR="00652E60">
        <w:t xml:space="preserve">summarises the endpoints that the </w:t>
      </w:r>
      <w:proofErr w:type="spellStart"/>
      <w:r w:rsidR="00652E60">
        <w:t>Roborock</w:t>
      </w:r>
      <w:proofErr w:type="spellEnd"/>
      <w:r w:rsidR="00652E60">
        <w:t xml:space="preserve"> S6 vacuum cleaner </w:t>
      </w:r>
      <w:r w:rsidR="0034469C">
        <w:t xml:space="preserve">connects </w:t>
      </w:r>
      <w:r w:rsidR="00652E60">
        <w:t>to</w:t>
      </w:r>
      <w:r w:rsidR="0034469C">
        <w:t xml:space="preserve"> </w:t>
      </w:r>
      <w:r w:rsidR="00652E60">
        <w:t xml:space="preserve">and is provided </w:t>
      </w:r>
      <w:r w:rsidR="00B06C59">
        <w:t xml:space="preserve">to give context </w:t>
      </w:r>
      <w:r w:rsidR="007523A4">
        <w:t xml:space="preserve">to the </w:t>
      </w:r>
      <w:r w:rsidR="001609D2">
        <w:t>upcoming observations and results.</w:t>
      </w:r>
    </w:p>
    <w:p w14:paraId="3ADE9ACB" w14:textId="322FA5B2" w:rsidR="003A7C50" w:rsidRDefault="003A7C50" w:rsidP="00F82B86">
      <w:pPr>
        <w:pStyle w:val="Caption"/>
      </w:pPr>
      <w:bookmarkStart w:id="182" w:name="_Toc110994473"/>
      <w:r>
        <w:t xml:space="preserve">Table </w:t>
      </w:r>
      <w:fldSimple w:instr=" SEQ Table \* ARABIC ">
        <w:r w:rsidR="00B145EE">
          <w:rPr>
            <w:noProof/>
          </w:rPr>
          <w:t>12</w:t>
        </w:r>
      </w:fldSimple>
      <w:r>
        <w:t xml:space="preserve"> – </w:t>
      </w:r>
      <w:r w:rsidR="00BC7FCF">
        <w:t>Overview of network endpoints</w:t>
      </w:r>
      <w:bookmarkEnd w:id="182"/>
    </w:p>
    <w:tbl>
      <w:tblPr>
        <w:tblW w:w="9026" w:type="dxa"/>
        <w:jc w:val="center"/>
        <w:tblBorders>
          <w:insideH w:val="single" w:sz="8" w:space="0" w:color="auto"/>
        </w:tblBorders>
        <w:tblLook w:val="04A0" w:firstRow="1" w:lastRow="0" w:firstColumn="1" w:lastColumn="0" w:noHBand="0" w:noVBand="1"/>
      </w:tblPr>
      <w:tblGrid>
        <w:gridCol w:w="3220"/>
        <w:gridCol w:w="1248"/>
        <w:gridCol w:w="2215"/>
        <w:gridCol w:w="1056"/>
        <w:gridCol w:w="1287"/>
      </w:tblGrid>
      <w:tr w:rsidR="007E6EFD" w:rsidRPr="005C713C" w14:paraId="661F3243" w14:textId="36C0F9BB" w:rsidTr="00505794">
        <w:trPr>
          <w:jc w:val="center"/>
        </w:trPr>
        <w:tc>
          <w:tcPr>
            <w:tcW w:w="3220" w:type="dxa"/>
            <w:shd w:val="clear" w:color="auto" w:fill="auto"/>
            <w:vAlign w:val="center"/>
            <w:hideMark/>
          </w:tcPr>
          <w:p w14:paraId="04108C75" w14:textId="77777777" w:rsidR="007E6EFD" w:rsidRPr="005C713C" w:rsidRDefault="007E6EFD" w:rsidP="005C713C">
            <w:pPr>
              <w:spacing w:after="0" w:line="240" w:lineRule="auto"/>
              <w:rPr>
                <w:rFonts w:eastAsia="Times New Roman"/>
                <w:b/>
                <w:bCs/>
                <w:color w:val="000000"/>
                <w:szCs w:val="24"/>
                <w:lang w:eastAsia="en-AU"/>
              </w:rPr>
            </w:pPr>
            <w:r w:rsidRPr="005C713C">
              <w:rPr>
                <w:rFonts w:eastAsia="Times New Roman"/>
                <w:b/>
                <w:bCs/>
                <w:color w:val="000000"/>
                <w:szCs w:val="24"/>
                <w:lang w:eastAsia="en-AU"/>
              </w:rPr>
              <w:t>Endpoint</w:t>
            </w:r>
          </w:p>
        </w:tc>
        <w:tc>
          <w:tcPr>
            <w:tcW w:w="1248" w:type="dxa"/>
            <w:shd w:val="clear" w:color="auto" w:fill="auto"/>
            <w:vAlign w:val="center"/>
            <w:hideMark/>
          </w:tcPr>
          <w:p w14:paraId="09E91BE1" w14:textId="77777777" w:rsidR="007E6EFD" w:rsidRPr="005C713C" w:rsidRDefault="007E6EFD" w:rsidP="005C713C">
            <w:pPr>
              <w:spacing w:after="0" w:line="240" w:lineRule="auto"/>
              <w:jc w:val="center"/>
              <w:rPr>
                <w:rFonts w:eastAsia="Times New Roman"/>
                <w:b/>
                <w:bCs/>
                <w:color w:val="000000"/>
                <w:szCs w:val="24"/>
                <w:lang w:eastAsia="en-AU"/>
              </w:rPr>
            </w:pPr>
            <w:r w:rsidRPr="005C713C">
              <w:rPr>
                <w:rFonts w:eastAsia="Times New Roman"/>
                <w:b/>
                <w:bCs/>
                <w:color w:val="000000"/>
                <w:szCs w:val="24"/>
                <w:lang w:eastAsia="en-AU"/>
              </w:rPr>
              <w:t>Protocol</w:t>
            </w:r>
          </w:p>
        </w:tc>
        <w:tc>
          <w:tcPr>
            <w:tcW w:w="2215" w:type="dxa"/>
            <w:tcBorders>
              <w:right w:val="single" w:sz="4" w:space="0" w:color="auto"/>
            </w:tcBorders>
            <w:shd w:val="clear" w:color="auto" w:fill="auto"/>
            <w:vAlign w:val="center"/>
            <w:hideMark/>
          </w:tcPr>
          <w:p w14:paraId="4EDF4321" w14:textId="77777777" w:rsidR="007E6EFD" w:rsidRPr="005C713C" w:rsidRDefault="007E6EFD" w:rsidP="005C713C">
            <w:pPr>
              <w:spacing w:after="0" w:line="240" w:lineRule="auto"/>
              <w:rPr>
                <w:rFonts w:eastAsia="Times New Roman"/>
                <w:b/>
                <w:bCs/>
                <w:color w:val="000000"/>
                <w:szCs w:val="24"/>
                <w:lang w:eastAsia="en-AU"/>
              </w:rPr>
            </w:pPr>
            <w:r w:rsidRPr="005C713C">
              <w:rPr>
                <w:rFonts w:eastAsia="Times New Roman"/>
                <w:b/>
                <w:bCs/>
                <w:color w:val="000000"/>
                <w:szCs w:val="24"/>
                <w:lang w:eastAsia="en-AU"/>
              </w:rPr>
              <w:t>Description</w:t>
            </w:r>
          </w:p>
        </w:tc>
        <w:tc>
          <w:tcPr>
            <w:tcW w:w="1056" w:type="dxa"/>
            <w:tcBorders>
              <w:top w:val="nil"/>
              <w:left w:val="single" w:sz="4" w:space="0" w:color="auto"/>
              <w:bottom w:val="single" w:sz="8" w:space="0" w:color="auto"/>
            </w:tcBorders>
            <w:vAlign w:val="center"/>
          </w:tcPr>
          <w:p w14:paraId="67E33FAF" w14:textId="52152E12" w:rsidR="007E6EFD" w:rsidRPr="005C713C" w:rsidRDefault="007E6EFD" w:rsidP="007E6EFD">
            <w:pPr>
              <w:spacing w:after="0" w:line="240" w:lineRule="auto"/>
              <w:jc w:val="center"/>
              <w:rPr>
                <w:rFonts w:eastAsia="Times New Roman"/>
                <w:b/>
                <w:bCs/>
                <w:color w:val="000000"/>
                <w:szCs w:val="24"/>
                <w:lang w:eastAsia="en-AU"/>
              </w:rPr>
            </w:pPr>
            <w:r>
              <w:rPr>
                <w:rFonts w:eastAsia="Times New Roman"/>
                <w:b/>
                <w:bCs/>
                <w:color w:val="000000"/>
                <w:szCs w:val="24"/>
                <w:lang w:eastAsia="en-AU"/>
              </w:rPr>
              <w:t>Used in</w:t>
            </w:r>
            <w:r>
              <w:rPr>
                <w:rFonts w:eastAsia="Times New Roman"/>
                <w:b/>
                <w:bCs/>
                <w:color w:val="000000"/>
                <w:szCs w:val="24"/>
                <w:lang w:eastAsia="en-AU"/>
              </w:rPr>
              <w:br/>
              <w:t>01.15.58</w:t>
            </w:r>
          </w:p>
        </w:tc>
        <w:tc>
          <w:tcPr>
            <w:tcW w:w="1287" w:type="dxa"/>
            <w:vAlign w:val="center"/>
          </w:tcPr>
          <w:p w14:paraId="24394557" w14:textId="32B3051E" w:rsidR="007E6EFD" w:rsidRPr="005C713C" w:rsidRDefault="007E6EFD" w:rsidP="007E6EFD">
            <w:pPr>
              <w:spacing w:after="0" w:line="240" w:lineRule="auto"/>
              <w:jc w:val="center"/>
              <w:rPr>
                <w:rFonts w:eastAsia="Times New Roman"/>
                <w:b/>
                <w:bCs/>
                <w:color w:val="000000"/>
                <w:szCs w:val="24"/>
                <w:lang w:eastAsia="en-AU"/>
              </w:rPr>
            </w:pPr>
            <w:r>
              <w:rPr>
                <w:rFonts w:eastAsia="Times New Roman"/>
                <w:b/>
                <w:bCs/>
                <w:color w:val="000000"/>
                <w:szCs w:val="24"/>
                <w:lang w:eastAsia="en-AU"/>
              </w:rPr>
              <w:t>Used in</w:t>
            </w:r>
            <w:r>
              <w:rPr>
                <w:rFonts w:eastAsia="Times New Roman"/>
                <w:b/>
                <w:bCs/>
                <w:color w:val="000000"/>
                <w:szCs w:val="24"/>
                <w:lang w:eastAsia="en-AU"/>
              </w:rPr>
              <w:br/>
            </w:r>
            <w:r w:rsidR="000012DB">
              <w:rPr>
                <w:rFonts w:eastAsia="Times New Roman"/>
                <w:b/>
                <w:bCs/>
                <w:color w:val="000000"/>
                <w:szCs w:val="24"/>
                <w:lang w:eastAsia="en-AU"/>
              </w:rPr>
              <w:t>02.29.02</w:t>
            </w:r>
          </w:p>
        </w:tc>
      </w:tr>
      <w:tr w:rsidR="007E738D" w:rsidRPr="005C713C" w14:paraId="4135FEDE" w14:textId="77777777" w:rsidTr="00505794">
        <w:trPr>
          <w:trHeight w:hRule="exact" w:val="454"/>
          <w:jc w:val="center"/>
        </w:trPr>
        <w:tc>
          <w:tcPr>
            <w:tcW w:w="3220" w:type="dxa"/>
            <w:shd w:val="clear" w:color="auto" w:fill="auto"/>
            <w:vAlign w:val="center"/>
          </w:tcPr>
          <w:p w14:paraId="6F795769" w14:textId="5FB34DDD" w:rsidR="007E738D" w:rsidRPr="005C713C" w:rsidRDefault="007E738D"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ms.tuyaeu.com</w:t>
            </w:r>
          </w:p>
        </w:tc>
        <w:tc>
          <w:tcPr>
            <w:tcW w:w="1248" w:type="dxa"/>
            <w:shd w:val="clear" w:color="auto" w:fill="auto"/>
            <w:vAlign w:val="center"/>
          </w:tcPr>
          <w:p w14:paraId="1D1B5CE5" w14:textId="3344C7C0" w:rsidR="007E738D" w:rsidRPr="005C713C" w:rsidRDefault="007E738D" w:rsidP="005C713C">
            <w:pPr>
              <w:spacing w:after="0" w:line="240" w:lineRule="auto"/>
              <w:jc w:val="center"/>
              <w:rPr>
                <w:rFonts w:eastAsia="Times New Roman"/>
                <w:color w:val="000000"/>
                <w:szCs w:val="24"/>
                <w:lang w:eastAsia="en-AU"/>
              </w:rPr>
            </w:pPr>
            <w:r>
              <w:rPr>
                <w:rFonts w:eastAsia="Times New Roman"/>
                <w:color w:val="000000"/>
                <w:szCs w:val="24"/>
                <w:lang w:eastAsia="en-AU"/>
              </w:rPr>
              <w:t>MQTT</w:t>
            </w:r>
          </w:p>
        </w:tc>
        <w:tc>
          <w:tcPr>
            <w:tcW w:w="2215" w:type="dxa"/>
            <w:tcBorders>
              <w:right w:val="single" w:sz="4" w:space="0" w:color="auto"/>
            </w:tcBorders>
            <w:shd w:val="clear" w:color="auto" w:fill="auto"/>
            <w:vAlign w:val="center"/>
          </w:tcPr>
          <w:p w14:paraId="3DC77982" w14:textId="42E21B8C" w:rsidR="007E738D" w:rsidRPr="005C713C" w:rsidRDefault="00847B3D" w:rsidP="005C713C">
            <w:pPr>
              <w:spacing w:after="0" w:line="240" w:lineRule="auto"/>
              <w:rPr>
                <w:rFonts w:eastAsia="Times New Roman"/>
                <w:color w:val="000000"/>
                <w:szCs w:val="24"/>
                <w:lang w:eastAsia="en-AU"/>
              </w:rPr>
            </w:pPr>
            <w:r>
              <w:rPr>
                <w:rFonts w:eastAsia="Times New Roman"/>
                <w:color w:val="000000"/>
                <w:szCs w:val="24"/>
                <w:lang w:eastAsia="en-AU"/>
              </w:rPr>
              <w:t>Inbound</w:t>
            </w:r>
            <w:r w:rsidR="007E738D">
              <w:rPr>
                <w:rFonts w:eastAsia="Times New Roman"/>
                <w:color w:val="000000"/>
                <w:szCs w:val="24"/>
                <w:lang w:eastAsia="en-AU"/>
              </w:rPr>
              <w:t xml:space="preserve"> requests</w:t>
            </w:r>
          </w:p>
        </w:tc>
        <w:tc>
          <w:tcPr>
            <w:tcW w:w="1056" w:type="dxa"/>
            <w:tcBorders>
              <w:top w:val="single" w:sz="8" w:space="0" w:color="auto"/>
              <w:left w:val="single" w:sz="4" w:space="0" w:color="auto"/>
              <w:bottom w:val="single" w:sz="8" w:space="0" w:color="auto"/>
            </w:tcBorders>
            <w:vAlign w:val="center"/>
          </w:tcPr>
          <w:p w14:paraId="288D5289" w14:textId="338EAAD0" w:rsidR="007E738D" w:rsidRPr="00A2695C" w:rsidRDefault="007E738D" w:rsidP="007E6EFD">
            <w:pPr>
              <w:spacing w:after="0" w:line="240" w:lineRule="auto"/>
              <w:jc w:val="center"/>
              <w:rPr>
                <w:rFonts w:ascii="Segoe UI Symbol" w:eastAsia="Times New Roman" w:hAnsi="Segoe UI Symbol" w:cs="Segoe UI Symbol"/>
                <w:b/>
                <w:bCs/>
                <w:color w:val="000000"/>
                <w:sz w:val="22"/>
                <w:lang w:eastAsia="en-AU"/>
              </w:rPr>
            </w:pPr>
          </w:p>
        </w:tc>
        <w:tc>
          <w:tcPr>
            <w:tcW w:w="1287" w:type="dxa"/>
            <w:vAlign w:val="center"/>
          </w:tcPr>
          <w:p w14:paraId="50A4113C" w14:textId="5A9EC048" w:rsidR="007E738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7E6EFD" w:rsidRPr="005C713C" w14:paraId="00B057CB" w14:textId="555009B2" w:rsidTr="00505794">
        <w:trPr>
          <w:trHeight w:hRule="exact" w:val="454"/>
          <w:jc w:val="center"/>
        </w:trPr>
        <w:tc>
          <w:tcPr>
            <w:tcW w:w="3220" w:type="dxa"/>
            <w:shd w:val="clear" w:color="auto" w:fill="auto"/>
            <w:vAlign w:val="center"/>
            <w:hideMark/>
          </w:tcPr>
          <w:p w14:paraId="55D8160C"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m2.tuyaeu.com</w:t>
            </w:r>
          </w:p>
        </w:tc>
        <w:tc>
          <w:tcPr>
            <w:tcW w:w="1248" w:type="dxa"/>
            <w:shd w:val="clear" w:color="auto" w:fill="auto"/>
            <w:vAlign w:val="center"/>
            <w:hideMark/>
          </w:tcPr>
          <w:p w14:paraId="5DD29ECD" w14:textId="77777777" w:rsidR="007E6EFD" w:rsidRPr="005C713C" w:rsidRDefault="007E6EFD" w:rsidP="005C713C">
            <w:pPr>
              <w:spacing w:after="0" w:line="240" w:lineRule="auto"/>
              <w:jc w:val="center"/>
              <w:rPr>
                <w:rFonts w:eastAsia="Times New Roman"/>
                <w:color w:val="000000"/>
                <w:szCs w:val="24"/>
                <w:lang w:eastAsia="en-AU"/>
              </w:rPr>
            </w:pPr>
            <w:r w:rsidRPr="005C713C">
              <w:rPr>
                <w:rFonts w:eastAsia="Times New Roman"/>
                <w:color w:val="000000"/>
                <w:szCs w:val="24"/>
                <w:lang w:eastAsia="en-AU"/>
              </w:rPr>
              <w:t>MQTT</w:t>
            </w:r>
          </w:p>
        </w:tc>
        <w:tc>
          <w:tcPr>
            <w:tcW w:w="2215" w:type="dxa"/>
            <w:tcBorders>
              <w:right w:val="single" w:sz="4" w:space="0" w:color="auto"/>
            </w:tcBorders>
            <w:shd w:val="clear" w:color="auto" w:fill="auto"/>
            <w:vAlign w:val="center"/>
            <w:hideMark/>
          </w:tcPr>
          <w:p w14:paraId="74231382" w14:textId="13B8347B" w:rsidR="007E6EFD" w:rsidRPr="005C713C" w:rsidRDefault="00847B3D" w:rsidP="005C713C">
            <w:pPr>
              <w:spacing w:after="0" w:line="240" w:lineRule="auto"/>
              <w:rPr>
                <w:rFonts w:eastAsia="Times New Roman"/>
                <w:color w:val="000000"/>
                <w:szCs w:val="24"/>
                <w:lang w:eastAsia="en-AU"/>
              </w:rPr>
            </w:pPr>
            <w:r>
              <w:rPr>
                <w:rFonts w:eastAsia="Times New Roman"/>
                <w:color w:val="000000"/>
                <w:szCs w:val="24"/>
                <w:lang w:eastAsia="en-AU"/>
              </w:rPr>
              <w:t>Inbound requests</w:t>
            </w:r>
          </w:p>
        </w:tc>
        <w:tc>
          <w:tcPr>
            <w:tcW w:w="1056" w:type="dxa"/>
            <w:tcBorders>
              <w:top w:val="single" w:sz="8" w:space="0" w:color="auto"/>
              <w:left w:val="single" w:sz="4" w:space="0" w:color="auto"/>
              <w:bottom w:val="single" w:sz="8" w:space="0" w:color="auto"/>
            </w:tcBorders>
            <w:vAlign w:val="center"/>
          </w:tcPr>
          <w:p w14:paraId="12A39C86" w14:textId="10A7B092" w:rsidR="007E6EF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7A90E07B" w14:textId="77777777" w:rsidR="007E6EFD" w:rsidRPr="005C713C" w:rsidRDefault="007E6EFD" w:rsidP="007E6EFD">
            <w:pPr>
              <w:spacing w:after="0" w:line="240" w:lineRule="auto"/>
              <w:jc w:val="center"/>
              <w:rPr>
                <w:rFonts w:eastAsia="Times New Roman"/>
                <w:color w:val="000000"/>
                <w:szCs w:val="24"/>
                <w:lang w:eastAsia="en-AU"/>
              </w:rPr>
            </w:pPr>
          </w:p>
        </w:tc>
      </w:tr>
      <w:tr w:rsidR="007E6EFD" w:rsidRPr="005C713C" w14:paraId="547D0275" w14:textId="3CCE75A3" w:rsidTr="00505794">
        <w:trPr>
          <w:trHeight w:hRule="exact" w:val="454"/>
          <w:jc w:val="center"/>
        </w:trPr>
        <w:tc>
          <w:tcPr>
            <w:tcW w:w="3220" w:type="dxa"/>
            <w:shd w:val="clear" w:color="auto" w:fill="auto"/>
            <w:vAlign w:val="center"/>
            <w:hideMark/>
          </w:tcPr>
          <w:p w14:paraId="0824BA13"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a2.tuyaeu.com</w:t>
            </w:r>
          </w:p>
        </w:tc>
        <w:tc>
          <w:tcPr>
            <w:tcW w:w="1248" w:type="dxa"/>
            <w:shd w:val="clear" w:color="auto" w:fill="auto"/>
            <w:vAlign w:val="center"/>
            <w:hideMark/>
          </w:tcPr>
          <w:p w14:paraId="04032EA5" w14:textId="77777777" w:rsidR="007E6EFD" w:rsidRPr="005C713C" w:rsidRDefault="007E6EFD" w:rsidP="005C713C">
            <w:pPr>
              <w:spacing w:after="0" w:line="240" w:lineRule="auto"/>
              <w:jc w:val="center"/>
              <w:rPr>
                <w:rFonts w:eastAsia="Times New Roman"/>
                <w:color w:val="000000"/>
                <w:szCs w:val="24"/>
                <w:lang w:eastAsia="en-AU"/>
              </w:rPr>
            </w:pPr>
            <w:r w:rsidRPr="005C713C">
              <w:rPr>
                <w:rFonts w:eastAsia="Times New Roman"/>
                <w:color w:val="000000"/>
                <w:szCs w:val="24"/>
                <w:lang w:eastAsia="en-AU"/>
              </w:rPr>
              <w:t>HTTPS</w:t>
            </w:r>
          </w:p>
        </w:tc>
        <w:tc>
          <w:tcPr>
            <w:tcW w:w="2215" w:type="dxa"/>
            <w:tcBorders>
              <w:right w:val="single" w:sz="4" w:space="0" w:color="auto"/>
            </w:tcBorders>
            <w:shd w:val="clear" w:color="auto" w:fill="auto"/>
            <w:vAlign w:val="center"/>
            <w:hideMark/>
          </w:tcPr>
          <w:p w14:paraId="0921105A" w14:textId="77777777" w:rsidR="007E6EFD" w:rsidRPr="005C713C" w:rsidRDefault="007E6EFD" w:rsidP="005C713C">
            <w:pPr>
              <w:spacing w:after="0" w:line="240" w:lineRule="auto"/>
              <w:rPr>
                <w:rFonts w:eastAsia="Times New Roman"/>
                <w:color w:val="000000"/>
                <w:szCs w:val="24"/>
                <w:lang w:eastAsia="en-AU"/>
              </w:rPr>
            </w:pPr>
            <w:r w:rsidRPr="005C713C">
              <w:rPr>
                <w:rFonts w:eastAsia="Times New Roman"/>
                <w:color w:val="000000"/>
                <w:szCs w:val="24"/>
                <w:lang w:eastAsia="en-AU"/>
              </w:rPr>
              <w:t>Outbound requests</w:t>
            </w:r>
          </w:p>
        </w:tc>
        <w:tc>
          <w:tcPr>
            <w:tcW w:w="1056" w:type="dxa"/>
            <w:tcBorders>
              <w:top w:val="single" w:sz="8" w:space="0" w:color="auto"/>
              <w:left w:val="single" w:sz="4" w:space="0" w:color="auto"/>
              <w:bottom w:val="single" w:sz="8" w:space="0" w:color="auto"/>
            </w:tcBorders>
            <w:vAlign w:val="center"/>
          </w:tcPr>
          <w:p w14:paraId="4C2087A5" w14:textId="1AFD0AF3"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5783BD43" w14:textId="7899DF38"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7E6EFD" w:rsidRPr="005C713C" w14:paraId="22400452" w14:textId="30A7F6C0" w:rsidTr="00505794">
        <w:trPr>
          <w:trHeight w:hRule="exact" w:val="454"/>
          <w:jc w:val="center"/>
        </w:trPr>
        <w:tc>
          <w:tcPr>
            <w:tcW w:w="3220" w:type="dxa"/>
            <w:shd w:val="clear" w:color="auto" w:fill="auto"/>
            <w:vAlign w:val="center"/>
            <w:hideMark/>
          </w:tcPr>
          <w:p w14:paraId="5AD415B6"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awsde0.fds.api.xiaomi.com</w:t>
            </w:r>
          </w:p>
        </w:tc>
        <w:tc>
          <w:tcPr>
            <w:tcW w:w="1248" w:type="dxa"/>
            <w:shd w:val="clear" w:color="auto" w:fill="auto"/>
            <w:vAlign w:val="center"/>
            <w:hideMark/>
          </w:tcPr>
          <w:p w14:paraId="1551C920" w14:textId="30DF66B4" w:rsidR="007E6EFD" w:rsidRPr="005C713C" w:rsidRDefault="007E6EFD" w:rsidP="005C713C">
            <w:pPr>
              <w:spacing w:after="0" w:line="240" w:lineRule="auto"/>
              <w:jc w:val="center"/>
              <w:rPr>
                <w:rFonts w:eastAsia="Times New Roman"/>
                <w:color w:val="0563C1"/>
                <w:sz w:val="22"/>
                <w:lang w:eastAsia="en-AU"/>
              </w:rPr>
            </w:pPr>
            <w:r w:rsidRPr="00130925">
              <w:rPr>
                <w:rFonts w:eastAsia="Times New Roman"/>
                <w:sz w:val="22"/>
                <w:lang w:eastAsia="en-AU"/>
              </w:rPr>
              <w:t>FDS</w:t>
            </w:r>
            <w:r>
              <w:rPr>
                <w:rStyle w:val="FootnoteReference"/>
                <w:rFonts w:eastAsia="Times New Roman"/>
                <w:sz w:val="22"/>
                <w:lang w:eastAsia="en-AU"/>
              </w:rPr>
              <w:footnoteReference w:id="24"/>
            </w:r>
          </w:p>
        </w:tc>
        <w:tc>
          <w:tcPr>
            <w:tcW w:w="2215" w:type="dxa"/>
            <w:tcBorders>
              <w:right w:val="single" w:sz="4" w:space="0" w:color="auto"/>
            </w:tcBorders>
            <w:shd w:val="clear" w:color="auto" w:fill="auto"/>
            <w:vAlign w:val="center"/>
            <w:hideMark/>
          </w:tcPr>
          <w:p w14:paraId="7D9D9A93" w14:textId="77777777" w:rsidR="007E6EFD" w:rsidRPr="005C713C" w:rsidRDefault="007E6EFD" w:rsidP="005C713C">
            <w:pPr>
              <w:spacing w:after="0" w:line="240" w:lineRule="auto"/>
              <w:rPr>
                <w:rFonts w:eastAsia="Times New Roman"/>
                <w:color w:val="000000"/>
                <w:szCs w:val="24"/>
                <w:lang w:eastAsia="en-AU"/>
              </w:rPr>
            </w:pPr>
            <w:r w:rsidRPr="005C713C">
              <w:rPr>
                <w:rFonts w:eastAsia="Times New Roman"/>
                <w:color w:val="000000"/>
                <w:szCs w:val="24"/>
                <w:lang w:eastAsia="en-AU"/>
              </w:rPr>
              <w:t>Logs upload</w:t>
            </w:r>
          </w:p>
        </w:tc>
        <w:tc>
          <w:tcPr>
            <w:tcW w:w="1056" w:type="dxa"/>
            <w:tcBorders>
              <w:top w:val="single" w:sz="8" w:space="0" w:color="auto"/>
              <w:left w:val="single" w:sz="4" w:space="0" w:color="auto"/>
              <w:bottom w:val="single" w:sz="8" w:space="0" w:color="auto"/>
            </w:tcBorders>
            <w:vAlign w:val="center"/>
          </w:tcPr>
          <w:p w14:paraId="6871A411" w14:textId="42156A78"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36B1FEDD" w14:textId="4AA252A3"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847B3D" w:rsidRPr="005C713C" w14:paraId="274A249E" w14:textId="77777777" w:rsidTr="00505794">
        <w:trPr>
          <w:trHeight w:hRule="exact" w:val="454"/>
          <w:jc w:val="center"/>
        </w:trPr>
        <w:tc>
          <w:tcPr>
            <w:tcW w:w="3220" w:type="dxa"/>
            <w:shd w:val="clear" w:color="auto" w:fill="auto"/>
            <w:vAlign w:val="center"/>
          </w:tcPr>
          <w:p w14:paraId="0BFBFE42" w14:textId="3820EB4F" w:rsidR="00847B3D" w:rsidRPr="005C713C" w:rsidRDefault="003F3C1D"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xx.ot.io.mi.com</w:t>
            </w:r>
          </w:p>
        </w:tc>
        <w:tc>
          <w:tcPr>
            <w:tcW w:w="1248" w:type="dxa"/>
            <w:shd w:val="clear" w:color="auto" w:fill="auto"/>
            <w:vAlign w:val="center"/>
          </w:tcPr>
          <w:p w14:paraId="5D55EBE9" w14:textId="56DDB8DC" w:rsidR="00847B3D" w:rsidRPr="00130925" w:rsidRDefault="008C475A" w:rsidP="005C713C">
            <w:pPr>
              <w:spacing w:after="0" w:line="240" w:lineRule="auto"/>
              <w:jc w:val="center"/>
              <w:rPr>
                <w:rFonts w:eastAsia="Times New Roman"/>
                <w:sz w:val="22"/>
                <w:lang w:eastAsia="en-AU"/>
              </w:rPr>
            </w:pPr>
            <w:r>
              <w:rPr>
                <w:rFonts w:eastAsia="Times New Roman"/>
                <w:sz w:val="22"/>
                <w:lang w:eastAsia="en-AU"/>
              </w:rPr>
              <w:t>HTTP</w:t>
            </w:r>
          </w:p>
        </w:tc>
        <w:tc>
          <w:tcPr>
            <w:tcW w:w="2215" w:type="dxa"/>
            <w:tcBorders>
              <w:right w:val="single" w:sz="4" w:space="0" w:color="auto"/>
            </w:tcBorders>
            <w:shd w:val="clear" w:color="auto" w:fill="auto"/>
            <w:vAlign w:val="center"/>
          </w:tcPr>
          <w:p w14:paraId="444843DA" w14:textId="50C614EC" w:rsidR="00847B3D" w:rsidRPr="0034469C" w:rsidRDefault="0034469C" w:rsidP="0034469C">
            <w:pPr>
              <w:spacing w:after="0" w:line="240" w:lineRule="auto"/>
              <w:rPr>
                <w:rFonts w:eastAsia="Times New Roman"/>
                <w:color w:val="AEAAAA" w:themeColor="background2" w:themeShade="BF"/>
                <w:szCs w:val="24"/>
                <w:lang w:eastAsia="en-AU"/>
              </w:rPr>
            </w:pPr>
            <w:r w:rsidRPr="0034469C">
              <w:rPr>
                <w:rFonts w:eastAsia="Times New Roman"/>
                <w:color w:val="AEAAAA" w:themeColor="background2" w:themeShade="BF"/>
                <w:szCs w:val="24"/>
                <w:lang w:eastAsia="en-AU"/>
              </w:rPr>
              <w:t>(unknown)</w:t>
            </w:r>
          </w:p>
        </w:tc>
        <w:tc>
          <w:tcPr>
            <w:tcW w:w="1056" w:type="dxa"/>
            <w:tcBorders>
              <w:top w:val="single" w:sz="8" w:space="0" w:color="auto"/>
              <w:left w:val="single" w:sz="4" w:space="0" w:color="auto"/>
              <w:bottom w:val="single" w:sz="8" w:space="0" w:color="auto"/>
            </w:tcBorders>
            <w:vAlign w:val="center"/>
          </w:tcPr>
          <w:p w14:paraId="235FE5DA" w14:textId="0C2D7AA1" w:rsidR="00847B3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3101A600" w14:textId="169472F3" w:rsidR="00847B3D" w:rsidRPr="005C713C" w:rsidRDefault="00847B3D" w:rsidP="007E6EFD">
            <w:pPr>
              <w:spacing w:after="0" w:line="240" w:lineRule="auto"/>
              <w:jc w:val="center"/>
              <w:rPr>
                <w:rFonts w:eastAsia="Times New Roman"/>
                <w:color w:val="000000"/>
                <w:szCs w:val="24"/>
                <w:lang w:eastAsia="en-AU"/>
              </w:rPr>
            </w:pPr>
          </w:p>
        </w:tc>
      </w:tr>
      <w:tr w:rsidR="00847B3D" w:rsidRPr="005C713C" w14:paraId="1856F4B1" w14:textId="77777777" w:rsidTr="00505794">
        <w:trPr>
          <w:trHeight w:hRule="exact" w:val="454"/>
          <w:jc w:val="center"/>
        </w:trPr>
        <w:tc>
          <w:tcPr>
            <w:tcW w:w="3220" w:type="dxa"/>
            <w:shd w:val="clear" w:color="auto" w:fill="auto"/>
            <w:vAlign w:val="center"/>
          </w:tcPr>
          <w:p w14:paraId="1CA655AD" w14:textId="6577BE14" w:rsidR="00847B3D" w:rsidRPr="005C713C" w:rsidRDefault="008C475A"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xx.ott.io.mi.com</w:t>
            </w:r>
          </w:p>
        </w:tc>
        <w:tc>
          <w:tcPr>
            <w:tcW w:w="1248" w:type="dxa"/>
            <w:shd w:val="clear" w:color="auto" w:fill="auto"/>
            <w:vAlign w:val="center"/>
          </w:tcPr>
          <w:p w14:paraId="34319F39" w14:textId="504B3C01" w:rsidR="00847B3D" w:rsidRPr="00130925" w:rsidRDefault="008C475A" w:rsidP="005C713C">
            <w:pPr>
              <w:spacing w:after="0" w:line="240" w:lineRule="auto"/>
              <w:jc w:val="center"/>
              <w:rPr>
                <w:rFonts w:eastAsia="Times New Roman"/>
                <w:sz w:val="22"/>
                <w:lang w:eastAsia="en-AU"/>
              </w:rPr>
            </w:pPr>
            <w:r>
              <w:rPr>
                <w:rFonts w:eastAsia="Times New Roman"/>
                <w:sz w:val="22"/>
                <w:lang w:eastAsia="en-AU"/>
              </w:rPr>
              <w:t>HTTP</w:t>
            </w:r>
          </w:p>
        </w:tc>
        <w:tc>
          <w:tcPr>
            <w:tcW w:w="2215" w:type="dxa"/>
            <w:tcBorders>
              <w:right w:val="single" w:sz="4" w:space="0" w:color="auto"/>
            </w:tcBorders>
            <w:shd w:val="clear" w:color="auto" w:fill="auto"/>
            <w:vAlign w:val="center"/>
          </w:tcPr>
          <w:p w14:paraId="6EB60B38" w14:textId="51395BB9" w:rsidR="00847B3D" w:rsidRPr="0034469C" w:rsidRDefault="0034469C" w:rsidP="0034469C">
            <w:pPr>
              <w:spacing w:after="0" w:line="240" w:lineRule="auto"/>
              <w:rPr>
                <w:rFonts w:eastAsia="Times New Roman"/>
                <w:color w:val="AEAAAA" w:themeColor="background2" w:themeShade="BF"/>
                <w:szCs w:val="24"/>
                <w:lang w:eastAsia="en-AU"/>
              </w:rPr>
            </w:pPr>
            <w:r w:rsidRPr="0034469C">
              <w:rPr>
                <w:rFonts w:eastAsia="Times New Roman"/>
                <w:color w:val="AEAAAA" w:themeColor="background2" w:themeShade="BF"/>
                <w:szCs w:val="24"/>
                <w:lang w:eastAsia="en-AU"/>
              </w:rPr>
              <w:t>(unknown)</w:t>
            </w:r>
          </w:p>
        </w:tc>
        <w:tc>
          <w:tcPr>
            <w:tcW w:w="1056" w:type="dxa"/>
            <w:tcBorders>
              <w:top w:val="single" w:sz="8" w:space="0" w:color="auto"/>
              <w:left w:val="single" w:sz="4" w:space="0" w:color="auto"/>
              <w:bottom w:val="nil"/>
            </w:tcBorders>
            <w:vAlign w:val="center"/>
          </w:tcPr>
          <w:p w14:paraId="58D9686A" w14:textId="47C61EB2" w:rsidR="00847B3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27879B20" w14:textId="580A9769" w:rsidR="00847B3D" w:rsidRPr="005C713C" w:rsidRDefault="00847B3D" w:rsidP="007E6EFD">
            <w:pPr>
              <w:spacing w:after="0" w:line="240" w:lineRule="auto"/>
              <w:jc w:val="center"/>
              <w:rPr>
                <w:rFonts w:eastAsia="Times New Roman"/>
                <w:color w:val="000000"/>
                <w:szCs w:val="24"/>
                <w:lang w:eastAsia="en-AU"/>
              </w:rPr>
            </w:pPr>
          </w:p>
        </w:tc>
      </w:tr>
    </w:tbl>
    <w:p w14:paraId="190F63D4" w14:textId="374C9817" w:rsidR="0037435C" w:rsidRDefault="00687E8A" w:rsidP="00BC08B4">
      <w:pPr>
        <w:jc w:val="both"/>
      </w:pPr>
      <w:r>
        <w:fldChar w:fldCharType="begin"/>
      </w:r>
      <w:r>
        <w:instrText xml:space="preserve"> REF _Ref110891160 \h </w:instrText>
      </w:r>
      <w:r>
        <w:fldChar w:fldCharType="separate"/>
      </w:r>
      <w:r w:rsidR="00B145EE">
        <w:t xml:space="preserve">Figure </w:t>
      </w:r>
      <w:r w:rsidR="00B145EE">
        <w:rPr>
          <w:noProof/>
        </w:rPr>
        <w:t>32</w:t>
      </w:r>
      <w:r>
        <w:fldChar w:fldCharType="end"/>
      </w:r>
      <w:r>
        <w:t xml:space="preserve"> </w:t>
      </w:r>
      <w:r w:rsidR="00F83315">
        <w:fldChar w:fldCharType="begin"/>
      </w:r>
      <w:r w:rsidR="00F83315">
        <w:instrText xml:space="preserve"> REF _Ref110966812 \p \h </w:instrText>
      </w:r>
      <w:r w:rsidR="00F83315">
        <w:fldChar w:fldCharType="separate"/>
      </w:r>
      <w:r w:rsidR="00B145EE">
        <w:t>below</w:t>
      </w:r>
      <w:r w:rsidR="00F83315">
        <w:fldChar w:fldCharType="end"/>
      </w:r>
      <w:r w:rsidR="00F83315">
        <w:t xml:space="preserve"> </w:t>
      </w:r>
      <w:r w:rsidR="001A53F9">
        <w:t>v</w:t>
      </w:r>
      <w:r>
        <w:t xml:space="preserve">isualises the </w:t>
      </w:r>
      <w:r w:rsidR="00AF6825">
        <w:t xml:space="preserve">nature of </w:t>
      </w:r>
      <w:r w:rsidR="00F760FD">
        <w:t>dataflow</w:t>
      </w:r>
      <w:r w:rsidR="008A4C21">
        <w:t>s</w:t>
      </w:r>
      <w:r w:rsidR="00F760FD">
        <w:t xml:space="preserve"> </w:t>
      </w:r>
      <w:r w:rsidR="0055399D">
        <w:t xml:space="preserve">between </w:t>
      </w:r>
      <w:r w:rsidR="00180179">
        <w:t xml:space="preserve">the device and </w:t>
      </w:r>
      <w:r w:rsidR="009A46B5">
        <w:t xml:space="preserve">external </w:t>
      </w:r>
      <w:r w:rsidR="00940290">
        <w:t>endpoints and</w:t>
      </w:r>
      <w:r w:rsidR="004D7DC6">
        <w:t xml:space="preserve"> </w:t>
      </w:r>
      <w:r w:rsidR="0002239A">
        <w:t>displays the inter-process communication</w:t>
      </w:r>
      <w:r w:rsidR="00C73E2A">
        <w:t xml:space="preserve"> flow between relevant processes on the device.</w:t>
      </w:r>
    </w:p>
    <w:p w14:paraId="37074D86" w14:textId="77777777" w:rsidR="00505794" w:rsidRDefault="00505794" w:rsidP="00505794">
      <w:pPr>
        <w:keepNext/>
        <w:spacing w:after="0"/>
        <w:jc w:val="center"/>
      </w:pPr>
      <w:r>
        <w:rPr>
          <w:noProof/>
        </w:rPr>
        <w:drawing>
          <wp:inline distT="0" distB="0" distL="0" distR="0" wp14:anchorId="65E5A0A4" wp14:editId="0A8F9CD3">
            <wp:extent cx="5694293" cy="3576580"/>
            <wp:effectExtent l="0" t="0" r="190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72584" cy="3625755"/>
                    </a:xfrm>
                    <a:prstGeom prst="rect">
                      <a:avLst/>
                    </a:prstGeom>
                    <a:noFill/>
                    <a:ln>
                      <a:noFill/>
                    </a:ln>
                  </pic:spPr>
                </pic:pic>
              </a:graphicData>
            </a:graphic>
          </wp:inline>
        </w:drawing>
      </w:r>
    </w:p>
    <w:p w14:paraId="2E35ED84" w14:textId="07D3E0B4" w:rsidR="00505794" w:rsidRDefault="00505794" w:rsidP="00F82B86">
      <w:pPr>
        <w:pStyle w:val="Caption"/>
      </w:pPr>
      <w:bookmarkStart w:id="183" w:name="_Ref110891160"/>
      <w:bookmarkStart w:id="184" w:name="_Ref110966812"/>
      <w:bookmarkStart w:id="185" w:name="_Toc110994446"/>
      <w:r>
        <w:t xml:space="preserve">Figure </w:t>
      </w:r>
      <w:r>
        <w:fldChar w:fldCharType="begin"/>
      </w:r>
      <w:r>
        <w:instrText xml:space="preserve"> SEQ Figure \* ARABIC </w:instrText>
      </w:r>
      <w:r>
        <w:fldChar w:fldCharType="separate"/>
      </w:r>
      <w:r w:rsidR="00B145EE">
        <w:rPr>
          <w:noProof/>
        </w:rPr>
        <w:t>32</w:t>
      </w:r>
      <w:r>
        <w:fldChar w:fldCharType="end"/>
      </w:r>
      <w:bookmarkEnd w:id="183"/>
      <w:r>
        <w:t xml:space="preserve"> – Network communication diagram</w:t>
      </w:r>
      <w:bookmarkEnd w:id="184"/>
      <w:bookmarkEnd w:id="185"/>
    </w:p>
    <w:p w14:paraId="7411240F" w14:textId="10846BF2" w:rsidR="008B52E2" w:rsidRDefault="008B52E2" w:rsidP="00066619">
      <w:pPr>
        <w:pStyle w:val="Heading3"/>
      </w:pPr>
      <w:r>
        <w:t>Network Content Analysis</w:t>
      </w:r>
    </w:p>
    <w:p w14:paraId="488EC49D" w14:textId="10846BF2" w:rsidR="009007B4" w:rsidRDefault="00E6618A" w:rsidP="009007B4">
      <w:pPr>
        <w:pStyle w:val="Heading4"/>
      </w:pPr>
      <w:r>
        <w:t>Exploration</w:t>
      </w:r>
    </w:p>
    <w:p w14:paraId="29815E9A" w14:textId="4F49C27F" w:rsidR="00CE3520" w:rsidRDefault="00180179" w:rsidP="00993E9E">
      <w:pPr>
        <w:jc w:val="both"/>
      </w:pPr>
      <w:r>
        <w:t>The MQTT servers</w:t>
      </w:r>
      <w:r w:rsidR="00186F7F">
        <w:t xml:space="preserve"> (</w:t>
      </w:r>
      <w:r w:rsidR="00186F7F" w:rsidRPr="00BC08B4">
        <w:rPr>
          <w:rStyle w:val="CodeStyleChar"/>
          <w:rFonts w:eastAsiaTheme="minorHAnsi"/>
          <w:sz w:val="22"/>
          <w:szCs w:val="22"/>
        </w:rPr>
        <w:t>m2.tuyaeu.com</w:t>
      </w:r>
      <w:r w:rsidR="00186F7F">
        <w:t>,</w:t>
      </w:r>
      <w:r w:rsidR="00186F7F" w:rsidRPr="00186F7F">
        <w:rPr>
          <w:sz w:val="32"/>
          <w:szCs w:val="28"/>
        </w:rPr>
        <w:t xml:space="preserve"> </w:t>
      </w:r>
      <w:r w:rsidR="00186F7F" w:rsidRPr="00BC08B4">
        <w:rPr>
          <w:rStyle w:val="CodeStyleChar"/>
          <w:rFonts w:eastAsiaTheme="minorHAnsi"/>
          <w:sz w:val="22"/>
          <w:szCs w:val="22"/>
        </w:rPr>
        <w:t>ms.tuyaeu.com</w:t>
      </w:r>
      <w:r w:rsidR="00186F7F">
        <w:t>)</w:t>
      </w:r>
      <w:r w:rsidR="004327D9">
        <w:t xml:space="preserve"> are responsible for the</w:t>
      </w:r>
      <w:r w:rsidR="0007257F">
        <w:t xml:space="preserve"> requests sent by the server to the device</w:t>
      </w:r>
      <w:r w:rsidR="00216637">
        <w:t xml:space="preserve">, such as </w:t>
      </w:r>
      <w:r w:rsidR="003223B8">
        <w:t xml:space="preserve">status checks </w:t>
      </w:r>
      <w:r w:rsidR="00294753">
        <w:t xml:space="preserve">and </w:t>
      </w:r>
      <w:r w:rsidR="00956889">
        <w:t>queries for device settings</w:t>
      </w:r>
      <w:r w:rsidR="00FA1B86">
        <w:t xml:space="preserve">. </w:t>
      </w:r>
      <w:r w:rsidR="00925410">
        <w:t>Commands</w:t>
      </w:r>
      <w:r w:rsidR="00DC6CD1">
        <w:t xml:space="preserve"> sent by the smartphone companion application </w:t>
      </w:r>
      <w:r w:rsidR="00925410">
        <w:t xml:space="preserve">to remotely navigate the </w:t>
      </w:r>
      <w:proofErr w:type="spellStart"/>
      <w:r w:rsidR="00925410">
        <w:t>Roborock</w:t>
      </w:r>
      <w:proofErr w:type="spellEnd"/>
      <w:r w:rsidR="00925410">
        <w:t xml:space="preserve"> S6 </w:t>
      </w:r>
      <w:r w:rsidR="0000597B">
        <w:t xml:space="preserve">are also </w:t>
      </w:r>
      <w:r w:rsidR="002405C3">
        <w:t>delivered through the MQTT protocol (</w:t>
      </w:r>
      <w:r w:rsidR="004932D0">
        <w:t xml:space="preserve">as labelled by the </w:t>
      </w:r>
      <w:proofErr w:type="spellStart"/>
      <w:r w:rsidR="004932D0" w:rsidRPr="00BC08B4">
        <w:rPr>
          <w:rStyle w:val="CodeStyleChar"/>
          <w:rFonts w:eastAsiaTheme="minorHAnsi"/>
          <w:sz w:val="22"/>
          <w:szCs w:val="22"/>
        </w:rPr>
        <w:t>app_rc_move</w:t>
      </w:r>
      <w:proofErr w:type="spellEnd"/>
      <w:r w:rsidR="004932D0" w:rsidRPr="004932D0">
        <w:t xml:space="preserve"> </w:t>
      </w:r>
      <w:r w:rsidR="004932D0">
        <w:t>request)</w:t>
      </w:r>
      <w:r w:rsidR="00DB5F38">
        <w:t xml:space="preserve">. Payloads are </w:t>
      </w:r>
      <w:r w:rsidR="007B1121">
        <w:t xml:space="preserve">packed </w:t>
      </w:r>
      <w:r w:rsidR="00DB5F38">
        <w:t>as JSON</w:t>
      </w:r>
      <w:r w:rsidR="00F854E1">
        <w:t xml:space="preserve"> for both requests and replies</w:t>
      </w:r>
      <w:r w:rsidR="00BE0170">
        <w:t>.</w:t>
      </w:r>
    </w:p>
    <w:p w14:paraId="5A99768C" w14:textId="2C985FFF" w:rsidR="00450CBF" w:rsidRDefault="009B38AF" w:rsidP="00993E9E">
      <w:pPr>
        <w:jc w:val="both"/>
      </w:pPr>
      <w:r>
        <w:t xml:space="preserve">The </w:t>
      </w:r>
      <w:r w:rsidRPr="00BC08B4">
        <w:rPr>
          <w:rStyle w:val="CodeStyleChar"/>
          <w:rFonts w:eastAsiaTheme="minorHAnsi"/>
          <w:sz w:val="22"/>
          <w:szCs w:val="22"/>
        </w:rPr>
        <w:t>a2.tuyaeu.com</w:t>
      </w:r>
      <w:r>
        <w:t xml:space="preserve"> endpoint is responsible for requests initiated by the device</w:t>
      </w:r>
      <w:r w:rsidR="001B7A5A">
        <w:t xml:space="preserve"> and set to the server</w:t>
      </w:r>
      <w:r w:rsidR="00086392">
        <w:t>. These requests include firmware update checks</w:t>
      </w:r>
      <w:r w:rsidR="00FF138E">
        <w:t xml:space="preserve"> and </w:t>
      </w:r>
      <w:r w:rsidR="00FF29B7">
        <w:t xml:space="preserve">configuration update </w:t>
      </w:r>
      <w:r w:rsidR="00993E9E">
        <w:t>polls and</w:t>
      </w:r>
      <w:r w:rsidR="00186F7F">
        <w:t xml:space="preserve"> are also packed in the JSON format.</w:t>
      </w:r>
    </w:p>
    <w:p w14:paraId="1265E669" w14:textId="4F4E6233" w:rsidR="00AE2C60" w:rsidRPr="00CE3520" w:rsidRDefault="00CE3520" w:rsidP="00993E9E">
      <w:pPr>
        <w:jc w:val="both"/>
      </w:pPr>
      <w:r>
        <w:t xml:space="preserve">As </w:t>
      </w:r>
      <w:r w:rsidR="00934605">
        <w:t xml:space="preserve">previously </w:t>
      </w:r>
      <w:r>
        <w:t xml:space="preserve">mentioned </w:t>
      </w:r>
      <w:r w:rsidR="00934605">
        <w:t xml:space="preserve">in </w:t>
      </w:r>
      <w:r w:rsidR="00C73E2A">
        <w:t xml:space="preserve">the static analysis of the </w:t>
      </w:r>
      <w:r w:rsidR="00C73E2A" w:rsidRPr="00993E9E">
        <w:rPr>
          <w:rStyle w:val="CodeStyleChar"/>
          <w:rFonts w:eastAsiaTheme="minorHAnsi"/>
          <w:sz w:val="22"/>
          <w:szCs w:val="22"/>
        </w:rPr>
        <w:fldChar w:fldCharType="begin"/>
      </w:r>
      <w:r w:rsidR="00C73E2A" w:rsidRPr="00993E9E">
        <w:rPr>
          <w:rStyle w:val="CodeStyleChar"/>
          <w:rFonts w:eastAsiaTheme="minorHAnsi"/>
          <w:sz w:val="22"/>
          <w:szCs w:val="22"/>
        </w:rPr>
        <w:instrText xml:space="preserve"> REF _Ref110892758 \h  \* MERGEFORMAT </w:instrText>
      </w:r>
      <w:r w:rsidR="00C73E2A" w:rsidRPr="00993E9E">
        <w:rPr>
          <w:rStyle w:val="CodeStyleChar"/>
          <w:rFonts w:eastAsiaTheme="minorHAnsi"/>
          <w:sz w:val="22"/>
          <w:szCs w:val="22"/>
        </w:rPr>
      </w:r>
      <w:r w:rsidR="00C73E2A" w:rsidRPr="00993E9E">
        <w:rPr>
          <w:rStyle w:val="CodeStyleChar"/>
          <w:rFonts w:eastAsiaTheme="minorHAnsi"/>
          <w:sz w:val="22"/>
          <w:szCs w:val="22"/>
        </w:rPr>
        <w:fldChar w:fldCharType="separate"/>
      </w:r>
      <w:r w:rsidR="00B145EE" w:rsidRPr="00B145EE">
        <w:rPr>
          <w:rStyle w:val="CodeStyleChar"/>
          <w:rFonts w:eastAsiaTheme="minorHAnsi"/>
          <w:sz w:val="22"/>
          <w:szCs w:val="22"/>
        </w:rPr>
        <w:t>Device</w:t>
      </w:r>
      <w:r w:rsidR="00B145EE">
        <w:t xml:space="preserve"> Logs (</w:t>
      </w:r>
      <w:proofErr w:type="spellStart"/>
      <w:r w:rsidR="00B145EE">
        <w:t>rrlogd</w:t>
      </w:r>
      <w:proofErr w:type="spellEnd"/>
      <w:r w:rsidR="00C73E2A" w:rsidRPr="00993E9E">
        <w:rPr>
          <w:rStyle w:val="CodeStyleChar"/>
          <w:rFonts w:eastAsiaTheme="minorHAnsi"/>
          <w:sz w:val="22"/>
          <w:szCs w:val="22"/>
        </w:rPr>
        <w:fldChar w:fldCharType="end"/>
      </w:r>
      <w:r w:rsidR="00C73E2A">
        <w:t xml:space="preserve"> binary</w:t>
      </w:r>
      <w:r w:rsidR="00F60B3B">
        <w:t xml:space="preserve"> and further explored during its </w:t>
      </w:r>
      <w:hyperlink w:anchor="_rrlogd" w:history="1">
        <w:r w:rsidR="00F60B3B" w:rsidRPr="00F60B3B">
          <w:rPr>
            <w:rStyle w:val="Hyperlink"/>
            <w:color w:val="auto"/>
            <w:u w:val="none"/>
          </w:rPr>
          <w:t>upgrade analysis</w:t>
        </w:r>
      </w:hyperlink>
      <w:r w:rsidR="00F60B3B">
        <w:t xml:space="preserve">, </w:t>
      </w:r>
      <w:r w:rsidR="00E8121D">
        <w:t xml:space="preserve">logs are </w:t>
      </w:r>
      <w:r w:rsidR="00AE2C60">
        <w:t xml:space="preserve">compressed and </w:t>
      </w:r>
      <w:r w:rsidR="00F60B3B">
        <w:t xml:space="preserve">secured </w:t>
      </w:r>
      <w:r w:rsidR="00AE2C60">
        <w:t>with RSA + AES</w:t>
      </w:r>
      <w:r w:rsidR="001902E9">
        <w:t xml:space="preserve"> before being uploaded to the Xiaomi FDS server</w:t>
      </w:r>
      <w:r w:rsidR="00186F7F">
        <w:t xml:space="preserve"> (</w:t>
      </w:r>
      <w:r w:rsidR="009B54AA" w:rsidRPr="00993E9E">
        <w:rPr>
          <w:rStyle w:val="CodeStyleChar"/>
          <w:rFonts w:eastAsiaTheme="minorHAnsi"/>
          <w:sz w:val="22"/>
          <w:szCs w:val="22"/>
        </w:rPr>
        <w:t>awsde0.fds.api.xiaomi.com</w:t>
      </w:r>
      <w:r w:rsidR="00186F7F">
        <w:t>)</w:t>
      </w:r>
      <w:r w:rsidR="00BD0D39">
        <w:t>.</w:t>
      </w:r>
      <w:r w:rsidR="00934605">
        <w:t xml:space="preserve"> These </w:t>
      </w:r>
      <w:r w:rsidR="009B54AA">
        <w:t xml:space="preserve">logs </w:t>
      </w:r>
      <w:r w:rsidR="00BD2D57">
        <w:t xml:space="preserve">included </w:t>
      </w:r>
      <w:r w:rsidR="00DF35D2">
        <w:t xml:space="preserve">application </w:t>
      </w:r>
      <w:r w:rsidR="008D4C30">
        <w:t xml:space="preserve">config </w:t>
      </w:r>
      <w:r w:rsidR="00DF35D2">
        <w:t>and runtime</w:t>
      </w:r>
      <w:r w:rsidR="00417657">
        <w:t xml:space="preserve"> data</w:t>
      </w:r>
      <w:r w:rsidR="00DF35D2">
        <w:t xml:space="preserve">, device </w:t>
      </w:r>
      <w:r w:rsidR="00417657">
        <w:t xml:space="preserve">data, system lifecycle data, </w:t>
      </w:r>
      <w:r w:rsidR="00C56EB2">
        <w:t xml:space="preserve">cleaning statistics and </w:t>
      </w:r>
      <w:r w:rsidR="000D2362">
        <w:t>network capture data (as seen in v</w:t>
      </w:r>
      <w:r w:rsidR="000012DB">
        <w:t>02.29.02</w:t>
      </w:r>
      <w:r w:rsidR="000D2362">
        <w:t>)</w:t>
      </w:r>
      <w:r w:rsidR="00284237">
        <w:t>.</w:t>
      </w:r>
    </w:p>
    <w:p w14:paraId="727CE69F" w14:textId="6479E45A" w:rsidR="00180179" w:rsidRDefault="00284237" w:rsidP="00993E9E">
      <w:pPr>
        <w:spacing w:after="0" w:line="240" w:lineRule="auto"/>
        <w:jc w:val="both"/>
        <w:rPr>
          <w:rFonts w:eastAsia="Times New Roman"/>
          <w:lang w:val="en-GB" w:eastAsia="en-GB"/>
        </w:rPr>
      </w:pPr>
      <w:r w:rsidRPr="0549FE82">
        <w:rPr>
          <w:rFonts w:eastAsia="Times New Roman"/>
          <w:lang w:val="en-GB" w:eastAsia="en-GB"/>
        </w:rPr>
        <w:t xml:space="preserve">In version 01.15.58 of the </w:t>
      </w:r>
      <w:r w:rsidR="00D7392D" w:rsidRPr="0549FE82">
        <w:rPr>
          <w:rFonts w:eastAsia="Times New Roman"/>
          <w:lang w:val="en-GB" w:eastAsia="en-GB"/>
        </w:rPr>
        <w:t xml:space="preserve">device </w:t>
      </w:r>
      <w:r w:rsidRPr="0549FE82">
        <w:rPr>
          <w:rFonts w:eastAsia="Times New Roman"/>
          <w:lang w:val="en-GB" w:eastAsia="en-GB"/>
        </w:rPr>
        <w:t>firmware</w:t>
      </w:r>
      <w:r w:rsidR="00D7392D" w:rsidRPr="0549FE82">
        <w:rPr>
          <w:rFonts w:eastAsia="Times New Roman"/>
          <w:lang w:val="en-GB" w:eastAsia="en-GB"/>
        </w:rPr>
        <w:t xml:space="preserve">, HTTP GET requests were issued to the </w:t>
      </w:r>
      <w:r w:rsidR="00D7392D" w:rsidRPr="00993E9E">
        <w:rPr>
          <w:rStyle w:val="CodeStyleChar"/>
          <w:rFonts w:eastAsiaTheme="minorHAnsi"/>
          <w:sz w:val="22"/>
          <w:szCs w:val="22"/>
        </w:rPr>
        <w:t>xx.ot.io.mi.com</w:t>
      </w:r>
      <w:r w:rsidR="00DA5BD1" w:rsidRPr="0549FE82">
        <w:rPr>
          <w:rFonts w:eastAsia="Times New Roman"/>
          <w:lang w:val="en-GB" w:eastAsia="en-GB"/>
        </w:rPr>
        <w:t xml:space="preserve"> a</w:t>
      </w:r>
      <w:r w:rsidR="00D7392D" w:rsidRPr="0549FE82">
        <w:rPr>
          <w:rFonts w:eastAsia="Times New Roman"/>
          <w:lang w:val="en-GB" w:eastAsia="en-GB"/>
        </w:rPr>
        <w:t xml:space="preserve">nd </w:t>
      </w:r>
      <w:r w:rsidR="00D7392D" w:rsidRPr="00993E9E">
        <w:rPr>
          <w:rStyle w:val="CodeStyleChar"/>
          <w:rFonts w:eastAsiaTheme="minorHAnsi"/>
          <w:sz w:val="22"/>
          <w:szCs w:val="22"/>
        </w:rPr>
        <w:t>xx.ott.io.mi.com</w:t>
      </w:r>
      <w:r w:rsidR="00DA5BD1" w:rsidRPr="0549FE82">
        <w:rPr>
          <w:rFonts w:eastAsia="Times New Roman"/>
          <w:lang w:val="en-GB" w:eastAsia="en-GB"/>
        </w:rPr>
        <w:t xml:space="preserve"> e</w:t>
      </w:r>
      <w:r w:rsidR="00D7392D" w:rsidRPr="0549FE82">
        <w:rPr>
          <w:rFonts w:eastAsia="Times New Roman"/>
          <w:lang w:val="en-GB" w:eastAsia="en-GB"/>
        </w:rPr>
        <w:t xml:space="preserve">ndpoints, however </w:t>
      </w:r>
      <w:r w:rsidR="00FA5292" w:rsidRPr="0549FE82">
        <w:rPr>
          <w:rFonts w:eastAsia="Times New Roman"/>
          <w:lang w:val="en-GB" w:eastAsia="en-GB"/>
        </w:rPr>
        <w:t xml:space="preserve">these endpoints appear to be deactivated as they </w:t>
      </w:r>
      <w:r w:rsidR="00F0090C" w:rsidRPr="0549FE82">
        <w:rPr>
          <w:rFonts w:eastAsia="Times New Roman"/>
          <w:lang w:val="en-GB" w:eastAsia="en-GB"/>
        </w:rPr>
        <w:t xml:space="preserve">produced no meaningful </w:t>
      </w:r>
      <w:r w:rsidR="00DA5BD1" w:rsidRPr="0549FE82">
        <w:rPr>
          <w:rFonts w:eastAsia="Times New Roman"/>
          <w:lang w:val="en-GB" w:eastAsia="en-GB"/>
        </w:rPr>
        <w:t>response (HTTP Error 400).</w:t>
      </w:r>
    </w:p>
    <w:p w14:paraId="1FF27AF5" w14:textId="365B46AF" w:rsidR="00940290" w:rsidRDefault="00940290">
      <w:pPr>
        <w:rPr>
          <w:rFonts w:eastAsia="Times New Roman"/>
          <w:lang w:val="en-GB" w:eastAsia="en-GB"/>
        </w:rPr>
      </w:pPr>
      <w:r>
        <w:rPr>
          <w:rFonts w:eastAsia="Times New Roman"/>
          <w:lang w:val="en-GB" w:eastAsia="en-GB"/>
        </w:rPr>
        <w:br w:type="page"/>
      </w:r>
    </w:p>
    <w:p w14:paraId="65641A65" w14:textId="56643399" w:rsidR="00DC2079" w:rsidRDefault="00935F19" w:rsidP="00110BDD">
      <w:pPr>
        <w:pStyle w:val="Heading4"/>
      </w:pPr>
      <w:r>
        <w:t>Privacy Policy Violation</w:t>
      </w:r>
    </w:p>
    <w:p w14:paraId="33023E33" w14:textId="77777777" w:rsidR="00BF1351" w:rsidRDefault="00B15C93" w:rsidP="00BC24EB">
      <w:pPr>
        <w:keepNext/>
        <w:spacing w:after="0"/>
        <w:jc w:val="center"/>
      </w:pPr>
      <w:r>
        <w:rPr>
          <w:noProof/>
        </w:rPr>
        <w:drawing>
          <wp:inline distT="0" distB="0" distL="0" distR="0" wp14:anchorId="09A2E5C0" wp14:editId="26DAB9FF">
            <wp:extent cx="3799233" cy="1767722"/>
            <wp:effectExtent l="76200" t="76200" r="67945" b="806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807916" cy="1771762"/>
                    </a:xfrm>
                    <a:prstGeom prst="rect">
                      <a:avLst/>
                    </a:prstGeom>
                    <a:noFill/>
                    <a:ln>
                      <a:noFill/>
                    </a:ln>
                    <a:effectLst>
                      <a:outerShdw blurRad="127000" dir="8100000" algn="tr" rotWithShape="0">
                        <a:prstClr val="black">
                          <a:alpha val="40000"/>
                        </a:prstClr>
                      </a:outerShdw>
                    </a:effectLst>
                  </pic:spPr>
                </pic:pic>
              </a:graphicData>
            </a:graphic>
          </wp:inline>
        </w:drawing>
      </w:r>
    </w:p>
    <w:p w14:paraId="1A42C7C1" w14:textId="629FECB1" w:rsidR="00B15C93" w:rsidRDefault="00BF1351" w:rsidP="00F82B86">
      <w:pPr>
        <w:pStyle w:val="Caption"/>
      </w:pPr>
      <w:bookmarkStart w:id="186" w:name="_Ref110894232"/>
      <w:bookmarkStart w:id="187" w:name="_Toc110994447"/>
      <w:r>
        <w:t xml:space="preserve">Figure </w:t>
      </w:r>
      <w:fldSimple w:instr=" SEQ Figure \* ARABIC ">
        <w:r w:rsidR="00B145EE">
          <w:rPr>
            <w:noProof/>
          </w:rPr>
          <w:t>33</w:t>
        </w:r>
      </w:fldSimple>
      <w:bookmarkEnd w:id="186"/>
      <w:r>
        <w:t xml:space="preserve"> – Privacy policy excerpt</w:t>
      </w:r>
      <w:bookmarkEnd w:id="187"/>
    </w:p>
    <w:p w14:paraId="5982716A" w14:textId="7073DA11" w:rsidR="003D2EA9" w:rsidRDefault="003D2EA9" w:rsidP="00676D5D"/>
    <w:p w14:paraId="51283AF7" w14:textId="365F7622" w:rsidR="006029C1" w:rsidRDefault="00665B1A" w:rsidP="00993E9E">
      <w:pPr>
        <w:jc w:val="both"/>
      </w:pPr>
      <w:r>
        <w:t xml:space="preserve">As shown in </w:t>
      </w:r>
      <w:r>
        <w:fldChar w:fldCharType="begin"/>
      </w:r>
      <w:r>
        <w:instrText xml:space="preserve"> REF _Ref110894232 \h </w:instrText>
      </w:r>
      <w:r>
        <w:fldChar w:fldCharType="separate"/>
      </w:r>
      <w:r w:rsidR="00B145EE">
        <w:t xml:space="preserve">Figure </w:t>
      </w:r>
      <w:r w:rsidR="00B145EE">
        <w:rPr>
          <w:noProof/>
        </w:rPr>
        <w:t>33</w:t>
      </w:r>
      <w:r>
        <w:fldChar w:fldCharType="end"/>
      </w:r>
      <w:r>
        <w:t xml:space="preserve">, </w:t>
      </w:r>
      <w:r w:rsidR="00B82DEF">
        <w:t xml:space="preserve">the </w:t>
      </w:r>
      <w:r w:rsidR="00857AF2">
        <w:t xml:space="preserve">privacy policy </w:t>
      </w:r>
      <w:r w:rsidR="00D26098">
        <w:t>(effective 30</w:t>
      </w:r>
      <w:r w:rsidR="00D26098" w:rsidRPr="00D26098">
        <w:rPr>
          <w:vertAlign w:val="superscript"/>
        </w:rPr>
        <w:t>th</w:t>
      </w:r>
      <w:r w:rsidR="00D26098">
        <w:t xml:space="preserve"> April 2019) </w:t>
      </w:r>
      <w:r w:rsidR="00B82DEF">
        <w:t xml:space="preserve">for vacuum cleaner data </w:t>
      </w:r>
      <w:r w:rsidR="00F26AB7">
        <w:t>in the Android version</w:t>
      </w:r>
      <w:r w:rsidR="00D67FE7">
        <w:t xml:space="preserve"> of </w:t>
      </w:r>
      <w:proofErr w:type="spellStart"/>
      <w:r w:rsidR="00D67FE7">
        <w:t>Roborock’s</w:t>
      </w:r>
      <w:proofErr w:type="spellEnd"/>
      <w:r w:rsidR="00D67FE7">
        <w:t xml:space="preserve"> smartphone application </w:t>
      </w:r>
      <w:r w:rsidR="00DD5DCF">
        <w:t>(app version 3.2.48)</w:t>
      </w:r>
      <w:r w:rsidR="00424948">
        <w:t xml:space="preserve"> states that </w:t>
      </w:r>
      <w:r w:rsidR="00310071" w:rsidRPr="00993E9E">
        <w:t xml:space="preserve">the </w:t>
      </w:r>
      <w:r w:rsidR="005664C3" w:rsidRPr="00993E9E">
        <w:t>“</w:t>
      </w:r>
      <w:r w:rsidR="00310071" w:rsidRPr="00993E9E">
        <w:rPr>
          <w:rStyle w:val="QuoteChar"/>
          <w:color w:val="auto"/>
        </w:rPr>
        <w:t>password</w:t>
      </w:r>
      <w:r w:rsidR="005664C3" w:rsidRPr="00993E9E">
        <w:rPr>
          <w:rStyle w:val="QuoteChar"/>
          <w:color w:val="auto"/>
        </w:rPr>
        <w:t xml:space="preserve"> […] is only stored on the device”</w:t>
      </w:r>
      <w:r w:rsidR="005664C3" w:rsidRPr="00993E9E">
        <w:t xml:space="preserve"> – however </w:t>
      </w:r>
      <w:r w:rsidR="00753C7E">
        <w:t xml:space="preserve">the screenshot </w:t>
      </w:r>
      <w:r w:rsidR="00753C7E">
        <w:fldChar w:fldCharType="begin"/>
      </w:r>
      <w:r w:rsidR="00753C7E">
        <w:instrText xml:space="preserve"> REF _Ref110894538 \p \h </w:instrText>
      </w:r>
      <w:r w:rsidR="00753C7E">
        <w:fldChar w:fldCharType="separate"/>
      </w:r>
      <w:r w:rsidR="00B145EE">
        <w:t>below</w:t>
      </w:r>
      <w:r w:rsidR="00753C7E">
        <w:fldChar w:fldCharType="end"/>
      </w:r>
      <w:r w:rsidR="00DE7C28">
        <w:t xml:space="preserve"> showing</w:t>
      </w:r>
      <w:r w:rsidR="00753C7E">
        <w:t xml:space="preserve"> </w:t>
      </w:r>
      <w:r w:rsidR="00623C8D">
        <w:t xml:space="preserve">contents </w:t>
      </w:r>
      <w:r w:rsidR="00F01902">
        <w:t xml:space="preserve">of the </w:t>
      </w:r>
      <w:r w:rsidR="00753C7E">
        <w:t>uploaded</w:t>
      </w:r>
      <w:r w:rsidR="00F01902">
        <w:t xml:space="preserve"> </w:t>
      </w:r>
      <w:r w:rsidR="00772E98" w:rsidRPr="00993E9E">
        <w:rPr>
          <w:rStyle w:val="CodeStyleChar"/>
          <w:rFonts w:eastAsiaTheme="minorHAnsi"/>
          <w:sz w:val="22"/>
          <w:szCs w:val="20"/>
        </w:rPr>
        <w:t>rriot_tuya.log</w:t>
      </w:r>
      <w:r w:rsidR="00772E98" w:rsidRPr="00753C7E">
        <w:rPr>
          <w:sz w:val="20"/>
          <w:szCs w:val="18"/>
        </w:rPr>
        <w:t xml:space="preserve"> </w:t>
      </w:r>
      <w:r w:rsidR="0038089F">
        <w:t>file</w:t>
      </w:r>
      <w:r w:rsidR="00B13099">
        <w:t xml:space="preserve"> contradict the </w:t>
      </w:r>
      <w:r w:rsidR="00AA6CDC">
        <w:t>statement</w:t>
      </w:r>
      <w:r w:rsidR="00DE7C28">
        <w:t xml:space="preserve">. Despite </w:t>
      </w:r>
      <w:r w:rsidR="009326F4">
        <w:t>firmware version 02.29.02 being released 28</w:t>
      </w:r>
      <w:r w:rsidR="009326F4" w:rsidRPr="009326F4">
        <w:rPr>
          <w:vertAlign w:val="superscript"/>
        </w:rPr>
        <w:t>th</w:t>
      </w:r>
      <w:r w:rsidR="009326F4">
        <w:t xml:space="preserve"> April 2022, the </w:t>
      </w:r>
      <w:r w:rsidR="006029C1">
        <w:t>wireless network name and password are clearly visible within the log file.</w:t>
      </w:r>
    </w:p>
    <w:p w14:paraId="56CEC687" w14:textId="76D8CA02" w:rsidR="003D2EA9" w:rsidRDefault="0001089B" w:rsidP="00676D5D">
      <w:r>
        <w:t xml:space="preserve">It was noted that </w:t>
      </w:r>
      <w:r w:rsidR="00461413">
        <w:t>whilst a newer dated privacy policy</w:t>
      </w:r>
      <w:r w:rsidR="0099038B">
        <w:t xml:space="preserve"> (12</w:t>
      </w:r>
      <w:r w:rsidR="0099038B" w:rsidRPr="0099038B">
        <w:rPr>
          <w:vertAlign w:val="superscript"/>
        </w:rPr>
        <w:t>th</w:t>
      </w:r>
      <w:r w:rsidR="0099038B">
        <w:t xml:space="preserve"> November 2021)</w:t>
      </w:r>
      <w:r w:rsidR="00461413">
        <w:t xml:space="preserve"> </w:t>
      </w:r>
      <w:r w:rsidR="003F270D">
        <w:t>was</w:t>
      </w:r>
      <w:r w:rsidR="005C481F">
        <w:t xml:space="preserve"> found on </w:t>
      </w:r>
      <w:r w:rsidR="00541B70">
        <w:t xml:space="preserve">the vendor’s </w:t>
      </w:r>
      <w:r w:rsidR="005C481F">
        <w:t>website</w:t>
      </w:r>
      <w:r w:rsidR="005C481F">
        <w:rPr>
          <w:rStyle w:val="FootnoteReference"/>
        </w:rPr>
        <w:footnoteReference w:id="25"/>
      </w:r>
      <w:r w:rsidR="005C481F">
        <w:t xml:space="preserve">, </w:t>
      </w:r>
      <w:r w:rsidR="00F4402C">
        <w:t xml:space="preserve">the </w:t>
      </w:r>
      <w:r w:rsidR="00C47D1B">
        <w:t xml:space="preserve">privacy policy </w:t>
      </w:r>
      <w:r w:rsidR="00F4402C">
        <w:t xml:space="preserve">scope only addressed </w:t>
      </w:r>
      <w:r w:rsidR="00C47D1B">
        <w:t xml:space="preserve">‘Email Subscriptions’ and not of </w:t>
      </w:r>
      <w:r w:rsidR="00541B70">
        <w:t xml:space="preserve">the privacy of data on, or of the </w:t>
      </w:r>
      <w:r w:rsidR="00C47D1B">
        <w:t>vacuum cleaner.</w:t>
      </w:r>
    </w:p>
    <w:p w14:paraId="2965D8AE" w14:textId="77777777" w:rsidR="00495A2F" w:rsidRDefault="00495A2F" w:rsidP="00A64B50">
      <w:pPr>
        <w:keepNext/>
        <w:jc w:val="center"/>
      </w:pPr>
      <w:r>
        <w:rPr>
          <w:noProof/>
        </w:rPr>
        <w:drawing>
          <wp:inline distT="0" distB="0" distL="0" distR="0" wp14:anchorId="14EFB1EC" wp14:editId="2F50058B">
            <wp:extent cx="4967391" cy="257175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989764" cy="2583333"/>
                    </a:xfrm>
                    <a:prstGeom prst="rect">
                      <a:avLst/>
                    </a:prstGeom>
                    <a:noFill/>
                    <a:ln>
                      <a:noFill/>
                    </a:ln>
                  </pic:spPr>
                </pic:pic>
              </a:graphicData>
            </a:graphic>
          </wp:inline>
        </w:drawing>
      </w:r>
    </w:p>
    <w:p w14:paraId="0C7ADC91" w14:textId="0F855A89" w:rsidR="00495A2F" w:rsidRDefault="00495A2F" w:rsidP="00F82B86">
      <w:pPr>
        <w:pStyle w:val="Caption"/>
      </w:pPr>
      <w:bookmarkStart w:id="188" w:name="_Ref110894538"/>
      <w:bookmarkStart w:id="189" w:name="_Toc110994448"/>
      <w:r>
        <w:t xml:space="preserve">Figure </w:t>
      </w:r>
      <w:fldSimple w:instr=" SEQ Figure \* ARABIC ">
        <w:r w:rsidR="00B145EE">
          <w:rPr>
            <w:noProof/>
          </w:rPr>
          <w:t>34</w:t>
        </w:r>
      </w:fldSimple>
      <w:bookmarkEnd w:id="188"/>
      <w:r>
        <w:t xml:space="preserve"> </w:t>
      </w:r>
      <w:r w:rsidR="000940DE">
        <w:t>–</w:t>
      </w:r>
      <w:r>
        <w:t xml:space="preserve"> </w:t>
      </w:r>
      <w:r w:rsidR="00A64B50">
        <w:t>Exposure of w</w:t>
      </w:r>
      <w:r w:rsidR="0020748D">
        <w:t xml:space="preserve">ireless credentials </w:t>
      </w:r>
      <w:r w:rsidR="00A64B50">
        <w:t>in rriot_tuya.log</w:t>
      </w:r>
      <w:r w:rsidR="000B4507">
        <w:br/>
        <w:t>(FW: v02.29.02)</w:t>
      </w:r>
      <w:bookmarkEnd w:id="189"/>
    </w:p>
    <w:p w14:paraId="095410F9" w14:textId="14E6F056" w:rsidR="00F61623" w:rsidRDefault="00F61623" w:rsidP="00676D5D"/>
    <w:p w14:paraId="4612CC3B" w14:textId="77777777" w:rsidR="00DC2079" w:rsidRDefault="00DC2079" w:rsidP="00DC2079"/>
    <w:p w14:paraId="5A31DE81" w14:textId="4E8816A8" w:rsidR="00DC2079" w:rsidRDefault="00DC2079" w:rsidP="00DC2079"/>
    <w:p w14:paraId="50BD9300" w14:textId="29EC3C5B" w:rsidR="002067C3" w:rsidRDefault="002067C3" w:rsidP="00A37E4A">
      <w:pPr>
        <w:pStyle w:val="Heading4"/>
      </w:pPr>
      <w:r w:rsidRPr="001245CF">
        <w:t xml:space="preserve">Pairing </w:t>
      </w:r>
      <w:r>
        <w:t>Traffic</w:t>
      </w:r>
    </w:p>
    <w:p w14:paraId="13BD51ED" w14:textId="29EC3C5B" w:rsidR="002067C3" w:rsidRDefault="002067C3" w:rsidP="00BC24EB">
      <w:pPr>
        <w:jc w:val="both"/>
      </w:pPr>
      <w:r>
        <w:t xml:space="preserve">When the </w:t>
      </w:r>
      <w:proofErr w:type="spellStart"/>
      <w:r>
        <w:t>Roborock</w:t>
      </w:r>
      <w:proofErr w:type="spellEnd"/>
      <w:r>
        <w:t xml:space="preserve"> S6 is uninitialised / factory-reset, the device enters Access Point mode, and broadcasts an SSID named </w:t>
      </w:r>
      <w:r w:rsidRPr="00BC24EB">
        <w:rPr>
          <w:rStyle w:val="CodeStyleChar"/>
          <w:rFonts w:eastAsiaTheme="minorHAnsi"/>
          <w:sz w:val="22"/>
          <w:szCs w:val="22"/>
        </w:rPr>
        <w:t>roborock-vacuum-s6_miapXXXX</w:t>
      </w:r>
      <w:r>
        <w:t xml:space="preserve">, where </w:t>
      </w:r>
      <w:r w:rsidRPr="00BC24EB">
        <w:rPr>
          <w:rStyle w:val="CodeStyleChar"/>
          <w:rFonts w:eastAsiaTheme="minorHAnsi"/>
          <w:sz w:val="22"/>
          <w:szCs w:val="22"/>
        </w:rPr>
        <w:t>XXXX</w:t>
      </w:r>
      <w:r>
        <w:t xml:space="preserve"> is replaced with the last four characters of the device’s MAC address. The companion smartphone app will then connect to this access point and send the configuration frames to continue the pairing process. It was noted that the network was not secured with any passphrase, and consequently has no WEP / WPA security protecting transmissions. External parties can easily monitor the traffic of open networks, even without needing to join the network (given possession of a wireless adapter that supports promiscuous monitoring).</w:t>
      </w:r>
    </w:p>
    <w:p w14:paraId="60FCAC4A" w14:textId="77777777" w:rsidR="002067C3" w:rsidRDefault="002067C3" w:rsidP="00BC24EB">
      <w:pPr>
        <w:keepNext/>
        <w:spacing w:after="0"/>
        <w:jc w:val="center"/>
      </w:pPr>
      <w:r>
        <w:rPr>
          <w:noProof/>
        </w:rPr>
        <w:drawing>
          <wp:inline distT="0" distB="0" distL="0" distR="0" wp14:anchorId="436476B7" wp14:editId="002B309D">
            <wp:extent cx="4448175" cy="228278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0">
                      <a:extLst>
                        <a:ext uri="{28A0092B-C50C-407E-A947-70E740481C1C}">
                          <a14:useLocalDpi xmlns:a14="http://schemas.microsoft.com/office/drawing/2010/main" val="0"/>
                        </a:ext>
                      </a:extLst>
                    </a:blip>
                    <a:srcRect t="14042" r="9264"/>
                    <a:stretch/>
                  </pic:blipFill>
                  <pic:spPr bwMode="auto">
                    <a:xfrm>
                      <a:off x="0" y="0"/>
                      <a:ext cx="4488576" cy="2303518"/>
                    </a:xfrm>
                    <a:prstGeom prst="rect">
                      <a:avLst/>
                    </a:prstGeom>
                    <a:noFill/>
                    <a:ln>
                      <a:noFill/>
                    </a:ln>
                    <a:extLst>
                      <a:ext uri="{53640926-AAD7-44D8-BBD7-CCE9431645EC}">
                        <a14:shadowObscured xmlns:a14="http://schemas.microsoft.com/office/drawing/2010/main"/>
                      </a:ext>
                    </a:extLst>
                  </pic:spPr>
                </pic:pic>
              </a:graphicData>
            </a:graphic>
          </wp:inline>
        </w:drawing>
      </w:r>
    </w:p>
    <w:p w14:paraId="586A7FC1" w14:textId="4C360683" w:rsidR="002067C3" w:rsidRDefault="002067C3" w:rsidP="00F82B86">
      <w:pPr>
        <w:pStyle w:val="Caption"/>
      </w:pPr>
      <w:bookmarkStart w:id="190" w:name="_Ref110804395"/>
      <w:bookmarkStart w:id="191" w:name="_Toc110817603"/>
      <w:bookmarkStart w:id="192" w:name="_Toc110994449"/>
      <w:r>
        <w:t xml:space="preserve">Figure </w:t>
      </w:r>
      <w:fldSimple w:instr=" SEQ Figure \* ARABIC ">
        <w:r w:rsidR="00B145EE">
          <w:rPr>
            <w:noProof/>
          </w:rPr>
          <w:t>35</w:t>
        </w:r>
      </w:fldSimple>
      <w:bookmarkEnd w:id="190"/>
      <w:r>
        <w:t xml:space="preserve"> - Plain-text credential transmission during pairing</w:t>
      </w:r>
      <w:bookmarkEnd w:id="191"/>
      <w:bookmarkEnd w:id="192"/>
    </w:p>
    <w:p w14:paraId="08B3E609" w14:textId="19491D77" w:rsidR="002067C3" w:rsidRDefault="002067C3" w:rsidP="00BC24EB">
      <w:pPr>
        <w:spacing w:before="100" w:beforeAutospacing="1" w:after="100" w:afterAutospacing="1" w:line="240" w:lineRule="auto"/>
        <w:jc w:val="both"/>
      </w:pPr>
      <w:r>
        <w:t xml:space="preserve">Network activity captured during the device pairing action revealed that the JSON-encoded configuration payload (containing the wireless credentials) was transmitted from the smartphone application to the robot over plain-text, as visible in </w:t>
      </w:r>
      <w:r>
        <w:fldChar w:fldCharType="begin"/>
      </w:r>
      <w:r>
        <w:instrText xml:space="preserve"> REF _Ref110804395 \h </w:instrText>
      </w:r>
      <w:r>
        <w:fldChar w:fldCharType="separate"/>
      </w:r>
      <w:r w:rsidR="00B145EE">
        <w:t xml:space="preserve">Figure </w:t>
      </w:r>
      <w:r w:rsidR="00B145EE">
        <w:rPr>
          <w:noProof/>
        </w:rPr>
        <w:t>35</w:t>
      </w:r>
      <w:r>
        <w:fldChar w:fldCharType="end"/>
      </w:r>
      <w:r>
        <w:t xml:space="preserve">. Here, the SSID </w:t>
      </w:r>
      <w:proofErr w:type="spellStart"/>
      <w:r w:rsidRPr="00BC24EB">
        <w:rPr>
          <w:rStyle w:val="CodeStyleChar"/>
          <w:rFonts w:eastAsiaTheme="minorHAnsi"/>
          <w:sz w:val="22"/>
          <w:szCs w:val="22"/>
        </w:rPr>
        <w:t>secureTM</w:t>
      </w:r>
      <w:proofErr w:type="spellEnd"/>
      <w:r>
        <w:t xml:space="preserve">, and password </w:t>
      </w:r>
      <w:r w:rsidRPr="00BC24EB">
        <w:rPr>
          <w:rStyle w:val="CodeStyleChar"/>
          <w:rFonts w:eastAsiaTheme="minorHAnsi"/>
          <w:sz w:val="22"/>
          <w:szCs w:val="22"/>
        </w:rPr>
        <w:t>password123</w:t>
      </w:r>
      <w:r>
        <w:t xml:space="preserve"> are visible to anyone monitoring the network traffic. This observation of the plain-text transmission of wireless credentials violates the IoT ecosystem’s official security guidelines </w:t>
      </w:r>
      <w:r>
        <w:fldChar w:fldCharType="begin"/>
      </w:r>
      <w:r>
        <w:instrText xml:space="preserve"> ADDIN EN.CITE &lt;EndNote&gt;&lt;Cite&gt;&lt;Author&gt;Tuya Smart&lt;/Author&gt;&lt;Year&gt;2020&lt;/Year&gt;&lt;RecNum&gt;20&lt;/RecNum&gt;&lt;DisplayText&gt;(Tuya Smart 2020)&lt;/DisplayText&gt;&lt;record&gt;&lt;rec-number&gt;20&lt;/rec-number&gt;&lt;foreign-keys&gt;&lt;key app="EN" db-id="atpdf2spavp9wtertx0vz2e0pp92sepv2sxr" timestamp="1659854941"&gt;20&lt;/key&gt;&lt;/foreign-keys&gt;&lt;ref-type name="Press Release"&gt;63&lt;/ref-type&gt;&lt;contributors&gt;&lt;authors&gt;&lt;author&gt;Tuya Smart,&lt;/author&gt;&lt;/authors&gt;&lt;/contributors&gt;&lt;titles&gt;&lt;title&gt;Tuya Smart White Paper on Information Security &amp;amp; Compliance&lt;/title&gt;&lt;/titles&gt;&lt;edition&gt;5.2&lt;/edition&gt;&lt;dates&gt;&lt;year&gt;2020&lt;/year&gt;&lt;pub-dates&gt;&lt;date&gt;29/03/2022&lt;/date&gt;&lt;/pub-dates&gt;&lt;/dates&gt;&lt;urls&gt;&lt;related-urls&gt;&lt;url&gt;https://images.tuyacn.com/smart/docs/TuyaSmart-WhitePaper-Intl.pdf&lt;/url&gt;&lt;/related-urls&gt;&lt;/urls&gt;&lt;/record&gt;&lt;/Cite&gt;&lt;/EndNote&gt;</w:instrText>
      </w:r>
      <w:r>
        <w:fldChar w:fldCharType="separate"/>
      </w:r>
      <w:r>
        <w:rPr>
          <w:noProof/>
        </w:rPr>
        <w:t>(Tuya Smart 2020)</w:t>
      </w:r>
      <w:r>
        <w:fldChar w:fldCharType="end"/>
      </w:r>
      <w:r>
        <w:t xml:space="preserve">, which outline the </w:t>
      </w:r>
      <w:r w:rsidRPr="1D13DE13">
        <w:rPr>
          <w:rFonts w:eastAsia="Times New Roman"/>
          <w:lang w:eastAsia="en-AU"/>
        </w:rPr>
        <w:t>requirement for a product to “</w:t>
      </w:r>
      <w:r w:rsidRPr="1D13DE13">
        <w:rPr>
          <w:rStyle w:val="QuotedChar"/>
          <w:rFonts w:eastAsiaTheme="minorEastAsia"/>
        </w:rPr>
        <w:t>use AES encryption to transmit […] Wi-Fi information</w:t>
      </w:r>
      <w:r w:rsidRPr="1D13DE13">
        <w:rPr>
          <w:rFonts w:eastAsia="Times New Roman"/>
          <w:lang w:eastAsia="en-AU"/>
        </w:rPr>
        <w:t>”</w:t>
      </w:r>
      <w:r>
        <w:t xml:space="preserve">, and is synonymous with </w:t>
      </w:r>
      <w:r w:rsidRPr="1D13DE13">
        <w:rPr>
          <w:rFonts w:eastAsia="Times New Roman"/>
          <w:lang w:eastAsia="en-AU"/>
        </w:rPr>
        <w:t xml:space="preserve">previous security and privacy studies on devices using the </w:t>
      </w:r>
      <w:proofErr w:type="spellStart"/>
      <w:r w:rsidRPr="1D13DE13">
        <w:rPr>
          <w:rFonts w:eastAsia="Times New Roman"/>
          <w:lang w:eastAsia="en-AU"/>
        </w:rPr>
        <w:t>Tuya</w:t>
      </w:r>
      <w:proofErr w:type="spellEnd"/>
      <w:r w:rsidRPr="1D13DE13">
        <w:rPr>
          <w:rFonts w:eastAsia="Times New Roman"/>
          <w:lang w:eastAsia="en-AU"/>
        </w:rPr>
        <w:t xml:space="preserve"> IoT ecosystem </w:t>
      </w:r>
      <w:r w:rsidRPr="1D13DE13">
        <w:rPr>
          <w:rFonts w:eastAsia="Times New Roman"/>
          <w:lang w:eastAsia="en-AU"/>
        </w:rPr>
        <w:fldChar w:fldCharType="begin"/>
      </w:r>
      <w:r w:rsidRPr="1D13DE13">
        <w:rPr>
          <w:rFonts w:eastAsia="Times New Roman"/>
          <w:lang w:eastAsia="en-AU"/>
        </w:rPr>
        <w:instrText xml:space="preserve"> ADDIN EN.CITE &lt;EndNote&gt;&lt;Cite&gt;&lt;Author&gt;Vtrust&lt;/Author&gt;&lt;Year&gt;2018&lt;/Year&gt;&lt;RecNum&gt;7&lt;/RecNum&gt;&lt;DisplayText&gt;(Vtrust 2018)&lt;/DisplayText&gt;&lt;record&gt;&lt;rec-number&gt;7&lt;/rec-number&gt;&lt;foreign-keys&gt;&lt;key app="EN" db-id="atpdf2spavp9wtertx0vz2e0pp92sepv2sxr" timestamp="1659786526"&gt;7&lt;/key&gt;&lt;/foreign-keys&gt;&lt;ref-type name="Conference Proceedings"&gt;10&lt;/ref-type&gt;&lt;contributors&gt;&lt;authors&gt;&lt;author&gt;Vtrust, Michael Steigerwald&lt;/author&gt;&lt;/authors&gt;&lt;/contributors&gt;&lt;titles&gt;&lt;title&gt;Smart Home - Smart Hack - Wie der Weg ins digitale Zuhause zum Spaziergang wird&lt;/title&gt;&lt;/titles&gt;&lt;dates&gt;&lt;year&gt;2018&lt;/year&gt;&lt;pub-dates&gt;&lt;date&gt;2018-11-22&lt;/date&gt;&lt;/pub-dates&gt;&lt;/dates&gt;&lt;urls&gt;&lt;related-urls&gt;&lt;url&gt;https://media.ccc.de/v/35c3-9723-smart_home_-_smart_hack ,&lt;/url&gt;&lt;/related-urls&gt;&lt;/urls&gt;&lt;/record&gt;&lt;/Cite&gt;&lt;/EndNote&gt;</w:instrText>
      </w:r>
      <w:r w:rsidRPr="1D13DE13">
        <w:rPr>
          <w:rFonts w:eastAsia="Times New Roman"/>
          <w:lang w:eastAsia="en-AU"/>
        </w:rPr>
        <w:fldChar w:fldCharType="separate"/>
      </w:r>
      <w:r w:rsidRPr="1D13DE13">
        <w:rPr>
          <w:rFonts w:eastAsia="Times New Roman"/>
          <w:lang w:eastAsia="en-AU"/>
        </w:rPr>
        <w:t>(</w:t>
      </w:r>
      <w:proofErr w:type="spellStart"/>
      <w:r w:rsidRPr="1D13DE13">
        <w:rPr>
          <w:rFonts w:eastAsia="Times New Roman"/>
          <w:lang w:eastAsia="en-AU"/>
        </w:rPr>
        <w:t>Vtrust</w:t>
      </w:r>
      <w:proofErr w:type="spellEnd"/>
      <w:r w:rsidRPr="1D13DE13">
        <w:rPr>
          <w:rFonts w:eastAsia="Times New Roman"/>
          <w:lang w:eastAsia="en-AU"/>
        </w:rPr>
        <w:t xml:space="preserve"> 2018)</w:t>
      </w:r>
      <w:r w:rsidRPr="1D13DE13">
        <w:rPr>
          <w:rFonts w:eastAsia="Times New Roman"/>
          <w:lang w:eastAsia="en-AU"/>
        </w:rPr>
        <w:fldChar w:fldCharType="end"/>
      </w:r>
      <w:r w:rsidRPr="1D13DE13">
        <w:rPr>
          <w:rFonts w:eastAsia="Times New Roman"/>
          <w:lang w:eastAsia="en-AU"/>
        </w:rPr>
        <w:t>.</w:t>
      </w:r>
    </w:p>
    <w:p w14:paraId="788C8F5A" w14:textId="32D0908D" w:rsidR="002067C3" w:rsidRDefault="001558A5" w:rsidP="00066619">
      <w:pPr>
        <w:pStyle w:val="Heading3"/>
      </w:pPr>
      <w:r>
        <w:t>Network Behaviour Analysis</w:t>
      </w:r>
    </w:p>
    <w:p w14:paraId="4D914E26" w14:textId="2D6F464C" w:rsidR="00D33211" w:rsidRDefault="00906615" w:rsidP="00356877">
      <w:pPr>
        <w:pStyle w:val="Heading4"/>
      </w:pPr>
      <w:r w:rsidRPr="00906615">
        <w:t>Loca</w:t>
      </w:r>
      <w:r>
        <w:t>l Traffic</w:t>
      </w:r>
    </w:p>
    <w:p w14:paraId="52630237" w14:textId="500D8D7A" w:rsidR="00106717" w:rsidRDefault="00356877" w:rsidP="00BC24EB">
      <w:pPr>
        <w:jc w:val="both"/>
      </w:pPr>
      <w:r>
        <w:t xml:space="preserve">A high </w:t>
      </w:r>
      <w:r w:rsidR="000469B1">
        <w:t>number</w:t>
      </w:r>
      <w:r w:rsidR="00253B64">
        <w:t xml:space="preserve"> of </w:t>
      </w:r>
      <w:r>
        <w:t xml:space="preserve">local traffic </w:t>
      </w:r>
      <w:r w:rsidR="00253B64">
        <w:t xml:space="preserve">requests was </w:t>
      </w:r>
      <w:r>
        <w:t>observed</w:t>
      </w:r>
      <w:r w:rsidR="00BC6D3C">
        <w:t xml:space="preserve"> being emitted by the DUT, albeit small in volume (&lt; 3MB). </w:t>
      </w:r>
      <w:r w:rsidR="00106717">
        <w:t>The following local network behaviour was observed:</w:t>
      </w:r>
    </w:p>
    <w:p w14:paraId="03ACA927" w14:textId="4250AEC7" w:rsidR="00106717" w:rsidRPr="00106717" w:rsidRDefault="00106717" w:rsidP="00BC6D3C">
      <w:pPr>
        <w:pStyle w:val="ListParagraph"/>
        <w:numPr>
          <w:ilvl w:val="0"/>
          <w:numId w:val="22"/>
        </w:numPr>
        <w:tabs>
          <w:tab w:val="clear" w:pos="720"/>
        </w:tabs>
        <w:ind w:left="284" w:hanging="283"/>
      </w:pPr>
      <w:r>
        <w:t xml:space="preserve">Every 5 minutes a DHCP lease request was </w:t>
      </w:r>
      <w:r w:rsidR="005A6B29">
        <w:t>issued</w:t>
      </w:r>
      <w:r w:rsidR="0058649C">
        <w:t xml:space="preserve"> by the device</w:t>
      </w:r>
    </w:p>
    <w:p w14:paraId="2363CAE1" w14:textId="104DA2D5" w:rsidR="00106717" w:rsidRDefault="00106717" w:rsidP="00BC6D3C">
      <w:pPr>
        <w:pStyle w:val="ListParagraph"/>
        <w:numPr>
          <w:ilvl w:val="0"/>
          <w:numId w:val="22"/>
        </w:numPr>
        <w:tabs>
          <w:tab w:val="clear" w:pos="720"/>
          <w:tab w:val="num" w:pos="284"/>
        </w:tabs>
        <w:ind w:left="284" w:hanging="283"/>
        <w:rPr>
          <w:i/>
        </w:rPr>
      </w:pPr>
      <w:r>
        <w:t>Every 5 se</w:t>
      </w:r>
      <w:r w:rsidR="00514786">
        <w:t>conds</w:t>
      </w:r>
      <w:r w:rsidR="00AB776A">
        <w:t xml:space="preserve"> the </w:t>
      </w:r>
      <w:proofErr w:type="spellStart"/>
      <w:r w:rsidR="00AB776A" w:rsidRPr="31236B69">
        <w:rPr>
          <w:rStyle w:val="CodeStyleChar"/>
          <w:rFonts w:eastAsiaTheme="minorEastAsia"/>
          <w:sz w:val="22"/>
          <w:szCs w:val="22"/>
        </w:rPr>
        <w:t>rriot_tuya</w:t>
      </w:r>
      <w:proofErr w:type="spellEnd"/>
      <w:r w:rsidR="00AB776A">
        <w:t xml:space="preserve"> process issued a</w:t>
      </w:r>
      <w:r w:rsidR="00514786">
        <w:t xml:space="preserve"> </w:t>
      </w:r>
      <w:proofErr w:type="spellStart"/>
      <w:r w:rsidR="005A6B29" w:rsidRPr="00BC24EB">
        <w:rPr>
          <w:i/>
          <w:iCs/>
        </w:rPr>
        <w:t>Tuya</w:t>
      </w:r>
      <w:proofErr w:type="spellEnd"/>
      <w:r w:rsidR="005A6B29" w:rsidRPr="00BC24EB">
        <w:rPr>
          <w:i/>
          <w:iCs/>
        </w:rPr>
        <w:t xml:space="preserve"> Discovery Packet</w:t>
      </w:r>
    </w:p>
    <w:p w14:paraId="68E945CC" w14:textId="62632DA9" w:rsidR="00AE29D8" w:rsidRDefault="006173B8" w:rsidP="00AE29D8">
      <w:pPr>
        <w:pStyle w:val="ListParagraph"/>
        <w:numPr>
          <w:ilvl w:val="1"/>
          <w:numId w:val="22"/>
        </w:numPr>
        <w:tabs>
          <w:tab w:val="clear" w:pos="1440"/>
          <w:tab w:val="num" w:pos="2410"/>
        </w:tabs>
        <w:ind w:left="567" w:hanging="273"/>
      </w:pPr>
      <w:r>
        <w:t xml:space="preserve">Broadcast to </w:t>
      </w:r>
      <w:proofErr w:type="spellStart"/>
      <w:r w:rsidRPr="31236B69">
        <w:rPr>
          <w:rStyle w:val="CodeStyleChar"/>
          <w:rFonts w:eastAsiaTheme="minorEastAsia"/>
          <w:sz w:val="22"/>
          <w:szCs w:val="22"/>
        </w:rPr>
        <w:t>udp</w:t>
      </w:r>
      <w:proofErr w:type="spellEnd"/>
      <w:r w:rsidRPr="31236B69">
        <w:rPr>
          <w:rStyle w:val="CodeStyleChar"/>
          <w:rFonts w:eastAsiaTheme="minorEastAsia"/>
          <w:sz w:val="22"/>
          <w:szCs w:val="22"/>
        </w:rPr>
        <w:t>/6667</w:t>
      </w:r>
      <w:r>
        <w:t xml:space="preserve"> containing </w:t>
      </w:r>
      <w:r w:rsidR="00D50257">
        <w:t>the device identifier and IP address</w:t>
      </w:r>
    </w:p>
    <w:p w14:paraId="1DF4D302" w14:textId="4DB7BCD9" w:rsidR="00AE29D8" w:rsidRDefault="00AE29D8" w:rsidP="00AE29D8">
      <w:r>
        <w:t xml:space="preserve">Specifically for firmware v01.15.58, the following </w:t>
      </w:r>
      <w:r w:rsidR="0036106B">
        <w:t xml:space="preserve">additional </w:t>
      </w:r>
      <w:r>
        <w:t>behaviour was observed:</w:t>
      </w:r>
    </w:p>
    <w:p w14:paraId="500FA281" w14:textId="6C764E44" w:rsidR="00AE29D8" w:rsidRDefault="00AE29D8" w:rsidP="00AE29D8">
      <w:pPr>
        <w:pStyle w:val="ListParagraph"/>
        <w:numPr>
          <w:ilvl w:val="0"/>
          <w:numId w:val="22"/>
        </w:numPr>
        <w:tabs>
          <w:tab w:val="clear" w:pos="720"/>
        </w:tabs>
        <w:ind w:left="284" w:hanging="283"/>
      </w:pPr>
      <w:r>
        <w:t xml:space="preserve">Every </w:t>
      </w:r>
      <w:r w:rsidR="00E109DC">
        <w:t>5 minutes an SSDP poll was issued by the device</w:t>
      </w:r>
    </w:p>
    <w:p w14:paraId="11E575B1" w14:textId="1AC32479" w:rsidR="00E109DC" w:rsidRPr="00106717" w:rsidRDefault="00E109DC" w:rsidP="00E109DC">
      <w:pPr>
        <w:pStyle w:val="ListParagraph"/>
        <w:numPr>
          <w:ilvl w:val="1"/>
          <w:numId w:val="22"/>
        </w:numPr>
        <w:tabs>
          <w:tab w:val="clear" w:pos="1440"/>
          <w:tab w:val="num" w:pos="2410"/>
        </w:tabs>
        <w:ind w:left="567" w:hanging="273"/>
      </w:pPr>
      <w:r>
        <w:t>This is an artifact of the operating system effectively running Ubuntu</w:t>
      </w:r>
    </w:p>
    <w:p w14:paraId="7F10BB03" w14:textId="3667C407" w:rsidR="00AE29D8" w:rsidRPr="0036106B" w:rsidRDefault="00AE29D8" w:rsidP="00AE29D8">
      <w:pPr>
        <w:pStyle w:val="ListParagraph"/>
        <w:numPr>
          <w:ilvl w:val="0"/>
          <w:numId w:val="22"/>
        </w:numPr>
        <w:tabs>
          <w:tab w:val="clear" w:pos="720"/>
          <w:tab w:val="num" w:pos="284"/>
        </w:tabs>
        <w:ind w:left="284" w:hanging="283"/>
        <w:rPr>
          <w:rStyle w:val="CodeStyleChar"/>
          <w:rFonts w:ascii="Times New Roman" w:eastAsiaTheme="minorHAnsi" w:hAnsi="Times New Roman"/>
        </w:rPr>
      </w:pPr>
      <w:r>
        <w:t xml:space="preserve">Every </w:t>
      </w:r>
      <w:r w:rsidR="00E109DC">
        <w:t>10</w:t>
      </w:r>
      <w:r>
        <w:t xml:space="preserve"> seconds the </w:t>
      </w:r>
      <w:proofErr w:type="spellStart"/>
      <w:r w:rsidR="00AB776A" w:rsidRPr="00160480">
        <w:rPr>
          <w:rStyle w:val="CodeStyleChar"/>
          <w:rFonts w:eastAsiaTheme="minorHAnsi"/>
          <w:sz w:val="22"/>
          <w:szCs w:val="22"/>
        </w:rPr>
        <w:t>miio_client</w:t>
      </w:r>
      <w:proofErr w:type="spellEnd"/>
      <w:r>
        <w:t xml:space="preserve"> process</w:t>
      </w:r>
      <w:r w:rsidR="00AB776A">
        <w:t xml:space="preserve"> issued a request </w:t>
      </w:r>
      <w:r w:rsidR="003F3C1D">
        <w:t xml:space="preserve">to </w:t>
      </w:r>
      <w:r w:rsidR="00376DDF" w:rsidRPr="00160480">
        <w:rPr>
          <w:rStyle w:val="CodeStyleChar"/>
          <w:rFonts w:eastAsiaTheme="minorHAnsi"/>
          <w:sz w:val="22"/>
          <w:szCs w:val="22"/>
        </w:rPr>
        <w:t>xx.ott.io.mi.com</w:t>
      </w:r>
    </w:p>
    <w:p w14:paraId="272C18F9" w14:textId="444B5296" w:rsidR="0036106B" w:rsidRPr="0036106B" w:rsidRDefault="0036106B" w:rsidP="0036106B">
      <w:pPr>
        <w:pStyle w:val="ListParagraph"/>
        <w:numPr>
          <w:ilvl w:val="0"/>
          <w:numId w:val="22"/>
        </w:numPr>
        <w:tabs>
          <w:tab w:val="clear" w:pos="720"/>
          <w:tab w:val="num" w:pos="284"/>
        </w:tabs>
        <w:ind w:left="284" w:hanging="283"/>
        <w:rPr>
          <w:rStyle w:val="CodeStyleChar"/>
          <w:rFonts w:ascii="Times New Roman" w:eastAsiaTheme="minorHAnsi" w:hAnsi="Times New Roman"/>
        </w:rPr>
      </w:pPr>
      <w:r>
        <w:t xml:space="preserve">Every second the </w:t>
      </w:r>
      <w:proofErr w:type="spellStart"/>
      <w:r w:rsidRPr="00160480">
        <w:rPr>
          <w:rStyle w:val="CodeStyleChar"/>
          <w:rFonts w:eastAsiaTheme="minorHAnsi"/>
          <w:sz w:val="22"/>
          <w:szCs w:val="22"/>
        </w:rPr>
        <w:t>miio_client</w:t>
      </w:r>
      <w:proofErr w:type="spellEnd"/>
      <w:r>
        <w:t xml:space="preserve"> process issued 2 requests to </w:t>
      </w:r>
      <w:r w:rsidRPr="00160480">
        <w:rPr>
          <w:rStyle w:val="CodeStyleChar"/>
          <w:rFonts w:eastAsiaTheme="minorHAnsi"/>
          <w:sz w:val="22"/>
          <w:szCs w:val="22"/>
        </w:rPr>
        <w:t>xx.ot.io.mi.com</w:t>
      </w:r>
    </w:p>
    <w:p w14:paraId="66705F77" w14:textId="1AEC9498" w:rsidR="00B81881" w:rsidRDefault="00F3494E" w:rsidP="001558A5">
      <w:pPr>
        <w:pStyle w:val="Heading4"/>
      </w:pPr>
      <w:r>
        <w:t>External Traffic</w:t>
      </w:r>
    </w:p>
    <w:p w14:paraId="45B49971" w14:textId="424D63BC" w:rsidR="00F3494E" w:rsidRDefault="00B311C9" w:rsidP="00160480">
      <w:pPr>
        <w:jc w:val="both"/>
      </w:pPr>
      <w:r>
        <w:t xml:space="preserve">The following </w:t>
      </w:r>
      <w:r w:rsidR="003A115D">
        <w:t>traffic reports are based off network captures whilst the device was not in operation</w:t>
      </w:r>
      <w:r w:rsidR="00EA05AB">
        <w:t xml:space="preserve"> (idle) to determine network behaviour patterns. </w:t>
      </w:r>
      <w:r w:rsidR="008C359B">
        <w:t>External traffic is broken down by endpoint to better characterise each individual process</w:t>
      </w:r>
      <w:r w:rsidR="00C6283C">
        <w:t xml:space="preserve">, and further </w:t>
      </w:r>
      <w:r w:rsidR="006D0C06">
        <w:t xml:space="preserve">broken down into hourly segments with times </w:t>
      </w:r>
      <w:r w:rsidR="008B47A6">
        <w:t xml:space="preserve">labelled </w:t>
      </w:r>
      <w:r w:rsidR="004C52B7">
        <w:t xml:space="preserve">in reference to </w:t>
      </w:r>
      <w:r w:rsidR="004C52B7">
        <w:rPr>
          <w:rStyle w:val="vkgy"/>
        </w:rPr>
        <w:t>Australian Eastern Standard Time</w:t>
      </w:r>
      <w:r w:rsidR="00C6283C">
        <w:rPr>
          <w:rStyle w:val="vkgy"/>
        </w:rPr>
        <w:t xml:space="preserve"> (GMT+10)</w:t>
      </w:r>
      <w:r w:rsidR="006D0C06">
        <w:t>.</w:t>
      </w:r>
    </w:p>
    <w:p w14:paraId="6DFBB9B6" w14:textId="43E09E65" w:rsidR="00CC662C" w:rsidRDefault="00F37207" w:rsidP="00CD252F">
      <w:pPr>
        <w:pStyle w:val="Heading5"/>
      </w:pPr>
      <w:r>
        <w:t>Inbound Requests (</w:t>
      </w:r>
      <w:r w:rsidR="00CC662C">
        <w:t>ms.tuyaeu.com / m2.tuyaeu.co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FE208F" w14:paraId="55EFC79F" w14:textId="77777777" w:rsidTr="00FE208F">
        <w:trPr>
          <w:jc w:val="center"/>
        </w:trPr>
        <w:tc>
          <w:tcPr>
            <w:tcW w:w="4508" w:type="dxa"/>
          </w:tcPr>
          <w:p w14:paraId="6F418460" w14:textId="77777777" w:rsidR="00FE208F" w:rsidRPr="00157EAC" w:rsidRDefault="00FE208F" w:rsidP="00FE208F">
            <w:pPr>
              <w:keepNext/>
              <w:jc w:val="center"/>
            </w:pPr>
            <w:r w:rsidRPr="00157EAC">
              <w:rPr>
                <w:noProof/>
              </w:rPr>
              <w:drawing>
                <wp:inline distT="0" distB="0" distL="0" distR="0" wp14:anchorId="391531F6" wp14:editId="7D2A8879">
                  <wp:extent cx="3497827" cy="1443935"/>
                  <wp:effectExtent l="0" t="0" r="762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1">
                            <a:extLst>
                              <a:ext uri="{28A0092B-C50C-407E-A947-70E740481C1C}">
                                <a14:useLocalDpi xmlns:a14="http://schemas.microsoft.com/office/drawing/2010/main" val="0"/>
                              </a:ext>
                            </a:extLst>
                          </a:blip>
                          <a:srcRect t="12944"/>
                          <a:stretch/>
                        </pic:blipFill>
                        <pic:spPr bwMode="auto">
                          <a:xfrm>
                            <a:off x="0" y="0"/>
                            <a:ext cx="3515586" cy="1451266"/>
                          </a:xfrm>
                          <a:prstGeom prst="rect">
                            <a:avLst/>
                          </a:prstGeom>
                          <a:noFill/>
                          <a:ln>
                            <a:noFill/>
                          </a:ln>
                          <a:extLst>
                            <a:ext uri="{53640926-AAD7-44D8-BBD7-CCE9431645EC}">
                              <a14:shadowObscured xmlns:a14="http://schemas.microsoft.com/office/drawing/2010/main"/>
                            </a:ext>
                          </a:extLst>
                        </pic:spPr>
                      </pic:pic>
                    </a:graphicData>
                  </a:graphic>
                </wp:inline>
              </w:drawing>
            </w:r>
          </w:p>
          <w:p w14:paraId="3F8053A2" w14:textId="24C88F0C" w:rsidR="00FE208F" w:rsidRPr="00157EAC" w:rsidRDefault="00FE208F" w:rsidP="00F82B86">
            <w:pPr>
              <w:pStyle w:val="Caption"/>
            </w:pPr>
            <w:bookmarkStart w:id="193" w:name="_Ref110897611"/>
            <w:bookmarkStart w:id="194" w:name="_Toc110994450"/>
            <w:r w:rsidRPr="00157EAC">
              <w:t xml:space="preserve">Figure </w:t>
            </w:r>
            <w:fldSimple w:instr=" SEQ Figure \* ARABIC ">
              <w:r w:rsidR="00B145EE">
                <w:rPr>
                  <w:noProof/>
                </w:rPr>
                <w:t>36</w:t>
              </w:r>
            </w:fldSimple>
            <w:r w:rsidRPr="00157EAC">
              <w:t xml:space="preserve"> – MQTT server data heatmap</w:t>
            </w:r>
            <w:bookmarkEnd w:id="193"/>
            <w:bookmarkEnd w:id="194"/>
          </w:p>
          <w:p w14:paraId="584EED5C" w14:textId="77777777" w:rsidR="00FE208F" w:rsidRDefault="00FE208F" w:rsidP="00FE208F"/>
        </w:tc>
        <w:tc>
          <w:tcPr>
            <w:tcW w:w="4508" w:type="dxa"/>
          </w:tcPr>
          <w:p w14:paraId="74678E93" w14:textId="77777777" w:rsidR="00FE208F" w:rsidRDefault="00FE208F" w:rsidP="00FE208F">
            <w:pPr>
              <w:keepNext/>
              <w:jc w:val="center"/>
            </w:pPr>
            <w:r>
              <w:rPr>
                <w:noProof/>
              </w:rPr>
              <w:drawing>
                <wp:inline distT="0" distB="0" distL="0" distR="0" wp14:anchorId="7237B5A5" wp14:editId="12230A2D">
                  <wp:extent cx="2800709" cy="1443355"/>
                  <wp:effectExtent l="0" t="0" r="0" b="4445"/>
                  <wp:docPr id="40" name="Picture 4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with medium confidence"/>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r="25565" b="25525"/>
                          <a:stretch/>
                        </pic:blipFill>
                        <pic:spPr bwMode="auto">
                          <a:xfrm>
                            <a:off x="0" y="0"/>
                            <a:ext cx="2825182" cy="1455967"/>
                          </a:xfrm>
                          <a:prstGeom prst="rect">
                            <a:avLst/>
                          </a:prstGeom>
                          <a:noFill/>
                          <a:ln>
                            <a:noFill/>
                          </a:ln>
                          <a:extLst>
                            <a:ext uri="{53640926-AAD7-44D8-BBD7-CCE9431645EC}">
                              <a14:shadowObscured xmlns:a14="http://schemas.microsoft.com/office/drawing/2010/main"/>
                            </a:ext>
                          </a:extLst>
                        </pic:spPr>
                      </pic:pic>
                    </a:graphicData>
                  </a:graphic>
                </wp:inline>
              </w:drawing>
            </w:r>
          </w:p>
          <w:p w14:paraId="43D58AB9" w14:textId="03B0EEAB" w:rsidR="00FE208F" w:rsidRDefault="00FE208F" w:rsidP="00F82B86">
            <w:pPr>
              <w:pStyle w:val="Caption"/>
            </w:pPr>
            <w:bookmarkStart w:id="195" w:name="_Toc110994451"/>
            <w:r>
              <w:t xml:space="preserve">Figure </w:t>
            </w:r>
            <w:fldSimple w:instr=" SEQ Figure \* ARABIC ">
              <w:r w:rsidR="00B145EE">
                <w:rPr>
                  <w:noProof/>
                </w:rPr>
                <w:t>37</w:t>
              </w:r>
            </w:fldSimple>
            <w:r>
              <w:t xml:space="preserve"> – MQTT server historical overview</w:t>
            </w:r>
            <w:bookmarkEnd w:id="195"/>
          </w:p>
          <w:p w14:paraId="66F4BC7C" w14:textId="77777777" w:rsidR="00FE208F" w:rsidRDefault="00FE208F" w:rsidP="00FE208F"/>
        </w:tc>
      </w:tr>
    </w:tbl>
    <w:p w14:paraId="27E23660" w14:textId="06634947" w:rsidR="00CC662C" w:rsidRDefault="004A2432" w:rsidP="00160480">
      <w:pPr>
        <w:jc w:val="both"/>
      </w:pPr>
      <w:r>
        <w:t xml:space="preserve">The network heatmap </w:t>
      </w:r>
      <w:r w:rsidR="00EB1ECC">
        <w:fldChar w:fldCharType="begin"/>
      </w:r>
      <w:r w:rsidR="00EB1ECC">
        <w:instrText xml:space="preserve"> REF _Ref110897611 \p \h </w:instrText>
      </w:r>
      <w:r w:rsidR="00EB1ECC">
        <w:fldChar w:fldCharType="separate"/>
      </w:r>
      <w:r w:rsidR="00B145EE">
        <w:t>above</w:t>
      </w:r>
      <w:r w:rsidR="00EB1ECC">
        <w:fldChar w:fldCharType="end"/>
      </w:r>
      <w:r w:rsidR="00EB1ECC">
        <w:t xml:space="preserve"> indicate</w:t>
      </w:r>
      <w:r w:rsidR="00B37B6C">
        <w:t>s</w:t>
      </w:r>
      <w:r w:rsidR="00EB1ECC">
        <w:t xml:space="preserve"> increased network </w:t>
      </w:r>
      <w:r w:rsidR="004A6EE3">
        <w:t>activity around 3am</w:t>
      </w:r>
      <w:r w:rsidR="00B37B6C">
        <w:t xml:space="preserve"> </w:t>
      </w:r>
      <w:r w:rsidR="004A6EE3">
        <w:t xml:space="preserve">every day, however </w:t>
      </w:r>
      <w:r w:rsidR="005659A9">
        <w:t xml:space="preserve">during these peaks, </w:t>
      </w:r>
      <w:r w:rsidR="00E30F32">
        <w:t xml:space="preserve">at </w:t>
      </w:r>
      <w:r w:rsidR="00236921">
        <w:t>most</w:t>
      </w:r>
      <w:r w:rsidR="00E30F32">
        <w:t>,</w:t>
      </w:r>
      <w:r w:rsidR="00236921">
        <w:t xml:space="preserve"> </w:t>
      </w:r>
      <w:r w:rsidR="00E30F32">
        <w:t xml:space="preserve">only </w:t>
      </w:r>
      <w:r w:rsidR="00236921">
        <w:t xml:space="preserve">300 KB of data </w:t>
      </w:r>
      <w:r w:rsidR="00E30F32">
        <w:t xml:space="preserve">was transferred. Application logs </w:t>
      </w:r>
      <w:r w:rsidR="00DF3793">
        <w:t xml:space="preserve">from </w:t>
      </w:r>
      <w:proofErr w:type="spellStart"/>
      <w:r w:rsidR="00DF3793" w:rsidRPr="00160480">
        <w:rPr>
          <w:rStyle w:val="CodeStyleChar"/>
          <w:rFonts w:eastAsiaTheme="minorHAnsi"/>
          <w:sz w:val="22"/>
          <w:szCs w:val="20"/>
        </w:rPr>
        <w:t>rriot_tuya</w:t>
      </w:r>
      <w:proofErr w:type="spellEnd"/>
      <w:r w:rsidR="00DF3793">
        <w:t xml:space="preserve"> </w:t>
      </w:r>
      <w:r w:rsidR="003D4320">
        <w:t xml:space="preserve">reveal that </w:t>
      </w:r>
      <w:r w:rsidR="00103E92">
        <w:t xml:space="preserve">the increased activity is a result of the </w:t>
      </w:r>
      <w:r w:rsidR="00486F96">
        <w:t xml:space="preserve">program </w:t>
      </w:r>
      <w:r w:rsidR="00103E92">
        <w:t>timing out and reconnecting daily at 3am</w:t>
      </w:r>
      <w:r w:rsidR="00486F96">
        <w:t xml:space="preserve">. </w:t>
      </w:r>
      <w:r w:rsidR="00B30414">
        <w:t xml:space="preserve">A small packet was transmitted every </w:t>
      </w:r>
      <w:r w:rsidR="00C2481D">
        <w:t>minute;</w:t>
      </w:r>
      <w:r w:rsidR="00B30414">
        <w:t xml:space="preserve"> </w:t>
      </w:r>
      <w:r w:rsidR="00160480">
        <w:t>however,</w:t>
      </w:r>
      <w:r w:rsidR="00B30414">
        <w:t xml:space="preserve"> it was determined to be an MQTT keep-alive packet.</w:t>
      </w:r>
    </w:p>
    <w:p w14:paraId="00A9E6D7" w14:textId="06F00F42" w:rsidR="008C359B" w:rsidRDefault="00F37207" w:rsidP="008C359B">
      <w:pPr>
        <w:pStyle w:val="Heading5"/>
      </w:pPr>
      <w:r>
        <w:t>Outbound Requests (</w:t>
      </w:r>
      <w:r w:rsidR="00ED1F3E">
        <w:t>a2.tuyaeu.com)</w:t>
      </w:r>
    </w:p>
    <w:p w14:paraId="7086E64C" w14:textId="77777777" w:rsidR="00BC184D" w:rsidRDefault="00ED1F3E" w:rsidP="00BC184D">
      <w:pPr>
        <w:keepNext/>
        <w:spacing w:after="0"/>
        <w:jc w:val="center"/>
      </w:pPr>
      <w:r>
        <w:rPr>
          <w:noProof/>
        </w:rPr>
        <w:drawing>
          <wp:inline distT="0" distB="0" distL="0" distR="0" wp14:anchorId="3903A722" wp14:editId="7C77791C">
            <wp:extent cx="3411110" cy="2157351"/>
            <wp:effectExtent l="0" t="0" r="0" b="0"/>
            <wp:docPr id="36" name="Picture 3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medium confidence"/>
                    <pic:cNvPicPr>
                      <a:picLocks noChangeAspect="1" noChangeArrowheads="1"/>
                    </pic:cNvPicPr>
                  </pic:nvPicPr>
                  <pic:blipFill rotWithShape="1">
                    <a:blip r:embed="rId73">
                      <a:extLst>
                        <a:ext uri="{28A0092B-C50C-407E-A947-70E740481C1C}">
                          <a14:useLocalDpi xmlns:a14="http://schemas.microsoft.com/office/drawing/2010/main" val="0"/>
                        </a:ext>
                      </a:extLst>
                    </a:blip>
                    <a:srcRect t="9346"/>
                    <a:stretch/>
                  </pic:blipFill>
                  <pic:spPr bwMode="auto">
                    <a:xfrm>
                      <a:off x="0" y="0"/>
                      <a:ext cx="3421379" cy="2163845"/>
                    </a:xfrm>
                    <a:prstGeom prst="rect">
                      <a:avLst/>
                    </a:prstGeom>
                    <a:noFill/>
                    <a:ln>
                      <a:noFill/>
                    </a:ln>
                    <a:extLst>
                      <a:ext uri="{53640926-AAD7-44D8-BBD7-CCE9431645EC}">
                        <a14:shadowObscured xmlns:a14="http://schemas.microsoft.com/office/drawing/2010/main"/>
                      </a:ext>
                    </a:extLst>
                  </pic:spPr>
                </pic:pic>
              </a:graphicData>
            </a:graphic>
          </wp:inline>
        </w:drawing>
      </w:r>
    </w:p>
    <w:p w14:paraId="64B072CC" w14:textId="04F8863F" w:rsidR="00C2481D" w:rsidRDefault="00BC184D" w:rsidP="00F82B86">
      <w:pPr>
        <w:pStyle w:val="Caption"/>
      </w:pPr>
      <w:bookmarkStart w:id="196" w:name="_Ref110898535"/>
      <w:bookmarkStart w:id="197" w:name="_Toc110994452"/>
      <w:r>
        <w:t xml:space="preserve">Figure </w:t>
      </w:r>
      <w:fldSimple w:instr=" SEQ Figure \* ARABIC ">
        <w:r w:rsidR="00B145EE">
          <w:rPr>
            <w:noProof/>
          </w:rPr>
          <w:t>38</w:t>
        </w:r>
      </w:fldSimple>
      <w:r>
        <w:t xml:space="preserve"> – Control server data heatmap</w:t>
      </w:r>
      <w:bookmarkEnd w:id="196"/>
      <w:bookmarkEnd w:id="197"/>
      <w:r w:rsidR="00C2481D">
        <w:br/>
      </w:r>
    </w:p>
    <w:p w14:paraId="3F8E1858" w14:textId="7FC1E2B9" w:rsidR="00B67874" w:rsidRDefault="00C2481D" w:rsidP="00160480">
      <w:pPr>
        <w:jc w:val="both"/>
      </w:pPr>
      <w:r>
        <w:t xml:space="preserve">The </w:t>
      </w:r>
      <w:proofErr w:type="spellStart"/>
      <w:r w:rsidRPr="00160480">
        <w:rPr>
          <w:rStyle w:val="CodeStyleChar"/>
          <w:rFonts w:eastAsiaTheme="minorHAnsi"/>
          <w:sz w:val="22"/>
          <w:szCs w:val="20"/>
        </w:rPr>
        <w:t>rriot_tuya</w:t>
      </w:r>
      <w:proofErr w:type="spellEnd"/>
      <w:r>
        <w:t xml:space="preserve"> </w:t>
      </w:r>
      <w:r w:rsidR="00160480">
        <w:t xml:space="preserve">process </w:t>
      </w:r>
      <w:r>
        <w:t xml:space="preserve">exhibits more behaviour </w:t>
      </w:r>
      <w:r w:rsidR="00CE70C5">
        <w:t xml:space="preserve">when communicating to the control server, evident in the increased dataflow counts in the figure </w:t>
      </w:r>
      <w:r w:rsidR="00CE70C5">
        <w:fldChar w:fldCharType="begin"/>
      </w:r>
      <w:r w:rsidR="00CE70C5">
        <w:instrText xml:space="preserve"> REF _Ref110898535 \p \h </w:instrText>
      </w:r>
      <w:r w:rsidR="00CE70C5">
        <w:fldChar w:fldCharType="separate"/>
      </w:r>
      <w:r w:rsidR="00B145EE">
        <w:t>above</w:t>
      </w:r>
      <w:r w:rsidR="00CE70C5">
        <w:fldChar w:fldCharType="end"/>
      </w:r>
      <w:r w:rsidR="00CE70C5">
        <w:t>.</w:t>
      </w:r>
      <w:r w:rsidR="00AC74B4">
        <w:t xml:space="preserve"> Whilst </w:t>
      </w:r>
      <w:r w:rsidR="00285E28">
        <w:t>increased dataflow is observed</w:t>
      </w:r>
      <w:r w:rsidR="00AD56E6">
        <w:t xml:space="preserve">, </w:t>
      </w:r>
      <w:r w:rsidR="00670DF9">
        <w:t xml:space="preserve">total </w:t>
      </w:r>
      <w:r w:rsidR="0078091B">
        <w:t xml:space="preserve">average </w:t>
      </w:r>
      <w:r w:rsidR="00670DF9">
        <w:t xml:space="preserve">hourly bandwidth does not exceed </w:t>
      </w:r>
      <w:r w:rsidR="0078091B">
        <w:t xml:space="preserve">10 KB, with peak hourly </w:t>
      </w:r>
      <w:r w:rsidR="007F2224">
        <w:t>consumption of 20 KB at 3am every day.</w:t>
      </w:r>
      <w:r w:rsidR="00ED27C8">
        <w:t xml:space="preserve"> </w:t>
      </w:r>
      <w:r w:rsidR="00B67874">
        <w:t xml:space="preserve">It was observed that a </w:t>
      </w:r>
      <w:proofErr w:type="spellStart"/>
      <w:proofErr w:type="gramStart"/>
      <w:r w:rsidR="00B67874" w:rsidRPr="00160480">
        <w:rPr>
          <w:rStyle w:val="CodeStyleChar"/>
          <w:rFonts w:eastAsiaTheme="minorHAnsi"/>
          <w:sz w:val="22"/>
          <w:szCs w:val="20"/>
        </w:rPr>
        <w:t>tuya.device</w:t>
      </w:r>
      <w:proofErr w:type="gramEnd"/>
      <w:r w:rsidR="00B67874" w:rsidRPr="00160480">
        <w:rPr>
          <w:rStyle w:val="CodeStyleChar"/>
          <w:rFonts w:eastAsiaTheme="minorHAnsi"/>
          <w:sz w:val="22"/>
          <w:szCs w:val="20"/>
        </w:rPr>
        <w:t>.timer.count</w:t>
      </w:r>
      <w:proofErr w:type="spellEnd"/>
      <w:r w:rsidR="00B67874">
        <w:t xml:space="preserve"> request was emitted every 25 minutes</w:t>
      </w:r>
      <w:r w:rsidR="00775C18">
        <w:t xml:space="preserve"> </w:t>
      </w:r>
      <w:r w:rsidR="00A004B8">
        <w:t>likely as an uptime poll</w:t>
      </w:r>
      <w:r w:rsidR="00971C74">
        <w:t xml:space="preserve">, which </w:t>
      </w:r>
      <w:r w:rsidR="00ED27C8">
        <w:t xml:space="preserve">aids in explaining the </w:t>
      </w:r>
      <w:r w:rsidR="00ED27C8">
        <w:fldChar w:fldCharType="begin"/>
      </w:r>
      <w:r w:rsidR="00ED27C8">
        <w:instrText xml:space="preserve"> REF _Ref110898535 \p \h </w:instrText>
      </w:r>
      <w:r w:rsidR="00ED27C8">
        <w:fldChar w:fldCharType="separate"/>
      </w:r>
      <w:r w:rsidR="00B145EE">
        <w:t>above</w:t>
      </w:r>
      <w:r w:rsidR="00ED27C8">
        <w:fldChar w:fldCharType="end"/>
      </w:r>
      <w:r w:rsidR="00ED27C8">
        <w:t xml:space="preserve"> heatmap.</w:t>
      </w:r>
      <w:r w:rsidR="002F3B95">
        <w:t xml:space="preserve"> When the </w:t>
      </w:r>
      <w:r w:rsidR="00C51E3C">
        <w:t xml:space="preserve">device reconnects to the </w:t>
      </w:r>
      <w:r w:rsidR="002F3B95">
        <w:t xml:space="preserve">MQTT </w:t>
      </w:r>
      <w:r w:rsidR="00C51E3C">
        <w:t xml:space="preserve">server at 3am, </w:t>
      </w:r>
      <w:r w:rsidR="007C7D04">
        <w:t xml:space="preserve">upgrade checks and configuration polls are </w:t>
      </w:r>
      <w:r w:rsidR="009F5C73">
        <w:t xml:space="preserve">emitted, explaining the </w:t>
      </w:r>
      <w:r w:rsidR="005458A8">
        <w:t xml:space="preserve">coincident </w:t>
      </w:r>
      <w:r w:rsidR="009F5C73">
        <w:t>activity</w:t>
      </w:r>
      <w:r w:rsidR="005458A8">
        <w:t>.</w:t>
      </w:r>
    </w:p>
    <w:p w14:paraId="282C3205" w14:textId="77777777" w:rsidR="005458A8" w:rsidRPr="00C2481D" w:rsidRDefault="005458A8" w:rsidP="00C2481D"/>
    <w:p w14:paraId="4665420E" w14:textId="4C6BCFF9" w:rsidR="00ED1F3E" w:rsidRDefault="00F37207" w:rsidP="00CD252F">
      <w:pPr>
        <w:pStyle w:val="Heading5"/>
      </w:pPr>
      <w:r>
        <w:t>Logs (</w:t>
      </w:r>
      <w:r w:rsidR="00ED1F3E">
        <w:t>awsde0.fds.api.xiaomi.co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FE208F" w14:paraId="41A981B0" w14:textId="77777777" w:rsidTr="005E3C1C">
        <w:trPr>
          <w:jc w:val="center"/>
        </w:trPr>
        <w:tc>
          <w:tcPr>
            <w:tcW w:w="4508" w:type="dxa"/>
          </w:tcPr>
          <w:p w14:paraId="673ADABC" w14:textId="77777777" w:rsidR="00FE208F" w:rsidRDefault="00FE208F" w:rsidP="00FE208F">
            <w:pPr>
              <w:keepNext/>
              <w:jc w:val="center"/>
            </w:pPr>
            <w:r>
              <w:rPr>
                <w:noProof/>
              </w:rPr>
              <w:drawing>
                <wp:inline distT="0" distB="0" distL="0" distR="0" wp14:anchorId="3720FB96" wp14:editId="0E8FDE60">
                  <wp:extent cx="3534089" cy="2122805"/>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4">
                            <a:extLst>
                              <a:ext uri="{28A0092B-C50C-407E-A947-70E740481C1C}">
                                <a14:useLocalDpi xmlns:a14="http://schemas.microsoft.com/office/drawing/2010/main" val="0"/>
                              </a:ext>
                            </a:extLst>
                          </a:blip>
                          <a:srcRect t="8755" b="1318"/>
                          <a:stretch/>
                        </pic:blipFill>
                        <pic:spPr bwMode="auto">
                          <a:xfrm>
                            <a:off x="0" y="0"/>
                            <a:ext cx="3534542" cy="2123077"/>
                          </a:xfrm>
                          <a:prstGeom prst="rect">
                            <a:avLst/>
                          </a:prstGeom>
                          <a:noFill/>
                          <a:ln>
                            <a:noFill/>
                          </a:ln>
                          <a:extLst>
                            <a:ext uri="{53640926-AAD7-44D8-BBD7-CCE9431645EC}">
                              <a14:shadowObscured xmlns:a14="http://schemas.microsoft.com/office/drawing/2010/main"/>
                            </a:ext>
                          </a:extLst>
                        </pic:spPr>
                      </pic:pic>
                    </a:graphicData>
                  </a:graphic>
                </wp:inline>
              </w:drawing>
            </w:r>
          </w:p>
          <w:p w14:paraId="57E63F8D" w14:textId="081912E3" w:rsidR="00FE208F" w:rsidRDefault="00FE208F" w:rsidP="00F82B86">
            <w:pPr>
              <w:pStyle w:val="Caption"/>
            </w:pPr>
            <w:bookmarkStart w:id="198" w:name="_Toc110994453"/>
            <w:r>
              <w:t xml:space="preserve">Figure </w:t>
            </w:r>
            <w:fldSimple w:instr=" SEQ Figure \* ARABIC ">
              <w:r w:rsidR="00B145EE">
                <w:rPr>
                  <w:noProof/>
                </w:rPr>
                <w:t>39</w:t>
              </w:r>
            </w:fldSimple>
            <w:r>
              <w:t xml:space="preserve"> – FDS server data heatmap</w:t>
            </w:r>
            <w:bookmarkEnd w:id="198"/>
          </w:p>
          <w:p w14:paraId="3E93B8F3" w14:textId="77777777" w:rsidR="00FE208F" w:rsidRDefault="00FE208F" w:rsidP="005E3C1C"/>
        </w:tc>
        <w:tc>
          <w:tcPr>
            <w:tcW w:w="4508" w:type="dxa"/>
          </w:tcPr>
          <w:p w14:paraId="12D4CECE" w14:textId="77777777" w:rsidR="00FE208F" w:rsidRDefault="00FE208F" w:rsidP="00FE208F">
            <w:pPr>
              <w:keepNext/>
              <w:jc w:val="center"/>
            </w:pPr>
            <w:r>
              <w:rPr>
                <w:noProof/>
              </w:rPr>
              <w:drawing>
                <wp:inline distT="0" distB="0" distL="0" distR="0" wp14:anchorId="07EFE04F" wp14:editId="5D3A0862">
                  <wp:extent cx="2551436" cy="2122998"/>
                  <wp:effectExtent l="0" t="0" r="1270" b="0"/>
                  <wp:docPr id="38" name="Picture 3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10;&#10;Description automatically generated with low confidence"/>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50309"/>
                          <a:stretch/>
                        </pic:blipFill>
                        <pic:spPr bwMode="auto">
                          <a:xfrm>
                            <a:off x="0" y="0"/>
                            <a:ext cx="2567274" cy="2136176"/>
                          </a:xfrm>
                          <a:prstGeom prst="rect">
                            <a:avLst/>
                          </a:prstGeom>
                          <a:noFill/>
                          <a:ln>
                            <a:noFill/>
                          </a:ln>
                          <a:extLst>
                            <a:ext uri="{53640926-AAD7-44D8-BBD7-CCE9431645EC}">
                              <a14:shadowObscured xmlns:a14="http://schemas.microsoft.com/office/drawing/2010/main"/>
                            </a:ext>
                          </a:extLst>
                        </pic:spPr>
                      </pic:pic>
                    </a:graphicData>
                  </a:graphic>
                </wp:inline>
              </w:drawing>
            </w:r>
          </w:p>
          <w:p w14:paraId="090E62C5" w14:textId="08B6FAA8" w:rsidR="00FE208F" w:rsidRDefault="00FE208F" w:rsidP="00F82B86">
            <w:pPr>
              <w:pStyle w:val="Caption"/>
            </w:pPr>
            <w:bookmarkStart w:id="199" w:name="_Toc110994454"/>
            <w:r>
              <w:t xml:space="preserve">Figure </w:t>
            </w:r>
            <w:fldSimple w:instr=" SEQ Figure \* ARABIC ">
              <w:r w:rsidR="00B145EE">
                <w:rPr>
                  <w:noProof/>
                </w:rPr>
                <w:t>40</w:t>
              </w:r>
            </w:fldSimple>
            <w:r>
              <w:t xml:space="preserve"> – FDS server flow graph</w:t>
            </w:r>
            <w:bookmarkEnd w:id="199"/>
          </w:p>
          <w:p w14:paraId="442B069D" w14:textId="77777777" w:rsidR="00FE208F" w:rsidRDefault="00FE208F" w:rsidP="005E3C1C"/>
        </w:tc>
      </w:tr>
    </w:tbl>
    <w:p w14:paraId="1A506515" w14:textId="40A473C2" w:rsidR="0067444A" w:rsidRDefault="00B84A22" w:rsidP="00CF2865">
      <w:pPr>
        <w:jc w:val="both"/>
      </w:pPr>
      <w:r>
        <w:t>Inspection of the</w:t>
      </w:r>
      <w:r w:rsidR="00E50607">
        <w:t xml:space="preserve"> </w:t>
      </w:r>
      <w:proofErr w:type="spellStart"/>
      <w:r w:rsidR="00E50607" w:rsidRPr="00E50607">
        <w:rPr>
          <w:rStyle w:val="CodeStyleChar"/>
          <w:rFonts w:eastAsiaTheme="minorHAnsi"/>
          <w:sz w:val="22"/>
          <w:szCs w:val="20"/>
        </w:rPr>
        <w:t>rrlogd</w:t>
      </w:r>
      <w:proofErr w:type="spellEnd"/>
      <w:r w:rsidR="00E50607" w:rsidRPr="00E50607">
        <w:t xml:space="preserve"> </w:t>
      </w:r>
      <w:r w:rsidR="00E50607">
        <w:t xml:space="preserve">process </w:t>
      </w:r>
      <w:r>
        <w:t xml:space="preserve">revealed that it did not transmit </w:t>
      </w:r>
      <w:r w:rsidR="003B2123">
        <w:t>nor receive data from the FDS server unless logs were being uploaded</w:t>
      </w:r>
      <w:r w:rsidR="00B11BDC">
        <w:t>. The behaviour of somewhat regular</w:t>
      </w:r>
      <w:r w:rsidR="00ED5CC8">
        <w:t xml:space="preserve"> </w:t>
      </w:r>
      <w:r w:rsidR="00AF3E97">
        <w:t>network</w:t>
      </w:r>
      <w:r w:rsidR="00945149">
        <w:t xml:space="preserve"> </w:t>
      </w:r>
      <w:r w:rsidR="00ED5CC8">
        <w:t xml:space="preserve">activity (as visible in the 2022-07-06 to 2022-07-11 </w:t>
      </w:r>
      <w:r w:rsidR="00AF3E97">
        <w:t>timeframe</w:t>
      </w:r>
      <w:r w:rsidR="00ED5CC8">
        <w:t>)</w:t>
      </w:r>
      <w:r w:rsidR="009D1E31">
        <w:t xml:space="preserve"> can be attributed </w:t>
      </w:r>
      <w:r w:rsidR="00AF3E97">
        <w:t xml:space="preserve">to </w:t>
      </w:r>
      <w:r w:rsidR="000256AA">
        <w:t xml:space="preserve">the </w:t>
      </w:r>
      <w:r w:rsidR="00AF3E97">
        <w:t>log</w:t>
      </w:r>
      <w:r w:rsidR="000256AA">
        <w:t xml:space="preserve"> sizes </w:t>
      </w:r>
      <w:r w:rsidR="00AF3E97">
        <w:t xml:space="preserve">growing and reaching the threshold limit </w:t>
      </w:r>
      <w:r w:rsidR="0067444A">
        <w:t>which triggers the logs to be uploaded.</w:t>
      </w:r>
      <w:r w:rsidR="000256AA">
        <w:t xml:space="preserve"> </w:t>
      </w:r>
      <w:r w:rsidR="009C6F5B">
        <w:t>Likewise, when the MQTT connection is re-established</w:t>
      </w:r>
      <w:r w:rsidR="000F6DAC">
        <w:t xml:space="preserve">, the increased log activity </w:t>
      </w:r>
      <w:r w:rsidR="00314940">
        <w:t>triggers logs to be uploaded</w:t>
      </w:r>
      <w:r w:rsidR="00E46620">
        <w:t>, hence why all services incur increased activity at 3am.</w:t>
      </w:r>
      <w:r w:rsidR="00CF2865">
        <w:t xml:space="preserve"> </w:t>
      </w:r>
      <w:r w:rsidR="008544F6">
        <w:t xml:space="preserve">It was noted that the FDS servers which the </w:t>
      </w:r>
      <w:r w:rsidR="00D967DC">
        <w:t>device</w:t>
      </w:r>
      <w:r w:rsidR="008544F6">
        <w:t xml:space="preserve"> uploaded logs to were situated in </w:t>
      </w:r>
      <w:r w:rsidR="001D7D68">
        <w:t xml:space="preserve">Germany and the </w:t>
      </w:r>
      <w:r w:rsidR="008544F6">
        <w:t xml:space="preserve">United </w:t>
      </w:r>
      <w:r w:rsidR="001D7D68">
        <w:t xml:space="preserve">States as visualised in </w:t>
      </w:r>
      <w:r w:rsidR="00E2370E">
        <w:fldChar w:fldCharType="begin"/>
      </w:r>
      <w:r w:rsidR="00E2370E">
        <w:instrText xml:space="preserve"> REF _Ref110899702 \h </w:instrText>
      </w:r>
      <w:r w:rsidR="00E2370E">
        <w:fldChar w:fldCharType="separate"/>
      </w:r>
      <w:r w:rsidR="00B145EE">
        <w:t xml:space="preserve">Figure </w:t>
      </w:r>
      <w:r w:rsidR="00B145EE">
        <w:rPr>
          <w:noProof/>
        </w:rPr>
        <w:t>41</w:t>
      </w:r>
      <w:r w:rsidR="00E2370E">
        <w:fldChar w:fldCharType="end"/>
      </w:r>
      <w:r w:rsidR="00CF2865">
        <w:t xml:space="preserve"> </w:t>
      </w:r>
      <w:r w:rsidR="00E2370E">
        <w:fldChar w:fldCharType="begin"/>
      </w:r>
      <w:r w:rsidR="00E2370E">
        <w:instrText xml:space="preserve"> REF _Ref110899705 \p \h </w:instrText>
      </w:r>
      <w:r w:rsidR="00E2370E">
        <w:fldChar w:fldCharType="separate"/>
      </w:r>
      <w:r w:rsidR="00B145EE">
        <w:t>below</w:t>
      </w:r>
      <w:r w:rsidR="00E2370E">
        <w:fldChar w:fldCharType="end"/>
      </w:r>
      <w:r w:rsidR="00E2370E">
        <w:t>.</w:t>
      </w:r>
    </w:p>
    <w:p w14:paraId="09775072" w14:textId="77777777" w:rsidR="001D7D68" w:rsidRDefault="001D7D68" w:rsidP="00E2370E">
      <w:pPr>
        <w:keepNext/>
        <w:spacing w:after="0"/>
        <w:jc w:val="center"/>
      </w:pPr>
      <w:r>
        <w:rPr>
          <w:noProof/>
        </w:rPr>
        <w:drawing>
          <wp:inline distT="0" distB="0" distL="0" distR="0" wp14:anchorId="00F6F152" wp14:editId="2C51026E">
            <wp:extent cx="4898003" cy="2507608"/>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05861" cy="2511631"/>
                    </a:xfrm>
                    <a:prstGeom prst="rect">
                      <a:avLst/>
                    </a:prstGeom>
                    <a:noFill/>
                    <a:ln>
                      <a:noFill/>
                    </a:ln>
                    <a:effectLst>
                      <a:softEdge rad="12700"/>
                    </a:effectLst>
                  </pic:spPr>
                </pic:pic>
              </a:graphicData>
            </a:graphic>
          </wp:inline>
        </w:drawing>
      </w:r>
    </w:p>
    <w:p w14:paraId="520C49A7" w14:textId="18608FFE" w:rsidR="001D7D68" w:rsidRPr="00BC184D" w:rsidRDefault="001D7D68" w:rsidP="00F82B86">
      <w:pPr>
        <w:pStyle w:val="Caption"/>
      </w:pPr>
      <w:bookmarkStart w:id="200" w:name="_Ref110899702"/>
      <w:bookmarkStart w:id="201" w:name="_Ref110899705"/>
      <w:bookmarkStart w:id="202" w:name="_Toc110994455"/>
      <w:r>
        <w:t xml:space="preserve">Figure </w:t>
      </w:r>
      <w:fldSimple w:instr=" SEQ Figure \* ARABIC ">
        <w:r w:rsidR="00B145EE">
          <w:rPr>
            <w:noProof/>
          </w:rPr>
          <w:t>41</w:t>
        </w:r>
      </w:fldSimple>
      <w:bookmarkEnd w:id="200"/>
      <w:r>
        <w:t xml:space="preserve"> – </w:t>
      </w:r>
      <w:proofErr w:type="spellStart"/>
      <w:r>
        <w:t>Geomap</w:t>
      </w:r>
      <w:proofErr w:type="spellEnd"/>
      <w:r>
        <w:t xml:space="preserve"> of</w:t>
      </w:r>
      <w:r w:rsidR="00E2370E">
        <w:t xml:space="preserve"> device activity to Xiaomi FDS servers</w:t>
      </w:r>
      <w:bookmarkEnd w:id="201"/>
      <w:bookmarkEnd w:id="202"/>
    </w:p>
    <w:p w14:paraId="4B229526" w14:textId="08C0C0E1" w:rsidR="006940FF" w:rsidRDefault="006940FF" w:rsidP="006940FF"/>
    <w:p w14:paraId="3A854BF2" w14:textId="77777777" w:rsidR="004C5885" w:rsidRDefault="004C5885" w:rsidP="006940FF"/>
    <w:p w14:paraId="7D898CB5" w14:textId="41CE4F95" w:rsidR="00E722C2" w:rsidRPr="00E722C2" w:rsidRDefault="00E722C2" w:rsidP="001558A5">
      <w:pPr>
        <w:pStyle w:val="Heading4"/>
      </w:pPr>
      <w:r>
        <w:t>Device Docking</w:t>
      </w:r>
    </w:p>
    <w:p w14:paraId="056BE57C" w14:textId="0F36096F" w:rsidR="009B7492" w:rsidRDefault="00E722C2" w:rsidP="002F2907">
      <w:pPr>
        <w:jc w:val="both"/>
      </w:pPr>
      <w:r>
        <w:t xml:space="preserve">It was noted that network activity (both flow count and traffic volume) would increase when the vacuum returned to the charging </w:t>
      </w:r>
      <w:r w:rsidR="007502E1">
        <w:t xml:space="preserve">dock </w:t>
      </w:r>
      <w:r>
        <w:t>after cleaning, or when manually docked.</w:t>
      </w:r>
      <w:r w:rsidR="002F2907">
        <w:t xml:space="preserve"> </w:t>
      </w:r>
      <w:r>
        <w:t xml:space="preserve">This was in </w:t>
      </w:r>
      <w:r w:rsidR="009A068D">
        <w:t>accordance</w:t>
      </w:r>
      <w:r>
        <w:t xml:space="preserve"> with </w:t>
      </w:r>
      <w:r w:rsidR="009B7492">
        <w:t xml:space="preserve">a configuration parameter </w:t>
      </w:r>
      <w:r w:rsidR="009B7492" w:rsidRPr="00B06FD7">
        <w:rPr>
          <w:rStyle w:val="CodeStyleChar"/>
          <w:rFonts w:eastAsiaTheme="minorHAnsi"/>
          <w:sz w:val="22"/>
          <w:szCs w:val="22"/>
        </w:rPr>
        <w:t>ONLY_UPLOAD_ONDOCK=1</w:t>
      </w:r>
      <w:r w:rsidR="009B7492">
        <w:t xml:space="preserve"> found </w:t>
      </w:r>
      <w:r w:rsidR="000C27EF">
        <w:t xml:space="preserve">in </w:t>
      </w:r>
      <w:r w:rsidR="009B7492">
        <w:t xml:space="preserve">the </w:t>
      </w:r>
      <w:proofErr w:type="spellStart"/>
      <w:r w:rsidR="009B7492" w:rsidRPr="00B06FD7">
        <w:rPr>
          <w:rStyle w:val="CodeStyleChar"/>
          <w:rFonts w:eastAsiaTheme="minorHAnsi"/>
          <w:sz w:val="22"/>
          <w:szCs w:val="22"/>
        </w:rPr>
        <w:t>rrlog.conf</w:t>
      </w:r>
      <w:proofErr w:type="spellEnd"/>
      <w:r w:rsidR="009B7492" w:rsidRPr="009B7492">
        <w:t xml:space="preserve"> </w:t>
      </w:r>
      <w:r w:rsidR="009B7492">
        <w:t>file.</w:t>
      </w:r>
    </w:p>
    <w:p w14:paraId="25E7F279" w14:textId="557FCBAA" w:rsidR="00161CF8" w:rsidRDefault="00161CF8">
      <w:r>
        <w:br w:type="page"/>
      </w:r>
    </w:p>
    <w:p w14:paraId="22B50A95" w14:textId="29EC3C5B" w:rsidR="00725E1B" w:rsidRDefault="00725E1B" w:rsidP="001245CF"/>
    <w:p w14:paraId="79F0C731" w14:textId="07DEC01E" w:rsidR="00442F1B" w:rsidRDefault="001558A5" w:rsidP="00066619">
      <w:pPr>
        <w:pStyle w:val="Heading3"/>
      </w:pPr>
      <w:bookmarkStart w:id="203" w:name="_Ref110974994"/>
      <w:r>
        <w:t>Manufacturer Usage Description</w:t>
      </w:r>
      <w:bookmarkEnd w:id="203"/>
    </w:p>
    <w:p w14:paraId="07D9B0FF" w14:textId="77777777" w:rsidR="00BE5440" w:rsidRDefault="00BE5440" w:rsidP="00BE5440">
      <w:pPr>
        <w:keepNext/>
        <w:spacing w:after="0"/>
        <w:jc w:val="center"/>
      </w:pPr>
      <w:r>
        <w:rPr>
          <w:noProof/>
        </w:rPr>
        <w:drawing>
          <wp:inline distT="0" distB="0" distL="0" distR="0" wp14:anchorId="65A70538" wp14:editId="45A50A61">
            <wp:extent cx="5731510" cy="1499235"/>
            <wp:effectExtent l="0" t="0" r="254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1499235"/>
                    </a:xfrm>
                    <a:prstGeom prst="rect">
                      <a:avLst/>
                    </a:prstGeom>
                    <a:noFill/>
                    <a:ln>
                      <a:noFill/>
                    </a:ln>
                  </pic:spPr>
                </pic:pic>
              </a:graphicData>
            </a:graphic>
          </wp:inline>
        </w:drawing>
      </w:r>
    </w:p>
    <w:p w14:paraId="7D540A51" w14:textId="6A967ACE" w:rsidR="00BE5440" w:rsidRDefault="00BE5440" w:rsidP="00F82B86">
      <w:pPr>
        <w:pStyle w:val="Caption"/>
      </w:pPr>
      <w:bookmarkStart w:id="204" w:name="_Ref110967928"/>
      <w:bookmarkStart w:id="205" w:name="_Toc110994456"/>
      <w:r>
        <w:t xml:space="preserve">Figure </w:t>
      </w:r>
      <w:fldSimple w:instr=" SEQ Figure \* ARABIC ">
        <w:r w:rsidR="00B145EE">
          <w:rPr>
            <w:noProof/>
          </w:rPr>
          <w:t>42</w:t>
        </w:r>
      </w:fldSimple>
      <w:bookmarkEnd w:id="204"/>
      <w:r>
        <w:t xml:space="preserve"> – MUD </w:t>
      </w:r>
      <w:r w:rsidR="008E4612">
        <w:t>usage diagram</w:t>
      </w:r>
      <w:bookmarkEnd w:id="205"/>
    </w:p>
    <w:p w14:paraId="018340E9" w14:textId="46D45BD4" w:rsidR="008E4612" w:rsidRDefault="00CB29D3" w:rsidP="00C33EEB">
      <w:pPr>
        <w:spacing w:before="240"/>
        <w:jc w:val="both"/>
      </w:pPr>
      <w:r>
        <w:t xml:space="preserve">In 2019, the standard for </w:t>
      </w:r>
      <w:r w:rsidR="000F7F7F">
        <w:t xml:space="preserve">Manufacturer </w:t>
      </w:r>
      <w:r>
        <w:t>U</w:t>
      </w:r>
      <w:r w:rsidR="000F7F7F">
        <w:t xml:space="preserve">sage </w:t>
      </w:r>
      <w:r>
        <w:t>D</w:t>
      </w:r>
      <w:r w:rsidR="000F7F7F">
        <w:t>escriptions</w:t>
      </w:r>
      <w:r>
        <w:t xml:space="preserve"> (MUD profiles) was published</w:t>
      </w:r>
      <w:r w:rsidR="00C33EEB">
        <w:t xml:space="preserve"> </w:t>
      </w:r>
      <w:r>
        <w:t xml:space="preserve">and </w:t>
      </w:r>
      <w:r w:rsidR="0000079E">
        <w:t xml:space="preserve">given the </w:t>
      </w:r>
      <w:r w:rsidR="005A5339">
        <w:t>identifier</w:t>
      </w:r>
      <w:r w:rsidR="000F3656">
        <w:t xml:space="preserve"> RFC8520</w:t>
      </w:r>
      <w:r w:rsidR="005A5339">
        <w:t xml:space="preserve">. This standard </w:t>
      </w:r>
      <w:r w:rsidR="00237D23">
        <w:t>provides mechanisms for a networked device to advertise its expected network activity and behaviour</w:t>
      </w:r>
      <w:r w:rsidR="00424736">
        <w:t xml:space="preserve">. The supporting network infrastructure can then make use </w:t>
      </w:r>
      <w:r w:rsidR="00A63E03">
        <w:t xml:space="preserve">of this MUD profile (as explained in </w:t>
      </w:r>
      <w:r w:rsidR="00A63E03">
        <w:fldChar w:fldCharType="begin"/>
      </w:r>
      <w:r w:rsidR="00A63E03">
        <w:instrText xml:space="preserve"> REF _Ref110967928 \h </w:instrText>
      </w:r>
      <w:r w:rsidR="00A63E03">
        <w:fldChar w:fldCharType="separate"/>
      </w:r>
      <w:r w:rsidR="00B145EE">
        <w:t xml:space="preserve">Figure </w:t>
      </w:r>
      <w:r w:rsidR="00B145EE">
        <w:rPr>
          <w:noProof/>
        </w:rPr>
        <w:t>42</w:t>
      </w:r>
      <w:r w:rsidR="00A63E03">
        <w:fldChar w:fldCharType="end"/>
      </w:r>
      <w:r w:rsidR="00A63E03">
        <w:t>)</w:t>
      </w:r>
      <w:r w:rsidR="00883690">
        <w:t xml:space="preserve"> to determine whether certain network traffic should be blocked or allowed. For example </w:t>
      </w:r>
      <w:r w:rsidR="00B02F16">
        <w:t xml:space="preserve">– traffic emitted by a device to </w:t>
      </w:r>
      <w:r w:rsidR="00B02F16" w:rsidRPr="00B02F16">
        <w:rPr>
          <w:rStyle w:val="CodeStyleChar"/>
          <w:rFonts w:eastAsiaTheme="minorHAnsi"/>
          <w:sz w:val="22"/>
          <w:szCs w:val="22"/>
        </w:rPr>
        <w:t>example.com:8890/</w:t>
      </w:r>
      <w:proofErr w:type="spellStart"/>
      <w:r w:rsidR="00B02F16" w:rsidRPr="00B02F16">
        <w:rPr>
          <w:rStyle w:val="CodeStyleChar"/>
          <w:rFonts w:eastAsiaTheme="minorHAnsi"/>
          <w:sz w:val="22"/>
          <w:szCs w:val="22"/>
        </w:rPr>
        <w:t>tcp</w:t>
      </w:r>
      <w:proofErr w:type="spellEnd"/>
      <w:r w:rsidR="00B02F16">
        <w:rPr>
          <w:rStyle w:val="CodeStyleChar"/>
          <w:rFonts w:eastAsiaTheme="minorHAnsi"/>
          <w:sz w:val="22"/>
          <w:szCs w:val="22"/>
        </w:rPr>
        <w:t xml:space="preserve"> </w:t>
      </w:r>
      <w:r w:rsidR="00B02F16">
        <w:t xml:space="preserve">can be dropped if the </w:t>
      </w:r>
      <w:r w:rsidR="007231D7">
        <w:t xml:space="preserve">device’s MUD profile does not contain a definition for </w:t>
      </w:r>
      <w:r w:rsidR="00AE3082">
        <w:t xml:space="preserve">traffic flow to </w:t>
      </w:r>
      <w:r w:rsidR="00AE3082" w:rsidRPr="00AE3082">
        <w:rPr>
          <w:rStyle w:val="CodeStyleChar"/>
          <w:rFonts w:eastAsiaTheme="minorHAnsi"/>
          <w:sz w:val="22"/>
          <w:szCs w:val="22"/>
        </w:rPr>
        <w:t>example.com</w:t>
      </w:r>
      <w:r w:rsidR="00AE3082">
        <w:t xml:space="preserve"> via</w:t>
      </w:r>
      <w:r w:rsidR="007231D7">
        <w:t xml:space="preserve"> </w:t>
      </w:r>
      <w:proofErr w:type="spellStart"/>
      <w:r w:rsidR="007231D7" w:rsidRPr="007231D7">
        <w:rPr>
          <w:rStyle w:val="CodeStyleChar"/>
          <w:rFonts w:eastAsiaTheme="minorHAnsi"/>
          <w:sz w:val="22"/>
          <w:szCs w:val="22"/>
        </w:rPr>
        <w:t>tcp</w:t>
      </w:r>
      <w:proofErr w:type="spellEnd"/>
      <w:r w:rsidR="007231D7" w:rsidRPr="007231D7">
        <w:rPr>
          <w:rStyle w:val="CodeStyleChar"/>
          <w:rFonts w:eastAsiaTheme="minorHAnsi"/>
          <w:sz w:val="22"/>
          <w:szCs w:val="22"/>
        </w:rPr>
        <w:t>/8890</w:t>
      </w:r>
      <w:r w:rsidR="00AE3082">
        <w:t xml:space="preserve"> – which can potentially mitigate foreign processes on the device from </w:t>
      </w:r>
      <w:r w:rsidR="00304C7C">
        <w:t>reaching out to the internet.</w:t>
      </w:r>
    </w:p>
    <w:p w14:paraId="038F75F8" w14:textId="41A318B0" w:rsidR="00F110D1" w:rsidRDefault="00492355" w:rsidP="00C33EEB">
      <w:pPr>
        <w:spacing w:before="240"/>
        <w:jc w:val="both"/>
      </w:pPr>
      <w:r>
        <w:t>Whilst communication to distinct ports and hostnames can be contr</w:t>
      </w:r>
      <w:r w:rsidR="00C55B9B">
        <w:t>olled via</w:t>
      </w:r>
      <w:r w:rsidR="000F3656">
        <w:t xml:space="preserve"> </w:t>
      </w:r>
      <w:r w:rsidR="000F3656">
        <w:t>RFC8520</w:t>
      </w:r>
      <w:r w:rsidR="00C55B9B">
        <w:t xml:space="preserve">, </w:t>
      </w:r>
      <w:r w:rsidR="00BB2721">
        <w:t xml:space="preserve">there is no </w:t>
      </w:r>
      <w:r w:rsidR="00F110D1">
        <w:t xml:space="preserve">ability to perform </w:t>
      </w:r>
      <w:r w:rsidR="00BB2721">
        <w:t>deep packet inspection</w:t>
      </w:r>
      <w:r w:rsidR="00F110D1">
        <w:t xml:space="preserve"> – </w:t>
      </w:r>
      <w:r w:rsidR="00807D2D">
        <w:t xml:space="preserve">payloads </w:t>
      </w:r>
      <w:r w:rsidR="00F110D1">
        <w:t xml:space="preserve">sharing the same connection cannot be </w:t>
      </w:r>
      <w:r w:rsidR="00F110D1">
        <w:t>differentiate</w:t>
      </w:r>
      <w:r w:rsidR="00F110D1">
        <w:t xml:space="preserve">d. Consequently, </w:t>
      </w:r>
      <w:r w:rsidR="00EB3A74">
        <w:t xml:space="preserve">this protocol can only be used to protect foreign and unidentified traffic </w:t>
      </w:r>
      <w:proofErr w:type="gramStart"/>
      <w:r w:rsidR="00EB3A74">
        <w:t>connections</w:t>
      </w:r>
      <w:r w:rsidR="00755640">
        <w:t>, and</w:t>
      </w:r>
      <w:proofErr w:type="gramEnd"/>
      <w:r w:rsidR="00755640">
        <w:t xml:space="preserve"> should not be relied upon to protect a network or device from all network threats (such as vendor C2</w:t>
      </w:r>
      <w:r w:rsidR="004722DA">
        <w:t xml:space="preserve">, </w:t>
      </w:r>
      <w:r w:rsidR="00433A09">
        <w:t>MITM</w:t>
      </w:r>
      <w:r w:rsidR="00BF4A67">
        <w:t xml:space="preserve"> and </w:t>
      </w:r>
      <w:r w:rsidR="00BF4A67">
        <w:t>spoofing attempts</w:t>
      </w:r>
      <w:r w:rsidR="00755640">
        <w:t>)</w:t>
      </w:r>
      <w:r w:rsidR="006A5ED2">
        <w:t>.</w:t>
      </w:r>
    </w:p>
    <w:p w14:paraId="3F69F959" w14:textId="2C5EE62F" w:rsidR="00090466" w:rsidRDefault="003D3D7A" w:rsidP="00307135">
      <w:pPr>
        <w:spacing w:before="240" w:after="0"/>
        <w:jc w:val="both"/>
      </w:pPr>
      <w:r>
        <w:t xml:space="preserve">As </w:t>
      </w:r>
      <w:proofErr w:type="spellStart"/>
      <w:r>
        <w:t>Roborock</w:t>
      </w:r>
      <w:proofErr w:type="spellEnd"/>
      <w:r>
        <w:t xml:space="preserve"> has not released </w:t>
      </w:r>
      <w:r w:rsidR="006A5ED2">
        <w:t xml:space="preserve">MUD profiles </w:t>
      </w:r>
      <w:r>
        <w:t xml:space="preserve">for the </w:t>
      </w:r>
      <w:proofErr w:type="spellStart"/>
      <w:r>
        <w:t>Roborock</w:t>
      </w:r>
      <w:proofErr w:type="spellEnd"/>
      <w:r>
        <w:t xml:space="preserve"> S6</w:t>
      </w:r>
      <w:r w:rsidR="009569FD">
        <w:t xml:space="preserve">, a set has been </w:t>
      </w:r>
      <w:r w:rsidR="006A5ED2">
        <w:t xml:space="preserve">created </w:t>
      </w:r>
      <w:r w:rsidR="00645E19">
        <w:fldChar w:fldCharType="begin"/>
      </w:r>
      <w:r w:rsidR="00645E19">
        <w:instrText xml:space="preserve"> ADDIN EN.CITE &lt;EndNote&gt;&lt;Cite&gt;&lt;Author&gt;Hamza&lt;/Author&gt;&lt;Year&gt;2018&lt;/Year&gt;&lt;RecNum&gt;24&lt;/RecNum&gt;&lt;DisplayText&gt;(Hamza, Ranathunga et al. 2018)&lt;/DisplayText&gt;&lt;record&gt;&lt;rec-number&gt;24&lt;/rec-number&gt;&lt;foreign-keys&gt;&lt;key app="EN" db-id="atpdf2spavp9wtertx0vz2e0pp92sepv2sxr" timestamp="1660040738"&gt;24&lt;/key&gt;&lt;/foreign-keys&gt;&lt;ref-type name="Conference Paper"&gt;47&lt;/ref-type&gt;&lt;contributors&gt;&lt;authors&gt;&lt;author&gt;Ayyoob Hamza&lt;/author&gt;&lt;author&gt;Dinesha Ranathunga&lt;/author&gt;&lt;author&gt;Hassan Habibi Gharakheili&lt;/author&gt;&lt;author&gt;Matthew Roughan&lt;/author&gt;&lt;author&gt;Vijay Sivaraman&lt;/author&gt;&lt;/authors&gt;&lt;/contributors&gt;&lt;titles&gt;&lt;title&gt;Clear as MUD: Generating, Validating and Applying IoT Behavioral Profiles&lt;/title&gt;&lt;/titles&gt;&lt;dates&gt;&lt;year&gt;2018&lt;/year&gt;&lt;pub-dates&gt;&lt;date&gt;Aug&lt;/date&gt;&lt;/pub-dates&gt;&lt;/dates&gt;&lt;pub-location&gt;Budapest, Hungary&lt;/pub-location&gt;&lt;publisher&gt;ACM Sigcomm workshop on IoT Security and Privacy&lt;/publisher&gt;&lt;urls&gt;&lt;related-urls&gt;&lt;url&gt;http://www2.ee.unsw.edu.au/~hhabibi/pubs/conf/18iotsnp_mudgee.pdf&lt;/url&gt;&lt;/related-urls&gt;&lt;/urls&gt;&lt;electronic-resource-num&gt;10.1145/3229565.3229566 &lt;/electronic-resource-num&gt;&lt;/record&gt;&lt;/Cite&gt;&lt;/EndNote&gt;</w:instrText>
      </w:r>
      <w:r w:rsidR="00645E19">
        <w:fldChar w:fldCharType="separate"/>
      </w:r>
      <w:r w:rsidR="00645E19">
        <w:rPr>
          <w:noProof/>
        </w:rPr>
        <w:t>(Hamza, Ranathunga et al. 2018)</w:t>
      </w:r>
      <w:r w:rsidR="00645E19">
        <w:fldChar w:fldCharType="end"/>
      </w:r>
      <w:r w:rsidR="00645E19">
        <w:t xml:space="preserve"> </w:t>
      </w:r>
      <w:r w:rsidR="006A5ED2">
        <w:t xml:space="preserve">from the network traffic captured </w:t>
      </w:r>
      <w:r w:rsidR="009569FD">
        <w:t xml:space="preserve">from </w:t>
      </w:r>
      <w:r w:rsidR="00133F9E">
        <w:t>firmware versions 01.15.58 and 02.29.02</w:t>
      </w:r>
      <w:r w:rsidR="00CC03C5">
        <w:t xml:space="preserve">; and is publicly </w:t>
      </w:r>
      <w:r w:rsidR="009569FD">
        <w:t>offered</w:t>
      </w:r>
      <w:r w:rsidR="000F3656">
        <w:rPr>
          <w:rStyle w:val="FootnoteReference"/>
        </w:rPr>
        <w:footnoteReference w:id="26"/>
      </w:r>
      <w:r w:rsidR="000F3656">
        <w:t xml:space="preserve"> to promote the adoption of </w:t>
      </w:r>
      <w:r w:rsidR="000F3656">
        <w:t>RFC8520</w:t>
      </w:r>
      <w:r w:rsidR="000F3656">
        <w:t>.</w:t>
      </w:r>
      <w:r w:rsidR="00A44E6C">
        <w:br/>
      </w:r>
      <w:r w:rsidR="007E54E9">
        <w:t>An exce</w:t>
      </w:r>
      <w:r w:rsidR="00E21DEE">
        <w:t>r</w:t>
      </w:r>
      <w:r w:rsidR="007E54E9">
        <w:t xml:space="preserve">pt of the generated MUD profile is </w:t>
      </w:r>
      <w:r w:rsidR="00090466">
        <w:t xml:space="preserve">provided in </w:t>
      </w:r>
      <w:r w:rsidR="00307135">
        <w:fldChar w:fldCharType="begin"/>
      </w:r>
      <w:r w:rsidR="00307135">
        <w:instrText xml:space="preserve"> REF _Ref110969827 \h </w:instrText>
      </w:r>
      <w:r w:rsidR="00307135">
        <w:fldChar w:fldCharType="separate"/>
      </w:r>
      <w:r w:rsidR="00B145EE">
        <w:t xml:space="preserve">Figure </w:t>
      </w:r>
      <w:r w:rsidR="00B145EE">
        <w:rPr>
          <w:noProof/>
        </w:rPr>
        <w:t>43</w:t>
      </w:r>
      <w:r w:rsidR="00307135">
        <w:fldChar w:fldCharType="end"/>
      </w:r>
      <w:r w:rsidR="00307135">
        <w:t>.</w:t>
      </w:r>
    </w:p>
    <w:p w14:paraId="67DDF2F8" w14:textId="77777777" w:rsidR="00090466" w:rsidRDefault="007E54E9" w:rsidP="00307135">
      <w:pPr>
        <w:keepNext/>
        <w:spacing w:after="0"/>
        <w:jc w:val="center"/>
      </w:pPr>
      <w:r>
        <w:rPr>
          <w:noProof/>
        </w:rPr>
        <w:drawing>
          <wp:inline distT="0" distB="0" distL="0" distR="0" wp14:anchorId="5C13DCEF" wp14:editId="22CE9DA8">
            <wp:extent cx="2935853" cy="2210994"/>
            <wp:effectExtent l="133350" t="133350" r="131445" b="132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76013" cy="2241239"/>
                    </a:xfrm>
                    <a:prstGeom prst="rect">
                      <a:avLst/>
                    </a:prstGeom>
                    <a:noFill/>
                    <a:ln>
                      <a:noFill/>
                    </a:ln>
                    <a:effectLst>
                      <a:outerShdw blurRad="127000" dir="8100000" algn="tr" rotWithShape="0">
                        <a:prstClr val="black">
                          <a:alpha val="40000"/>
                        </a:prstClr>
                      </a:outerShdw>
                    </a:effectLst>
                  </pic:spPr>
                </pic:pic>
              </a:graphicData>
            </a:graphic>
          </wp:inline>
        </w:drawing>
      </w:r>
    </w:p>
    <w:p w14:paraId="633C175F" w14:textId="654873C8" w:rsidR="006A5ED2" w:rsidRDefault="00090466" w:rsidP="00F82B86">
      <w:pPr>
        <w:pStyle w:val="Caption"/>
      </w:pPr>
      <w:bookmarkStart w:id="206" w:name="_Ref110969827"/>
      <w:bookmarkStart w:id="207" w:name="_Toc110994457"/>
      <w:r>
        <w:t xml:space="preserve">Figure </w:t>
      </w:r>
      <w:fldSimple w:instr=" SEQ Figure \* ARABIC ">
        <w:r w:rsidR="00B145EE">
          <w:rPr>
            <w:noProof/>
          </w:rPr>
          <w:t>43</w:t>
        </w:r>
      </w:fldSimple>
      <w:bookmarkEnd w:id="206"/>
      <w:r>
        <w:t xml:space="preserve"> – MUD </w:t>
      </w:r>
      <w:r w:rsidR="00E21DEE">
        <w:t>profile snippet (v02.29.02)</w:t>
      </w:r>
      <w:bookmarkEnd w:id="207"/>
    </w:p>
    <w:p w14:paraId="24BFB075" w14:textId="72919516" w:rsidR="009004F4" w:rsidRDefault="009004F4" w:rsidP="009004F4">
      <w:pPr>
        <w:pStyle w:val="Heading2"/>
      </w:pPr>
      <w:bookmarkStart w:id="208" w:name="_Toc110817803"/>
      <w:bookmarkStart w:id="209" w:name="_Toc110817789"/>
      <w:bookmarkStart w:id="210" w:name="_Toc110994410"/>
      <w:r>
        <w:t xml:space="preserve">Device Entry and </w:t>
      </w:r>
      <w:r w:rsidR="00EB3B94">
        <w:t>Persistence</w:t>
      </w:r>
      <w:r w:rsidR="00553F71">
        <w:t xml:space="preserve"> </w:t>
      </w:r>
      <w:r>
        <w:t>Analysis</w:t>
      </w:r>
      <w:bookmarkEnd w:id="210"/>
    </w:p>
    <w:p w14:paraId="54E81340" w14:textId="74E26DA4" w:rsidR="00F51B43" w:rsidRDefault="00447816" w:rsidP="00A44E6C">
      <w:pPr>
        <w:jc w:val="both"/>
      </w:pPr>
      <w:r>
        <w:t xml:space="preserve">We now </w:t>
      </w:r>
      <w:r w:rsidRPr="006B659B">
        <w:t xml:space="preserve">detail </w:t>
      </w:r>
      <w:r w:rsidR="00287477" w:rsidRPr="006B659B">
        <w:t>methods to</w:t>
      </w:r>
      <w:r w:rsidR="009F3311" w:rsidRPr="006B659B">
        <w:t xml:space="preserve"> grant</w:t>
      </w:r>
      <w:r w:rsidR="00287477" w:rsidRPr="006B659B">
        <w:t xml:space="preserve"> local</w:t>
      </w:r>
      <w:r w:rsidR="009F3311" w:rsidRPr="006B659B">
        <w:t xml:space="preserve"> </w:t>
      </w:r>
      <w:r w:rsidR="00910DEC">
        <w:t xml:space="preserve">access to, </w:t>
      </w:r>
      <w:r w:rsidR="00287477" w:rsidRPr="006B659B">
        <w:t>remote</w:t>
      </w:r>
      <w:r w:rsidR="009F3311" w:rsidRPr="006B659B">
        <w:t xml:space="preserve"> </w:t>
      </w:r>
      <w:r w:rsidR="00287477" w:rsidRPr="006B659B">
        <w:t>access</w:t>
      </w:r>
      <w:r w:rsidR="0097388C" w:rsidRPr="006B659B">
        <w:t xml:space="preserve"> </w:t>
      </w:r>
      <w:r w:rsidR="00552D20" w:rsidRPr="006B659B">
        <w:t>to</w:t>
      </w:r>
      <w:r w:rsidR="00B652E7">
        <w:t>, or otherwise root</w:t>
      </w:r>
      <w:r w:rsidR="00552D20" w:rsidRPr="006B659B">
        <w:t xml:space="preserve"> </w:t>
      </w:r>
      <w:r w:rsidR="0097388C" w:rsidRPr="006B659B">
        <w:t xml:space="preserve">the </w:t>
      </w:r>
      <w:proofErr w:type="spellStart"/>
      <w:r w:rsidR="0097388C" w:rsidRPr="006B659B">
        <w:t>Roborock</w:t>
      </w:r>
      <w:proofErr w:type="spellEnd"/>
      <w:r w:rsidR="0097388C" w:rsidRPr="006B659B">
        <w:t xml:space="preserve"> S6 vacuum cleaner</w:t>
      </w:r>
      <w:r w:rsidR="009F0B09">
        <w:t xml:space="preserve"> to provide </w:t>
      </w:r>
      <w:r w:rsidR="0036195C">
        <w:t xml:space="preserve">additional </w:t>
      </w:r>
      <w:r w:rsidR="00F51B43">
        <w:t>functionality and or capability</w:t>
      </w:r>
      <w:r w:rsidR="004A00A5" w:rsidRPr="006B659B">
        <w:t>.</w:t>
      </w:r>
      <w:r w:rsidR="000E0F16">
        <w:t xml:space="preserve"> This section </w:t>
      </w:r>
      <w:r w:rsidR="005B0A5D">
        <w:t xml:space="preserve">covers </w:t>
      </w:r>
      <w:r w:rsidR="00BE51D4">
        <w:t xml:space="preserve">the practical </w:t>
      </w:r>
      <w:r w:rsidR="005B0A5D">
        <w:t xml:space="preserve">methods </w:t>
      </w:r>
      <w:r w:rsidR="00A9403D">
        <w:t xml:space="preserve">and building blocks </w:t>
      </w:r>
      <w:r w:rsidR="005B0A5D">
        <w:t xml:space="preserve">that </w:t>
      </w:r>
      <w:r w:rsidR="00EA5EFC">
        <w:t>a malicious actor may</w:t>
      </w:r>
      <w:r w:rsidR="006F0B2B">
        <w:t xml:space="preserve"> </w:t>
      </w:r>
      <w:r w:rsidR="00A9403D">
        <w:t>use</w:t>
      </w:r>
      <w:r w:rsidR="008D6064">
        <w:t xml:space="preserve">, however discussions regarding </w:t>
      </w:r>
      <w:r w:rsidR="00D33E84">
        <w:t xml:space="preserve">security and privacy implications will be </w:t>
      </w:r>
      <w:r w:rsidR="00D916E6">
        <w:t xml:space="preserve">held </w:t>
      </w:r>
      <w:r w:rsidR="00625849">
        <w:t xml:space="preserve">until the chapter on </w:t>
      </w:r>
      <w:hyperlink w:anchor="_Chapter_6_|" w:history="1">
        <w:r w:rsidR="00625849" w:rsidRPr="00625849">
          <w:rPr>
            <w:rStyle w:val="Hyperlink"/>
            <w:color w:val="auto"/>
            <w:u w:val="none"/>
          </w:rPr>
          <w:t>Discussion</w:t>
        </w:r>
      </w:hyperlink>
      <w:r w:rsidR="00625849">
        <w:t>s.</w:t>
      </w:r>
    </w:p>
    <w:p w14:paraId="43EC8FC1" w14:textId="590CA378" w:rsidR="0068471D" w:rsidRPr="006B659B" w:rsidRDefault="001D2745" w:rsidP="00A44E6C">
      <w:pPr>
        <w:jc w:val="both"/>
      </w:pPr>
      <w:r w:rsidRPr="006B659B">
        <w:fldChar w:fldCharType="begin"/>
      </w:r>
      <w:r w:rsidRPr="006B659B">
        <w:instrText xml:space="preserve"> REF _Ref110970094 \h </w:instrText>
      </w:r>
      <w:r w:rsidR="00660BAB" w:rsidRPr="006B659B">
        <w:instrText xml:space="preserve"> \* MERGEFORMAT </w:instrText>
      </w:r>
      <w:r w:rsidRPr="006B659B">
        <w:fldChar w:fldCharType="separate"/>
      </w:r>
      <w:r w:rsidR="00B145EE" w:rsidRPr="006B659B">
        <w:t xml:space="preserve">Table </w:t>
      </w:r>
      <w:r w:rsidR="00B145EE">
        <w:rPr>
          <w:noProof/>
        </w:rPr>
        <w:t>13</w:t>
      </w:r>
      <w:r w:rsidRPr="006B659B">
        <w:fldChar w:fldCharType="end"/>
      </w:r>
      <w:r w:rsidRPr="006B659B">
        <w:t xml:space="preserve"> </w:t>
      </w:r>
      <w:r w:rsidRPr="006B659B">
        <w:fldChar w:fldCharType="begin"/>
      </w:r>
      <w:r w:rsidRPr="006B659B">
        <w:instrText xml:space="preserve"> REF _Ref110970096 \p \h </w:instrText>
      </w:r>
      <w:r w:rsidR="00660BAB" w:rsidRPr="006B659B">
        <w:instrText xml:space="preserve"> \* MERGEFORMAT </w:instrText>
      </w:r>
      <w:r w:rsidRPr="006B659B">
        <w:fldChar w:fldCharType="separate"/>
      </w:r>
      <w:r w:rsidR="00B145EE">
        <w:t>below</w:t>
      </w:r>
      <w:r w:rsidRPr="006B659B">
        <w:fldChar w:fldCharType="end"/>
      </w:r>
      <w:r w:rsidRPr="006B659B">
        <w:t xml:space="preserve"> is provided to summarise </w:t>
      </w:r>
      <w:r w:rsidR="0068471D" w:rsidRPr="006B659B">
        <w:t>the proceeding content.</w:t>
      </w:r>
    </w:p>
    <w:p w14:paraId="11240A00" w14:textId="6CD1C9A2" w:rsidR="004A00A5" w:rsidRPr="006B659B" w:rsidRDefault="004A00A5" w:rsidP="00F82B86">
      <w:pPr>
        <w:pStyle w:val="Caption"/>
      </w:pPr>
      <w:bookmarkStart w:id="211" w:name="_Ref110970094"/>
      <w:bookmarkStart w:id="212" w:name="_Ref110970096"/>
      <w:bookmarkStart w:id="213" w:name="_Toc110994474"/>
      <w:r w:rsidRPr="006B659B">
        <w:t xml:space="preserve">Table </w:t>
      </w:r>
      <w:fldSimple w:instr=" SEQ Table \* ARABIC ">
        <w:r w:rsidR="00B145EE">
          <w:rPr>
            <w:noProof/>
          </w:rPr>
          <w:t>13</w:t>
        </w:r>
      </w:fldSimple>
      <w:bookmarkEnd w:id="211"/>
      <w:r w:rsidRPr="006B659B">
        <w:t xml:space="preserve"> – Overview of device entry </w:t>
      </w:r>
      <w:r w:rsidR="008208DA">
        <w:t xml:space="preserve">and access </w:t>
      </w:r>
      <w:r w:rsidRPr="006B659B">
        <w:t>methods</w:t>
      </w:r>
      <w:bookmarkEnd w:id="212"/>
      <w:bookmarkEnd w:id="213"/>
    </w:p>
    <w:tbl>
      <w:tblPr>
        <w:tblW w:w="8364" w:type="dxa"/>
        <w:jc w:val="center"/>
        <w:tblBorders>
          <w:top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1134"/>
        <w:gridCol w:w="1134"/>
        <w:gridCol w:w="1134"/>
        <w:gridCol w:w="1134"/>
        <w:gridCol w:w="1134"/>
      </w:tblGrid>
      <w:tr w:rsidR="005061BD" w:rsidRPr="009F5C02" w14:paraId="1FED0B12" w14:textId="17F20E22" w:rsidTr="00C669E3">
        <w:trPr>
          <w:trHeight w:val="600"/>
          <w:jc w:val="center"/>
        </w:trPr>
        <w:tc>
          <w:tcPr>
            <w:tcW w:w="2694" w:type="dxa"/>
            <w:tcBorders>
              <w:top w:val="nil"/>
              <w:bottom w:val="single" w:sz="4" w:space="0" w:color="auto"/>
            </w:tcBorders>
            <w:shd w:val="clear" w:color="auto" w:fill="auto"/>
            <w:noWrap/>
            <w:vAlign w:val="center"/>
            <w:hideMark/>
          </w:tcPr>
          <w:p w14:paraId="68E146A7" w14:textId="346C5535" w:rsidR="005061BD" w:rsidRPr="00594DF9" w:rsidRDefault="005061BD" w:rsidP="005061BD">
            <w:pPr>
              <w:spacing w:after="0" w:line="240" w:lineRule="auto"/>
              <w:jc w:val="center"/>
              <w:rPr>
                <w:rFonts w:eastAsia="Times New Roman"/>
                <w:b/>
                <w:bCs/>
                <w:sz w:val="20"/>
                <w:szCs w:val="24"/>
                <w:lang w:val="en-GB" w:eastAsia="en-GB"/>
              </w:rPr>
            </w:pPr>
            <w:r>
              <w:rPr>
                <w:rFonts w:eastAsia="Times New Roman"/>
                <w:b/>
                <w:bCs/>
                <w:sz w:val="20"/>
                <w:szCs w:val="24"/>
                <w:lang w:val="en-GB" w:eastAsia="en-GB"/>
              </w:rPr>
              <w:t xml:space="preserve"> </w:t>
            </w:r>
          </w:p>
        </w:tc>
        <w:tc>
          <w:tcPr>
            <w:tcW w:w="1134" w:type="dxa"/>
            <w:tcBorders>
              <w:top w:val="nil"/>
              <w:bottom w:val="single" w:sz="4" w:space="0" w:color="auto"/>
            </w:tcBorders>
            <w:shd w:val="clear" w:color="auto" w:fill="auto"/>
            <w:vAlign w:val="center"/>
            <w:hideMark/>
          </w:tcPr>
          <w:p w14:paraId="25605FD1" w14:textId="77777777"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Serial</w:t>
            </w:r>
            <w:r w:rsidRPr="00594DF9">
              <w:rPr>
                <w:rFonts w:eastAsia="Times New Roman"/>
                <w:b/>
                <w:bCs/>
                <w:color w:val="000000"/>
                <w:sz w:val="22"/>
                <w:lang w:val="en-GB" w:eastAsia="en-GB"/>
              </w:rPr>
              <w:br/>
              <w:t>(UART)</w:t>
            </w:r>
          </w:p>
        </w:tc>
        <w:tc>
          <w:tcPr>
            <w:tcW w:w="1134" w:type="dxa"/>
            <w:tcBorders>
              <w:top w:val="nil"/>
              <w:bottom w:val="single" w:sz="4" w:space="0" w:color="auto"/>
            </w:tcBorders>
            <w:vAlign w:val="center"/>
          </w:tcPr>
          <w:p w14:paraId="18B2811B" w14:textId="76A3FE0E"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USB</w:t>
            </w:r>
            <w:r w:rsidRPr="00594DF9">
              <w:rPr>
                <w:rFonts w:eastAsia="Times New Roman"/>
                <w:b/>
                <w:bCs/>
                <w:color w:val="000000"/>
                <w:sz w:val="22"/>
                <w:lang w:val="en-GB" w:eastAsia="en-GB"/>
              </w:rPr>
              <w:br/>
              <w:t>(ADB)</w:t>
            </w:r>
          </w:p>
        </w:tc>
        <w:tc>
          <w:tcPr>
            <w:tcW w:w="1134" w:type="dxa"/>
            <w:tcBorders>
              <w:top w:val="nil"/>
              <w:bottom w:val="single" w:sz="4" w:space="0" w:color="auto"/>
            </w:tcBorders>
            <w:shd w:val="clear" w:color="auto" w:fill="auto"/>
            <w:noWrap/>
            <w:vAlign w:val="center"/>
            <w:hideMark/>
          </w:tcPr>
          <w:p w14:paraId="66EFB7AF" w14:textId="77777777"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SSH</w:t>
            </w:r>
          </w:p>
        </w:tc>
        <w:tc>
          <w:tcPr>
            <w:tcW w:w="1134" w:type="dxa"/>
            <w:tcBorders>
              <w:top w:val="nil"/>
              <w:bottom w:val="single" w:sz="4" w:space="0" w:color="auto"/>
            </w:tcBorders>
            <w:shd w:val="clear" w:color="auto" w:fill="auto"/>
            <w:noWrap/>
            <w:vAlign w:val="center"/>
            <w:hideMark/>
          </w:tcPr>
          <w:p w14:paraId="1566B2FB" w14:textId="0206A593" w:rsidR="005061BD" w:rsidRPr="00F246C4" w:rsidRDefault="005061BD" w:rsidP="005061BD">
            <w:pPr>
              <w:spacing w:after="0" w:line="240" w:lineRule="auto"/>
              <w:jc w:val="center"/>
              <w:rPr>
                <w:rFonts w:eastAsia="Times New Roman"/>
                <w:b/>
                <w:bCs/>
                <w:color w:val="000000"/>
                <w:sz w:val="22"/>
                <w:lang w:val="en-GB" w:eastAsia="en-GB"/>
              </w:rPr>
            </w:pPr>
            <w:proofErr w:type="spellStart"/>
            <w:r w:rsidRPr="00F246C4">
              <w:rPr>
                <w:rFonts w:eastAsia="Times New Roman"/>
                <w:b/>
                <w:bCs/>
                <w:color w:val="000000"/>
                <w:sz w:val="22"/>
                <w:lang w:val="en-GB" w:eastAsia="en-GB"/>
              </w:rPr>
              <w:t>MiIO</w:t>
            </w:r>
            <w:proofErr w:type="spellEnd"/>
            <w:r w:rsidRPr="00F246C4">
              <w:rPr>
                <w:rFonts w:eastAsia="Times New Roman"/>
                <w:b/>
                <w:bCs/>
                <w:color w:val="000000"/>
                <w:sz w:val="22"/>
                <w:lang w:val="en-GB" w:eastAsia="en-GB"/>
              </w:rPr>
              <w:t xml:space="preserve"> OTA</w:t>
            </w:r>
          </w:p>
        </w:tc>
        <w:tc>
          <w:tcPr>
            <w:tcW w:w="1134" w:type="dxa"/>
            <w:tcBorders>
              <w:top w:val="nil"/>
              <w:bottom w:val="single" w:sz="4" w:space="0" w:color="auto"/>
            </w:tcBorders>
            <w:vAlign w:val="center"/>
          </w:tcPr>
          <w:p w14:paraId="3C150006" w14:textId="50C01454" w:rsidR="005061BD" w:rsidRPr="008D318B" w:rsidRDefault="005061BD" w:rsidP="005061BD">
            <w:pPr>
              <w:spacing w:after="0" w:line="240" w:lineRule="auto"/>
              <w:jc w:val="center"/>
              <w:rPr>
                <w:rFonts w:eastAsia="Times New Roman"/>
                <w:b/>
                <w:bCs/>
                <w:color w:val="000000"/>
                <w:sz w:val="22"/>
                <w:lang w:val="en-GB" w:eastAsia="en-GB"/>
              </w:rPr>
            </w:pPr>
            <w:r w:rsidRPr="008D318B">
              <w:rPr>
                <w:rFonts w:eastAsia="Times New Roman"/>
                <w:b/>
                <w:bCs/>
                <w:color w:val="000000"/>
                <w:sz w:val="22"/>
                <w:lang w:val="en-GB" w:eastAsia="en-GB"/>
              </w:rPr>
              <w:t>Backdoor</w:t>
            </w:r>
          </w:p>
        </w:tc>
      </w:tr>
      <w:tr w:rsidR="005061BD" w:rsidRPr="009F5C02" w14:paraId="09A38CBF" w14:textId="15E18675" w:rsidTr="00C669E3">
        <w:trPr>
          <w:trHeight w:val="300"/>
          <w:jc w:val="center"/>
        </w:trPr>
        <w:tc>
          <w:tcPr>
            <w:tcW w:w="2694" w:type="dxa"/>
            <w:tcBorders>
              <w:top w:val="single" w:sz="4" w:space="0" w:color="auto"/>
            </w:tcBorders>
            <w:shd w:val="clear" w:color="auto" w:fill="auto"/>
            <w:noWrap/>
            <w:vAlign w:val="center"/>
            <w:hideMark/>
          </w:tcPr>
          <w:p w14:paraId="63CE7ABE" w14:textId="287CADB1" w:rsidR="005061BD" w:rsidRPr="00594DF9" w:rsidRDefault="005061BD" w:rsidP="005061BD">
            <w:pPr>
              <w:spacing w:after="0" w:line="240" w:lineRule="auto"/>
              <w:rPr>
                <w:rFonts w:eastAsia="Times New Roman"/>
                <w:b/>
                <w:bCs/>
                <w:color w:val="000000"/>
                <w:sz w:val="22"/>
                <w:lang w:val="en-GB" w:eastAsia="en-GB"/>
              </w:rPr>
            </w:pPr>
            <w:r w:rsidRPr="00594DF9">
              <w:rPr>
                <w:rFonts w:eastAsia="Times New Roman"/>
                <w:b/>
                <w:bCs/>
                <w:color w:val="000000"/>
                <w:sz w:val="22"/>
                <w:lang w:val="en-GB" w:eastAsia="en-GB"/>
              </w:rPr>
              <w:t>Requires</w:t>
            </w:r>
            <w:r>
              <w:rPr>
                <w:rFonts w:eastAsia="Times New Roman"/>
                <w:b/>
                <w:bCs/>
                <w:color w:val="000000"/>
                <w:sz w:val="22"/>
                <w:lang w:val="en-GB" w:eastAsia="en-GB"/>
              </w:rPr>
              <w:t xml:space="preserve"> </w:t>
            </w:r>
            <w:proofErr w:type="spellStart"/>
            <w:r w:rsidRPr="00630AE1">
              <w:rPr>
                <w:rFonts w:ascii="Consolas" w:eastAsia="Times New Roman" w:hAnsi="Consolas"/>
                <w:b/>
                <w:bCs/>
                <w:color w:val="000000"/>
                <w:sz w:val="22"/>
                <w:lang w:val="en-GB" w:eastAsia="en-GB"/>
              </w:rPr>
              <w:t>vinda</w:t>
            </w:r>
            <w:proofErr w:type="spellEnd"/>
          </w:p>
        </w:tc>
        <w:tc>
          <w:tcPr>
            <w:tcW w:w="1134" w:type="dxa"/>
            <w:tcBorders>
              <w:top w:val="single" w:sz="4" w:space="0" w:color="auto"/>
            </w:tcBorders>
            <w:shd w:val="clear" w:color="auto" w:fill="auto"/>
            <w:noWrap/>
            <w:vAlign w:val="center"/>
            <w:hideMark/>
          </w:tcPr>
          <w:p w14:paraId="0347B6A0" w14:textId="7389A270" w:rsidR="005061BD" w:rsidRPr="009F5C02"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vAlign w:val="center"/>
          </w:tcPr>
          <w:p w14:paraId="0C08E7B4" w14:textId="0C564777"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tcBorders>
              <w:top w:val="single" w:sz="4" w:space="0" w:color="auto"/>
            </w:tcBorders>
            <w:shd w:val="clear" w:color="auto" w:fill="auto"/>
            <w:noWrap/>
            <w:vAlign w:val="center"/>
            <w:hideMark/>
          </w:tcPr>
          <w:p w14:paraId="36DF2F7C" w14:textId="7214B833" w:rsidR="005061BD" w:rsidRPr="009F5C02"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shd w:val="clear" w:color="auto" w:fill="auto"/>
            <w:noWrap/>
            <w:vAlign w:val="center"/>
            <w:hideMark/>
          </w:tcPr>
          <w:p w14:paraId="2B2D730D" w14:textId="6024C3E6"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vAlign w:val="center"/>
          </w:tcPr>
          <w:p w14:paraId="07F0027C" w14:textId="77777777" w:rsidR="005061BD" w:rsidRPr="008D318B" w:rsidRDefault="005061BD" w:rsidP="005061BD">
            <w:pPr>
              <w:spacing w:after="0" w:line="240" w:lineRule="auto"/>
              <w:jc w:val="center"/>
              <w:rPr>
                <w:rFonts w:eastAsia="Times New Roman"/>
                <w:color w:val="000000"/>
                <w:sz w:val="22"/>
                <w:lang w:val="en-GB" w:eastAsia="en-GB"/>
              </w:rPr>
            </w:pPr>
          </w:p>
        </w:tc>
      </w:tr>
      <w:tr w:rsidR="005061BD" w:rsidRPr="009F5C02" w14:paraId="7B04D1EF" w14:textId="410457CF" w:rsidTr="00C669E3">
        <w:trPr>
          <w:trHeight w:val="300"/>
          <w:jc w:val="center"/>
        </w:trPr>
        <w:tc>
          <w:tcPr>
            <w:tcW w:w="2694" w:type="dxa"/>
            <w:shd w:val="clear" w:color="auto" w:fill="auto"/>
            <w:noWrap/>
            <w:vAlign w:val="center"/>
          </w:tcPr>
          <w:p w14:paraId="2640E90A" w14:textId="40D35107" w:rsidR="005061BD" w:rsidRPr="00594DF9" w:rsidRDefault="005061BD" w:rsidP="005061BD">
            <w:pPr>
              <w:spacing w:after="0" w:line="240" w:lineRule="auto"/>
              <w:rPr>
                <w:rFonts w:eastAsia="Times New Roman"/>
                <w:b/>
                <w:bCs/>
                <w:color w:val="000000"/>
                <w:sz w:val="22"/>
                <w:lang w:val="en-GB" w:eastAsia="en-GB"/>
              </w:rPr>
            </w:pPr>
            <w:r>
              <w:rPr>
                <w:rFonts w:eastAsia="Times New Roman"/>
                <w:b/>
                <w:bCs/>
                <w:color w:val="000000"/>
                <w:sz w:val="22"/>
                <w:lang w:val="en-GB" w:eastAsia="en-GB"/>
              </w:rPr>
              <w:t>Requires Modifications</w:t>
            </w:r>
          </w:p>
        </w:tc>
        <w:tc>
          <w:tcPr>
            <w:tcW w:w="1134" w:type="dxa"/>
            <w:shd w:val="clear" w:color="auto" w:fill="auto"/>
            <w:noWrap/>
            <w:vAlign w:val="center"/>
          </w:tcPr>
          <w:p w14:paraId="2338EDEA" w14:textId="77777777"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c>
          <w:tcPr>
            <w:tcW w:w="1134" w:type="dxa"/>
            <w:vAlign w:val="center"/>
          </w:tcPr>
          <w:p w14:paraId="142173EF" w14:textId="77777777"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c>
          <w:tcPr>
            <w:tcW w:w="1134" w:type="dxa"/>
            <w:shd w:val="clear" w:color="auto" w:fill="auto"/>
            <w:noWrap/>
            <w:vAlign w:val="center"/>
          </w:tcPr>
          <w:p w14:paraId="17F1450B" w14:textId="47F4A926"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1DF27F28" w14:textId="57786D18" w:rsidR="005061BD" w:rsidRPr="00F246C4" w:rsidRDefault="005061BD" w:rsidP="005061BD">
            <w:pPr>
              <w:spacing w:after="0" w:line="240" w:lineRule="auto"/>
              <w:jc w:val="center"/>
              <w:rPr>
                <w:rFonts w:eastAsia="Times New Roman"/>
                <w:color w:val="000000"/>
                <w:sz w:val="22"/>
                <w:lang w:val="en-GB" w:eastAsia="en-GB"/>
              </w:rPr>
            </w:pPr>
          </w:p>
        </w:tc>
        <w:tc>
          <w:tcPr>
            <w:tcW w:w="1134" w:type="dxa"/>
            <w:vAlign w:val="center"/>
          </w:tcPr>
          <w:p w14:paraId="5EA96B47" w14:textId="57483617" w:rsidR="005061BD" w:rsidRPr="008D318B" w:rsidRDefault="005061BD" w:rsidP="005061BD">
            <w:pPr>
              <w:spacing w:after="0" w:line="240" w:lineRule="auto"/>
              <w:jc w:val="center"/>
              <w:rPr>
                <w:rFonts w:eastAsia="Times New Roman"/>
                <w:color w:val="000000"/>
                <w:sz w:val="22"/>
                <w:lang w:val="en-GB" w:eastAsia="en-GB"/>
              </w:rPr>
            </w:pPr>
            <w:r w:rsidRPr="00F246C4">
              <w:rPr>
                <w:rFonts w:ascii="Segoe UI Symbol" w:eastAsia="Times New Roman" w:hAnsi="Segoe UI Symbol" w:cs="Segoe UI Symbol"/>
                <w:b/>
                <w:bCs/>
                <w:color w:val="000000"/>
                <w:sz w:val="22"/>
                <w:lang w:val="en" w:eastAsia="en-AU"/>
              </w:rPr>
              <w:t>✓</w:t>
            </w:r>
          </w:p>
        </w:tc>
      </w:tr>
      <w:tr w:rsidR="005061BD" w:rsidRPr="009F5C02" w14:paraId="04065A4D" w14:textId="1B58B5DA" w:rsidTr="00C669E3">
        <w:trPr>
          <w:trHeight w:val="300"/>
          <w:jc w:val="center"/>
        </w:trPr>
        <w:tc>
          <w:tcPr>
            <w:tcW w:w="2694" w:type="dxa"/>
            <w:shd w:val="clear" w:color="auto" w:fill="auto"/>
            <w:noWrap/>
            <w:vAlign w:val="center"/>
          </w:tcPr>
          <w:p w14:paraId="5F685DAB" w14:textId="5C72FA24" w:rsidR="005061BD" w:rsidRPr="00594DF9" w:rsidRDefault="005061BD" w:rsidP="005061BD">
            <w:pPr>
              <w:spacing w:after="0" w:line="240" w:lineRule="auto"/>
              <w:rPr>
                <w:rFonts w:eastAsia="Times New Roman"/>
                <w:b/>
                <w:bCs/>
                <w:color w:val="000000"/>
                <w:sz w:val="22"/>
                <w:lang w:val="en-GB" w:eastAsia="en-GB"/>
              </w:rPr>
            </w:pPr>
            <w:r w:rsidRPr="00594DF9">
              <w:rPr>
                <w:rFonts w:eastAsia="Times New Roman"/>
                <w:b/>
                <w:bCs/>
                <w:color w:val="000000"/>
                <w:sz w:val="22"/>
                <w:lang w:val="en-GB" w:eastAsia="en-GB"/>
              </w:rPr>
              <w:t xml:space="preserve">Requires </w:t>
            </w:r>
            <w:r>
              <w:rPr>
                <w:rFonts w:eastAsia="Times New Roman"/>
                <w:b/>
                <w:bCs/>
                <w:color w:val="000000"/>
                <w:sz w:val="22"/>
                <w:lang w:val="en-GB" w:eastAsia="en-GB"/>
              </w:rPr>
              <w:t>Physical Access</w:t>
            </w:r>
          </w:p>
        </w:tc>
        <w:tc>
          <w:tcPr>
            <w:tcW w:w="1134" w:type="dxa"/>
            <w:shd w:val="clear" w:color="auto" w:fill="auto"/>
            <w:noWrap/>
            <w:vAlign w:val="center"/>
          </w:tcPr>
          <w:p w14:paraId="41DE5804" w14:textId="63C1CF93"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vAlign w:val="center"/>
          </w:tcPr>
          <w:p w14:paraId="071BC8CB" w14:textId="650054C1"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739AF94C"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shd w:val="clear" w:color="auto" w:fill="auto"/>
            <w:noWrap/>
            <w:vAlign w:val="center"/>
          </w:tcPr>
          <w:p w14:paraId="1B5AC362" w14:textId="04E0A888"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bottom w:val="single" w:sz="4" w:space="0" w:color="auto"/>
            </w:tcBorders>
            <w:vAlign w:val="center"/>
          </w:tcPr>
          <w:p w14:paraId="35453B2C" w14:textId="77777777" w:rsidR="005061BD" w:rsidRPr="008D318B" w:rsidRDefault="005061BD" w:rsidP="005061BD">
            <w:pPr>
              <w:spacing w:after="0" w:line="240" w:lineRule="auto"/>
              <w:jc w:val="center"/>
              <w:rPr>
                <w:rFonts w:eastAsia="Times New Roman"/>
                <w:color w:val="000000"/>
                <w:sz w:val="22"/>
                <w:lang w:val="en-GB" w:eastAsia="en-GB"/>
              </w:rPr>
            </w:pPr>
          </w:p>
        </w:tc>
      </w:tr>
      <w:tr w:rsidR="005061BD" w:rsidRPr="009F5C02" w14:paraId="46372F4B" w14:textId="46703460" w:rsidTr="00C669E3">
        <w:trPr>
          <w:trHeight w:val="300"/>
          <w:jc w:val="center"/>
        </w:trPr>
        <w:tc>
          <w:tcPr>
            <w:tcW w:w="2694" w:type="dxa"/>
            <w:shd w:val="clear" w:color="auto" w:fill="auto"/>
            <w:noWrap/>
            <w:vAlign w:val="center"/>
            <w:hideMark/>
          </w:tcPr>
          <w:p w14:paraId="2E212341" w14:textId="1ADE2CE9" w:rsidR="005061BD" w:rsidRPr="00256C76" w:rsidRDefault="005061BD" w:rsidP="005061BD">
            <w:pPr>
              <w:spacing w:after="0" w:line="240" w:lineRule="auto"/>
              <w:rPr>
                <w:rFonts w:eastAsia="Times New Roman"/>
                <w:b/>
                <w:bCs/>
                <w:color w:val="000000"/>
                <w:sz w:val="22"/>
                <w:vertAlign w:val="superscript"/>
                <w:lang w:val="en-GB" w:eastAsia="en-GB"/>
              </w:rPr>
            </w:pPr>
            <w:r>
              <w:rPr>
                <w:rFonts w:eastAsia="Times New Roman"/>
                <w:b/>
                <w:bCs/>
                <w:color w:val="000000"/>
                <w:sz w:val="22"/>
                <w:lang w:val="en-GB" w:eastAsia="en-GB"/>
              </w:rPr>
              <w:t>Fortified</w:t>
            </w:r>
            <w:r w:rsidRPr="00226225">
              <w:rPr>
                <w:rFonts w:ascii="Segoe UI Symbol" w:hAnsi="Segoe UI Symbol" w:cs="Segoe UI Symbol"/>
                <w:vertAlign w:val="superscript"/>
              </w:rPr>
              <w:t>✝</w:t>
            </w:r>
          </w:p>
        </w:tc>
        <w:tc>
          <w:tcPr>
            <w:tcW w:w="1134" w:type="dxa"/>
            <w:shd w:val="clear" w:color="auto" w:fill="auto"/>
            <w:noWrap/>
            <w:vAlign w:val="center"/>
            <w:hideMark/>
          </w:tcPr>
          <w:p w14:paraId="48524037" w14:textId="7948EA14"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vAlign w:val="center"/>
          </w:tcPr>
          <w:p w14:paraId="6E69902C" w14:textId="58C0569D"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hideMark/>
          </w:tcPr>
          <w:p w14:paraId="56A932BA" w14:textId="7D48FEEB"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hideMark/>
          </w:tcPr>
          <w:p w14:paraId="340BDD57" w14:textId="4E600AFB" w:rsidR="005061BD" w:rsidRPr="00F246C4" w:rsidRDefault="005061BD" w:rsidP="005061BD">
            <w:pPr>
              <w:spacing w:after="0" w:line="240" w:lineRule="auto"/>
              <w:jc w:val="center"/>
              <w:rPr>
                <w:rFonts w:eastAsia="Times New Roman"/>
                <w:color w:val="000000"/>
                <w:sz w:val="22"/>
                <w:lang w:val="en-GB" w:eastAsia="en-GB"/>
              </w:rPr>
            </w:pPr>
            <w:r w:rsidRPr="00F246C4">
              <w:rPr>
                <w:rFonts w:ascii="Segoe UI Symbol" w:eastAsia="Times New Roman" w:hAnsi="Segoe UI Symbol" w:cs="Segoe UI Symbol"/>
                <w:b/>
                <w:bCs/>
                <w:color w:val="000000"/>
                <w:sz w:val="22"/>
                <w:lang w:val="en" w:eastAsia="en-AU"/>
              </w:rPr>
              <w:t>✓</w:t>
            </w:r>
          </w:p>
        </w:tc>
        <w:tc>
          <w:tcPr>
            <w:tcW w:w="1134" w:type="dxa"/>
            <w:tcBorders>
              <w:bottom w:val="single" w:sz="4" w:space="0" w:color="auto"/>
              <w:tr2bl w:val="single" w:sz="4" w:space="0" w:color="auto"/>
            </w:tcBorders>
            <w:vAlign w:val="center"/>
          </w:tcPr>
          <w:p w14:paraId="59961E8A" w14:textId="77777777" w:rsidR="005061BD" w:rsidRPr="008D318B"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r>
      <w:tr w:rsidR="005061BD" w:rsidRPr="009F5C02" w14:paraId="2ADB7EC3" w14:textId="77777777" w:rsidTr="00C669E3">
        <w:trPr>
          <w:trHeight w:val="300"/>
          <w:jc w:val="center"/>
        </w:trPr>
        <w:tc>
          <w:tcPr>
            <w:tcW w:w="2694" w:type="dxa"/>
            <w:shd w:val="clear" w:color="auto" w:fill="auto"/>
            <w:noWrap/>
            <w:vAlign w:val="center"/>
          </w:tcPr>
          <w:p w14:paraId="16558E13" w14:textId="2E736359" w:rsidR="005061BD" w:rsidRPr="00D15427" w:rsidRDefault="005061BD" w:rsidP="005061BD">
            <w:pPr>
              <w:spacing w:after="0" w:line="240" w:lineRule="auto"/>
              <w:rPr>
                <w:rFonts w:eastAsia="Times New Roman"/>
                <w:b/>
                <w:bCs/>
                <w:color w:val="000000"/>
                <w:sz w:val="22"/>
                <w:vertAlign w:val="superscript"/>
                <w:lang w:val="en-GB" w:eastAsia="en-GB"/>
              </w:rPr>
            </w:pPr>
            <w:r w:rsidRPr="00594DF9">
              <w:rPr>
                <w:rFonts w:eastAsia="Times New Roman"/>
                <w:b/>
                <w:bCs/>
                <w:color w:val="000000"/>
                <w:sz w:val="22"/>
                <w:lang w:val="en-GB" w:eastAsia="en-GB"/>
              </w:rPr>
              <w:t xml:space="preserve">Upgrade </w:t>
            </w:r>
            <w:r>
              <w:rPr>
                <w:rFonts w:eastAsia="Times New Roman"/>
                <w:b/>
                <w:bCs/>
                <w:color w:val="000000"/>
                <w:sz w:val="22"/>
                <w:lang w:val="en-GB" w:eastAsia="en-GB"/>
              </w:rPr>
              <w:t>Resistant</w:t>
            </w:r>
            <w:r w:rsidRPr="00B04232">
              <w:rPr>
                <w:vertAlign w:val="superscript"/>
              </w:rPr>
              <w:t>#</w:t>
            </w:r>
          </w:p>
        </w:tc>
        <w:tc>
          <w:tcPr>
            <w:tcW w:w="1134" w:type="dxa"/>
            <w:shd w:val="clear" w:color="auto" w:fill="auto"/>
            <w:noWrap/>
            <w:vAlign w:val="center"/>
          </w:tcPr>
          <w:p w14:paraId="6B3828D2"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vAlign w:val="center"/>
          </w:tcPr>
          <w:p w14:paraId="64E46413" w14:textId="65C7B174"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6482E9C9"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shd w:val="clear" w:color="auto" w:fill="auto"/>
            <w:noWrap/>
            <w:vAlign w:val="center"/>
          </w:tcPr>
          <w:p w14:paraId="46B7A0EF" w14:textId="77777777"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bottom w:val="nil"/>
              <w:tr2bl w:val="single" w:sz="4" w:space="0" w:color="auto"/>
            </w:tcBorders>
            <w:vAlign w:val="center"/>
          </w:tcPr>
          <w:p w14:paraId="0DA5C0A0" w14:textId="77777777" w:rsidR="005061BD" w:rsidRPr="008D318B" w:rsidRDefault="005061BD" w:rsidP="005061BD">
            <w:pPr>
              <w:spacing w:after="0" w:line="240" w:lineRule="auto"/>
              <w:jc w:val="center"/>
              <w:rPr>
                <w:rFonts w:eastAsia="Times New Roman"/>
                <w:color w:val="000000"/>
                <w:sz w:val="22"/>
                <w:lang w:val="en-GB" w:eastAsia="en-GB"/>
              </w:rPr>
            </w:pPr>
          </w:p>
        </w:tc>
      </w:tr>
    </w:tbl>
    <w:p w14:paraId="4E1E1E2C" w14:textId="7EA71B03" w:rsidR="009004F4" w:rsidRDefault="00226225" w:rsidP="00C04A23">
      <w:pPr>
        <w:spacing w:before="240"/>
        <w:ind w:right="3497"/>
        <w:jc w:val="both"/>
        <w:rPr>
          <w:sz w:val="20"/>
          <w:szCs w:val="18"/>
        </w:rPr>
      </w:pPr>
      <w:r w:rsidRPr="00226225">
        <w:rPr>
          <w:rFonts w:ascii="Segoe UI Symbol" w:hAnsi="Segoe UI Symbol" w:cs="Segoe UI Symbol"/>
          <w:vertAlign w:val="superscript"/>
        </w:rPr>
        <w:t>✝</w:t>
      </w:r>
      <w:r w:rsidR="00DA45AD" w:rsidRPr="005B7457">
        <w:rPr>
          <w:sz w:val="20"/>
          <w:szCs w:val="18"/>
        </w:rPr>
        <w:t xml:space="preserve">Fortified: </w:t>
      </w:r>
      <w:r w:rsidR="00F46288">
        <w:rPr>
          <w:sz w:val="20"/>
          <w:szCs w:val="18"/>
        </w:rPr>
        <w:t xml:space="preserve">as </w:t>
      </w:r>
      <w:r w:rsidR="00DA45AD" w:rsidRPr="005B7457">
        <w:rPr>
          <w:sz w:val="20"/>
          <w:szCs w:val="18"/>
        </w:rPr>
        <w:t>describing if the vendor has</w:t>
      </w:r>
      <w:r w:rsidR="005B7457" w:rsidRPr="005B7457">
        <w:rPr>
          <w:sz w:val="20"/>
          <w:szCs w:val="18"/>
        </w:rPr>
        <w:t xml:space="preserve"> implemented changes </w:t>
      </w:r>
      <w:r w:rsidR="00FE307F">
        <w:rPr>
          <w:sz w:val="20"/>
          <w:szCs w:val="18"/>
        </w:rPr>
        <w:t>over the</w:t>
      </w:r>
      <w:r w:rsidR="007826E9">
        <w:rPr>
          <w:sz w:val="20"/>
          <w:szCs w:val="18"/>
        </w:rPr>
        <w:t xml:space="preserve"> </w:t>
      </w:r>
      <w:r w:rsidR="002D2103">
        <w:rPr>
          <w:sz w:val="20"/>
          <w:szCs w:val="18"/>
        </w:rPr>
        <w:t xml:space="preserve">lifetime of the product </w:t>
      </w:r>
      <w:r w:rsidR="005B7457" w:rsidRPr="005B7457">
        <w:rPr>
          <w:sz w:val="20"/>
          <w:szCs w:val="18"/>
        </w:rPr>
        <w:t xml:space="preserve">to </w:t>
      </w:r>
      <w:r w:rsidR="00CF401B">
        <w:rPr>
          <w:sz w:val="20"/>
          <w:szCs w:val="18"/>
        </w:rPr>
        <w:t>prevent</w:t>
      </w:r>
      <w:r w:rsidR="005B7457" w:rsidRPr="005B7457">
        <w:rPr>
          <w:sz w:val="20"/>
          <w:szCs w:val="18"/>
        </w:rPr>
        <w:t xml:space="preserve"> or otherwise </w:t>
      </w:r>
      <w:r w:rsidR="00CF401B">
        <w:rPr>
          <w:sz w:val="20"/>
          <w:szCs w:val="18"/>
        </w:rPr>
        <w:t xml:space="preserve">restrict </w:t>
      </w:r>
      <w:r w:rsidR="005B7457" w:rsidRPr="005B7457">
        <w:rPr>
          <w:sz w:val="20"/>
          <w:szCs w:val="18"/>
        </w:rPr>
        <w:t>access</w:t>
      </w:r>
    </w:p>
    <w:p w14:paraId="626AD028" w14:textId="0B4FE588" w:rsidR="00B04232" w:rsidRDefault="00CA04F7" w:rsidP="00C04A23">
      <w:pPr>
        <w:ind w:right="3497"/>
        <w:jc w:val="both"/>
        <w:rPr>
          <w:sz w:val="20"/>
          <w:szCs w:val="18"/>
        </w:rPr>
      </w:pPr>
      <w:r w:rsidRPr="00B04232">
        <w:rPr>
          <w:vertAlign w:val="superscript"/>
        </w:rPr>
        <w:t>#</w:t>
      </w:r>
      <w:r w:rsidR="00B04232">
        <w:rPr>
          <w:sz w:val="20"/>
          <w:szCs w:val="18"/>
        </w:rPr>
        <w:t xml:space="preserve">Upgrade </w:t>
      </w:r>
      <w:r w:rsidR="00F46288">
        <w:rPr>
          <w:sz w:val="20"/>
          <w:szCs w:val="18"/>
        </w:rPr>
        <w:t>r</w:t>
      </w:r>
      <w:r w:rsidR="00B04232">
        <w:rPr>
          <w:sz w:val="20"/>
          <w:szCs w:val="18"/>
        </w:rPr>
        <w:t>esistant</w:t>
      </w:r>
      <w:r>
        <w:rPr>
          <w:sz w:val="20"/>
          <w:szCs w:val="18"/>
        </w:rPr>
        <w:t xml:space="preserve">: </w:t>
      </w:r>
      <w:r w:rsidR="00F46288">
        <w:rPr>
          <w:sz w:val="20"/>
          <w:szCs w:val="18"/>
        </w:rPr>
        <w:t>as d</w:t>
      </w:r>
      <w:r>
        <w:rPr>
          <w:sz w:val="20"/>
          <w:szCs w:val="18"/>
        </w:rPr>
        <w:t xml:space="preserve">escribing if </w:t>
      </w:r>
      <w:r w:rsidR="001044F2">
        <w:rPr>
          <w:sz w:val="20"/>
          <w:szCs w:val="18"/>
        </w:rPr>
        <w:t xml:space="preserve">an entry </w:t>
      </w:r>
      <w:r w:rsidR="00874967">
        <w:rPr>
          <w:sz w:val="20"/>
          <w:szCs w:val="18"/>
        </w:rPr>
        <w:t xml:space="preserve">method will continue to work </w:t>
      </w:r>
      <w:r w:rsidR="00C24E7E">
        <w:rPr>
          <w:sz w:val="20"/>
          <w:szCs w:val="18"/>
        </w:rPr>
        <w:t xml:space="preserve">immediately </w:t>
      </w:r>
      <w:r w:rsidR="00874967">
        <w:rPr>
          <w:sz w:val="20"/>
          <w:szCs w:val="18"/>
        </w:rPr>
        <w:t>after an upgrade is performed</w:t>
      </w:r>
    </w:p>
    <w:p w14:paraId="01559F4C" w14:textId="77777777" w:rsidR="00B127AC" w:rsidRPr="00226225" w:rsidRDefault="00B127AC" w:rsidP="00B127AC">
      <w:pPr>
        <w:ind w:right="-46"/>
        <w:rPr>
          <w:vertAlign w:val="superscript"/>
        </w:rPr>
      </w:pPr>
    </w:p>
    <w:p w14:paraId="0A270272" w14:textId="77777777" w:rsidR="004C401C" w:rsidRDefault="004C401C">
      <w:pPr>
        <w:rPr>
          <w:rFonts w:eastAsiaTheme="majorEastAsia"/>
          <w:b/>
          <w:bCs/>
          <w:sz w:val="28"/>
          <w:szCs w:val="28"/>
        </w:rPr>
      </w:pPr>
      <w:r>
        <w:br w:type="page"/>
      </w:r>
    </w:p>
    <w:p w14:paraId="152C370D" w14:textId="605DF68B" w:rsidR="000014B9" w:rsidRDefault="00093B94" w:rsidP="000014B9">
      <w:pPr>
        <w:pStyle w:val="Heading3"/>
      </w:pPr>
      <w:r>
        <w:t xml:space="preserve">Device </w:t>
      </w:r>
      <w:r w:rsidR="000014B9">
        <w:t>Entry</w:t>
      </w:r>
    </w:p>
    <w:p w14:paraId="50B3C763" w14:textId="73AAFB57" w:rsidR="006226BE" w:rsidRDefault="006226BE" w:rsidP="006226BE">
      <w:pPr>
        <w:pStyle w:val="Heading4"/>
      </w:pPr>
      <w:r>
        <w:t>Serial</w:t>
      </w:r>
      <w:r w:rsidR="00981266">
        <w:t xml:space="preserve"> (UART)</w:t>
      </w:r>
    </w:p>
    <w:p w14:paraId="54BE88C9" w14:textId="27C34123" w:rsidR="002602EF" w:rsidRPr="002602EF" w:rsidRDefault="00F271DB" w:rsidP="00F271DB">
      <w:pPr>
        <w:jc w:val="both"/>
      </w:pPr>
      <w:r>
        <w:t>T</w:t>
      </w:r>
      <w:r w:rsidR="002602EF">
        <w:t xml:space="preserve">he device’s serial console (see </w:t>
      </w:r>
      <w:r w:rsidR="002602EF" w:rsidRPr="002602EF">
        <w:rPr>
          <w:i/>
          <w:iCs/>
        </w:rPr>
        <w:fldChar w:fldCharType="begin"/>
      </w:r>
      <w:r w:rsidR="002602EF" w:rsidRPr="002602EF">
        <w:rPr>
          <w:i/>
          <w:iCs/>
        </w:rPr>
        <w:instrText xml:space="preserve"> REF _Ref110977642 \h </w:instrText>
      </w:r>
      <w:r w:rsidR="002602EF">
        <w:rPr>
          <w:i/>
          <w:iCs/>
        </w:rPr>
        <w:instrText xml:space="preserve"> \* MERGEFORMAT </w:instrText>
      </w:r>
      <w:r w:rsidR="002602EF" w:rsidRPr="002602EF">
        <w:rPr>
          <w:i/>
          <w:iCs/>
        </w:rPr>
      </w:r>
      <w:r w:rsidR="002602EF" w:rsidRPr="002602EF">
        <w:rPr>
          <w:i/>
          <w:iCs/>
        </w:rPr>
        <w:fldChar w:fldCharType="separate"/>
      </w:r>
      <w:r w:rsidR="00B145EE" w:rsidRPr="00B145EE">
        <w:rPr>
          <w:i/>
          <w:iCs/>
        </w:rPr>
        <w:t>Preliminary Device Access</w:t>
      </w:r>
      <w:r w:rsidR="002602EF" w:rsidRPr="002602EF">
        <w:rPr>
          <w:i/>
          <w:iCs/>
        </w:rPr>
        <w:fldChar w:fldCharType="end"/>
      </w:r>
      <w:r w:rsidR="002602EF">
        <w:t xml:space="preserve">) is likely the first </w:t>
      </w:r>
      <w:r>
        <w:t>point of entry to gain remote access</w:t>
      </w:r>
      <w:r w:rsidR="00C026C0">
        <w:t>. This method however requires physical access and disassembly of the device</w:t>
      </w:r>
      <w:r w:rsidR="00BF66FD">
        <w:t>, as the UART pins are located on the device’s circuit board located within the device.</w:t>
      </w:r>
      <w:r w:rsidR="00DB79CD">
        <w:t xml:space="preserve"> Familiarity and the confidence to touch electrical circuits are also required</w:t>
      </w:r>
      <w:r w:rsidR="00F80FB8">
        <w:t>, in addition to the possession a serial device interface (</w:t>
      </w:r>
      <w:proofErr w:type="gramStart"/>
      <w:r w:rsidR="00F80FB8">
        <w:t>i.e.</w:t>
      </w:r>
      <w:proofErr w:type="gramEnd"/>
      <w:r w:rsidR="00F80FB8">
        <w:t xml:space="preserve"> </w:t>
      </w:r>
      <w:r w:rsidR="009B39C7">
        <w:t xml:space="preserve">a </w:t>
      </w:r>
      <w:r w:rsidR="00F80FB8">
        <w:t>USB to UART</w:t>
      </w:r>
      <w:r w:rsidR="009B39C7">
        <w:t xml:space="preserve"> adapter</w:t>
      </w:r>
      <w:r w:rsidR="00F80FB8">
        <w:t>).</w:t>
      </w:r>
    </w:p>
    <w:p w14:paraId="0E4FFEED" w14:textId="00B8F74E" w:rsidR="00103487" w:rsidRDefault="00985FEF" w:rsidP="008A7982">
      <w:pPr>
        <w:jc w:val="both"/>
      </w:pPr>
      <w:r>
        <w:t xml:space="preserve">In newer firmware versions where </w:t>
      </w:r>
      <w:proofErr w:type="spellStart"/>
      <w:r w:rsidR="006226BE" w:rsidRPr="00985FEF">
        <w:rPr>
          <w:rStyle w:val="CodeStyleChar"/>
          <w:rFonts w:eastAsiaTheme="minorHAnsi"/>
          <w:sz w:val="22"/>
          <w:szCs w:val="22"/>
        </w:rPr>
        <w:t>rr_login</w:t>
      </w:r>
      <w:proofErr w:type="spellEnd"/>
      <w:r w:rsidR="006226BE">
        <w:t xml:space="preserve"> </w:t>
      </w:r>
      <w:r>
        <w:t>is used as the serial handler,</w:t>
      </w:r>
      <w:r w:rsidR="00F47A93">
        <w:t xml:space="preserve"> additional work mu</w:t>
      </w:r>
      <w:r w:rsidR="004B13A9">
        <w:t>s</w:t>
      </w:r>
      <w:r w:rsidR="00F47A93">
        <w:t xml:space="preserve">t be performed to gain </w:t>
      </w:r>
      <w:r w:rsidR="00F47A93" w:rsidRPr="00A07EC2">
        <w:rPr>
          <w:rFonts w:ascii="Consolas" w:hAnsi="Consolas"/>
        </w:rPr>
        <w:t>root</w:t>
      </w:r>
      <w:r w:rsidR="00F47A93">
        <w:t xml:space="preserve"> access, due to the </w:t>
      </w:r>
      <w:proofErr w:type="spellStart"/>
      <w:r w:rsidR="006226BE" w:rsidRPr="005E1300">
        <w:rPr>
          <w:rStyle w:val="CodeStyleChar"/>
          <w:rFonts w:eastAsiaTheme="minorHAnsi"/>
          <w:sz w:val="22"/>
          <w:szCs w:val="22"/>
        </w:rPr>
        <w:t>verify_shadow</w:t>
      </w:r>
      <w:proofErr w:type="spellEnd"/>
      <w:r w:rsidR="005E1300">
        <w:t xml:space="preserve"> authentication flow.</w:t>
      </w:r>
      <w:r w:rsidR="008A7982">
        <w:t xml:space="preserve"> After the initial connection however, the serial handler can be modified to use the old </w:t>
      </w:r>
      <w:r w:rsidR="00547D3E" w:rsidRPr="00547D3E">
        <w:rPr>
          <w:rStyle w:val="CodeStyleChar"/>
          <w:rFonts w:eastAsiaTheme="minorHAnsi"/>
          <w:sz w:val="22"/>
          <w:szCs w:val="22"/>
        </w:rPr>
        <w:t>/bin/login</w:t>
      </w:r>
      <w:r w:rsidR="00547D3E">
        <w:t xml:space="preserve"> handler, which utilises the old </w:t>
      </w:r>
      <w:r w:rsidR="009A4EE8">
        <w:t>Unix authentication method.</w:t>
      </w:r>
    </w:p>
    <w:p w14:paraId="2B93B9B2" w14:textId="77777777" w:rsidR="002F2FB9" w:rsidRDefault="002F2FB9" w:rsidP="002F2FB9">
      <w:pPr>
        <w:pStyle w:val="Heading4"/>
      </w:pPr>
      <w:r>
        <w:t>USB (ADB)</w:t>
      </w:r>
    </w:p>
    <w:p w14:paraId="5D47A120" w14:textId="0CC50AE2" w:rsidR="002F2FB9" w:rsidRDefault="002F2FB9" w:rsidP="002F2FB9">
      <w:pPr>
        <w:jc w:val="both"/>
      </w:pPr>
      <w:r>
        <w:t xml:space="preserve">As mentioned previously (see </w:t>
      </w:r>
      <w:r w:rsidRPr="00074CBE">
        <w:rPr>
          <w:i/>
          <w:iCs/>
        </w:rPr>
        <w:fldChar w:fldCharType="begin"/>
      </w:r>
      <w:r w:rsidRPr="00074CBE">
        <w:rPr>
          <w:i/>
          <w:iCs/>
        </w:rPr>
        <w:instrText xml:space="preserve"> REF _Ref110977239 \h </w:instrText>
      </w:r>
      <w:r>
        <w:rPr>
          <w:i/>
          <w:iCs/>
        </w:rPr>
        <w:instrText xml:space="preserve"> \* MERGEFORMAT </w:instrText>
      </w:r>
      <w:r w:rsidRPr="00074CBE">
        <w:rPr>
          <w:i/>
          <w:iCs/>
        </w:rPr>
      </w:r>
      <w:r w:rsidRPr="00074CBE">
        <w:rPr>
          <w:i/>
          <w:iCs/>
        </w:rPr>
        <w:fldChar w:fldCharType="separate"/>
      </w:r>
      <w:r w:rsidR="00B145EE" w:rsidRPr="00B145EE">
        <w:rPr>
          <w:i/>
          <w:iCs/>
        </w:rPr>
        <w:t>ADB</w:t>
      </w:r>
      <w:r w:rsidRPr="00074CBE">
        <w:rPr>
          <w:i/>
          <w:iCs/>
        </w:rPr>
        <w:fldChar w:fldCharType="end"/>
      </w:r>
      <w:r>
        <w:t xml:space="preserve">), access to the device via the ADB port is restricted due a custom authentication challenge, and further access restrictions even after authentication. Where the proposed novel exploit can be performed to remotely execute commands, an alternate method exists where the custom </w:t>
      </w:r>
      <w:proofErr w:type="spellStart"/>
      <w:r w:rsidRPr="007A33F3">
        <w:rPr>
          <w:rStyle w:val="CodeStyleChar"/>
          <w:rFonts w:eastAsiaTheme="minorHAnsi"/>
          <w:sz w:val="22"/>
          <w:szCs w:val="22"/>
        </w:rPr>
        <w:t>adbd</w:t>
      </w:r>
      <w:proofErr w:type="spellEnd"/>
      <w:r>
        <w:t xml:space="preserve"> is simply replaced with a fully functional version, bypassing all added authentication stages.</w:t>
      </w:r>
      <w:r w:rsidR="00686CA2">
        <w:t xml:space="preserve"> The exploit metho</w:t>
      </w:r>
      <w:r w:rsidR="00114343">
        <w:t xml:space="preserve">d however </w:t>
      </w:r>
      <w:r w:rsidR="0027649F">
        <w:t>remains resilient to upgrades (until patched by the vendor).</w:t>
      </w:r>
    </w:p>
    <w:p w14:paraId="1FFD430F" w14:textId="77777777" w:rsidR="002F2FB9" w:rsidRDefault="002F2FB9" w:rsidP="002F2FB9">
      <w:pPr>
        <w:jc w:val="both"/>
      </w:pPr>
      <w:r>
        <w:t xml:space="preserve">Whilst access to the ADB port is simple and quick (the </w:t>
      </w:r>
      <w:proofErr w:type="gramStart"/>
      <w:r>
        <w:t>micro USB</w:t>
      </w:r>
      <w:proofErr w:type="gramEnd"/>
      <w:r>
        <w:t xml:space="preserve"> port is located underneath the removable lid of the device, both methods (command injection, binary replacement) require prior access to the device – to either gain knowledge of the </w:t>
      </w:r>
      <w:proofErr w:type="spellStart"/>
      <w:r w:rsidRPr="00271FA5">
        <w:rPr>
          <w:rStyle w:val="CodeStyleChar"/>
          <w:rFonts w:eastAsiaTheme="minorHAnsi"/>
          <w:sz w:val="22"/>
          <w:szCs w:val="22"/>
        </w:rPr>
        <w:t>vinda</w:t>
      </w:r>
      <w:proofErr w:type="spellEnd"/>
      <w:r>
        <w:t xml:space="preserve"> content, or to access a shell.</w:t>
      </w:r>
    </w:p>
    <w:p w14:paraId="74785439" w14:textId="4764E1FA" w:rsidR="009004F4" w:rsidRDefault="001B00F3" w:rsidP="000014B9">
      <w:pPr>
        <w:pStyle w:val="Heading4"/>
      </w:pPr>
      <w:r>
        <w:t>SSH</w:t>
      </w:r>
    </w:p>
    <w:p w14:paraId="620E5DB8" w14:textId="7965F6A9" w:rsidR="00012EF3" w:rsidRDefault="00ED6001" w:rsidP="004C401C">
      <w:pPr>
        <w:spacing w:after="0"/>
        <w:jc w:val="both"/>
      </w:pPr>
      <w:r>
        <w:t xml:space="preserve">In legacy firmware versions, </w:t>
      </w:r>
      <w:r w:rsidR="009F2F17">
        <w:t xml:space="preserve">the </w:t>
      </w:r>
      <w:proofErr w:type="spellStart"/>
      <w:r w:rsidR="009F2F17" w:rsidRPr="009F2F17">
        <w:rPr>
          <w:rStyle w:val="CodeStyleChar"/>
          <w:rFonts w:eastAsiaTheme="minorHAnsi"/>
          <w:sz w:val="22"/>
          <w:szCs w:val="22"/>
        </w:rPr>
        <w:t>rrwatchdoge.conf</w:t>
      </w:r>
      <w:proofErr w:type="spellEnd"/>
      <w:r w:rsidR="009F2F17">
        <w:t xml:space="preserve"> configuration file could be modified to nullify the</w:t>
      </w:r>
      <w:r w:rsidR="0080640B">
        <w:t xml:space="preserve"> </w:t>
      </w:r>
      <w:proofErr w:type="spellStart"/>
      <w:r w:rsidR="0080640B">
        <w:t>offendin</w:t>
      </w:r>
      <w:proofErr w:type="spellEnd"/>
      <w:r w:rsidR="0080640B">
        <w:t xml:space="preserve"> </w:t>
      </w:r>
      <w:r w:rsidR="009F2F17" w:rsidRPr="009F2F17">
        <w:rPr>
          <w:rStyle w:val="CodeStyleChar"/>
          <w:rFonts w:eastAsiaTheme="minorHAnsi"/>
          <w:sz w:val="22"/>
          <w:szCs w:val="22"/>
        </w:rPr>
        <w:t>iptables</w:t>
      </w:r>
      <w:r w:rsidR="009F2F17">
        <w:t xml:space="preserve"> command</w:t>
      </w:r>
      <w:r w:rsidR="00F82B86">
        <w:t>, as</w:t>
      </w:r>
      <w:r w:rsidR="0080640B">
        <w:t xml:space="preserve"> </w:t>
      </w:r>
      <w:r w:rsidR="00F82B86">
        <w:t xml:space="preserve">shown in </w:t>
      </w:r>
      <w:r w:rsidR="00F82B86">
        <w:fldChar w:fldCharType="begin"/>
      </w:r>
      <w:r w:rsidR="00F82B86">
        <w:instrText xml:space="preserve"> REF _Ref110979701 \h </w:instrText>
      </w:r>
      <w:r w:rsidR="00F82B86">
        <w:fldChar w:fldCharType="separate"/>
      </w:r>
      <w:r w:rsidR="00B145EE">
        <w:t xml:space="preserve">Figure </w:t>
      </w:r>
      <w:r w:rsidR="00B145EE">
        <w:rPr>
          <w:noProof/>
        </w:rPr>
        <w:t>44</w:t>
      </w:r>
      <w:r w:rsidR="00F82B86">
        <w:fldChar w:fldCharType="end"/>
      </w:r>
      <w:r w:rsidR="00F82B86">
        <w:t>.</w:t>
      </w:r>
      <w:r w:rsidR="00C83ECF">
        <w:t xml:space="preserve"> </w:t>
      </w:r>
      <w:r w:rsidR="00012EF3">
        <w:t xml:space="preserve">However, in newer firmware versions where the modified </w:t>
      </w:r>
      <w:proofErr w:type="spellStart"/>
      <w:r w:rsidR="00012EF3">
        <w:rPr>
          <w:rStyle w:val="CodeStyleChar"/>
          <w:rFonts w:eastAsiaTheme="minorHAnsi"/>
          <w:sz w:val="22"/>
          <w:szCs w:val="22"/>
        </w:rPr>
        <w:t>dropbear</w:t>
      </w:r>
      <w:proofErr w:type="spellEnd"/>
      <w:r w:rsidR="00012EF3">
        <w:t xml:space="preserve"> SSH server is used, the </w:t>
      </w:r>
      <w:r w:rsidR="00012EF3" w:rsidRPr="000275CA">
        <w:rPr>
          <w:rStyle w:val="CodeStyleChar"/>
          <w:rFonts w:eastAsiaTheme="minorHAnsi"/>
          <w:sz w:val="22"/>
          <w:szCs w:val="22"/>
        </w:rPr>
        <w:t>iptables</w:t>
      </w:r>
      <w:r w:rsidR="00012EF3">
        <w:t xml:space="preserve"> drop command is present in multiple locations (</w:t>
      </w:r>
      <w:r w:rsidR="00012EF3" w:rsidRPr="005E6510">
        <w:rPr>
          <w:rStyle w:val="CodeStyleChar"/>
          <w:rFonts w:eastAsiaTheme="minorHAnsi"/>
          <w:sz w:val="22"/>
          <w:szCs w:val="22"/>
        </w:rPr>
        <w:t>S04wdgenv</w:t>
      </w:r>
      <w:r w:rsidR="00012EF3">
        <w:t xml:space="preserve">, </w:t>
      </w:r>
      <w:proofErr w:type="spellStart"/>
      <w:r w:rsidR="00012EF3" w:rsidRPr="005E6510">
        <w:rPr>
          <w:rStyle w:val="CodeStyleChar"/>
          <w:rFonts w:eastAsiaTheme="minorHAnsi"/>
          <w:sz w:val="22"/>
          <w:szCs w:val="22"/>
        </w:rPr>
        <w:t>WatchDoge</w:t>
      </w:r>
      <w:proofErr w:type="spellEnd"/>
      <w:r w:rsidR="00012EF3">
        <w:t xml:space="preserve">, </w:t>
      </w:r>
      <w:proofErr w:type="spellStart"/>
      <w:r w:rsidR="00012EF3" w:rsidRPr="005E6510">
        <w:rPr>
          <w:rStyle w:val="CodeStyleChar"/>
          <w:rFonts w:eastAsiaTheme="minorHAnsi"/>
          <w:sz w:val="22"/>
          <w:szCs w:val="22"/>
        </w:rPr>
        <w:t>rrwatchdoge.conf</w:t>
      </w:r>
      <w:proofErr w:type="spellEnd"/>
      <w:r w:rsidR="00012EF3">
        <w:t xml:space="preserve">, </w:t>
      </w:r>
      <w:proofErr w:type="spellStart"/>
      <w:r w:rsidR="00012EF3" w:rsidRPr="005E6510">
        <w:rPr>
          <w:rStyle w:val="CodeStyleChar"/>
          <w:rFonts w:eastAsiaTheme="minorHAnsi"/>
          <w:sz w:val="22"/>
          <w:szCs w:val="22"/>
        </w:rPr>
        <w:t>rrlogd</w:t>
      </w:r>
      <w:proofErr w:type="spellEnd"/>
      <w:r w:rsidR="00012EF3">
        <w:t xml:space="preserve">) and consequently each file must be patched to permit SSH access. In patching the </w:t>
      </w:r>
      <w:proofErr w:type="spellStart"/>
      <w:r w:rsidR="00012EF3" w:rsidRPr="005E6510">
        <w:rPr>
          <w:rStyle w:val="CodeStyleChar"/>
          <w:rFonts w:eastAsiaTheme="minorHAnsi"/>
          <w:sz w:val="22"/>
          <w:szCs w:val="22"/>
        </w:rPr>
        <w:t>WatchDoge</w:t>
      </w:r>
      <w:proofErr w:type="spellEnd"/>
      <w:r w:rsidR="00012EF3">
        <w:t xml:space="preserve"> and </w:t>
      </w:r>
      <w:proofErr w:type="spellStart"/>
      <w:r w:rsidR="00012EF3" w:rsidRPr="005E6510">
        <w:rPr>
          <w:rStyle w:val="CodeStyleChar"/>
          <w:rFonts w:eastAsiaTheme="minorHAnsi"/>
          <w:sz w:val="22"/>
          <w:szCs w:val="22"/>
        </w:rPr>
        <w:t>rrlogd</w:t>
      </w:r>
      <w:proofErr w:type="spellEnd"/>
      <w:r w:rsidR="00012EF3">
        <w:t xml:space="preserve"> binaries, calls can be simply nullified by replacing the instructions with </w:t>
      </w:r>
      <w:r w:rsidR="00012EF3" w:rsidRPr="003A7EC4">
        <w:rPr>
          <w:rStyle w:val="CodeStyleChar"/>
          <w:rFonts w:eastAsiaTheme="minorHAnsi"/>
          <w:sz w:val="22"/>
          <w:szCs w:val="22"/>
        </w:rPr>
        <w:t>NOP</w:t>
      </w:r>
      <w:r w:rsidR="00012EF3">
        <w:t xml:space="preserve"> instructions, or by replacing the string ‘</w:t>
      </w:r>
      <w:r w:rsidR="00012EF3" w:rsidRPr="0057732B">
        <w:rPr>
          <w:rStyle w:val="CodeStyleChar"/>
          <w:rFonts w:eastAsiaTheme="minorHAnsi"/>
          <w:sz w:val="22"/>
          <w:szCs w:val="22"/>
        </w:rPr>
        <w:t>22</w:t>
      </w:r>
      <w:r w:rsidR="00012EF3">
        <w:t>’ with a spurious value like ‘</w:t>
      </w:r>
      <w:r w:rsidR="00012EF3" w:rsidRPr="00ED7BED">
        <w:rPr>
          <w:rStyle w:val="CodeStyleChar"/>
          <w:rFonts w:eastAsiaTheme="minorHAnsi"/>
          <w:sz w:val="22"/>
          <w:szCs w:val="22"/>
        </w:rPr>
        <w:t>27</w:t>
      </w:r>
      <w:r w:rsidR="00012EF3">
        <w:t>’, as to</w:t>
      </w:r>
      <w:r w:rsidR="00012EF3">
        <w:t xml:space="preserve"> cause the</w:t>
      </w:r>
      <w:r w:rsidR="00012EF3">
        <w:t xml:space="preserve"> wrong TCP port </w:t>
      </w:r>
      <w:r w:rsidR="00012EF3">
        <w:t xml:space="preserve">to be blocked, </w:t>
      </w:r>
      <w:r w:rsidR="00012EF3">
        <w:t xml:space="preserve">whilst maintaining </w:t>
      </w:r>
      <w:r w:rsidR="00AE0761">
        <w:t>similarity in the assembly code execution.</w:t>
      </w:r>
    </w:p>
    <w:p w14:paraId="24EC08BA" w14:textId="77777777" w:rsidR="00F82B86" w:rsidRDefault="009004F4" w:rsidP="00F82B86">
      <w:pPr>
        <w:keepNext/>
        <w:spacing w:after="0"/>
        <w:jc w:val="center"/>
      </w:pPr>
      <w:r>
        <w:rPr>
          <w:noProof/>
        </w:rPr>
        <w:drawing>
          <wp:inline distT="0" distB="0" distL="0" distR="0" wp14:anchorId="3D459838" wp14:editId="28F85EE9">
            <wp:extent cx="3041583" cy="1224951"/>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064847" cy="1234320"/>
                    </a:xfrm>
                    <a:prstGeom prst="rect">
                      <a:avLst/>
                    </a:prstGeom>
                    <a:noFill/>
                    <a:ln>
                      <a:noFill/>
                    </a:ln>
                  </pic:spPr>
                </pic:pic>
              </a:graphicData>
            </a:graphic>
          </wp:inline>
        </w:drawing>
      </w:r>
    </w:p>
    <w:p w14:paraId="47441188" w14:textId="23BFFDCD" w:rsidR="009004F4" w:rsidRDefault="00F82B86" w:rsidP="00F82B86">
      <w:pPr>
        <w:pStyle w:val="Caption"/>
      </w:pPr>
      <w:bookmarkStart w:id="214" w:name="_Ref110979701"/>
      <w:bookmarkStart w:id="215" w:name="_Toc110994458"/>
      <w:r>
        <w:t xml:space="preserve">Figure </w:t>
      </w:r>
      <w:fldSimple w:instr=" SEQ Figure \* ARABIC ">
        <w:r w:rsidR="00B145EE">
          <w:rPr>
            <w:noProof/>
          </w:rPr>
          <w:t>44</w:t>
        </w:r>
      </w:fldSimple>
      <w:bookmarkEnd w:id="214"/>
      <w:r>
        <w:t xml:space="preserve"> – </w:t>
      </w:r>
      <w:proofErr w:type="spellStart"/>
      <w:r>
        <w:t>rrwatchdoge.conf</w:t>
      </w:r>
      <w:proofErr w:type="spellEnd"/>
      <w:r>
        <w:t xml:space="preserve"> with SSH access patch</w:t>
      </w:r>
      <w:bookmarkEnd w:id="215"/>
    </w:p>
    <w:p w14:paraId="242E509D" w14:textId="704D8AC5" w:rsidR="004C401C" w:rsidRDefault="00C9694A" w:rsidP="004C401C">
      <w:pPr>
        <w:spacing w:before="120"/>
        <w:jc w:val="both"/>
        <w:rPr>
          <w:rFonts w:ascii="Courier New" w:eastAsia="Times New Roman" w:hAnsi="Courier New" w:cs="Courier New"/>
          <w:sz w:val="20"/>
          <w:szCs w:val="20"/>
          <w:lang w:val="en-GB" w:eastAsia="en-GB"/>
        </w:rPr>
      </w:pPr>
      <w:r>
        <w:t>Access to the SSH server is heavily reliant on the ability to manipulate the filesystem, and hence requires prior access to the device.</w:t>
      </w:r>
      <w:r w:rsidR="008B6121">
        <w:t xml:space="preserve"> </w:t>
      </w:r>
      <w:r w:rsidR="008B6121">
        <w:t>It</w:t>
      </w:r>
      <w:r w:rsidR="00060D09">
        <w:t xml:space="preserve"> is</w:t>
      </w:r>
      <w:r w:rsidR="008B6121">
        <w:t xml:space="preserve"> beneficial to replace the </w:t>
      </w:r>
      <w:proofErr w:type="spellStart"/>
      <w:r w:rsidR="008B6121">
        <w:rPr>
          <w:rStyle w:val="CodeStyleChar"/>
          <w:rFonts w:eastAsiaTheme="minorHAnsi"/>
          <w:sz w:val="22"/>
          <w:szCs w:val="22"/>
        </w:rPr>
        <w:t>dropbear</w:t>
      </w:r>
      <w:proofErr w:type="spellEnd"/>
      <w:r w:rsidR="008B6121" w:rsidRPr="0041173A">
        <w:t xml:space="preserve"> </w:t>
      </w:r>
      <w:r w:rsidR="008B6121">
        <w:t xml:space="preserve">binary with an </w:t>
      </w:r>
      <w:r w:rsidR="008B6121" w:rsidRPr="0041173A">
        <w:rPr>
          <w:i/>
          <w:iCs/>
        </w:rPr>
        <w:t>OpenSSH</w:t>
      </w:r>
      <w:r w:rsidR="008B6121">
        <w:t xml:space="preserve"> server implementation, to allow non-root user authentication whilst supporting more secure key exchange algorithms (see </w:t>
      </w:r>
      <w:r w:rsidR="008B6121" w:rsidRPr="00CC3FA6">
        <w:rPr>
          <w:i/>
          <w:iCs/>
        </w:rPr>
        <w:fldChar w:fldCharType="begin"/>
      </w:r>
      <w:r w:rsidR="008B6121" w:rsidRPr="00CC3FA6">
        <w:rPr>
          <w:i/>
          <w:iCs/>
        </w:rPr>
        <w:instrText xml:space="preserve"> REF _Ref110980228 \h </w:instrText>
      </w:r>
      <w:r w:rsidR="008B6121">
        <w:rPr>
          <w:i/>
          <w:iCs/>
        </w:rPr>
        <w:instrText xml:space="preserve"> \* MERGEFORMAT </w:instrText>
      </w:r>
      <w:r w:rsidR="008B6121" w:rsidRPr="00CC3FA6">
        <w:rPr>
          <w:i/>
          <w:iCs/>
        </w:rPr>
      </w:r>
      <w:r w:rsidR="008B6121" w:rsidRPr="00CC3FA6">
        <w:rPr>
          <w:i/>
          <w:iCs/>
        </w:rPr>
        <w:fldChar w:fldCharType="separate"/>
      </w:r>
      <w:r w:rsidR="00B145EE" w:rsidRPr="00B145EE">
        <w:rPr>
          <w:i/>
          <w:iCs/>
        </w:rPr>
        <w:t>SSH Access</w:t>
      </w:r>
      <w:r w:rsidR="008B6121" w:rsidRPr="00CC3FA6">
        <w:rPr>
          <w:i/>
          <w:iCs/>
        </w:rPr>
        <w:fldChar w:fldCharType="end"/>
      </w:r>
      <w:r w:rsidR="008B6121">
        <w:t>) and possibly supporting file transfers via SFTP.</w:t>
      </w:r>
      <w:r w:rsidR="00F14A8F">
        <w:t xml:space="preserve"> It is also worthwhile to create an additional user </w:t>
      </w:r>
      <w:r w:rsidR="00BA456C">
        <w:t>o</w:t>
      </w:r>
      <w:r w:rsidR="00F14A8F">
        <w:t xml:space="preserve">n the device, </w:t>
      </w:r>
      <w:r w:rsidR="00BA456C">
        <w:t xml:space="preserve">as </w:t>
      </w:r>
      <w:r w:rsidR="00F14A8F">
        <w:t xml:space="preserve">to provide </w:t>
      </w:r>
      <w:r w:rsidR="00BA456C">
        <w:t>an alternate backup login account.</w:t>
      </w:r>
      <w:r w:rsidR="004C401C">
        <w:rPr>
          <w:rFonts w:ascii="Courier New" w:eastAsia="Times New Roman" w:hAnsi="Courier New" w:cs="Courier New"/>
          <w:sz w:val="20"/>
          <w:szCs w:val="20"/>
          <w:lang w:val="en-GB" w:eastAsia="en-GB"/>
        </w:rPr>
        <w:br w:type="page"/>
      </w:r>
    </w:p>
    <w:bookmarkEnd w:id="209"/>
    <w:p w14:paraId="3E216B31" w14:textId="3EB9AADC" w:rsidR="000014B9" w:rsidRDefault="000014B9" w:rsidP="000014B9">
      <w:pPr>
        <w:pStyle w:val="Heading4"/>
      </w:pPr>
      <w:proofErr w:type="spellStart"/>
      <w:r>
        <w:t>MiIO</w:t>
      </w:r>
      <w:proofErr w:type="spellEnd"/>
      <w:r>
        <w:t xml:space="preserve"> </w:t>
      </w:r>
      <w:r>
        <w:t>OTA</w:t>
      </w:r>
    </w:p>
    <w:p w14:paraId="4F3FF54D" w14:textId="66F57F1A" w:rsidR="00007C89" w:rsidRDefault="00790FBC" w:rsidP="00007C89">
      <w:pPr>
        <w:jc w:val="both"/>
      </w:pPr>
      <w:r>
        <w:t xml:space="preserve">Prior to November 2019, </w:t>
      </w:r>
      <w:proofErr w:type="spellStart"/>
      <w:r w:rsidR="00D4043C">
        <w:t>Roborock</w:t>
      </w:r>
      <w:proofErr w:type="spellEnd"/>
      <w:r w:rsidR="00D4043C">
        <w:t xml:space="preserve"> S6</w:t>
      </w:r>
      <w:r w:rsidR="00390082">
        <w:t xml:space="preserve"> devices</w:t>
      </w:r>
      <w:r w:rsidR="009C1489">
        <w:t xml:space="preserve"> </w:t>
      </w:r>
      <w:r w:rsidR="00D4043C">
        <w:t xml:space="preserve">supported </w:t>
      </w:r>
      <w:r w:rsidR="00587D48">
        <w:t>over-the-air</w:t>
      </w:r>
      <w:r w:rsidR="00E518C2">
        <w:t xml:space="preserve"> firmw</w:t>
      </w:r>
      <w:r w:rsidR="005D1032">
        <w:t>are upgrade</w:t>
      </w:r>
      <w:r w:rsidR="00587D48">
        <w:t>s</w:t>
      </w:r>
      <w:r w:rsidR="005D1032">
        <w:t xml:space="preserve"> </w:t>
      </w:r>
      <w:r w:rsidR="00733A27">
        <w:t xml:space="preserve">via </w:t>
      </w:r>
      <w:r w:rsidR="00D4043C">
        <w:t xml:space="preserve">the </w:t>
      </w:r>
      <w:proofErr w:type="spellStart"/>
      <w:r w:rsidR="00D4043C">
        <w:t>MiIO</w:t>
      </w:r>
      <w:proofErr w:type="spellEnd"/>
      <w:r w:rsidR="00D4043C">
        <w:t xml:space="preserve"> </w:t>
      </w:r>
      <w:r w:rsidR="00733A27">
        <w:t>protocol</w:t>
      </w:r>
      <w:r w:rsidR="00587D48">
        <w:rPr>
          <w:rStyle w:val="FootnoteReference"/>
        </w:rPr>
        <w:footnoteReference w:id="27"/>
      </w:r>
      <w:r w:rsidR="00D61CCA">
        <w:t>,</w:t>
      </w:r>
      <w:r w:rsidR="005E10F5">
        <w:t xml:space="preserve"> </w:t>
      </w:r>
      <w:r w:rsidR="00D61CCA">
        <w:t xml:space="preserve">where </w:t>
      </w:r>
      <w:r w:rsidR="00733A27">
        <w:t xml:space="preserve">a </w:t>
      </w:r>
      <w:r w:rsidR="00067DC3">
        <w:t xml:space="preserve">packet could be transmitted to the device containing instructions to </w:t>
      </w:r>
      <w:r w:rsidR="005E10F5">
        <w:t xml:space="preserve">upgrade the firmware, as </w:t>
      </w:r>
      <w:r w:rsidR="007D766A">
        <w:t xml:space="preserve">visualised in </w:t>
      </w:r>
      <w:r w:rsidR="00983287">
        <w:fldChar w:fldCharType="begin"/>
      </w:r>
      <w:r w:rsidR="00983287">
        <w:instrText xml:space="preserve"> REF _Ref110973589 \h </w:instrText>
      </w:r>
      <w:r w:rsidR="00983287">
        <w:fldChar w:fldCharType="separate"/>
      </w:r>
      <w:r w:rsidR="00B145EE">
        <w:t xml:space="preserve">Figure </w:t>
      </w:r>
      <w:r w:rsidR="00983287">
        <w:fldChar w:fldCharType="end"/>
      </w:r>
      <w:r w:rsidR="007D766A">
        <w:t>.</w:t>
      </w:r>
      <w:r w:rsidR="00D61CCA">
        <w:t xml:space="preserve"> The device would then fetch the firmware and </w:t>
      </w:r>
      <w:r w:rsidR="00347BD2">
        <w:t>execute the associated setup scripts.</w:t>
      </w:r>
      <w:r w:rsidR="00BC4170">
        <w:t xml:space="preserve"> The ability to control the firmware URL </w:t>
      </w:r>
      <w:r w:rsidR="00546485">
        <w:t xml:space="preserve">to a user-provided package </w:t>
      </w:r>
      <w:r w:rsidR="00BC4170">
        <w:t>provided the potential to remotely root</w:t>
      </w:r>
      <w:r w:rsidR="00546485">
        <w:t xml:space="preserve">, or otherwise gain control over the device without requiring physical </w:t>
      </w:r>
      <w:r w:rsidR="006326E4">
        <w:t xml:space="preserve">access and/or </w:t>
      </w:r>
      <w:r w:rsidR="007B0494">
        <w:t xml:space="preserve">the disassembly of the </w:t>
      </w:r>
      <w:r w:rsidR="006326E4">
        <w:t>device.</w:t>
      </w:r>
    </w:p>
    <w:p w14:paraId="63B2725F" w14:textId="7319F23E" w:rsidR="00007C89" w:rsidRDefault="00534BFC" w:rsidP="00837A05">
      <w:pPr>
        <w:jc w:val="both"/>
      </w:pPr>
      <w:r>
        <w:t xml:space="preserve">The </w:t>
      </w:r>
      <w:proofErr w:type="spellStart"/>
      <w:r>
        <w:t>MiIO</w:t>
      </w:r>
      <w:proofErr w:type="spellEnd"/>
      <w:r>
        <w:t xml:space="preserve"> OTA </w:t>
      </w:r>
      <w:r w:rsidR="00C171FD">
        <w:t xml:space="preserve">rooting method has limited use </w:t>
      </w:r>
      <w:r w:rsidR="00837A05">
        <w:t xml:space="preserve">as </w:t>
      </w:r>
      <w:r w:rsidR="00C171FD">
        <w:t xml:space="preserve">only devices </w:t>
      </w:r>
      <w:r w:rsidR="00C171FD">
        <w:t xml:space="preserve">manufactured within </w:t>
      </w:r>
      <w:r w:rsidR="00C171FD">
        <w:t>four</w:t>
      </w:r>
      <w:r w:rsidR="00C171FD">
        <w:t xml:space="preserve"> months of the product’s release (June 2019)</w:t>
      </w:r>
      <w:r w:rsidR="00837A05">
        <w:t xml:space="preserve"> were supported. Consequently, t</w:t>
      </w:r>
      <w:r w:rsidR="00007C89">
        <w:t xml:space="preserve">his method was not applicable to the DUT, as it was manufactured after the method was </w:t>
      </w:r>
      <w:r w:rsidR="00837A05">
        <w:t>disabled</w:t>
      </w:r>
      <w:r w:rsidR="00007C89">
        <w:t xml:space="preserve">, however a downgrade of the </w:t>
      </w:r>
      <w:proofErr w:type="spellStart"/>
      <w:r w:rsidR="00007C89" w:rsidRPr="00BA0415">
        <w:rPr>
          <w:rStyle w:val="CodeStyleChar"/>
          <w:rFonts w:eastAsiaTheme="minorHAnsi"/>
          <w:sz w:val="22"/>
          <w:szCs w:val="22"/>
        </w:rPr>
        <w:t>miio_client</w:t>
      </w:r>
      <w:proofErr w:type="spellEnd"/>
      <w:r w:rsidR="00007C89">
        <w:t xml:space="preserve"> and </w:t>
      </w:r>
      <w:proofErr w:type="spellStart"/>
      <w:r w:rsidR="00007C89" w:rsidRPr="00BA0415">
        <w:rPr>
          <w:rStyle w:val="CodeStyleChar"/>
          <w:rFonts w:eastAsiaTheme="minorHAnsi"/>
          <w:sz w:val="22"/>
          <w:szCs w:val="22"/>
        </w:rPr>
        <w:t>SysUpdate</w:t>
      </w:r>
      <w:proofErr w:type="spellEnd"/>
      <w:r w:rsidR="00007C89">
        <w:t xml:space="preserve"> binaries confirmed the past exploitability of this method</w:t>
      </w:r>
      <w:r w:rsidR="006171C2">
        <w:t xml:space="preserve"> (using </w:t>
      </w:r>
      <w:proofErr w:type="spellStart"/>
      <w:r w:rsidR="006171C2" w:rsidRPr="006171C2">
        <w:rPr>
          <w:rStyle w:val="CodeStyleChar"/>
          <w:rFonts w:eastAsiaTheme="minorHAnsi"/>
          <w:sz w:val="22"/>
          <w:szCs w:val="22"/>
        </w:rPr>
        <w:t>miio_client</w:t>
      </w:r>
      <w:proofErr w:type="spellEnd"/>
      <w:r w:rsidR="006171C2">
        <w:t xml:space="preserve"> version 3.3.9)</w:t>
      </w:r>
      <w:r w:rsidR="00007C89">
        <w:t>.</w:t>
      </w:r>
      <w:r w:rsidR="00C90BA0">
        <w:t xml:space="preserve"> </w:t>
      </w:r>
      <w:r w:rsidR="00C90BA0">
        <w:fldChar w:fldCharType="begin"/>
      </w:r>
      <w:r w:rsidR="00C90BA0">
        <w:instrText xml:space="preserve"> REF _Ref110974188 \h </w:instrText>
      </w:r>
      <w:r w:rsidR="00C90BA0">
        <w:fldChar w:fldCharType="separate"/>
      </w:r>
      <w:r w:rsidR="00B145EE">
        <w:t xml:space="preserve">Figure </w:t>
      </w:r>
      <w:r w:rsidR="00C90BA0">
        <w:fldChar w:fldCharType="end"/>
      </w:r>
      <w:r w:rsidR="00C90BA0">
        <w:t xml:space="preserve"> visualises </w:t>
      </w:r>
      <w:r w:rsidR="00D4018F">
        <w:t xml:space="preserve">the assembly code graph of </w:t>
      </w:r>
      <w:proofErr w:type="spellStart"/>
      <w:r w:rsidR="00D4018F" w:rsidRPr="006171C2">
        <w:rPr>
          <w:rStyle w:val="CodeStyleChar"/>
          <w:rFonts w:eastAsiaTheme="minorHAnsi"/>
          <w:sz w:val="22"/>
          <w:szCs w:val="22"/>
        </w:rPr>
        <w:t>miio_client</w:t>
      </w:r>
      <w:proofErr w:type="spellEnd"/>
      <w:r w:rsidR="00D4018F">
        <w:t xml:space="preserve"> version 3</w:t>
      </w:r>
      <w:r w:rsidR="00D4018F">
        <w:t xml:space="preserve">.5.4, where </w:t>
      </w:r>
      <w:r w:rsidR="009D166A">
        <w:t xml:space="preserve">modifications were made to discard the </w:t>
      </w:r>
      <w:proofErr w:type="spellStart"/>
      <w:r w:rsidR="009D166A" w:rsidRPr="009D166A">
        <w:rPr>
          <w:rStyle w:val="CodeStyleChar"/>
          <w:rFonts w:eastAsiaTheme="minorHAnsi"/>
          <w:sz w:val="22"/>
          <w:szCs w:val="22"/>
        </w:rPr>
        <w:t>miIO.ota</w:t>
      </w:r>
      <w:proofErr w:type="spellEnd"/>
      <w:r w:rsidR="009D166A">
        <w:t xml:space="preserve"> payload</w:t>
      </w:r>
      <w:r w:rsidR="00D62E81">
        <w:t xml:space="preserve"> and cause the process to </w:t>
      </w:r>
      <w:r w:rsidR="00C25639">
        <w:t xml:space="preserve">follow the silent </w:t>
      </w:r>
      <w:proofErr w:type="gramStart"/>
      <w:r w:rsidR="00C25639">
        <w:t>fail</w:t>
      </w:r>
      <w:proofErr w:type="gramEnd"/>
      <w:r w:rsidR="00C25639">
        <w:t xml:space="preserve"> path in red.</w:t>
      </w:r>
    </w:p>
    <w:p w14:paraId="3D949B08" w14:textId="394F26DD" w:rsidR="007B0494" w:rsidRDefault="00B0690F" w:rsidP="007B0494">
      <w:pPr>
        <w:keepNext/>
        <w:spacing w:after="0"/>
        <w:jc w:val="center"/>
      </w:pPr>
      <w:r>
        <w:rPr>
          <w:noProof/>
        </w:rPr>
        <w:drawing>
          <wp:inline distT="0" distB="0" distL="0" distR="0" wp14:anchorId="6A8D1DB2" wp14:editId="1CF7477C">
            <wp:extent cx="3013038" cy="1631840"/>
            <wp:effectExtent l="133350" t="133350" r="130810" b="1403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41718" cy="1647373"/>
                    </a:xfrm>
                    <a:prstGeom prst="rect">
                      <a:avLst/>
                    </a:prstGeom>
                    <a:noFill/>
                    <a:ln>
                      <a:noFill/>
                    </a:ln>
                    <a:effectLst>
                      <a:outerShdw blurRad="127000" dir="8100000" algn="tr" rotWithShape="0">
                        <a:prstClr val="black">
                          <a:alpha val="40000"/>
                        </a:prstClr>
                      </a:outerShdw>
                    </a:effectLst>
                  </pic:spPr>
                </pic:pic>
              </a:graphicData>
            </a:graphic>
          </wp:inline>
        </w:drawing>
      </w:r>
    </w:p>
    <w:p w14:paraId="2F5913A7" w14:textId="72DF036F" w:rsidR="00007C89" w:rsidRDefault="00B0690F" w:rsidP="00F82B86">
      <w:pPr>
        <w:pStyle w:val="Caption"/>
      </w:pPr>
      <w:bookmarkStart w:id="216" w:name="_Ref110973589"/>
      <w:bookmarkStart w:id="217" w:name="_Toc110994459"/>
      <w:r>
        <w:t xml:space="preserve">Figure </w:t>
      </w:r>
      <w:fldSimple w:instr=" SEQ Figure \* ARABIC ">
        <w:r w:rsidR="00B145EE">
          <w:rPr>
            <w:noProof/>
          </w:rPr>
          <w:t>45</w:t>
        </w:r>
      </w:fldSimple>
      <w:bookmarkEnd w:id="216"/>
      <w:r>
        <w:t xml:space="preserve"> – </w:t>
      </w:r>
      <w:proofErr w:type="spellStart"/>
      <w:r>
        <w:t>MiIO</w:t>
      </w:r>
      <w:proofErr w:type="spellEnd"/>
      <w:r>
        <w:t xml:space="preserve"> OTA payload</w:t>
      </w:r>
      <w:bookmarkEnd w:id="217"/>
    </w:p>
    <w:p w14:paraId="097B526C" w14:textId="77777777" w:rsidR="00323F4F" w:rsidRPr="00323F4F" w:rsidRDefault="00323F4F" w:rsidP="00E40669">
      <w:pPr>
        <w:spacing w:after="0"/>
      </w:pPr>
    </w:p>
    <w:p w14:paraId="4DCED17A" w14:textId="77777777" w:rsidR="00C90BA0" w:rsidRDefault="00007C89" w:rsidP="00F17D8E">
      <w:pPr>
        <w:keepNext/>
        <w:spacing w:after="0"/>
        <w:jc w:val="center"/>
      </w:pPr>
      <w:r>
        <w:rPr>
          <w:noProof/>
        </w:rPr>
        <w:drawing>
          <wp:inline distT="0" distB="0" distL="0" distR="0" wp14:anchorId="48A633A7" wp14:editId="6B14DB6C">
            <wp:extent cx="4390598" cy="2735248"/>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440608" cy="2766403"/>
                    </a:xfrm>
                    <a:prstGeom prst="rect">
                      <a:avLst/>
                    </a:prstGeom>
                    <a:noFill/>
                    <a:ln>
                      <a:noFill/>
                    </a:ln>
                  </pic:spPr>
                </pic:pic>
              </a:graphicData>
            </a:graphic>
          </wp:inline>
        </w:drawing>
      </w:r>
    </w:p>
    <w:p w14:paraId="33BD9C0A" w14:textId="479372B5" w:rsidR="00007C89" w:rsidRDefault="00C90BA0" w:rsidP="00F82B86">
      <w:pPr>
        <w:pStyle w:val="Caption"/>
      </w:pPr>
      <w:bookmarkStart w:id="218" w:name="_Ref110974188"/>
      <w:bookmarkStart w:id="219" w:name="_Toc110994460"/>
      <w:r>
        <w:t xml:space="preserve">Figure </w:t>
      </w:r>
      <w:fldSimple w:instr=" SEQ Figure \* ARABIC ">
        <w:r w:rsidR="00B145EE">
          <w:rPr>
            <w:noProof/>
          </w:rPr>
          <w:t>46</w:t>
        </w:r>
      </w:fldSimple>
      <w:bookmarkEnd w:id="218"/>
      <w:r w:rsidR="00F17D8E">
        <w:t xml:space="preserve"> – Silent fail of the </w:t>
      </w:r>
      <w:proofErr w:type="spellStart"/>
      <w:r w:rsidR="00F17D8E">
        <w:t>miIO.ota</w:t>
      </w:r>
      <w:proofErr w:type="spellEnd"/>
      <w:r w:rsidR="00F17D8E">
        <w:t xml:space="preserve"> </w:t>
      </w:r>
      <w:r w:rsidR="00147799">
        <w:t>payload</w:t>
      </w:r>
      <w:bookmarkEnd w:id="219"/>
    </w:p>
    <w:p w14:paraId="784873C2" w14:textId="28F3ED61" w:rsidR="00CE43CF" w:rsidRDefault="000014B9" w:rsidP="000014B9">
      <w:pPr>
        <w:pStyle w:val="Heading3"/>
      </w:pPr>
      <w:r>
        <w:t>Persistence</w:t>
      </w:r>
    </w:p>
    <w:p w14:paraId="718329CA" w14:textId="4FF25BBA" w:rsidR="00CE43CF" w:rsidRDefault="00F45CD5" w:rsidP="000014B9">
      <w:pPr>
        <w:pStyle w:val="Heading4"/>
      </w:pPr>
      <w:r>
        <w:t>Remote Access</w:t>
      </w:r>
      <w:r w:rsidR="00AC3682">
        <w:t xml:space="preserve"> Persistence (Backdoor)</w:t>
      </w:r>
    </w:p>
    <w:p w14:paraId="05765DEC" w14:textId="77777777" w:rsidR="00922ADB" w:rsidRDefault="00536E18" w:rsidP="000929EA">
      <w:pPr>
        <w:jc w:val="both"/>
      </w:pPr>
      <w:r>
        <w:t xml:space="preserve">In benefit of </w:t>
      </w:r>
      <w:r w:rsidR="00631D22">
        <w:t xml:space="preserve">the device’s network </w:t>
      </w:r>
      <w:r w:rsidR="00513482">
        <w:t>stack capability, a</w:t>
      </w:r>
      <w:r w:rsidR="00017569">
        <w:t xml:space="preserve"> </w:t>
      </w:r>
      <w:r w:rsidR="00D1682A">
        <w:t>virtual private network (VPN)</w:t>
      </w:r>
      <w:r w:rsidR="00CE4A87">
        <w:t xml:space="preserve"> utility</w:t>
      </w:r>
      <w:r w:rsidR="00D1682A">
        <w:t xml:space="preserve"> or software defined network (SDN) </w:t>
      </w:r>
      <w:r w:rsidR="00CE4A87">
        <w:t xml:space="preserve">tool </w:t>
      </w:r>
      <w:r w:rsidR="00017569">
        <w:t xml:space="preserve">such as </w:t>
      </w:r>
      <w:proofErr w:type="spellStart"/>
      <w:r w:rsidR="00017569" w:rsidRPr="006D2655">
        <w:rPr>
          <w:i/>
          <w:iCs/>
        </w:rPr>
        <w:t>ZeroTier</w:t>
      </w:r>
      <w:proofErr w:type="spellEnd"/>
      <w:r w:rsidR="006D2655">
        <w:rPr>
          <w:rStyle w:val="FootnoteReference"/>
          <w:i/>
          <w:iCs/>
        </w:rPr>
        <w:footnoteReference w:id="28"/>
      </w:r>
      <w:r w:rsidR="001A5D9F">
        <w:t xml:space="preserve"> can be </w:t>
      </w:r>
      <w:r w:rsidR="006D2655">
        <w:t>installed</w:t>
      </w:r>
      <w:r w:rsidR="001A5D9F">
        <w:t xml:space="preserve">, </w:t>
      </w:r>
      <w:r w:rsidR="00801493">
        <w:t xml:space="preserve">allowing </w:t>
      </w:r>
      <w:r w:rsidR="001A5D9F">
        <w:t>remote communicat</w:t>
      </w:r>
      <w:r w:rsidR="00801493">
        <w:t>ion</w:t>
      </w:r>
      <w:r w:rsidR="001A5D9F">
        <w:t xml:space="preserve"> with the device</w:t>
      </w:r>
      <w:r w:rsidR="0035551B">
        <w:t xml:space="preserve"> through standard IP networking</w:t>
      </w:r>
      <w:r w:rsidR="00D1682A">
        <w:t xml:space="preserve">, </w:t>
      </w:r>
      <w:r w:rsidR="004226C9">
        <w:t>gain</w:t>
      </w:r>
      <w:r w:rsidR="00801493">
        <w:t>ing</w:t>
      </w:r>
      <w:r w:rsidR="004226C9">
        <w:t xml:space="preserve"> access to </w:t>
      </w:r>
      <w:r w:rsidR="00801493">
        <w:t xml:space="preserve">local </w:t>
      </w:r>
      <w:r w:rsidR="004226C9">
        <w:t>device services such as SSH.</w:t>
      </w:r>
      <w:r w:rsidR="00D1682A">
        <w:t xml:space="preserve"> </w:t>
      </w:r>
      <w:r w:rsidR="00922ADB">
        <w:t>A proof of concept has been made available</w:t>
      </w:r>
      <w:r w:rsidR="00922ADB">
        <w:rPr>
          <w:rStyle w:val="FootnoteReference"/>
        </w:rPr>
        <w:footnoteReference w:id="29"/>
      </w:r>
      <w:r w:rsidR="00922ADB">
        <w:t>.</w:t>
      </w:r>
    </w:p>
    <w:p w14:paraId="3CF5978B" w14:textId="456F20A5" w:rsidR="00EC00AB" w:rsidRDefault="00EC00AB" w:rsidP="000929EA">
      <w:pPr>
        <w:jc w:val="both"/>
      </w:pPr>
      <w:r>
        <w:t>Other remote access</w:t>
      </w:r>
      <w:r w:rsidR="006A4B52">
        <w:t xml:space="preserve"> methods</w:t>
      </w:r>
      <w:r w:rsidR="00984804">
        <w:t xml:space="preserve"> </w:t>
      </w:r>
      <w:r w:rsidR="006A4B52">
        <w:t xml:space="preserve">such as a reverse </w:t>
      </w:r>
      <w:r w:rsidR="00A7199D">
        <w:t>shell</w:t>
      </w:r>
      <w:r w:rsidR="00984804">
        <w:t xml:space="preserve"> can also be established given the freedom of </w:t>
      </w:r>
      <w:r w:rsidR="000929EA">
        <w:t>software and hardware support.</w:t>
      </w:r>
      <w:r w:rsidR="00CF3CBA">
        <w:t xml:space="preserve"> </w:t>
      </w:r>
      <w:r w:rsidR="006C69A0">
        <w:fldChar w:fldCharType="begin"/>
      </w:r>
      <w:r w:rsidR="006C69A0">
        <w:instrText xml:space="preserve"> REF _Ref110975703 \h </w:instrText>
      </w:r>
      <w:r w:rsidR="006C69A0">
        <w:fldChar w:fldCharType="separate"/>
      </w:r>
      <w:r w:rsidR="00B145EE">
        <w:t xml:space="preserve">Figure </w:t>
      </w:r>
      <w:r w:rsidR="006C69A0">
        <w:fldChar w:fldCharType="end"/>
      </w:r>
      <w:r w:rsidR="00CF3CBA">
        <w:t xml:space="preserve"> </w:t>
      </w:r>
      <w:r w:rsidR="00CF3CBA">
        <w:fldChar w:fldCharType="begin"/>
      </w:r>
      <w:r w:rsidR="00CF3CBA">
        <w:instrText xml:space="preserve"> REF _Ref110975590 \p \h </w:instrText>
      </w:r>
      <w:r w:rsidR="00CF3CBA">
        <w:fldChar w:fldCharType="separate"/>
      </w:r>
      <w:r w:rsidR="00B145EE">
        <w:t>below</w:t>
      </w:r>
      <w:r w:rsidR="00CF3CBA">
        <w:fldChar w:fldCharType="end"/>
      </w:r>
      <w:r w:rsidR="00CF3CBA">
        <w:t xml:space="preserve"> </w:t>
      </w:r>
      <w:r w:rsidR="00422ADF">
        <w:t xml:space="preserve">provides insights into the ability to create private </w:t>
      </w:r>
      <w:r w:rsidR="003E40CB">
        <w:t xml:space="preserve">ad-hoc </w:t>
      </w:r>
      <w:r w:rsidR="00422ADF">
        <w:t>network</w:t>
      </w:r>
      <w:r w:rsidR="003E40CB">
        <w:t xml:space="preserve">s despite </w:t>
      </w:r>
      <w:r w:rsidR="007B50EE">
        <w:t>a remote network topology.</w:t>
      </w:r>
    </w:p>
    <w:p w14:paraId="2E4386D4" w14:textId="566CA2B9" w:rsidR="007B50EE" w:rsidRDefault="007B50EE" w:rsidP="000929EA">
      <w:pPr>
        <w:jc w:val="both"/>
      </w:pPr>
      <w:r>
        <w:t>It is worthwhile to note that the</w:t>
      </w:r>
      <w:r w:rsidR="006C69A0">
        <w:t xml:space="preserve"> implementation of the</w:t>
      </w:r>
      <w:r>
        <w:t xml:space="preserve"> RFC8520 protocol (see </w:t>
      </w:r>
      <w:r w:rsidRPr="00745EAD">
        <w:rPr>
          <w:i/>
          <w:iCs/>
        </w:rPr>
        <w:fldChar w:fldCharType="begin"/>
      </w:r>
      <w:r w:rsidRPr="00745EAD">
        <w:rPr>
          <w:i/>
          <w:iCs/>
        </w:rPr>
        <w:instrText xml:space="preserve"> REF _Ref110974994 \h </w:instrText>
      </w:r>
      <w:r>
        <w:rPr>
          <w:i/>
          <w:iCs/>
        </w:rPr>
        <w:instrText xml:space="preserve"> \* MERGEFORMAT </w:instrText>
      </w:r>
      <w:r w:rsidRPr="00745EAD">
        <w:rPr>
          <w:i/>
          <w:iCs/>
        </w:rPr>
      </w:r>
      <w:r w:rsidRPr="00745EAD">
        <w:rPr>
          <w:i/>
          <w:iCs/>
        </w:rPr>
        <w:fldChar w:fldCharType="separate"/>
      </w:r>
      <w:r w:rsidR="00B145EE" w:rsidRPr="00B145EE">
        <w:rPr>
          <w:i/>
          <w:iCs/>
        </w:rPr>
        <w:t>Manufacturer Usage Description</w:t>
      </w:r>
      <w:r w:rsidRPr="00745EAD">
        <w:rPr>
          <w:i/>
          <w:iCs/>
        </w:rPr>
        <w:fldChar w:fldCharType="end"/>
      </w:r>
      <w:r>
        <w:t>) would aid in preventing these remote access methods from working.</w:t>
      </w:r>
    </w:p>
    <w:p w14:paraId="6984A7AA" w14:textId="77777777" w:rsidR="00650962" w:rsidRDefault="00650962" w:rsidP="000929EA">
      <w:pPr>
        <w:jc w:val="both"/>
      </w:pPr>
    </w:p>
    <w:p w14:paraId="04E6067D" w14:textId="77777777" w:rsidR="00A64C1D" w:rsidRDefault="00A64C1D" w:rsidP="00A64C1D">
      <w:pPr>
        <w:keepNext/>
        <w:spacing w:after="0"/>
        <w:jc w:val="center"/>
      </w:pPr>
      <w:r>
        <w:rPr>
          <w:noProof/>
        </w:rPr>
        <w:drawing>
          <wp:inline distT="0" distB="0" distL="0" distR="0" wp14:anchorId="6F44D7A6" wp14:editId="1BF74EC0">
            <wp:extent cx="4214191" cy="206367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232607" cy="2072692"/>
                    </a:xfrm>
                    <a:prstGeom prst="rect">
                      <a:avLst/>
                    </a:prstGeom>
                    <a:noFill/>
                    <a:ln>
                      <a:noFill/>
                    </a:ln>
                    <a:effectLst>
                      <a:softEdge rad="12700"/>
                    </a:effectLst>
                  </pic:spPr>
                </pic:pic>
              </a:graphicData>
            </a:graphic>
          </wp:inline>
        </w:drawing>
      </w:r>
    </w:p>
    <w:p w14:paraId="089FB624" w14:textId="2BB9598D" w:rsidR="00A64C1D" w:rsidRDefault="00A64C1D" w:rsidP="00F82B86">
      <w:pPr>
        <w:pStyle w:val="Caption"/>
      </w:pPr>
      <w:bookmarkStart w:id="220" w:name="_Ref110975590"/>
      <w:bookmarkStart w:id="221" w:name="_Ref110975703"/>
      <w:bookmarkStart w:id="222" w:name="_Toc110994461"/>
      <w:r>
        <w:t xml:space="preserve">Figure </w:t>
      </w:r>
      <w:fldSimple w:instr=" SEQ Figure \* ARABIC ">
        <w:r w:rsidR="00B145EE">
          <w:rPr>
            <w:noProof/>
          </w:rPr>
          <w:t>47</w:t>
        </w:r>
      </w:fldSimple>
      <w:bookmarkEnd w:id="221"/>
      <w:r>
        <w:t xml:space="preserve"> – </w:t>
      </w:r>
      <w:proofErr w:type="spellStart"/>
      <w:r>
        <w:t>ZeroTier</w:t>
      </w:r>
      <w:proofErr w:type="spellEnd"/>
      <w:r>
        <w:t xml:space="preserve"> control panel</w:t>
      </w:r>
      <w:bookmarkEnd w:id="220"/>
      <w:bookmarkEnd w:id="222"/>
    </w:p>
    <w:p w14:paraId="325033FF" w14:textId="3DD4F7A7" w:rsidR="00650962" w:rsidRDefault="00650962">
      <w:r>
        <w:br w:type="page"/>
      </w:r>
    </w:p>
    <w:p w14:paraId="43CAF7B4" w14:textId="46FC7575" w:rsidR="006A46F3" w:rsidRPr="006A46F3" w:rsidRDefault="006A46F3" w:rsidP="000014B9">
      <w:pPr>
        <w:pStyle w:val="Heading4"/>
      </w:pPr>
      <w:bookmarkStart w:id="223" w:name="_Ref110971365"/>
      <w:r>
        <w:t>Reset Persistence</w:t>
      </w:r>
      <w:bookmarkEnd w:id="223"/>
    </w:p>
    <w:p w14:paraId="46E95AF7" w14:textId="55503FBA" w:rsidR="00205B5D" w:rsidRDefault="00C70E24" w:rsidP="0043378F">
      <w:pPr>
        <w:jc w:val="both"/>
      </w:pPr>
      <w:r>
        <w:t>During the factory reset procedure (</w:t>
      </w:r>
      <w:r w:rsidR="000E149F">
        <w:t xml:space="preserve">reset pin or boot failure), the </w:t>
      </w:r>
      <w:r w:rsidR="00382B95">
        <w:rPr>
          <w:rStyle w:val="CodeStyleChar"/>
          <w:rFonts w:eastAsiaTheme="minorHAnsi"/>
          <w:sz w:val="22"/>
          <w:szCs w:val="22"/>
        </w:rPr>
        <w:t xml:space="preserve">recovery </w:t>
      </w:r>
      <w:r w:rsidR="00382B95">
        <w:t xml:space="preserve">partition is flashed onto both </w:t>
      </w:r>
      <w:proofErr w:type="spellStart"/>
      <w:r w:rsidR="00382B95" w:rsidRPr="00B673C5">
        <w:rPr>
          <w:rStyle w:val="CodeStyleChar"/>
          <w:rFonts w:eastAsiaTheme="minorHAnsi"/>
          <w:sz w:val="22"/>
          <w:szCs w:val="22"/>
        </w:rPr>
        <w:t>system_</w:t>
      </w:r>
      <w:proofErr w:type="gramStart"/>
      <w:r w:rsidR="00382B95" w:rsidRPr="00B673C5">
        <w:rPr>
          <w:rStyle w:val="CodeStyleChar"/>
          <w:rFonts w:eastAsiaTheme="minorHAnsi"/>
          <w:sz w:val="22"/>
          <w:szCs w:val="22"/>
        </w:rPr>
        <w:t>a</w:t>
      </w:r>
      <w:proofErr w:type="spellEnd"/>
      <w:r w:rsidR="00382B95">
        <w:t xml:space="preserve"> </w:t>
      </w:r>
      <w:r w:rsidR="00382B95">
        <w:t>and</w:t>
      </w:r>
      <w:proofErr w:type="gramEnd"/>
      <w:r w:rsidR="00382B95">
        <w:t xml:space="preserve"> </w:t>
      </w:r>
      <w:proofErr w:type="spellStart"/>
      <w:r w:rsidR="00382B95" w:rsidRPr="00B673C5">
        <w:rPr>
          <w:rStyle w:val="CodeStyleChar"/>
          <w:rFonts w:eastAsiaTheme="minorHAnsi"/>
          <w:sz w:val="22"/>
          <w:szCs w:val="22"/>
        </w:rPr>
        <w:t>system_b</w:t>
      </w:r>
      <w:proofErr w:type="spellEnd"/>
      <w:r w:rsidR="00382B95">
        <w:t xml:space="preserve"> partitions.</w:t>
      </w:r>
      <w:r w:rsidR="002B2E29">
        <w:t xml:space="preserve"> As </w:t>
      </w:r>
      <w:r w:rsidR="0047198E">
        <w:t xml:space="preserve">this partition is modifiable, changes to the partition will be </w:t>
      </w:r>
      <w:r w:rsidR="00ED2FDC">
        <w:t>propagated to the system partitions after a factory reset.</w:t>
      </w:r>
      <w:r w:rsidR="0043378F">
        <w:t xml:space="preserve"> Modifications can therefore be performed by mounting the </w:t>
      </w:r>
      <w:r w:rsidR="0043378F">
        <w:rPr>
          <w:rStyle w:val="CodeStyleChar"/>
          <w:rFonts w:eastAsiaTheme="minorHAnsi"/>
          <w:sz w:val="22"/>
          <w:szCs w:val="22"/>
        </w:rPr>
        <w:t>recovery</w:t>
      </w:r>
      <w:r w:rsidR="0043378F" w:rsidRPr="0043378F">
        <w:t xml:space="preserve"> </w:t>
      </w:r>
      <w:r w:rsidR="0043378F">
        <w:t>partition</w:t>
      </w:r>
      <w:r w:rsidR="0043378F">
        <w:t xml:space="preserve"> </w:t>
      </w:r>
      <w:r w:rsidR="00583DA7">
        <w:t>while the system is live.</w:t>
      </w:r>
      <w:r w:rsidR="00A82502">
        <w:br/>
      </w:r>
      <w:r w:rsidR="003253D7">
        <w:t xml:space="preserve">A proof of concept </w:t>
      </w:r>
      <w:r w:rsidR="00A82502">
        <w:t xml:space="preserve">has been made </w:t>
      </w:r>
      <w:r w:rsidR="003253D7">
        <w:t>available</w:t>
      </w:r>
      <w:r w:rsidR="00412166">
        <w:rPr>
          <w:rStyle w:val="FootnoteReference"/>
        </w:rPr>
        <w:footnoteReference w:id="30"/>
      </w:r>
      <w:r w:rsidR="00412166">
        <w:t>.</w:t>
      </w:r>
    </w:p>
    <w:p w14:paraId="1EBA2221" w14:textId="7D75FF9A" w:rsidR="00583DA7" w:rsidRDefault="00583DA7" w:rsidP="0043378F">
      <w:pPr>
        <w:jc w:val="both"/>
      </w:pPr>
      <w:r>
        <w:t xml:space="preserve">Candidate changes </w:t>
      </w:r>
      <w:r w:rsidR="001F3B28">
        <w:t xml:space="preserve">may </w:t>
      </w:r>
      <w:r>
        <w:t>include enabling SSH</w:t>
      </w:r>
      <w:r w:rsidR="00DB028D">
        <w:t xml:space="preserve"> access</w:t>
      </w:r>
      <w:r w:rsidR="008250F4">
        <w:t xml:space="preserve">, </w:t>
      </w:r>
      <w:r w:rsidR="001F3B28">
        <w:t xml:space="preserve">adding a backdoor user, </w:t>
      </w:r>
      <w:r w:rsidR="008250F4">
        <w:t xml:space="preserve">remote access persistence patches, and the storage of additional tools like </w:t>
      </w:r>
      <w:proofErr w:type="spellStart"/>
      <w:r w:rsidR="008250F4" w:rsidRPr="003253D7">
        <w:rPr>
          <w:rStyle w:val="CodeStyleChar"/>
          <w:rFonts w:eastAsiaTheme="minorHAnsi"/>
          <w:sz w:val="22"/>
          <w:szCs w:val="22"/>
        </w:rPr>
        <w:t>wget</w:t>
      </w:r>
      <w:proofErr w:type="spellEnd"/>
      <w:r w:rsidR="008250F4">
        <w:t xml:space="preserve">, </w:t>
      </w:r>
      <w:r w:rsidR="008250F4" w:rsidRPr="003253D7">
        <w:rPr>
          <w:rStyle w:val="CodeStyleChar"/>
          <w:rFonts w:eastAsiaTheme="minorHAnsi"/>
          <w:sz w:val="22"/>
          <w:szCs w:val="22"/>
        </w:rPr>
        <w:t>curl</w:t>
      </w:r>
      <w:r w:rsidR="008250F4">
        <w:t xml:space="preserve">, </w:t>
      </w:r>
      <w:proofErr w:type="spellStart"/>
      <w:r w:rsidR="003253D7" w:rsidRPr="003253D7">
        <w:rPr>
          <w:rStyle w:val="CodeStyleChar"/>
          <w:rFonts w:eastAsiaTheme="minorHAnsi"/>
          <w:sz w:val="22"/>
          <w:szCs w:val="22"/>
        </w:rPr>
        <w:t>gdb</w:t>
      </w:r>
      <w:proofErr w:type="spellEnd"/>
      <w:r w:rsidR="003253D7">
        <w:t xml:space="preserve">, and </w:t>
      </w:r>
      <w:proofErr w:type="spellStart"/>
      <w:r w:rsidR="003253D7" w:rsidRPr="003253D7">
        <w:rPr>
          <w:rStyle w:val="CodeStyleChar"/>
          <w:rFonts w:eastAsiaTheme="minorHAnsi"/>
          <w:sz w:val="22"/>
          <w:szCs w:val="22"/>
        </w:rPr>
        <w:t>strace</w:t>
      </w:r>
      <w:proofErr w:type="spellEnd"/>
      <w:r w:rsidR="003253D7">
        <w:t>.</w:t>
      </w:r>
    </w:p>
    <w:p w14:paraId="625B94E7" w14:textId="77777777" w:rsidR="008A7227" w:rsidRDefault="008A7227" w:rsidP="0043378F">
      <w:pPr>
        <w:jc w:val="both"/>
      </w:pPr>
    </w:p>
    <w:p w14:paraId="218AA988" w14:textId="77777777" w:rsidR="008E47CF" w:rsidRDefault="008E47CF" w:rsidP="008E47CF">
      <w:pPr>
        <w:pStyle w:val="Heading4"/>
      </w:pPr>
      <w:r>
        <w:t>Upgrade Persistence</w:t>
      </w:r>
    </w:p>
    <w:p w14:paraId="1A836AD7" w14:textId="6A96EF84" w:rsidR="000A5874" w:rsidRDefault="000A5874" w:rsidP="00B807DF">
      <w:pPr>
        <w:spacing w:after="0"/>
      </w:pPr>
      <w:r>
        <w:t>During the firmware upgrade procedure, the system is updated in the following manner</w:t>
      </w:r>
      <w:r w:rsidR="00B807DF">
        <w:t>:</w:t>
      </w:r>
    </w:p>
    <w:p w14:paraId="37B1E9FD" w14:textId="43F454D3" w:rsidR="0062372B" w:rsidRPr="0062372B" w:rsidRDefault="0062372B" w:rsidP="005A7F86">
      <w:pPr>
        <w:numPr>
          <w:ilvl w:val="0"/>
          <w:numId w:val="31"/>
        </w:numPr>
        <w:tabs>
          <w:tab w:val="clear" w:pos="720"/>
        </w:tabs>
        <w:spacing w:after="100" w:afterAutospacing="1" w:line="240" w:lineRule="auto"/>
        <w:ind w:left="284" w:hanging="284"/>
        <w:rPr>
          <w:rFonts w:eastAsia="Times New Roman"/>
          <w:szCs w:val="24"/>
          <w:lang w:eastAsia="en-AU"/>
        </w:rPr>
      </w:pPr>
      <w:r w:rsidRPr="0062372B">
        <w:rPr>
          <w:rFonts w:eastAsia="Times New Roman"/>
          <w:szCs w:val="24"/>
          <w:lang w:eastAsia="en-AU"/>
        </w:rPr>
        <w:t>Download the update to</w:t>
      </w:r>
      <w:r w:rsidR="00561DE1">
        <w:rPr>
          <w:rFonts w:eastAsia="Times New Roman"/>
          <w:szCs w:val="24"/>
          <w:lang w:eastAsia="en-AU"/>
        </w:rPr>
        <w:t xml:space="preserve"> </w:t>
      </w:r>
      <w:r w:rsidR="00561DE1" w:rsidRPr="00B673C5">
        <w:rPr>
          <w:rStyle w:val="CodeStyleChar"/>
          <w:rFonts w:eastAsiaTheme="minorHAnsi"/>
          <w:sz w:val="22"/>
          <w:szCs w:val="22"/>
        </w:rPr>
        <w:t>UDISK</w:t>
      </w:r>
    </w:p>
    <w:p w14:paraId="3F6A6215" w14:textId="7EC5A981"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Extract update to</w:t>
      </w:r>
      <w:r w:rsidR="00E41ADF">
        <w:rPr>
          <w:rFonts w:eastAsia="Times New Roman"/>
          <w:szCs w:val="24"/>
          <w:lang w:eastAsia="en-AU"/>
        </w:rPr>
        <w:t xml:space="preserve"> </w:t>
      </w:r>
      <w:r w:rsidR="00E41ADF" w:rsidRPr="00B673C5">
        <w:rPr>
          <w:rStyle w:val="CodeStyleChar"/>
          <w:rFonts w:eastAsiaTheme="minorHAnsi"/>
          <w:sz w:val="22"/>
          <w:szCs w:val="22"/>
        </w:rPr>
        <w:t>download</w:t>
      </w:r>
    </w:p>
    <w:p w14:paraId="6F418AEE" w14:textId="0B64BF56"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 xml:space="preserve">Unmount </w:t>
      </w:r>
      <w:proofErr w:type="spellStart"/>
      <w:r w:rsidR="00E41ADF" w:rsidRPr="00B673C5">
        <w:rPr>
          <w:rStyle w:val="CodeStyleChar"/>
          <w:rFonts w:eastAsiaTheme="minorHAnsi"/>
          <w:sz w:val="22"/>
          <w:szCs w:val="22"/>
        </w:rPr>
        <w:t>system_a</w:t>
      </w:r>
      <w:proofErr w:type="spellEnd"/>
      <w:r w:rsidRPr="0062372B">
        <w:rPr>
          <w:rFonts w:eastAsia="Times New Roman"/>
          <w:szCs w:val="24"/>
          <w:lang w:eastAsia="en-AU"/>
        </w:rPr>
        <w:t xml:space="preserve"> </w:t>
      </w:r>
      <w:r w:rsidR="00E41ADF">
        <w:rPr>
          <w:rFonts w:eastAsia="Times New Roman"/>
          <w:szCs w:val="24"/>
          <w:lang w:eastAsia="en-AU"/>
        </w:rPr>
        <w:t xml:space="preserve">/ </w:t>
      </w:r>
      <w:proofErr w:type="spellStart"/>
      <w:r w:rsidR="00E41ADF" w:rsidRPr="00B673C5">
        <w:rPr>
          <w:rStyle w:val="CodeStyleChar"/>
          <w:rFonts w:eastAsiaTheme="minorHAnsi"/>
          <w:sz w:val="22"/>
          <w:szCs w:val="22"/>
        </w:rPr>
        <w:t>system_b</w:t>
      </w:r>
      <w:proofErr w:type="spellEnd"/>
    </w:p>
    <w:p w14:paraId="407BBB5B" w14:textId="51DD6F84"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Flash</w:t>
      </w:r>
      <w:r w:rsidR="00E41ADF">
        <w:rPr>
          <w:rFonts w:eastAsia="Times New Roman"/>
          <w:szCs w:val="24"/>
          <w:lang w:eastAsia="en-AU"/>
        </w:rPr>
        <w:t xml:space="preserve"> download</w:t>
      </w:r>
      <w:r w:rsidR="00B673C5">
        <w:rPr>
          <w:rFonts w:eastAsia="Times New Roman"/>
          <w:szCs w:val="24"/>
          <w:lang w:eastAsia="en-AU"/>
        </w:rPr>
        <w:t xml:space="preserve"> to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65CF654D" w14:textId="4D52E8A1"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Boot into</w:t>
      </w:r>
      <w:r w:rsidR="00B673C5">
        <w:rPr>
          <w:rFonts w:eastAsia="Times New Roman"/>
          <w:szCs w:val="24"/>
          <w:lang w:eastAsia="en-AU"/>
        </w:rPr>
        <w:t xml:space="preserve">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606E339B" w14:textId="740187CA"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Flash</w:t>
      </w:r>
      <w:r w:rsidR="00B673C5">
        <w:rPr>
          <w:rFonts w:eastAsia="Times New Roman"/>
          <w:szCs w:val="24"/>
          <w:lang w:eastAsia="en-AU"/>
        </w:rPr>
        <w:t xml:space="preserve"> download to </w:t>
      </w:r>
      <w:proofErr w:type="spellStart"/>
      <w:r w:rsidR="00B673C5" w:rsidRPr="00B673C5">
        <w:rPr>
          <w:rStyle w:val="CodeStyleChar"/>
          <w:rFonts w:eastAsiaTheme="minorHAnsi"/>
          <w:sz w:val="22"/>
          <w:szCs w:val="22"/>
        </w:rPr>
        <w:t>system_b</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a</w:t>
      </w:r>
      <w:proofErr w:type="spellEnd"/>
    </w:p>
    <w:p w14:paraId="7EBEAC14" w14:textId="33A72CE6" w:rsidR="0062372B" w:rsidRPr="00B807DF" w:rsidRDefault="0062372B" w:rsidP="005A7F86">
      <w:pPr>
        <w:numPr>
          <w:ilvl w:val="0"/>
          <w:numId w:val="31"/>
        </w:numPr>
        <w:spacing w:before="100" w:beforeAutospacing="1" w:after="0" w:line="240" w:lineRule="auto"/>
        <w:ind w:left="284" w:hanging="284"/>
        <w:rPr>
          <w:rStyle w:val="CodeStyleChar"/>
          <w:rFonts w:ascii="Times New Roman" w:eastAsiaTheme="minorHAnsi" w:hAnsi="Times New Roman"/>
          <w:i w:val="0"/>
        </w:rPr>
      </w:pPr>
      <w:r w:rsidRPr="0062372B">
        <w:rPr>
          <w:rFonts w:eastAsia="Times New Roman"/>
          <w:szCs w:val="24"/>
          <w:lang w:eastAsia="en-AU"/>
        </w:rPr>
        <w:t xml:space="preserve">Boot </w:t>
      </w:r>
      <w:r w:rsidR="00B673C5">
        <w:rPr>
          <w:rFonts w:eastAsia="Times New Roman"/>
          <w:szCs w:val="24"/>
          <w:lang w:eastAsia="en-AU"/>
        </w:rPr>
        <w:t xml:space="preserve">into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343A8783" w14:textId="77777777" w:rsidR="00B035CB" w:rsidRDefault="00B807DF" w:rsidP="00BE1C62">
      <w:pPr>
        <w:spacing w:before="120" w:after="100" w:afterAutospacing="1" w:line="240" w:lineRule="auto"/>
        <w:jc w:val="both"/>
      </w:pPr>
      <w:r>
        <w:t xml:space="preserve">Notably, </w:t>
      </w:r>
      <w:r w:rsidR="007F25DD">
        <w:t xml:space="preserve">both </w:t>
      </w:r>
      <w:proofErr w:type="spellStart"/>
      <w:r w:rsidR="007F25DD" w:rsidRPr="00B673C5">
        <w:rPr>
          <w:rStyle w:val="CodeStyleChar"/>
          <w:rFonts w:eastAsiaTheme="minorHAnsi"/>
          <w:sz w:val="22"/>
          <w:szCs w:val="22"/>
        </w:rPr>
        <w:t>system_</w:t>
      </w:r>
      <w:proofErr w:type="gramStart"/>
      <w:r w:rsidR="007F25DD" w:rsidRPr="00B673C5">
        <w:rPr>
          <w:rStyle w:val="CodeStyleChar"/>
          <w:rFonts w:eastAsiaTheme="minorHAnsi"/>
          <w:sz w:val="22"/>
          <w:szCs w:val="22"/>
        </w:rPr>
        <w:t>a</w:t>
      </w:r>
      <w:proofErr w:type="spellEnd"/>
      <w:r w:rsidR="007F25DD">
        <w:t xml:space="preserve"> and</w:t>
      </w:r>
      <w:proofErr w:type="gramEnd"/>
      <w:r w:rsidR="007F25DD">
        <w:t xml:space="preserve"> </w:t>
      </w:r>
      <w:proofErr w:type="spellStart"/>
      <w:r w:rsidR="007F25DD" w:rsidRPr="00B673C5">
        <w:rPr>
          <w:rStyle w:val="CodeStyleChar"/>
          <w:rFonts w:eastAsiaTheme="minorHAnsi"/>
          <w:sz w:val="22"/>
          <w:szCs w:val="22"/>
        </w:rPr>
        <w:t>system_b</w:t>
      </w:r>
      <w:proofErr w:type="spellEnd"/>
      <w:r w:rsidR="007F25DD">
        <w:t xml:space="preserve"> partitions </w:t>
      </w:r>
      <w:r w:rsidR="000B148A">
        <w:t xml:space="preserve">are </w:t>
      </w:r>
      <w:r w:rsidR="00BD5D19">
        <w:t xml:space="preserve">completely overwritten, which would discard any changes or patches made </w:t>
      </w:r>
      <w:r w:rsidR="00495656">
        <w:t>on</w:t>
      </w:r>
      <w:r w:rsidR="00BD5D19">
        <w:t xml:space="preserve"> the </w:t>
      </w:r>
      <w:r w:rsidR="00F90BB5">
        <w:t>device</w:t>
      </w:r>
      <w:r w:rsidR="00495656">
        <w:t>, inclusive of all previously stated methods.</w:t>
      </w:r>
    </w:p>
    <w:p w14:paraId="495124A8" w14:textId="7B75F577" w:rsidR="00A867F4" w:rsidRDefault="00F47B17" w:rsidP="00E1584F">
      <w:pPr>
        <w:spacing w:before="120" w:after="100" w:afterAutospacing="1" w:line="240" w:lineRule="auto"/>
        <w:jc w:val="both"/>
      </w:pPr>
      <w:r>
        <w:t xml:space="preserve">A new method is proposed to </w:t>
      </w:r>
      <w:r w:rsidR="001056DE">
        <w:t xml:space="preserve">achieve upgrade persistence, allowing modifications and other rooting artifacts to </w:t>
      </w:r>
      <w:r w:rsidR="005A7F86">
        <w:t xml:space="preserve">persist between upgrades. </w:t>
      </w:r>
      <w:r w:rsidR="001F4DC6">
        <w:t xml:space="preserve">By hooking </w:t>
      </w:r>
      <w:r w:rsidR="005A7F86">
        <w:t>into the post-extraction</w:t>
      </w:r>
      <w:r w:rsidR="008308EE">
        <w:t xml:space="preserve"> stage of the firmware upgrade process (after step 2) and manipulating the contents of the </w:t>
      </w:r>
      <w:r w:rsidR="008308EE" w:rsidRPr="008308EE">
        <w:rPr>
          <w:rStyle w:val="CodeStyleChar"/>
          <w:rFonts w:eastAsiaTheme="minorHAnsi"/>
          <w:sz w:val="22"/>
          <w:szCs w:val="22"/>
        </w:rPr>
        <w:t>download</w:t>
      </w:r>
      <w:r w:rsidR="008308EE" w:rsidRPr="008308EE">
        <w:t xml:space="preserve"> </w:t>
      </w:r>
      <w:r w:rsidR="008308EE">
        <w:t>partition</w:t>
      </w:r>
      <w:r w:rsidR="002A3A18">
        <w:t>, upgrade-persistent changes can be performed</w:t>
      </w:r>
      <w:r w:rsidR="00E1584F">
        <w:t xml:space="preserve"> – however this </w:t>
      </w:r>
      <w:r w:rsidR="004E125D">
        <w:t xml:space="preserve">procedure is time-sensitive as </w:t>
      </w:r>
      <w:r w:rsidR="00E1584F">
        <w:t xml:space="preserve">the </w:t>
      </w:r>
      <w:r w:rsidR="00F441AD">
        <w:t>interception must oc</w:t>
      </w:r>
      <w:r w:rsidR="00526FAA">
        <w:t xml:space="preserve">cur between the start of </w:t>
      </w:r>
      <w:r w:rsidR="00BC396E">
        <w:t xml:space="preserve">the </w:t>
      </w:r>
      <w:r w:rsidR="00526FAA">
        <w:t>firmware extraction</w:t>
      </w:r>
      <w:r w:rsidR="00BC396E">
        <w:t xml:space="preserve"> process</w:t>
      </w:r>
      <w:r w:rsidR="00526FAA">
        <w:t xml:space="preserve"> </w:t>
      </w:r>
      <w:r w:rsidR="00851B9F">
        <w:t xml:space="preserve">(step 2) </w:t>
      </w:r>
      <w:r w:rsidR="00526FAA">
        <w:t xml:space="preserve">and </w:t>
      </w:r>
      <w:r w:rsidR="00BC396E">
        <w:t xml:space="preserve">the </w:t>
      </w:r>
      <w:r w:rsidR="00E1584F">
        <w:t xml:space="preserve">start of the image flashing </w:t>
      </w:r>
      <w:r w:rsidR="00851B9F">
        <w:t>process (step 4).</w:t>
      </w:r>
    </w:p>
    <w:p w14:paraId="7FFE3DA1" w14:textId="7E9EF0E5" w:rsidR="006E7B51" w:rsidRPr="006E7B51" w:rsidRDefault="006E7B51" w:rsidP="00BE1C62">
      <w:pPr>
        <w:spacing w:before="120" w:after="100" w:afterAutospacing="1" w:line="240" w:lineRule="auto"/>
        <w:jc w:val="both"/>
        <w:rPr>
          <w:rFonts w:eastAsia="Times New Roman"/>
          <w:szCs w:val="24"/>
          <w:lang w:eastAsia="en-AU"/>
        </w:rPr>
      </w:pPr>
      <w:r>
        <w:t xml:space="preserve">It is noted that </w:t>
      </w:r>
      <w:r>
        <w:t>interception tasks should complete as fast as possible,</w:t>
      </w:r>
      <w:r w:rsidR="000035E5">
        <w:t xml:space="preserve"> to best </w:t>
      </w:r>
      <w:r w:rsidR="007B73A6">
        <w:t>ensure that all changes will propagate to the system partitions during flashing</w:t>
      </w:r>
      <w:r w:rsidR="00797F2D">
        <w:t xml:space="preserve">. Where multiple </w:t>
      </w:r>
      <w:r w:rsidR="004F0B64">
        <w:t xml:space="preserve">changes are </w:t>
      </w:r>
      <w:r w:rsidR="00797F2D">
        <w:t>desired</w:t>
      </w:r>
      <w:r w:rsidR="00266F3B">
        <w:t xml:space="preserve"> to be </w:t>
      </w:r>
      <w:r w:rsidR="00AE4609">
        <w:t xml:space="preserve">retained </w:t>
      </w:r>
      <w:r w:rsidR="00266F3B">
        <w:t xml:space="preserve">between updates, large </w:t>
      </w:r>
      <w:r w:rsidR="004F0B64">
        <w:t xml:space="preserve">sized </w:t>
      </w:r>
      <w:r w:rsidR="00AE4609">
        <w:t xml:space="preserve">files </w:t>
      </w:r>
      <w:r w:rsidR="004F0B64">
        <w:t xml:space="preserve">and time-bound functions </w:t>
      </w:r>
      <w:r w:rsidR="00AE4609">
        <w:t xml:space="preserve">can be offloaded onto </w:t>
      </w:r>
      <w:r w:rsidR="00EC7ADD">
        <w:t xml:space="preserve">the </w:t>
      </w:r>
      <w:r w:rsidR="00EC7ADD" w:rsidRPr="00EC7ADD">
        <w:rPr>
          <w:rStyle w:val="CodeStyleChar"/>
          <w:rFonts w:eastAsiaTheme="minorHAnsi"/>
          <w:sz w:val="22"/>
          <w:szCs w:val="22"/>
        </w:rPr>
        <w:t>recovery</w:t>
      </w:r>
      <w:r w:rsidR="00EC7ADD">
        <w:t xml:space="preserve"> or </w:t>
      </w:r>
      <w:r w:rsidR="00EC7ADD" w:rsidRPr="00EC7ADD">
        <w:rPr>
          <w:rStyle w:val="CodeStyleChar"/>
          <w:rFonts w:eastAsiaTheme="minorHAnsi"/>
          <w:sz w:val="22"/>
          <w:szCs w:val="22"/>
        </w:rPr>
        <w:t>reserve</w:t>
      </w:r>
      <w:r w:rsidR="00EC7ADD">
        <w:t xml:space="preserve"> partitions</w:t>
      </w:r>
      <w:r w:rsidR="00E84D95">
        <w:t xml:space="preserve"> </w:t>
      </w:r>
      <w:r w:rsidR="00E84D95">
        <w:t xml:space="preserve">(see </w:t>
      </w:r>
      <w:r w:rsidR="00E84D95" w:rsidRPr="006B0755">
        <w:rPr>
          <w:i/>
          <w:iCs/>
        </w:rPr>
        <w:fldChar w:fldCharType="begin"/>
      </w:r>
      <w:r w:rsidR="00E84D95" w:rsidRPr="006B0755">
        <w:rPr>
          <w:i/>
          <w:iCs/>
        </w:rPr>
        <w:instrText xml:space="preserve"> REF _Ref110972790 \h </w:instrText>
      </w:r>
      <w:r w:rsidR="00E84D95">
        <w:rPr>
          <w:i/>
          <w:iCs/>
        </w:rPr>
        <w:instrText xml:space="preserve"> \* MERGEFORMAT </w:instrText>
      </w:r>
      <w:r w:rsidR="00E84D95" w:rsidRPr="006B0755">
        <w:rPr>
          <w:i/>
          <w:iCs/>
        </w:rPr>
      </w:r>
      <w:r w:rsidR="00E84D95" w:rsidRPr="006B0755">
        <w:rPr>
          <w:i/>
          <w:iCs/>
        </w:rPr>
        <w:fldChar w:fldCharType="separate"/>
      </w:r>
      <w:r w:rsidR="00B145EE" w:rsidRPr="00B145EE">
        <w:rPr>
          <w:i/>
          <w:iCs/>
        </w:rPr>
        <w:t>Data Persistence</w:t>
      </w:r>
      <w:r w:rsidR="00E84D95" w:rsidRPr="006B0755">
        <w:rPr>
          <w:i/>
          <w:iCs/>
        </w:rPr>
        <w:fldChar w:fldCharType="end"/>
      </w:r>
      <w:r w:rsidR="00E84D95">
        <w:t>)</w:t>
      </w:r>
      <w:r w:rsidR="006B0755">
        <w:t xml:space="preserve">, where they can be </w:t>
      </w:r>
      <w:r w:rsidR="00E84D95">
        <w:t>processed during the runtime of the upgraded system</w:t>
      </w:r>
      <w:r w:rsidR="00516F11">
        <w:t xml:space="preserve">. This offloading technique can dramatically decrease the </w:t>
      </w:r>
      <w:r w:rsidR="007A7DB5">
        <w:t xml:space="preserve">number of required steps to perform upgrade persistence patching to a single </w:t>
      </w:r>
      <w:r w:rsidR="005F6741">
        <w:t>step (</w:t>
      </w:r>
      <w:proofErr w:type="spellStart"/>
      <w:proofErr w:type="gramStart"/>
      <w:r w:rsidR="005F6741">
        <w:t>i,e</w:t>
      </w:r>
      <w:proofErr w:type="spellEnd"/>
      <w:r w:rsidR="005F6741">
        <w:t>.</w:t>
      </w:r>
      <w:proofErr w:type="gramEnd"/>
      <w:r w:rsidR="005F6741">
        <w:t xml:space="preserve"> creating a boot entry-point that calls the offloaded scripts)</w:t>
      </w:r>
    </w:p>
    <w:p w14:paraId="2D1054A8" w14:textId="4FD14035" w:rsidR="006A46F3" w:rsidRDefault="00851B9F" w:rsidP="00966250">
      <w:pPr>
        <w:spacing w:before="120" w:after="100" w:afterAutospacing="1" w:line="240" w:lineRule="auto"/>
        <w:jc w:val="both"/>
      </w:pPr>
      <w:r>
        <w:t xml:space="preserve">Various techniques can be </w:t>
      </w:r>
      <w:r w:rsidR="00BE5F7F">
        <w:t xml:space="preserve">used </w:t>
      </w:r>
      <w:r>
        <w:t xml:space="preserve">to write to the </w:t>
      </w:r>
      <w:r w:rsidRPr="00851B9F">
        <w:rPr>
          <w:rStyle w:val="CodeStyleChar"/>
          <w:rFonts w:eastAsiaTheme="minorHAnsi"/>
        </w:rPr>
        <w:t>download</w:t>
      </w:r>
      <w:r>
        <w:t xml:space="preserve"> partition, such as </w:t>
      </w:r>
      <w:r w:rsidR="00822553">
        <w:t>a service worker, crontab or scheduled task</w:t>
      </w:r>
      <w:r w:rsidR="00C82B68">
        <w:t xml:space="preserve"> – however one must be mindful of incurred CPU load should the technique incur a </w:t>
      </w:r>
      <w:r w:rsidR="00C60059">
        <w:t>‘</w:t>
      </w:r>
      <w:r w:rsidR="00C82B68">
        <w:t>busy</w:t>
      </w:r>
      <w:r w:rsidR="00C60059">
        <w:t>-</w:t>
      </w:r>
      <w:r w:rsidR="00C82B68">
        <w:t>wait</w:t>
      </w:r>
      <w:r w:rsidR="00C60059">
        <w:t>’</w:t>
      </w:r>
      <w:r w:rsidR="00C82B68">
        <w:t>.</w:t>
      </w:r>
      <w:r w:rsidR="00F6689C">
        <w:t xml:space="preserve"> Binary patching of </w:t>
      </w:r>
      <w:r w:rsidR="004C5BBA">
        <w:t xml:space="preserve">the </w:t>
      </w:r>
      <w:proofErr w:type="spellStart"/>
      <w:r w:rsidR="004C5BBA" w:rsidRPr="004C5BBA">
        <w:rPr>
          <w:rStyle w:val="CodeStyleChar"/>
          <w:rFonts w:eastAsiaTheme="minorHAnsi"/>
          <w:sz w:val="22"/>
          <w:szCs w:val="22"/>
        </w:rPr>
        <w:t>SysUpdate</w:t>
      </w:r>
      <w:proofErr w:type="spellEnd"/>
      <w:r w:rsidR="004C5BBA">
        <w:t xml:space="preserve"> </w:t>
      </w:r>
      <w:r w:rsidR="00F6689C">
        <w:t xml:space="preserve">could be performed </w:t>
      </w:r>
      <w:r w:rsidR="00325780">
        <w:t xml:space="preserve">as </w:t>
      </w:r>
      <w:r w:rsidR="00E65EAF">
        <w:t>an alternative to a timed task</w:t>
      </w:r>
      <w:r w:rsidR="0053386D">
        <w:t xml:space="preserve"> and guarantee successful modification, however this method </w:t>
      </w:r>
      <w:r w:rsidR="0025198E">
        <w:t xml:space="preserve">is complicated and likely prone to failure should </w:t>
      </w:r>
      <w:r w:rsidR="00F6689C">
        <w:t>the vendor perform unexpected updates to the binary.</w:t>
      </w:r>
      <w:r w:rsidR="00690DAA">
        <w:t xml:space="preserve"> </w:t>
      </w:r>
      <w:r w:rsidR="00E33CC5">
        <w:t xml:space="preserve">It should </w:t>
      </w:r>
      <w:r w:rsidR="00690DAA">
        <w:t xml:space="preserve">also </w:t>
      </w:r>
      <w:r w:rsidR="00E33CC5">
        <w:t xml:space="preserve">be noted that upgrade persistence patching </w:t>
      </w:r>
      <w:r w:rsidR="00195BDF">
        <w:t xml:space="preserve">techniques must also handle future firmware upgrades, and thus must </w:t>
      </w:r>
      <w:r w:rsidR="00F42252">
        <w:t>self-</w:t>
      </w:r>
      <w:r w:rsidR="00195BDF">
        <w:t xml:space="preserve">replicate </w:t>
      </w:r>
      <w:r w:rsidR="00F42252">
        <w:t>its functionality</w:t>
      </w:r>
      <w:r w:rsidR="00966250">
        <w:t>.</w:t>
      </w:r>
    </w:p>
    <w:p w14:paraId="165B6612" w14:textId="313ABCB0" w:rsidR="00C43CCB" w:rsidRDefault="002B233F" w:rsidP="00E75E84">
      <w:pPr>
        <w:pStyle w:val="Heading1"/>
      </w:pPr>
      <w:bookmarkStart w:id="224" w:name="_Chapter_7_|"/>
      <w:bookmarkStart w:id="225" w:name="_Toc110817804"/>
      <w:bookmarkStart w:id="226" w:name="_Chapter_6_|"/>
      <w:bookmarkStart w:id="227" w:name="_Toc110994411"/>
      <w:bookmarkEnd w:id="208"/>
      <w:bookmarkEnd w:id="224"/>
      <w:bookmarkEnd w:id="226"/>
      <w:r>
        <w:t xml:space="preserve">Chapter </w:t>
      </w:r>
      <w:r w:rsidR="000F45C8">
        <w:t>6</w:t>
      </w:r>
      <w:r>
        <w:t xml:space="preserve"> | </w:t>
      </w:r>
      <w:r w:rsidR="00C43CCB" w:rsidRPr="00EE0CEB">
        <w:t>Discussion</w:t>
      </w:r>
      <w:bookmarkEnd w:id="225"/>
      <w:bookmarkEnd w:id="227"/>
    </w:p>
    <w:p w14:paraId="4F120056" w14:textId="0231AC71" w:rsidR="00442F1B" w:rsidRDefault="00442F1B" w:rsidP="007F2C76">
      <w:pPr>
        <w:pStyle w:val="Heading2"/>
      </w:pPr>
      <w:bookmarkStart w:id="228" w:name="_Toc110817806"/>
      <w:bookmarkStart w:id="229" w:name="_Toc110994412"/>
      <w:r>
        <w:t>Commentary</w:t>
      </w:r>
      <w:bookmarkEnd w:id="228"/>
      <w:bookmarkEnd w:id="229"/>
    </w:p>
    <w:p w14:paraId="6F9BA084" w14:textId="5CC31C24" w:rsidR="002D31DA" w:rsidRPr="002D31DA" w:rsidRDefault="002D31DA" w:rsidP="002D31DA">
      <w:r>
        <w:t>Talk about threat scenarios</w:t>
      </w:r>
    </w:p>
    <w:p w14:paraId="4ECBFC9D" w14:textId="66121392" w:rsidR="00C43CCB" w:rsidRPr="002F6DA6" w:rsidRDefault="00C43CCB" w:rsidP="00E75E84">
      <w:pPr>
        <w:rPr>
          <w:b/>
          <w:bCs/>
        </w:rPr>
      </w:pPr>
      <w:r w:rsidRPr="002F6DA6">
        <w:rPr>
          <w:b/>
          <w:bCs/>
        </w:rPr>
        <w:t>Answer Research Questions</w:t>
      </w:r>
    </w:p>
    <w:p w14:paraId="5E85C445" w14:textId="12F77656" w:rsidR="00C43CCB" w:rsidRPr="002F6DA6" w:rsidRDefault="00C43CCB" w:rsidP="00E75E84">
      <w:pPr>
        <w:rPr>
          <w:b/>
          <w:bCs/>
        </w:rPr>
      </w:pPr>
      <w:r w:rsidRPr="002F6DA6">
        <w:rPr>
          <w:b/>
          <w:bCs/>
        </w:rPr>
        <w:t>Support and Defend answers with results</w:t>
      </w:r>
    </w:p>
    <w:p w14:paraId="3A838F05" w14:textId="68897F2E" w:rsidR="00C43CCB" w:rsidRPr="002F6DA6" w:rsidRDefault="00C43CCB" w:rsidP="00E75E84">
      <w:pPr>
        <w:rPr>
          <w:b/>
          <w:bCs/>
        </w:rPr>
      </w:pPr>
      <w:r w:rsidRPr="002F6DA6">
        <w:rPr>
          <w:b/>
          <w:bCs/>
        </w:rPr>
        <w:t>Explain</w:t>
      </w:r>
    </w:p>
    <w:p w14:paraId="7DE0ED89" w14:textId="790EC16E" w:rsidR="00C43CCB" w:rsidRPr="002F6DA6" w:rsidRDefault="00C43CCB" w:rsidP="00E75E84">
      <w:pPr>
        <w:pStyle w:val="ListParagraph"/>
        <w:numPr>
          <w:ilvl w:val="0"/>
          <w:numId w:val="1"/>
        </w:numPr>
        <w:rPr>
          <w:b/>
          <w:bCs/>
        </w:rPr>
      </w:pPr>
      <w:r w:rsidRPr="002F6DA6">
        <w:rPr>
          <w:b/>
          <w:bCs/>
        </w:rPr>
        <w:t>Conflicting results</w:t>
      </w:r>
    </w:p>
    <w:p w14:paraId="461F829C" w14:textId="0C10BD63" w:rsidR="00C43CCB" w:rsidRPr="002F6DA6" w:rsidRDefault="00C43CCB" w:rsidP="00E75E84">
      <w:pPr>
        <w:pStyle w:val="ListParagraph"/>
        <w:numPr>
          <w:ilvl w:val="0"/>
          <w:numId w:val="1"/>
        </w:numPr>
        <w:rPr>
          <w:b/>
          <w:bCs/>
        </w:rPr>
      </w:pPr>
      <w:r w:rsidRPr="002F6DA6">
        <w:rPr>
          <w:b/>
          <w:bCs/>
        </w:rPr>
        <w:t>Unexpected findings</w:t>
      </w:r>
    </w:p>
    <w:p w14:paraId="793E25AA" w14:textId="63E7CEE6" w:rsidR="00C43CCB" w:rsidRPr="002F6DA6" w:rsidRDefault="00C43CCB" w:rsidP="00E75E84">
      <w:pPr>
        <w:pStyle w:val="ListParagraph"/>
        <w:numPr>
          <w:ilvl w:val="0"/>
          <w:numId w:val="1"/>
        </w:numPr>
        <w:rPr>
          <w:b/>
          <w:bCs/>
        </w:rPr>
      </w:pPr>
      <w:r w:rsidRPr="002F6DA6">
        <w:rPr>
          <w:b/>
          <w:bCs/>
        </w:rPr>
        <w:t xml:space="preserve">Discrepancies with </w:t>
      </w:r>
      <w:proofErr w:type="gramStart"/>
      <w:r w:rsidRPr="002F6DA6">
        <w:rPr>
          <w:b/>
          <w:bCs/>
        </w:rPr>
        <w:t>other</w:t>
      </w:r>
      <w:proofErr w:type="gramEnd"/>
      <w:r w:rsidRPr="002F6DA6">
        <w:rPr>
          <w:b/>
          <w:bCs/>
        </w:rPr>
        <w:t xml:space="preserve"> research</w:t>
      </w:r>
    </w:p>
    <w:p w14:paraId="416E0230" w14:textId="4E376FA4" w:rsidR="002F6DA6" w:rsidRPr="002F6DA6" w:rsidRDefault="00C43CCB" w:rsidP="002F6DA6">
      <w:pPr>
        <w:rPr>
          <w:b/>
          <w:bCs/>
        </w:rPr>
      </w:pPr>
      <w:r w:rsidRPr="002F6DA6">
        <w:rPr>
          <w:b/>
          <w:bCs/>
        </w:rPr>
        <w:t>State limitations of the study</w:t>
      </w:r>
    </w:p>
    <w:p w14:paraId="5C47F14F" w14:textId="77777777" w:rsidR="002F6DA6" w:rsidRPr="002F6DA6" w:rsidRDefault="002F6DA6" w:rsidP="002F6DA6">
      <w:pPr>
        <w:pStyle w:val="ListParagraph"/>
        <w:numPr>
          <w:ilvl w:val="0"/>
          <w:numId w:val="1"/>
        </w:numPr>
        <w:rPr>
          <w:b/>
          <w:bCs/>
        </w:rPr>
      </w:pPr>
      <w:r w:rsidRPr="002F6DA6">
        <w:rPr>
          <w:b/>
          <w:bCs/>
        </w:rPr>
        <w:t>Stock firmware was last 2020</w:t>
      </w:r>
    </w:p>
    <w:p w14:paraId="4F015D9B" w14:textId="77777777" w:rsidR="002F6DA6" w:rsidRPr="002F6DA6" w:rsidRDefault="002F6DA6" w:rsidP="002F6DA6">
      <w:pPr>
        <w:pStyle w:val="ListParagraph"/>
        <w:numPr>
          <w:ilvl w:val="1"/>
          <w:numId w:val="1"/>
        </w:numPr>
        <w:rPr>
          <w:b/>
          <w:bCs/>
        </w:rPr>
      </w:pPr>
      <w:r w:rsidRPr="002F6DA6">
        <w:rPr>
          <w:b/>
          <w:bCs/>
        </w:rPr>
        <w:t>New firmware may do better with pairing</w:t>
      </w:r>
    </w:p>
    <w:p w14:paraId="4356D9CE" w14:textId="358DBAC7" w:rsidR="002F6DA6" w:rsidRPr="002F6DA6" w:rsidRDefault="002F6DA6" w:rsidP="00456609">
      <w:pPr>
        <w:pStyle w:val="ListParagraph"/>
        <w:numPr>
          <w:ilvl w:val="1"/>
          <w:numId w:val="1"/>
        </w:numPr>
        <w:rPr>
          <w:b/>
          <w:bCs/>
        </w:rPr>
      </w:pPr>
      <w:r w:rsidRPr="002F6DA6">
        <w:rPr>
          <w:b/>
          <w:bCs/>
        </w:rPr>
        <w:t>Can’t verify without getting another device manufactured later</w:t>
      </w:r>
    </w:p>
    <w:p w14:paraId="3FC2D087" w14:textId="761050A8" w:rsidR="00C43CCB" w:rsidRPr="002F6DA6" w:rsidRDefault="00C43CCB" w:rsidP="00E75E84">
      <w:pPr>
        <w:rPr>
          <w:b/>
          <w:bCs/>
        </w:rPr>
      </w:pPr>
      <w:r w:rsidRPr="002F6DA6">
        <w:rPr>
          <w:b/>
          <w:bCs/>
        </w:rPr>
        <w:t>State importance of findings</w:t>
      </w:r>
    </w:p>
    <w:p w14:paraId="26AD1206" w14:textId="1C81F377" w:rsidR="002F6DA6" w:rsidRDefault="002F6DA6" w:rsidP="00E75E84">
      <w:pPr>
        <w:rPr>
          <w:b/>
          <w:bCs/>
        </w:rPr>
      </w:pPr>
      <w:r>
        <w:rPr>
          <w:b/>
          <w:bCs/>
        </w:rPr>
        <w:t>These contributions</w:t>
      </w:r>
      <w:r w:rsidR="007C5BD8">
        <w:rPr>
          <w:b/>
          <w:bCs/>
        </w:rPr>
        <w:t xml:space="preserve"> help fortify the device</w:t>
      </w:r>
      <w:r w:rsidR="007C5BD8">
        <w:rPr>
          <w:b/>
          <w:bCs/>
        </w:rPr>
        <w:br/>
        <w:t>MUD help to describe</w:t>
      </w:r>
    </w:p>
    <w:p w14:paraId="6AF344E0" w14:textId="6DC6FA7B" w:rsidR="00C43CCB" w:rsidRPr="002F6DA6" w:rsidRDefault="00C43CCB" w:rsidP="00E75E84">
      <w:pPr>
        <w:rPr>
          <w:b/>
          <w:bCs/>
        </w:rPr>
      </w:pPr>
      <w:r w:rsidRPr="002F6DA6">
        <w:rPr>
          <w:b/>
          <w:bCs/>
        </w:rPr>
        <w:t>Establish newness</w:t>
      </w:r>
    </w:p>
    <w:p w14:paraId="058427DD" w14:textId="39FA0168" w:rsidR="00725CA8" w:rsidRDefault="00725CA8" w:rsidP="00E75E84"/>
    <w:p w14:paraId="0D644860" w14:textId="77777777" w:rsidR="002F6DA6" w:rsidRDefault="002F6DA6" w:rsidP="00E75E84"/>
    <w:p w14:paraId="653E5D32" w14:textId="77777777" w:rsidR="000367EC" w:rsidRDefault="000367EC" w:rsidP="000367EC">
      <w:r w:rsidRPr="009038EA">
        <w:t>https://featherbear.cc/UNSW-CSE-Thesis/posts/disclosures/</w:t>
      </w:r>
      <w:r>
        <w:br/>
        <w:t>DUT release</w:t>
      </w:r>
    </w:p>
    <w:p w14:paraId="248A2D5E" w14:textId="77777777" w:rsidR="000367EC" w:rsidRDefault="000367EC" w:rsidP="000367EC">
      <w:r>
        <w:t>Embedded system capabilities, not restricted enough</w:t>
      </w:r>
    </w:p>
    <w:p w14:paraId="63FB3FB2" w14:textId="77777777" w:rsidR="000367EC" w:rsidRPr="00EE0CEB" w:rsidRDefault="000367EC" w:rsidP="000367EC">
      <w:r>
        <w:t>Firmware upgrade procedure</w:t>
      </w:r>
    </w:p>
    <w:p w14:paraId="2B422B5F" w14:textId="38C7739F" w:rsidR="000367EC" w:rsidRDefault="000367EC" w:rsidP="000367EC"/>
    <w:p w14:paraId="00850846" w14:textId="77777777" w:rsidR="000367EC" w:rsidRDefault="000367EC" w:rsidP="00E75E84"/>
    <w:p w14:paraId="35E5F53E" w14:textId="77777777" w:rsidR="000367EC" w:rsidRDefault="000367EC" w:rsidP="00E75E84"/>
    <w:p w14:paraId="586C9416" w14:textId="4609CE4A" w:rsidR="00966250" w:rsidRDefault="00966250" w:rsidP="00E75E84">
      <w:r>
        <w:t>Run as root</w:t>
      </w:r>
    </w:p>
    <w:p w14:paraId="6D8B55A5" w14:textId="415C2C11" w:rsidR="00966250" w:rsidRDefault="00966250" w:rsidP="00E75E84">
      <w:r>
        <w:t>Secure element</w:t>
      </w:r>
    </w:p>
    <w:p w14:paraId="6CA3AE1A" w14:textId="3EEDD2E2" w:rsidR="00966250" w:rsidRDefault="00966250" w:rsidP="00E75E84">
      <w:r>
        <w:t>Prevent modification to recovery</w:t>
      </w:r>
    </w:p>
    <w:p w14:paraId="150EAC9D" w14:textId="77777777" w:rsidR="00966250" w:rsidRDefault="00966250" w:rsidP="00E75E84"/>
    <w:p w14:paraId="4714CE7E" w14:textId="76F0B0DD" w:rsidR="00725CA8" w:rsidRDefault="00725CA8" w:rsidP="00E75E84">
      <w:r>
        <w:t>Good</w:t>
      </w:r>
    </w:p>
    <w:p w14:paraId="0ABDF7B6" w14:textId="68CCA204" w:rsidR="00725CA8" w:rsidRDefault="00725CA8" w:rsidP="00725CA8">
      <w:pPr>
        <w:pStyle w:val="ListParagraph"/>
        <w:numPr>
          <w:ilvl w:val="0"/>
          <w:numId w:val="1"/>
        </w:numPr>
      </w:pPr>
      <w:r>
        <w:t>Restrict SSH</w:t>
      </w:r>
    </w:p>
    <w:p w14:paraId="0D7073F5" w14:textId="2843D1A0" w:rsidR="00725CA8" w:rsidRDefault="00725CA8" w:rsidP="00725CA8">
      <w:pPr>
        <w:pStyle w:val="ListParagraph"/>
        <w:numPr>
          <w:ilvl w:val="1"/>
          <w:numId w:val="1"/>
        </w:numPr>
      </w:pPr>
      <w:r>
        <w:t xml:space="preserve">Upgrade also </w:t>
      </w:r>
      <w:proofErr w:type="gramStart"/>
      <w:r>
        <w:t>limit</w:t>
      </w:r>
      <w:proofErr w:type="gramEnd"/>
    </w:p>
    <w:p w14:paraId="4AE78861" w14:textId="4DB29852" w:rsidR="00725CA8" w:rsidRDefault="00725CA8" w:rsidP="00E75E84">
      <w:pPr>
        <w:pStyle w:val="ListParagraph"/>
        <w:numPr>
          <w:ilvl w:val="0"/>
          <w:numId w:val="1"/>
        </w:numPr>
      </w:pPr>
      <w:proofErr w:type="spellStart"/>
      <w:r>
        <w:t>AuthN</w:t>
      </w:r>
      <w:proofErr w:type="spellEnd"/>
      <w:r>
        <w:t xml:space="preserve"> </w:t>
      </w:r>
      <w:r>
        <w:tab/>
        <w:t xml:space="preserve">and </w:t>
      </w:r>
      <w:proofErr w:type="spellStart"/>
      <w:r>
        <w:t>AuthZ</w:t>
      </w:r>
      <w:proofErr w:type="spellEnd"/>
      <w:r>
        <w:t xml:space="preserve"> for all interfaces?</w:t>
      </w:r>
    </w:p>
    <w:p w14:paraId="02CE0714" w14:textId="2F67CDC7" w:rsidR="00AA3706" w:rsidRDefault="00AA3706" w:rsidP="00E75E84">
      <w:pPr>
        <w:pStyle w:val="ListParagraph"/>
        <w:numPr>
          <w:ilvl w:val="0"/>
          <w:numId w:val="1"/>
        </w:numPr>
      </w:pPr>
      <w:r>
        <w:t>SSH server, but blocked</w:t>
      </w:r>
    </w:p>
    <w:p w14:paraId="3C4E0B48" w14:textId="06737802" w:rsidR="00725CA8" w:rsidRDefault="00725CA8" w:rsidP="00E75E84">
      <w:pPr>
        <w:pStyle w:val="ListParagraph"/>
        <w:numPr>
          <w:ilvl w:val="0"/>
          <w:numId w:val="1"/>
        </w:numPr>
      </w:pPr>
      <w:r>
        <w:t>Logs encrypted (good but also bad)</w:t>
      </w:r>
    </w:p>
    <w:p w14:paraId="00DF2A8C" w14:textId="7DC2CE39" w:rsidR="00AA3706" w:rsidRDefault="00AA3706" w:rsidP="00E75E84">
      <w:r>
        <w:t>Ipv6</w:t>
      </w:r>
    </w:p>
    <w:p w14:paraId="4A9CA4C9" w14:textId="77777777" w:rsidR="00CA3658" w:rsidRDefault="00CA3658" w:rsidP="00E75E84"/>
    <w:p w14:paraId="356E6674" w14:textId="7CE7A005" w:rsidR="00AA3706" w:rsidRDefault="00725CA8" w:rsidP="00E75E84">
      <w:r>
        <w:t xml:space="preserve">Processes as root – </w:t>
      </w:r>
      <w:proofErr w:type="spellStart"/>
      <w:r>
        <w:t>udev</w:t>
      </w:r>
      <w:proofErr w:type="spellEnd"/>
      <w:r>
        <w:t>… takeover</w:t>
      </w:r>
    </w:p>
    <w:p w14:paraId="5CF2DD78" w14:textId="26DDB510" w:rsidR="00725CA8" w:rsidRDefault="00725CA8" w:rsidP="00E75E84">
      <w:r>
        <w:t xml:space="preserve">Recovery </w:t>
      </w:r>
      <w:proofErr w:type="spellStart"/>
      <w:r>
        <w:t>parttion</w:t>
      </w:r>
      <w:proofErr w:type="spellEnd"/>
      <w:r>
        <w:t xml:space="preserve"> </w:t>
      </w:r>
      <w:proofErr w:type="spellStart"/>
      <w:r>
        <w:t>modifiabile</w:t>
      </w:r>
      <w:proofErr w:type="spellEnd"/>
    </w:p>
    <w:p w14:paraId="2277ECDF" w14:textId="2562769A" w:rsidR="00725CA8" w:rsidRDefault="00725CA8" w:rsidP="00725CA8">
      <w:pPr>
        <w:pStyle w:val="ListParagraph"/>
        <w:numPr>
          <w:ilvl w:val="0"/>
          <w:numId w:val="1"/>
        </w:numPr>
      </w:pPr>
      <w:r>
        <w:t>Could encrypt</w:t>
      </w:r>
    </w:p>
    <w:p w14:paraId="4D6CBB99" w14:textId="77777777" w:rsidR="00725CA8" w:rsidRDefault="00725CA8" w:rsidP="00725CA8">
      <w:pPr>
        <w:ind w:left="360"/>
      </w:pPr>
    </w:p>
    <w:p w14:paraId="07F6F107" w14:textId="3778E767" w:rsidR="009038EA" w:rsidRDefault="00597B2D" w:rsidP="00E75E84">
      <w:r>
        <w:t>Pairing - RSA 1024 / ECB / PKCS1 + AES / CBC / PKCS7</w:t>
      </w:r>
    </w:p>
    <w:p w14:paraId="5A6ABE55" w14:textId="563988A9" w:rsidR="009038EA" w:rsidRDefault="009038EA" w:rsidP="00E75E84">
      <w:r w:rsidRPr="009038EA">
        <w:t>https://featherbear.cc/UNSW-CSE-Thesis/posts/disclosures/</w:t>
      </w:r>
      <w:r>
        <w:br/>
      </w:r>
    </w:p>
    <w:p w14:paraId="1C25FCA8" w14:textId="77777777" w:rsidR="00306027" w:rsidRDefault="00306027" w:rsidP="00E75E84"/>
    <w:p w14:paraId="7216B2E4" w14:textId="4065D480" w:rsidR="000367EC" w:rsidRDefault="00306027" w:rsidP="00306027">
      <w:pPr>
        <w:pStyle w:val="Heading2"/>
      </w:pPr>
      <w:r>
        <w:t>Conclusion</w:t>
      </w:r>
    </w:p>
    <w:p w14:paraId="2105300A" w14:textId="77777777" w:rsidR="00306027" w:rsidRPr="00306027" w:rsidRDefault="00306027" w:rsidP="00306027"/>
    <w:p w14:paraId="720D988E" w14:textId="44F9AD79" w:rsidR="00442F1B" w:rsidRPr="00EE0CEB" w:rsidRDefault="00442F1B" w:rsidP="007F2C76">
      <w:pPr>
        <w:pStyle w:val="Heading2"/>
      </w:pPr>
      <w:bookmarkStart w:id="230" w:name="_Toc110817807"/>
      <w:bookmarkStart w:id="231" w:name="_Toc110994413"/>
      <w:r>
        <w:t>Future Work</w:t>
      </w:r>
      <w:bookmarkEnd w:id="230"/>
      <w:bookmarkEnd w:id="231"/>
    </w:p>
    <w:p w14:paraId="27541F2C" w14:textId="09668ACF" w:rsidR="00C43CCB" w:rsidRDefault="00C43CCB" w:rsidP="00E75E84">
      <w:r w:rsidRPr="00EE0CEB">
        <w:t>Announce further research</w:t>
      </w:r>
    </w:p>
    <w:p w14:paraId="3DE7DF05" w14:textId="75E9A066" w:rsidR="007D1D10" w:rsidRDefault="007D1D10" w:rsidP="007D1D10">
      <w:pPr>
        <w:pStyle w:val="ListParagraph"/>
        <w:numPr>
          <w:ilvl w:val="0"/>
          <w:numId w:val="1"/>
        </w:numPr>
      </w:pPr>
      <w:r>
        <w:t>MITM / HSTS</w:t>
      </w:r>
    </w:p>
    <w:p w14:paraId="2CD04CDD" w14:textId="55E1AAE6" w:rsidR="007D1D10" w:rsidRDefault="007D1D10" w:rsidP="007D1D10">
      <w:pPr>
        <w:pStyle w:val="ListParagraph"/>
        <w:numPr>
          <w:ilvl w:val="0"/>
          <w:numId w:val="1"/>
        </w:numPr>
      </w:pPr>
      <w:r>
        <w:t>OTA</w:t>
      </w:r>
    </w:p>
    <w:p w14:paraId="4D6625AD" w14:textId="19F5F164" w:rsidR="007D1D10" w:rsidRDefault="007D1D10" w:rsidP="007D1D10">
      <w:pPr>
        <w:pStyle w:val="ListParagraph"/>
        <w:numPr>
          <w:ilvl w:val="0"/>
          <w:numId w:val="1"/>
        </w:numPr>
      </w:pPr>
      <w:r>
        <w:t>Mobile app</w:t>
      </w:r>
    </w:p>
    <w:p w14:paraId="6FB79153" w14:textId="77777777" w:rsidR="002D365E" w:rsidRDefault="007D1D10" w:rsidP="007D1D10">
      <w:pPr>
        <w:pStyle w:val="ListParagraph"/>
        <w:numPr>
          <w:ilvl w:val="0"/>
          <w:numId w:val="1"/>
        </w:numPr>
      </w:pPr>
      <w:r>
        <w:t>Fuzz other things</w:t>
      </w:r>
    </w:p>
    <w:p w14:paraId="75A9CB35" w14:textId="44F07A14" w:rsidR="00781063" w:rsidRDefault="00781063" w:rsidP="007D1D10">
      <w:pPr>
        <w:pStyle w:val="ListParagraph"/>
        <w:numPr>
          <w:ilvl w:val="0"/>
          <w:numId w:val="1"/>
        </w:numPr>
      </w:pPr>
      <w:r>
        <w:t>Frida</w:t>
      </w:r>
    </w:p>
    <w:p w14:paraId="7C7CEA5F" w14:textId="60735433" w:rsidR="00781063" w:rsidRDefault="00370B7F" w:rsidP="007D1D10">
      <w:pPr>
        <w:pStyle w:val="ListParagraph"/>
        <w:numPr>
          <w:ilvl w:val="0"/>
          <w:numId w:val="1"/>
        </w:numPr>
      </w:pPr>
      <w:r>
        <w:t>Test newer versio</w:t>
      </w:r>
      <w:r w:rsidR="004E06B0">
        <w:t>n</w:t>
      </w:r>
    </w:p>
    <w:p w14:paraId="455C7E34" w14:textId="604402A0" w:rsidR="004E06B0" w:rsidRDefault="004E06B0" w:rsidP="007D1D10">
      <w:pPr>
        <w:pStyle w:val="ListParagraph"/>
        <w:numPr>
          <w:ilvl w:val="0"/>
          <w:numId w:val="1"/>
        </w:numPr>
      </w:pPr>
      <w:r>
        <w:t xml:space="preserve">Compare other </w:t>
      </w:r>
      <w:proofErr w:type="spellStart"/>
      <w:r>
        <w:t>tuya</w:t>
      </w:r>
      <w:proofErr w:type="spellEnd"/>
      <w:r>
        <w:t xml:space="preserve"> </w:t>
      </w:r>
      <w:r w:rsidR="0026296F">
        <w:t>vacuum cleaners</w:t>
      </w:r>
    </w:p>
    <w:p w14:paraId="274FA364" w14:textId="77777777" w:rsidR="0026296F" w:rsidRDefault="0026296F" w:rsidP="007D1D10">
      <w:pPr>
        <w:pStyle w:val="ListParagraph"/>
        <w:numPr>
          <w:ilvl w:val="0"/>
          <w:numId w:val="1"/>
        </w:numPr>
      </w:pPr>
    </w:p>
    <w:p w14:paraId="227A0806" w14:textId="5EB3813E" w:rsidR="002D365E" w:rsidRDefault="002D365E">
      <w:r>
        <w:br w:type="page"/>
      </w:r>
    </w:p>
    <w:p w14:paraId="277201AA" w14:textId="37C3A397" w:rsidR="002D365E" w:rsidRDefault="002D365E" w:rsidP="002D365E">
      <w:pPr>
        <w:pStyle w:val="Heading1"/>
      </w:pPr>
      <w:bookmarkStart w:id="232" w:name="_Toc110817808"/>
      <w:bookmarkStart w:id="233" w:name="_Toc110994414"/>
      <w:r>
        <w:t>Bibliography</w:t>
      </w:r>
      <w:bookmarkEnd w:id="232"/>
      <w:bookmarkEnd w:id="233"/>
    </w:p>
    <w:p w14:paraId="30CA130A" w14:textId="77777777" w:rsidR="00247773" w:rsidRPr="00247773" w:rsidRDefault="002D365E" w:rsidP="00247773">
      <w:pPr>
        <w:pStyle w:val="EndNoteBibliography"/>
      </w:pPr>
      <w:r>
        <w:fldChar w:fldCharType="begin"/>
      </w:r>
      <w:r>
        <w:instrText xml:space="preserve"> ADDIN EN.REFLIST </w:instrText>
      </w:r>
      <w:r>
        <w:fldChar w:fldCharType="separate"/>
      </w:r>
      <w:r w:rsidR="00247773" w:rsidRPr="00247773">
        <w:t xml:space="preserve">Abrams, L. (2021) 533 million Facebook users’ phone numbers leaked on hacker forum.  </w:t>
      </w:r>
    </w:p>
    <w:p w14:paraId="3B2A1FEA" w14:textId="77777777" w:rsidR="00247773" w:rsidRPr="00247773" w:rsidRDefault="00247773" w:rsidP="00247773">
      <w:pPr>
        <w:pStyle w:val="EndNoteBibliography"/>
        <w:spacing w:after="0"/>
        <w:ind w:left="720" w:hanging="720"/>
      </w:pPr>
      <w:r w:rsidRPr="00247773">
        <w:tab/>
      </w:r>
    </w:p>
    <w:p w14:paraId="476342B3" w14:textId="77777777" w:rsidR="00247773" w:rsidRPr="00247773" w:rsidRDefault="00247773" w:rsidP="00247773">
      <w:pPr>
        <w:pStyle w:val="EndNoteBibliography"/>
      </w:pPr>
      <w:r w:rsidRPr="00247773">
        <w:t xml:space="preserve">Adrian, D., et al. (2015). Imperfect Forward Secrecy: How Diffie-Hellman Fails in Practice. </w:t>
      </w:r>
      <w:r w:rsidRPr="00247773">
        <w:rPr>
          <w:u w:val="single"/>
        </w:rPr>
        <w:t>22nd ACM Conference on Computer and Communications Security</w:t>
      </w:r>
      <w:r w:rsidRPr="00247773">
        <w:t>.</w:t>
      </w:r>
    </w:p>
    <w:p w14:paraId="70D0ACE9" w14:textId="77777777" w:rsidR="00247773" w:rsidRPr="00247773" w:rsidRDefault="00247773" w:rsidP="00247773">
      <w:pPr>
        <w:pStyle w:val="EndNoteBibliography"/>
        <w:spacing w:after="0"/>
        <w:ind w:left="720" w:hanging="720"/>
      </w:pPr>
      <w:r w:rsidRPr="00247773">
        <w:tab/>
      </w:r>
    </w:p>
    <w:p w14:paraId="241FE179" w14:textId="77777777" w:rsidR="00247773" w:rsidRPr="00247773" w:rsidRDefault="00247773" w:rsidP="00247773">
      <w:pPr>
        <w:pStyle w:val="EndNoteBibliography"/>
      </w:pPr>
      <w:r w:rsidRPr="00247773">
        <w:t xml:space="preserve">Brown, R. (2015) Smart homes can pay off when it's time to sell.  </w:t>
      </w:r>
    </w:p>
    <w:p w14:paraId="4F443049" w14:textId="77777777" w:rsidR="00247773" w:rsidRPr="00247773" w:rsidRDefault="00247773" w:rsidP="00247773">
      <w:pPr>
        <w:pStyle w:val="EndNoteBibliography"/>
        <w:spacing w:after="0"/>
        <w:ind w:left="720" w:hanging="720"/>
      </w:pPr>
      <w:r w:rsidRPr="00247773">
        <w:tab/>
      </w:r>
    </w:p>
    <w:p w14:paraId="622A0542" w14:textId="77777777" w:rsidR="00247773" w:rsidRPr="00247773" w:rsidRDefault="00247773" w:rsidP="00247773">
      <w:pPr>
        <w:pStyle w:val="EndNoteBibliography"/>
      </w:pPr>
      <w:r w:rsidRPr="00247773">
        <w:t>Costin, A., et al. (2014). A Large-Scale Analysis of the Security of Embedded Firmwares, USENIX Association</w:t>
      </w:r>
      <w:r w:rsidRPr="00247773">
        <w:rPr>
          <w:b/>
        </w:rPr>
        <w:t xml:space="preserve">: </w:t>
      </w:r>
      <w:r w:rsidRPr="00247773">
        <w:t>95--110.</w:t>
      </w:r>
    </w:p>
    <w:p w14:paraId="2B5BBDDA" w14:textId="77777777" w:rsidR="00247773" w:rsidRPr="00247773" w:rsidRDefault="00247773" w:rsidP="00247773">
      <w:pPr>
        <w:pStyle w:val="EndNoteBibliography"/>
        <w:spacing w:after="0"/>
        <w:ind w:left="720" w:hanging="720"/>
      </w:pPr>
      <w:r w:rsidRPr="00247773">
        <w:tab/>
      </w:r>
    </w:p>
    <w:p w14:paraId="013716DE" w14:textId="77777777" w:rsidR="00247773" w:rsidRPr="00247773" w:rsidRDefault="00247773" w:rsidP="00247773">
      <w:pPr>
        <w:pStyle w:val="EndNoteBibliography"/>
      </w:pPr>
      <w:r w:rsidRPr="00247773">
        <w:t>Giese, D. (2019). Security Analysis of the Xiaomi IoT Ecosystem.</w:t>
      </w:r>
    </w:p>
    <w:p w14:paraId="54CE556C" w14:textId="77777777" w:rsidR="00247773" w:rsidRPr="00247773" w:rsidRDefault="00247773" w:rsidP="00247773">
      <w:pPr>
        <w:pStyle w:val="EndNoteBibliography"/>
        <w:spacing w:after="0"/>
        <w:ind w:left="720" w:hanging="720"/>
      </w:pPr>
      <w:r w:rsidRPr="00247773">
        <w:tab/>
      </w:r>
    </w:p>
    <w:p w14:paraId="1903778F" w14:textId="77777777" w:rsidR="00247773" w:rsidRPr="00247773" w:rsidRDefault="00247773" w:rsidP="00247773">
      <w:pPr>
        <w:pStyle w:val="EndNoteBibliography"/>
      </w:pPr>
      <w:r w:rsidRPr="00247773">
        <w:t>Giese, D. (2021). Smart Home Security &amp; Privacy.</w:t>
      </w:r>
    </w:p>
    <w:p w14:paraId="069A29A1" w14:textId="77777777" w:rsidR="00247773" w:rsidRPr="00247773" w:rsidRDefault="00247773" w:rsidP="00247773">
      <w:pPr>
        <w:pStyle w:val="EndNoteBibliography"/>
        <w:spacing w:after="0"/>
        <w:ind w:left="720" w:hanging="720"/>
      </w:pPr>
      <w:r w:rsidRPr="00247773">
        <w:tab/>
      </w:r>
    </w:p>
    <w:p w14:paraId="077E1306" w14:textId="77777777" w:rsidR="00247773" w:rsidRPr="00247773" w:rsidRDefault="00247773" w:rsidP="00247773">
      <w:pPr>
        <w:pStyle w:val="EndNoteBibliography"/>
      </w:pPr>
      <w:r w:rsidRPr="00247773">
        <w:t>Hamza, A., et al. (2018). Clear as MUD: Generating, Validating and Applying IoT Behavioral Profiles. Budapest, Hungary, ACM Sigcomm workshop on IoT Security and Privacy.</w:t>
      </w:r>
    </w:p>
    <w:p w14:paraId="173DB9CB" w14:textId="77777777" w:rsidR="00247773" w:rsidRPr="00247773" w:rsidRDefault="00247773" w:rsidP="00247773">
      <w:pPr>
        <w:pStyle w:val="EndNoteBibliography"/>
        <w:spacing w:after="0"/>
        <w:ind w:left="720" w:hanging="720"/>
      </w:pPr>
      <w:r w:rsidRPr="00247773">
        <w:tab/>
      </w:r>
    </w:p>
    <w:p w14:paraId="63CCE7E0" w14:textId="0FEBE624" w:rsidR="00247773" w:rsidRPr="00247773" w:rsidRDefault="00247773" w:rsidP="00247773">
      <w:pPr>
        <w:pStyle w:val="EndNoteBibliography"/>
      </w:pPr>
    </w:p>
    <w:p w14:paraId="5B909E85" w14:textId="77777777" w:rsidR="00247773" w:rsidRPr="00247773" w:rsidRDefault="00247773" w:rsidP="00247773">
      <w:pPr>
        <w:pStyle w:val="EndNoteBibliography"/>
        <w:spacing w:after="0"/>
        <w:ind w:left="720" w:hanging="720"/>
      </w:pPr>
      <w:r w:rsidRPr="00247773">
        <w:tab/>
      </w:r>
    </w:p>
    <w:p w14:paraId="61478A65" w14:textId="77777777" w:rsidR="00247773" w:rsidRPr="00247773" w:rsidRDefault="00247773" w:rsidP="00247773">
      <w:pPr>
        <w:pStyle w:val="EndNoteBibliography"/>
      </w:pPr>
      <w:r w:rsidRPr="00247773">
        <w:t xml:space="preserve">Jmaxxz (2016). </w:t>
      </w:r>
      <w:r w:rsidRPr="00247773">
        <w:rPr>
          <w:u w:val="single"/>
        </w:rPr>
        <w:t>Backdooring the Frontdoor</w:t>
      </w:r>
      <w:r w:rsidRPr="00247773">
        <w:t>, DEF CON.</w:t>
      </w:r>
    </w:p>
    <w:p w14:paraId="48E2BDFA" w14:textId="77777777" w:rsidR="00247773" w:rsidRPr="00247773" w:rsidRDefault="00247773" w:rsidP="00247773">
      <w:pPr>
        <w:pStyle w:val="EndNoteBibliography"/>
        <w:spacing w:after="0"/>
        <w:ind w:left="720" w:hanging="720"/>
      </w:pPr>
      <w:r w:rsidRPr="00247773">
        <w:tab/>
      </w:r>
    </w:p>
    <w:p w14:paraId="537B6B5C" w14:textId="77777777" w:rsidR="00247773" w:rsidRPr="00247773" w:rsidRDefault="00247773" w:rsidP="00247773">
      <w:pPr>
        <w:pStyle w:val="EndNoteBibliography"/>
      </w:pPr>
      <w:r w:rsidRPr="00247773">
        <w:t xml:space="preserve">Jones, R. (2017) Roomba's Next Big Step Is Selling Maps of Your Home to the Highest Bidder.  </w:t>
      </w:r>
    </w:p>
    <w:p w14:paraId="67E48A1D" w14:textId="77777777" w:rsidR="00247773" w:rsidRPr="00247773" w:rsidRDefault="00247773" w:rsidP="00247773">
      <w:pPr>
        <w:pStyle w:val="EndNoteBibliography"/>
        <w:spacing w:after="0"/>
        <w:ind w:left="720" w:hanging="720"/>
      </w:pPr>
      <w:r w:rsidRPr="00247773">
        <w:tab/>
      </w:r>
    </w:p>
    <w:p w14:paraId="40B3F190" w14:textId="77777777" w:rsidR="00247773" w:rsidRPr="00247773" w:rsidRDefault="00247773" w:rsidP="00247773">
      <w:pPr>
        <w:pStyle w:val="EndNoteBibliography"/>
      </w:pPr>
      <w:r w:rsidRPr="00247773">
        <w:t>Kotlyar, E. (2017). Xiaomi DaFang Hacks.</w:t>
      </w:r>
    </w:p>
    <w:p w14:paraId="0931CC6E" w14:textId="77777777" w:rsidR="00247773" w:rsidRPr="00247773" w:rsidRDefault="00247773" w:rsidP="00247773">
      <w:pPr>
        <w:pStyle w:val="EndNoteBibliography"/>
        <w:spacing w:after="0"/>
        <w:ind w:left="720" w:hanging="720"/>
      </w:pPr>
      <w:r w:rsidRPr="00247773">
        <w:tab/>
      </w:r>
    </w:p>
    <w:p w14:paraId="7804CDF5" w14:textId="77777777" w:rsidR="00247773" w:rsidRPr="00247773" w:rsidRDefault="00247773" w:rsidP="00247773">
      <w:pPr>
        <w:pStyle w:val="EndNoteBibliography"/>
      </w:pPr>
      <w:r w:rsidRPr="00247773">
        <w:t xml:space="preserve">Miralem, M., et al. (2019). About the Connectivity of Xiaomi Internet-of-Things Smart Home Devices. </w:t>
      </w:r>
      <w:r w:rsidRPr="00247773">
        <w:rPr>
          <w:u w:val="single"/>
        </w:rPr>
        <w:t>2019 XXVII International Conference on Information, Communication and Automation Technologies (ICAT)</w:t>
      </w:r>
      <w:r w:rsidRPr="00247773">
        <w:rPr>
          <w:b/>
        </w:rPr>
        <w:t xml:space="preserve">: </w:t>
      </w:r>
      <w:r w:rsidRPr="00247773">
        <w:t>1-6.</w:t>
      </w:r>
    </w:p>
    <w:p w14:paraId="17DF2DD5" w14:textId="77777777" w:rsidR="00247773" w:rsidRPr="00247773" w:rsidRDefault="00247773" w:rsidP="00247773">
      <w:pPr>
        <w:pStyle w:val="EndNoteBibliography"/>
        <w:spacing w:after="0"/>
        <w:ind w:left="720" w:hanging="720"/>
      </w:pPr>
      <w:r w:rsidRPr="00247773">
        <w:tab/>
      </w:r>
    </w:p>
    <w:p w14:paraId="2E926682" w14:textId="77777777" w:rsidR="00247773" w:rsidRPr="00247773" w:rsidRDefault="00247773" w:rsidP="00247773">
      <w:pPr>
        <w:pStyle w:val="EndNoteBibliography"/>
      </w:pPr>
      <w:r w:rsidRPr="00247773">
        <w:t xml:space="preserve">Mishra, B. and A. Kertesz (2020). "The Use of MQTT in M2M and IoT Systems: A Survey." </w:t>
      </w:r>
      <w:r w:rsidRPr="00247773">
        <w:rPr>
          <w:u w:val="single"/>
        </w:rPr>
        <w:t>IEEE Access</w:t>
      </w:r>
      <w:r w:rsidRPr="00247773">
        <w:t xml:space="preserve"> </w:t>
      </w:r>
      <w:r w:rsidRPr="00247773">
        <w:rPr>
          <w:b/>
        </w:rPr>
        <w:t>8</w:t>
      </w:r>
      <w:r w:rsidRPr="00247773">
        <w:t>: 201071-201086.</w:t>
      </w:r>
    </w:p>
    <w:p w14:paraId="01E31DE8" w14:textId="77777777" w:rsidR="00247773" w:rsidRPr="00247773" w:rsidRDefault="00247773" w:rsidP="00247773">
      <w:pPr>
        <w:pStyle w:val="EndNoteBibliography"/>
        <w:spacing w:after="0"/>
        <w:ind w:left="720" w:hanging="720"/>
      </w:pPr>
      <w:r w:rsidRPr="00247773">
        <w:tab/>
      </w:r>
    </w:p>
    <w:p w14:paraId="2F0939BF" w14:textId="77777777" w:rsidR="00247773" w:rsidRPr="00247773" w:rsidRDefault="00247773" w:rsidP="00247773">
      <w:pPr>
        <w:pStyle w:val="EndNoteBibliography"/>
      </w:pPr>
      <w:r w:rsidRPr="00247773">
        <w:t xml:space="preserve">Research &amp; Markets (2021) Insights on the Smart Homes Global Market to 2026 - Featuring ABB, Acuity Brands and Emerson Electric Among Others.  </w:t>
      </w:r>
    </w:p>
    <w:p w14:paraId="629239B8" w14:textId="77777777" w:rsidR="00247773" w:rsidRPr="00247773" w:rsidRDefault="00247773" w:rsidP="00247773">
      <w:pPr>
        <w:pStyle w:val="EndNoteBibliography"/>
        <w:spacing w:after="0"/>
        <w:ind w:left="720" w:hanging="720"/>
      </w:pPr>
      <w:r w:rsidRPr="00247773">
        <w:tab/>
      </w:r>
    </w:p>
    <w:p w14:paraId="2665DAF5" w14:textId="77777777" w:rsidR="00247773" w:rsidRPr="00247773" w:rsidRDefault="00247773" w:rsidP="00247773">
      <w:pPr>
        <w:pStyle w:val="EndNoteBibliography"/>
      </w:pPr>
      <w:r w:rsidRPr="00247773">
        <w:t xml:space="preserve">Sriram, S., et al. (2020). LidarPhone: Acoustic Eavesdropping Using a Lidar Sensor: Poster Abstract. </w:t>
      </w:r>
      <w:r w:rsidRPr="00247773">
        <w:rPr>
          <w:u w:val="single"/>
        </w:rPr>
        <w:t>Proceedings of the 18th Conference on Embedded Networked Sensor Systems</w:t>
      </w:r>
      <w:r w:rsidRPr="00247773">
        <w:t>, Association for Computing Machinery</w:t>
      </w:r>
      <w:r w:rsidRPr="00247773">
        <w:rPr>
          <w:b/>
        </w:rPr>
        <w:t xml:space="preserve">: </w:t>
      </w:r>
      <w:r w:rsidRPr="00247773">
        <w:t>701–702 , numpages = 702.</w:t>
      </w:r>
    </w:p>
    <w:p w14:paraId="532E4486" w14:textId="77777777" w:rsidR="00247773" w:rsidRPr="00247773" w:rsidRDefault="00247773" w:rsidP="00247773">
      <w:pPr>
        <w:pStyle w:val="EndNoteBibliography"/>
        <w:spacing w:after="0"/>
        <w:ind w:left="720" w:hanging="720"/>
      </w:pPr>
      <w:r w:rsidRPr="00247773">
        <w:tab/>
      </w:r>
    </w:p>
    <w:p w14:paraId="0C62E075" w14:textId="77777777" w:rsidR="00247773" w:rsidRPr="00247773" w:rsidRDefault="00247773" w:rsidP="00247773">
      <w:pPr>
        <w:pStyle w:val="EndNoteBibliography"/>
      </w:pPr>
      <w:r w:rsidRPr="00247773">
        <w:t>Tuya Smart (2020). Tuya Smart White Paper on Information Security &amp; Compliance.</w:t>
      </w:r>
    </w:p>
    <w:p w14:paraId="4D02A60F" w14:textId="77777777" w:rsidR="00247773" w:rsidRPr="00247773" w:rsidRDefault="00247773" w:rsidP="00247773">
      <w:pPr>
        <w:pStyle w:val="EndNoteBibliography"/>
        <w:spacing w:after="0"/>
        <w:ind w:left="720" w:hanging="720"/>
      </w:pPr>
      <w:r w:rsidRPr="00247773">
        <w:tab/>
      </w:r>
    </w:p>
    <w:p w14:paraId="743404CF" w14:textId="77777777" w:rsidR="00247773" w:rsidRPr="00247773" w:rsidRDefault="00247773" w:rsidP="00247773">
      <w:pPr>
        <w:pStyle w:val="EndNoteBibliography"/>
      </w:pPr>
      <w:r w:rsidRPr="00247773">
        <w:t xml:space="preserve">Ullrich, F., et al. (2019). </w:t>
      </w:r>
      <w:r w:rsidRPr="00247773">
        <w:rPr>
          <w:u w:val="single"/>
        </w:rPr>
        <w:t>Vacuums in the Cloud: Analyzing Security in a Hardened IoT Ecosystem</w:t>
      </w:r>
      <w:r w:rsidRPr="00247773">
        <w:t>, USENIX Association.</w:t>
      </w:r>
    </w:p>
    <w:p w14:paraId="2127C73D" w14:textId="77777777" w:rsidR="00247773" w:rsidRPr="00247773" w:rsidRDefault="00247773" w:rsidP="00247773">
      <w:pPr>
        <w:pStyle w:val="EndNoteBibliography"/>
        <w:spacing w:after="0"/>
        <w:ind w:left="720" w:hanging="720"/>
      </w:pPr>
      <w:r w:rsidRPr="00247773">
        <w:tab/>
      </w:r>
    </w:p>
    <w:p w14:paraId="25462049" w14:textId="77777777" w:rsidR="00247773" w:rsidRPr="00247773" w:rsidRDefault="00247773" w:rsidP="00247773">
      <w:pPr>
        <w:pStyle w:val="EndNoteBibliography"/>
      </w:pPr>
      <w:r w:rsidRPr="00247773">
        <w:t xml:space="preserve">Vtrust, M. S. (2018). </w:t>
      </w:r>
      <w:r w:rsidRPr="00247773">
        <w:rPr>
          <w:u w:val="single"/>
        </w:rPr>
        <w:t>Smart Home - Smart Hack - Wie der Weg ins digitale Zuhause zum Spaziergang wird</w:t>
      </w:r>
      <w:r w:rsidRPr="00247773">
        <w:t>.</w:t>
      </w:r>
    </w:p>
    <w:p w14:paraId="6139C1D2" w14:textId="77777777" w:rsidR="00247773" w:rsidRPr="00247773" w:rsidRDefault="00247773" w:rsidP="00247773">
      <w:pPr>
        <w:pStyle w:val="EndNoteBibliography"/>
        <w:spacing w:after="0"/>
        <w:ind w:left="720" w:hanging="720"/>
      </w:pPr>
      <w:r w:rsidRPr="00247773">
        <w:tab/>
      </w:r>
    </w:p>
    <w:p w14:paraId="51A83B03" w14:textId="77777777" w:rsidR="00247773" w:rsidRPr="00247773" w:rsidRDefault="00247773" w:rsidP="00247773">
      <w:pPr>
        <w:pStyle w:val="EndNoteBibliography"/>
      </w:pPr>
      <w:r w:rsidRPr="00247773">
        <w:t xml:space="preserve">Wei, T., et al. (2015). Acoustic Eavesdropping through Wireless Vibrometry. </w:t>
      </w:r>
      <w:r w:rsidRPr="00247773">
        <w:rPr>
          <w:u w:val="single"/>
        </w:rPr>
        <w:t>Proceedings of the 21st Annual International Conference on Mobile Computing and Networking</w:t>
      </w:r>
      <w:r w:rsidRPr="00247773">
        <w:t>, Association for Computing Machinery</w:t>
      </w:r>
      <w:r w:rsidRPr="00247773">
        <w:rPr>
          <w:b/>
        </w:rPr>
        <w:t xml:space="preserve">: </w:t>
      </w:r>
      <w:r w:rsidRPr="00247773">
        <w:t>130–141 , numpages = 112.</w:t>
      </w:r>
    </w:p>
    <w:p w14:paraId="3EF7FF5D" w14:textId="77777777" w:rsidR="00247773" w:rsidRPr="00247773" w:rsidRDefault="00247773" w:rsidP="00247773">
      <w:pPr>
        <w:pStyle w:val="EndNoteBibliography"/>
        <w:ind w:left="720" w:hanging="720"/>
      </w:pPr>
      <w:r w:rsidRPr="00247773">
        <w:tab/>
      </w:r>
    </w:p>
    <w:p w14:paraId="0B3A3F0E" w14:textId="3DECC2BF" w:rsidR="007D1D10" w:rsidRDefault="002D365E" w:rsidP="007D1D10">
      <w:pPr>
        <w:pStyle w:val="ListParagraph"/>
        <w:numPr>
          <w:ilvl w:val="0"/>
          <w:numId w:val="1"/>
        </w:numPr>
      </w:pPr>
      <w:r>
        <w:fldChar w:fldCharType="end"/>
      </w:r>
    </w:p>
    <w:p w14:paraId="530CB7D6" w14:textId="77777777" w:rsidR="00B568FD" w:rsidRDefault="00B37297">
      <w:pPr>
        <w:sectPr w:rsidR="00B568FD" w:rsidSect="00380364">
          <w:footerReference w:type="even" r:id="rId83"/>
          <w:footerReference w:type="default" r:id="rId84"/>
          <w:pgSz w:w="11906" w:h="16838"/>
          <w:pgMar w:top="1134" w:right="1440" w:bottom="1440" w:left="1440" w:header="680" w:footer="680" w:gutter="0"/>
          <w:pgNumType w:start="1"/>
          <w:cols w:space="708"/>
          <w:docGrid w:linePitch="360"/>
        </w:sectPr>
      </w:pPr>
      <w:r>
        <w:br w:type="page"/>
      </w:r>
    </w:p>
    <w:p w14:paraId="7A19E7DE" w14:textId="36F4C6D2" w:rsidR="00B37297" w:rsidRDefault="00B37297" w:rsidP="0081471E">
      <w:pPr>
        <w:pStyle w:val="Heading1NoTOC"/>
      </w:pPr>
      <w:r>
        <w:t>Appendix</w:t>
      </w:r>
    </w:p>
    <w:p w14:paraId="43BF0EE4" w14:textId="13E2C3FA" w:rsidR="00A240A5" w:rsidRDefault="00A240A5" w:rsidP="006C6EDE">
      <w:pPr>
        <w:pStyle w:val="Heading2noTOC"/>
        <w:outlineLvl w:val="9"/>
      </w:pPr>
      <w:bookmarkStart w:id="234" w:name="_Ref110869429"/>
      <w:r>
        <w:t xml:space="preserve">Appendix </w:t>
      </w:r>
      <w:fldSimple w:instr=" SEQ Appendix \* ARABIC ">
        <w:r w:rsidR="00B145EE">
          <w:rPr>
            <w:noProof/>
          </w:rPr>
          <w:t>1</w:t>
        </w:r>
      </w:fldSimple>
      <w:bookmarkEnd w:id="234"/>
      <w:r>
        <w:t xml:space="preserve"> – </w:t>
      </w:r>
      <w:proofErr w:type="spellStart"/>
      <w:r>
        <w:t>rrlogd</w:t>
      </w:r>
      <w:proofErr w:type="spellEnd"/>
      <w:r>
        <w:t xml:space="preserve"> log scope excerpt (v01.15.58)</w:t>
      </w:r>
    </w:p>
    <w:tbl>
      <w:tblPr>
        <w:tblW w:w="9067" w:type="dxa"/>
        <w:tblBorders>
          <w:insideH w:val="single" w:sz="4" w:space="0" w:color="auto"/>
          <w:insideV w:val="single" w:sz="4" w:space="0" w:color="auto"/>
        </w:tblBorders>
        <w:tblLayout w:type="fixed"/>
        <w:tblCellMar>
          <w:left w:w="113" w:type="dxa"/>
          <w:right w:w="113" w:type="dxa"/>
        </w:tblCellMar>
        <w:tblLook w:val="04A0" w:firstRow="1" w:lastRow="0" w:firstColumn="1" w:lastColumn="0" w:noHBand="0" w:noVBand="1"/>
      </w:tblPr>
      <w:tblGrid>
        <w:gridCol w:w="3114"/>
        <w:gridCol w:w="5953"/>
      </w:tblGrid>
      <w:tr w:rsidR="00B37297" w14:paraId="5C000818" w14:textId="77777777" w:rsidTr="00043B82">
        <w:trPr>
          <w:trHeight w:val="249"/>
        </w:trPr>
        <w:tc>
          <w:tcPr>
            <w:tcW w:w="3114" w:type="dxa"/>
            <w:shd w:val="clear" w:color="auto" w:fill="auto"/>
            <w:noWrap/>
            <w:tcMar>
              <w:top w:w="15" w:type="dxa"/>
              <w:left w:w="15" w:type="dxa"/>
              <w:bottom w:w="0" w:type="dxa"/>
              <w:right w:w="15" w:type="dxa"/>
            </w:tcMar>
            <w:vAlign w:val="center"/>
            <w:hideMark/>
          </w:tcPr>
          <w:p w14:paraId="2CF052CF" w14:textId="77777777" w:rsidR="00B37297" w:rsidRDefault="00B37297" w:rsidP="00043B82">
            <w:pPr>
              <w:jc w:val="center"/>
              <w:rPr>
                <w:b/>
                <w:bCs/>
                <w:sz w:val="22"/>
              </w:rPr>
            </w:pPr>
            <w:r>
              <w:rPr>
                <w:b/>
                <w:bCs/>
                <w:sz w:val="22"/>
              </w:rPr>
              <w:t>Archive</w:t>
            </w:r>
          </w:p>
        </w:tc>
        <w:tc>
          <w:tcPr>
            <w:tcW w:w="5953" w:type="dxa"/>
            <w:shd w:val="clear" w:color="auto" w:fill="auto"/>
            <w:noWrap/>
            <w:tcMar>
              <w:top w:w="15" w:type="dxa"/>
              <w:left w:w="15" w:type="dxa"/>
              <w:bottom w:w="0" w:type="dxa"/>
              <w:right w:w="15" w:type="dxa"/>
            </w:tcMar>
            <w:vAlign w:val="center"/>
            <w:hideMark/>
          </w:tcPr>
          <w:p w14:paraId="1AA58C32" w14:textId="77777777" w:rsidR="00B37297" w:rsidRDefault="00B37297" w:rsidP="00043B82">
            <w:pPr>
              <w:jc w:val="center"/>
              <w:rPr>
                <w:b/>
                <w:bCs/>
                <w:sz w:val="22"/>
              </w:rPr>
            </w:pPr>
            <w:r>
              <w:rPr>
                <w:b/>
                <w:bCs/>
                <w:sz w:val="22"/>
              </w:rPr>
              <w:t>Contents</w:t>
            </w:r>
          </w:p>
        </w:tc>
      </w:tr>
      <w:tr w:rsidR="00B37297" w14:paraId="26F270CD" w14:textId="77777777" w:rsidTr="00043B82">
        <w:trPr>
          <w:trHeight w:val="300"/>
        </w:trPr>
        <w:tc>
          <w:tcPr>
            <w:tcW w:w="3114" w:type="dxa"/>
            <w:vMerge w:val="restart"/>
            <w:shd w:val="clear" w:color="auto" w:fill="auto"/>
            <w:noWrap/>
            <w:tcMar>
              <w:top w:w="15" w:type="dxa"/>
              <w:left w:w="15" w:type="dxa"/>
              <w:bottom w:w="0" w:type="dxa"/>
              <w:right w:w="15" w:type="dxa"/>
            </w:tcMar>
            <w:vAlign w:val="center"/>
            <w:hideMark/>
          </w:tcPr>
          <w:p w14:paraId="084367D3" w14:textId="77777777" w:rsidR="00B37297" w:rsidRDefault="00B37297" w:rsidP="00043B82">
            <w:pPr>
              <w:rPr>
                <w:sz w:val="22"/>
              </w:rPr>
            </w:pPr>
            <w:r>
              <w:rPr>
                <w:sz w:val="22"/>
              </w:rPr>
              <w:t>varlog.tar.gz</w:t>
            </w:r>
            <w:r>
              <w:rPr>
                <w:sz w:val="22"/>
              </w:rPr>
              <w:br/>
              <w:t>(tar_extra_file.sh)</w:t>
            </w:r>
          </w:p>
        </w:tc>
        <w:tc>
          <w:tcPr>
            <w:tcW w:w="5953" w:type="dxa"/>
            <w:shd w:val="clear" w:color="auto" w:fill="auto"/>
            <w:noWrap/>
            <w:tcMar>
              <w:top w:w="15" w:type="dxa"/>
              <w:left w:w="15" w:type="dxa"/>
              <w:bottom w:w="0" w:type="dxa"/>
              <w:right w:w="15" w:type="dxa"/>
            </w:tcMar>
            <w:vAlign w:val="center"/>
            <w:hideMark/>
          </w:tcPr>
          <w:p w14:paraId="1CF2BABC" w14:textId="77777777" w:rsidR="00B37297" w:rsidRPr="00B568FD" w:rsidRDefault="00B37297" w:rsidP="00043B82">
            <w:pPr>
              <w:rPr>
                <w:sz w:val="18"/>
                <w:szCs w:val="18"/>
              </w:rPr>
            </w:pPr>
            <w:r w:rsidRPr="00B568FD">
              <w:rPr>
                <w:sz w:val="18"/>
                <w:szCs w:val="18"/>
              </w:rPr>
              <w:t xml:space="preserve">/var/log/upstart </w:t>
            </w:r>
          </w:p>
        </w:tc>
      </w:tr>
      <w:tr w:rsidR="00B37297" w14:paraId="651E11D4"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3DDE2C49"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0F55AEC2" w14:textId="77777777" w:rsidR="00B37297" w:rsidRPr="00B568FD" w:rsidRDefault="00B37297" w:rsidP="00043B82">
            <w:pPr>
              <w:rPr>
                <w:sz w:val="18"/>
                <w:szCs w:val="18"/>
              </w:rPr>
            </w:pPr>
            <w:r w:rsidRPr="00B568FD">
              <w:rPr>
                <w:sz w:val="18"/>
                <w:szCs w:val="18"/>
              </w:rPr>
              <w:t xml:space="preserve">/var/log/boot.log </w:t>
            </w:r>
          </w:p>
        </w:tc>
      </w:tr>
      <w:tr w:rsidR="00B37297" w14:paraId="19C14294"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4D9EEB8C"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64BF4B86" w14:textId="77777777" w:rsidR="00B37297" w:rsidRPr="00B568FD" w:rsidRDefault="00B37297" w:rsidP="00043B82">
            <w:pPr>
              <w:rPr>
                <w:sz w:val="18"/>
                <w:szCs w:val="18"/>
              </w:rPr>
            </w:pPr>
            <w:r w:rsidRPr="00B568FD">
              <w:rPr>
                <w:sz w:val="18"/>
                <w:szCs w:val="18"/>
              </w:rPr>
              <w:t>/var/log/</w:t>
            </w:r>
            <w:proofErr w:type="spellStart"/>
            <w:r w:rsidRPr="00B568FD">
              <w:rPr>
                <w:sz w:val="18"/>
                <w:szCs w:val="18"/>
              </w:rPr>
              <w:t>bootdmesg</w:t>
            </w:r>
            <w:proofErr w:type="spellEnd"/>
            <w:r w:rsidRPr="00B568FD">
              <w:rPr>
                <w:sz w:val="18"/>
                <w:szCs w:val="18"/>
              </w:rPr>
              <w:t xml:space="preserve"> </w:t>
            </w:r>
          </w:p>
        </w:tc>
      </w:tr>
      <w:tr w:rsidR="00B37297" w14:paraId="21E6102D"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2623D4A6"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47A1B693" w14:textId="77777777" w:rsidR="00B37297" w:rsidRPr="00B568FD" w:rsidRDefault="00B37297" w:rsidP="00043B82">
            <w:pPr>
              <w:rPr>
                <w:sz w:val="18"/>
                <w:szCs w:val="18"/>
              </w:rPr>
            </w:pPr>
            <w:r w:rsidRPr="00B568FD">
              <w:rPr>
                <w:sz w:val="18"/>
                <w:szCs w:val="18"/>
              </w:rPr>
              <w:t>/var/log/</w:t>
            </w:r>
            <w:proofErr w:type="spellStart"/>
            <w:r w:rsidRPr="00B568FD">
              <w:rPr>
                <w:sz w:val="18"/>
                <w:szCs w:val="18"/>
              </w:rPr>
              <w:t>dmesg</w:t>
            </w:r>
            <w:proofErr w:type="spellEnd"/>
            <w:r w:rsidRPr="00B568FD">
              <w:rPr>
                <w:sz w:val="18"/>
                <w:szCs w:val="18"/>
              </w:rPr>
              <w:t xml:space="preserve"> </w:t>
            </w:r>
          </w:p>
        </w:tc>
      </w:tr>
      <w:tr w:rsidR="00B37297" w14:paraId="608C75A2"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120761F9"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404635D8" w14:textId="77777777" w:rsidR="00B37297" w:rsidRPr="00B568FD" w:rsidRDefault="00B37297" w:rsidP="00043B82">
            <w:pPr>
              <w:rPr>
                <w:rFonts w:ascii="Consolas" w:hAnsi="Consolas"/>
                <w:sz w:val="18"/>
                <w:szCs w:val="18"/>
              </w:rPr>
            </w:pPr>
            <w:r w:rsidRPr="00B568FD">
              <w:rPr>
                <w:rFonts w:ascii="Consolas" w:hAnsi="Consolas"/>
                <w:sz w:val="18"/>
                <w:szCs w:val="18"/>
              </w:rPr>
              <w:t>/var/log/</w:t>
            </w:r>
            <w:proofErr w:type="spellStart"/>
            <w:r w:rsidRPr="00B568FD">
              <w:rPr>
                <w:rFonts w:ascii="Consolas" w:hAnsi="Consolas"/>
                <w:sz w:val="18"/>
                <w:szCs w:val="18"/>
              </w:rPr>
              <w:t>faillog</w:t>
            </w:r>
            <w:proofErr w:type="spellEnd"/>
            <w:r w:rsidRPr="00B568FD">
              <w:rPr>
                <w:rFonts w:ascii="Consolas" w:hAnsi="Consolas"/>
                <w:sz w:val="18"/>
                <w:szCs w:val="18"/>
              </w:rPr>
              <w:t xml:space="preserve"> </w:t>
            </w:r>
          </w:p>
        </w:tc>
      </w:tr>
      <w:tr w:rsidR="00B37297" w14:paraId="0632F836"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0789C3B6"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4B25DA42" w14:textId="77777777" w:rsidR="00B37297" w:rsidRPr="00B568FD" w:rsidRDefault="00B37297" w:rsidP="00043B82">
            <w:pPr>
              <w:rPr>
                <w:rFonts w:ascii="Consolas" w:hAnsi="Consolas"/>
                <w:sz w:val="18"/>
                <w:szCs w:val="18"/>
              </w:rPr>
            </w:pPr>
            <w:r w:rsidRPr="00B568FD">
              <w:rPr>
                <w:rFonts w:ascii="Consolas" w:hAnsi="Consolas"/>
                <w:sz w:val="18"/>
                <w:szCs w:val="18"/>
              </w:rPr>
              <w:t xml:space="preserve">/var/log/kern.log </w:t>
            </w:r>
          </w:p>
        </w:tc>
      </w:tr>
      <w:tr w:rsidR="00B37297" w14:paraId="272D4978"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6C68E81C"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0F9D78BB" w14:textId="77777777" w:rsidR="00B37297" w:rsidRPr="00B568FD" w:rsidRDefault="00B37297" w:rsidP="00043B82">
            <w:pPr>
              <w:rPr>
                <w:rFonts w:ascii="Consolas" w:hAnsi="Consolas"/>
                <w:sz w:val="18"/>
                <w:szCs w:val="18"/>
              </w:rPr>
            </w:pPr>
            <w:r w:rsidRPr="00B568FD">
              <w:rPr>
                <w:rFonts w:ascii="Consolas" w:hAnsi="Consolas"/>
                <w:sz w:val="18"/>
                <w:szCs w:val="18"/>
              </w:rPr>
              <w:t>/var/log/</w:t>
            </w:r>
            <w:proofErr w:type="spellStart"/>
            <w:r w:rsidRPr="00B568FD">
              <w:rPr>
                <w:rFonts w:ascii="Consolas" w:hAnsi="Consolas"/>
                <w:sz w:val="18"/>
                <w:szCs w:val="18"/>
              </w:rPr>
              <w:t>lastlog</w:t>
            </w:r>
            <w:proofErr w:type="spellEnd"/>
            <w:r w:rsidRPr="00B568FD">
              <w:rPr>
                <w:rFonts w:ascii="Consolas" w:hAnsi="Consolas"/>
                <w:sz w:val="18"/>
                <w:szCs w:val="18"/>
              </w:rPr>
              <w:t xml:space="preserve"> </w:t>
            </w:r>
          </w:p>
        </w:tc>
      </w:tr>
      <w:tr w:rsidR="00B37297" w14:paraId="299BA529"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0F684887"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2EB324E8" w14:textId="77777777" w:rsidR="00B37297" w:rsidRPr="00B568FD" w:rsidRDefault="00B37297" w:rsidP="00043B82">
            <w:pPr>
              <w:rPr>
                <w:rFonts w:ascii="Consolas" w:hAnsi="Consolas"/>
                <w:sz w:val="18"/>
                <w:szCs w:val="18"/>
              </w:rPr>
            </w:pPr>
            <w:r w:rsidRPr="00B568FD">
              <w:rPr>
                <w:rFonts w:ascii="Consolas" w:hAnsi="Consolas"/>
                <w:sz w:val="18"/>
                <w:szCs w:val="18"/>
              </w:rPr>
              <w:t xml:space="preserve">/var/log/rr_try_mount.log </w:t>
            </w:r>
          </w:p>
        </w:tc>
      </w:tr>
      <w:tr w:rsidR="00B37297" w14:paraId="525ABB20"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531BD74E"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6E1FBB20" w14:textId="77777777" w:rsidR="00B37297" w:rsidRPr="00B568FD" w:rsidRDefault="00B37297" w:rsidP="00043B82">
            <w:pPr>
              <w:rPr>
                <w:rFonts w:ascii="Consolas" w:hAnsi="Consolas"/>
                <w:sz w:val="18"/>
                <w:szCs w:val="18"/>
              </w:rPr>
            </w:pPr>
            <w:r w:rsidRPr="00B568FD">
              <w:rPr>
                <w:rFonts w:ascii="Consolas" w:hAnsi="Consolas"/>
                <w:sz w:val="18"/>
                <w:szCs w:val="18"/>
              </w:rPr>
              <w:t>/var/log/syslog</w:t>
            </w:r>
          </w:p>
        </w:tc>
      </w:tr>
      <w:tr w:rsidR="00B37297" w14:paraId="1FE78F33" w14:textId="77777777" w:rsidTr="00043B82">
        <w:trPr>
          <w:trHeight w:val="315"/>
        </w:trPr>
        <w:tc>
          <w:tcPr>
            <w:tcW w:w="3114" w:type="dxa"/>
            <w:vMerge w:val="restart"/>
            <w:shd w:val="clear" w:color="auto" w:fill="auto"/>
            <w:noWrap/>
            <w:tcMar>
              <w:top w:w="15" w:type="dxa"/>
              <w:left w:w="15" w:type="dxa"/>
              <w:bottom w:w="0" w:type="dxa"/>
              <w:right w:w="15" w:type="dxa"/>
            </w:tcMar>
            <w:vAlign w:val="center"/>
            <w:hideMark/>
          </w:tcPr>
          <w:p w14:paraId="7DC9A83E" w14:textId="77777777" w:rsidR="00B37297" w:rsidRDefault="00B37297" w:rsidP="00043B82">
            <w:pPr>
              <w:rPr>
                <w:sz w:val="22"/>
              </w:rPr>
            </w:pPr>
            <w:r>
              <w:rPr>
                <w:sz w:val="22"/>
              </w:rPr>
              <w:t>misc.gz</w:t>
            </w:r>
          </w:p>
          <w:p w14:paraId="3C4848C3" w14:textId="77777777" w:rsidR="00B37297" w:rsidRDefault="00B37297" w:rsidP="00043B82">
            <w:pPr>
              <w:rPr>
                <w:sz w:val="22"/>
              </w:rPr>
            </w:pPr>
            <w:r>
              <w:rPr>
                <w:sz w:val="22"/>
              </w:rPr>
              <w:t>(misc.sh)</w:t>
            </w:r>
          </w:p>
        </w:tc>
        <w:tc>
          <w:tcPr>
            <w:tcW w:w="5953" w:type="dxa"/>
            <w:shd w:val="clear" w:color="auto" w:fill="auto"/>
            <w:noWrap/>
            <w:tcMar>
              <w:top w:w="15" w:type="dxa"/>
              <w:left w:w="15" w:type="dxa"/>
              <w:bottom w:w="0" w:type="dxa"/>
              <w:right w:w="15" w:type="dxa"/>
            </w:tcMar>
            <w:vAlign w:val="center"/>
            <w:hideMark/>
          </w:tcPr>
          <w:p w14:paraId="3C1C2C98" w14:textId="77777777" w:rsidR="00B37297" w:rsidRPr="00B568FD" w:rsidRDefault="00B37297" w:rsidP="00043B82">
            <w:pPr>
              <w:rPr>
                <w:rFonts w:ascii="Consolas" w:hAnsi="Consolas"/>
                <w:sz w:val="18"/>
                <w:szCs w:val="18"/>
              </w:rPr>
            </w:pPr>
            <w:r w:rsidRPr="00B568FD">
              <w:rPr>
                <w:rFonts w:ascii="Consolas" w:hAnsi="Consolas"/>
                <w:sz w:val="18"/>
                <w:szCs w:val="18"/>
              </w:rPr>
              <w:t>date</w:t>
            </w:r>
          </w:p>
        </w:tc>
      </w:tr>
      <w:tr w:rsidR="00B37297" w14:paraId="2D9E0F62"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16D520D"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29F16AE1" w14:textId="77777777" w:rsidR="00B37297" w:rsidRPr="00B568FD" w:rsidRDefault="00B37297" w:rsidP="00043B82">
            <w:pPr>
              <w:rPr>
                <w:rFonts w:ascii="Consolas" w:hAnsi="Consolas"/>
                <w:sz w:val="18"/>
                <w:szCs w:val="18"/>
              </w:rPr>
            </w:pPr>
            <w:r w:rsidRPr="00B568FD">
              <w:rPr>
                <w:rFonts w:ascii="Consolas" w:hAnsi="Consolas"/>
                <w:sz w:val="18"/>
                <w:szCs w:val="18"/>
              </w:rPr>
              <w:t>/dev/jiffies</w:t>
            </w:r>
          </w:p>
        </w:tc>
      </w:tr>
      <w:tr w:rsidR="00B37297" w14:paraId="13D9B22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23C0EDAF"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3B6B0633" w14:textId="77777777" w:rsidR="00B37297" w:rsidRPr="00B568FD" w:rsidRDefault="00B37297" w:rsidP="00043B82">
            <w:pPr>
              <w:rPr>
                <w:rFonts w:ascii="Consolas" w:hAnsi="Consolas"/>
                <w:sz w:val="18"/>
                <w:szCs w:val="18"/>
              </w:rPr>
            </w:pPr>
            <w:r w:rsidRPr="00B568FD">
              <w:rPr>
                <w:rFonts w:ascii="Consolas" w:hAnsi="Consolas"/>
                <w:sz w:val="18"/>
                <w:szCs w:val="18"/>
              </w:rPr>
              <w:t>/proc/interrupts</w:t>
            </w:r>
          </w:p>
        </w:tc>
      </w:tr>
      <w:tr w:rsidR="00B37297" w14:paraId="3F85290D"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2193B9DD"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3B4E2243"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softirqs</w:t>
            </w:r>
            <w:proofErr w:type="spellEnd"/>
          </w:p>
        </w:tc>
      </w:tr>
      <w:tr w:rsidR="00B37297" w14:paraId="7235096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7284A0DA"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651BAFD2"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dmesg</w:t>
            </w:r>
            <w:proofErr w:type="spellEnd"/>
          </w:p>
        </w:tc>
      </w:tr>
      <w:tr w:rsidR="00B37297" w14:paraId="06B7DF3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77B6361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4450404"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meminfo</w:t>
            </w:r>
            <w:proofErr w:type="spellEnd"/>
          </w:p>
        </w:tc>
      </w:tr>
      <w:tr w:rsidR="00B37297" w14:paraId="6716822A"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56FA87E2"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643BD991"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vmstat</w:t>
            </w:r>
            <w:proofErr w:type="spellEnd"/>
          </w:p>
        </w:tc>
      </w:tr>
      <w:tr w:rsidR="00B37297" w14:paraId="40EB7DE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658C7413"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584DEF8B"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slabinfo</w:t>
            </w:r>
            <w:proofErr w:type="spellEnd"/>
          </w:p>
        </w:tc>
      </w:tr>
      <w:tr w:rsidR="00B37297" w14:paraId="21FD88F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254957DD"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09BC906E"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zoneinfo</w:t>
            </w:r>
            <w:proofErr w:type="spellEnd"/>
          </w:p>
        </w:tc>
      </w:tr>
      <w:tr w:rsidR="00B37297" w14:paraId="77DC0289"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67BCCF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671D3ED"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pagetypeinfo</w:t>
            </w:r>
            <w:proofErr w:type="spellEnd"/>
          </w:p>
        </w:tc>
      </w:tr>
      <w:tr w:rsidR="00B37297" w14:paraId="79A08D8A"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4E5A40FF"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777C60F5"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0/</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7C3BE121"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F62CEC3"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CA2CA69"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1/</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63E1458C"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203897AA"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361F2528"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2/</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0FFEE81E"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5435F9C7"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35BC330A"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3/</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45A91AA5"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411B867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580151B9"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df</w:t>
            </w:r>
            <w:proofErr w:type="spellEnd"/>
            <w:r w:rsidRPr="00B568FD">
              <w:rPr>
                <w:rFonts w:ascii="Consolas" w:hAnsi="Consolas"/>
                <w:sz w:val="18"/>
                <w:szCs w:val="18"/>
              </w:rPr>
              <w:t xml:space="preserve"> -h</w:t>
            </w:r>
          </w:p>
        </w:tc>
      </w:tr>
      <w:tr w:rsidR="00B37297" w14:paraId="673AD3D1"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0370102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7D27497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
        </w:tc>
      </w:tr>
      <w:tr w:rsidR="00B37297" w14:paraId="7BA6AA23"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56DCD49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70D377C5"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dev</w:t>
            </w:r>
          </w:p>
        </w:tc>
      </w:tr>
      <w:tr w:rsidR="00B37297" w14:paraId="2FAA93FA"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43D9FE5F"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1D004D84"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tmp</w:t>
            </w:r>
            <w:proofErr w:type="spellEnd"/>
          </w:p>
        </w:tc>
      </w:tr>
      <w:tr w:rsidR="00B37297" w14:paraId="7AA1571C"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3DFB9B3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787D5135"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w:t>
            </w:r>
          </w:p>
        </w:tc>
      </w:tr>
      <w:tr w:rsidR="00B37297" w14:paraId="4EA111C6"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A97CCED"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4C9D6E6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lock</w:t>
            </w:r>
          </w:p>
        </w:tc>
      </w:tr>
      <w:tr w:rsidR="00B37297" w14:paraId="4232DCCF"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433C727"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16BDE10"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w:t>
            </w:r>
            <w:proofErr w:type="spellStart"/>
            <w:r w:rsidRPr="00B568FD">
              <w:rPr>
                <w:rFonts w:ascii="Consolas" w:hAnsi="Consolas"/>
                <w:sz w:val="18"/>
                <w:szCs w:val="18"/>
              </w:rPr>
              <w:t>shm</w:t>
            </w:r>
            <w:proofErr w:type="spellEnd"/>
          </w:p>
        </w:tc>
      </w:tr>
      <w:tr w:rsidR="00B37297" w14:paraId="7C0E37EF"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344DD89A"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97B58E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w:t>
            </w:r>
            <w:proofErr w:type="spellStart"/>
            <w:r w:rsidRPr="00B568FD">
              <w:rPr>
                <w:rFonts w:ascii="Consolas" w:hAnsi="Consolas"/>
                <w:sz w:val="18"/>
                <w:szCs w:val="18"/>
              </w:rPr>
              <w:t>updbuf</w:t>
            </w:r>
            <w:proofErr w:type="spellEnd"/>
          </w:p>
        </w:tc>
      </w:tr>
      <w:tr w:rsidR="00B37297" w14:paraId="25987333"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4884B77F"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6805DB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data</w:t>
            </w:r>
          </w:p>
        </w:tc>
      </w:tr>
      <w:tr w:rsidR="00B37297" w14:paraId="0311367E"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64884211"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5A5B7E82"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reserve</w:t>
            </w:r>
          </w:p>
        </w:tc>
      </w:tr>
      <w:tr w:rsidR="00B37297" w14:paraId="14C5CC27"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46643D84"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0E98BE3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default</w:t>
            </w:r>
          </w:p>
        </w:tc>
      </w:tr>
      <w:tr w:rsidR="00B37297" w14:paraId="668063B0"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03359FEE"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3B4523EF"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0/</w:t>
            </w:r>
            <w:proofErr w:type="spellStart"/>
            <w:r w:rsidRPr="00B568FD">
              <w:rPr>
                <w:rFonts w:ascii="Consolas" w:hAnsi="Consolas"/>
                <w:sz w:val="18"/>
                <w:szCs w:val="18"/>
              </w:rPr>
              <w:t>ctrl_info</w:t>
            </w:r>
            <w:proofErr w:type="spellEnd"/>
          </w:p>
        </w:tc>
      </w:tr>
      <w:tr w:rsidR="00B37297" w14:paraId="319765D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667D3BF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6D7160B1"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0/status</w:t>
            </w:r>
          </w:p>
        </w:tc>
      </w:tr>
      <w:tr w:rsidR="00B37297" w14:paraId="5D680613"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82A55DA"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B2C4BE3"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1/</w:t>
            </w:r>
            <w:proofErr w:type="spellStart"/>
            <w:r w:rsidRPr="00B568FD">
              <w:rPr>
                <w:rFonts w:ascii="Consolas" w:hAnsi="Consolas"/>
                <w:sz w:val="18"/>
                <w:szCs w:val="18"/>
              </w:rPr>
              <w:t>ctrl_info</w:t>
            </w:r>
            <w:proofErr w:type="spellEnd"/>
          </w:p>
        </w:tc>
      </w:tr>
      <w:tr w:rsidR="00B37297" w14:paraId="50FB9F57"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7ABDF318"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6423EB02"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1/status</w:t>
            </w:r>
          </w:p>
        </w:tc>
      </w:tr>
      <w:tr w:rsidR="00B37297" w14:paraId="3C7EE52F"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601CB0DC"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47B9C31C"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2/</w:t>
            </w:r>
            <w:proofErr w:type="spellStart"/>
            <w:r w:rsidRPr="00B568FD">
              <w:rPr>
                <w:rFonts w:ascii="Consolas" w:hAnsi="Consolas"/>
                <w:sz w:val="18"/>
                <w:szCs w:val="18"/>
              </w:rPr>
              <w:t>ctrl_info</w:t>
            </w:r>
            <w:proofErr w:type="spellEnd"/>
          </w:p>
        </w:tc>
      </w:tr>
      <w:tr w:rsidR="00B37297" w14:paraId="452018B0"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6B2B1802"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6F45000E"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2/status</w:t>
            </w:r>
          </w:p>
        </w:tc>
      </w:tr>
      <w:tr w:rsidR="00B37297" w14:paraId="67717276"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7B5FFEA9" w14:textId="77777777" w:rsidR="00B37297" w:rsidRDefault="00B37297" w:rsidP="00043B82">
            <w:pPr>
              <w:rPr>
                <w:sz w:val="22"/>
              </w:rPr>
            </w:pPr>
            <w:r>
              <w:rPr>
                <w:sz w:val="22"/>
              </w:rPr>
              <w:t>watchdog.gz</w:t>
            </w:r>
          </w:p>
        </w:tc>
        <w:tc>
          <w:tcPr>
            <w:tcW w:w="5953" w:type="dxa"/>
            <w:shd w:val="clear" w:color="auto" w:fill="auto"/>
            <w:noWrap/>
            <w:tcMar>
              <w:top w:w="15" w:type="dxa"/>
              <w:left w:w="15" w:type="dxa"/>
              <w:bottom w:w="0" w:type="dxa"/>
              <w:right w:w="15" w:type="dxa"/>
            </w:tcMar>
            <w:vAlign w:val="center"/>
            <w:hideMark/>
          </w:tcPr>
          <w:p w14:paraId="2CB99AB9" w14:textId="77777777" w:rsidR="00B37297" w:rsidRPr="00B568FD" w:rsidRDefault="00B37297" w:rsidP="00043B82">
            <w:pPr>
              <w:rPr>
                <w:rFonts w:ascii="Consolas" w:hAnsi="Consolas"/>
                <w:sz w:val="18"/>
                <w:szCs w:val="18"/>
              </w:rPr>
            </w:pPr>
            <w:r w:rsidRPr="00B568FD">
              <w:rPr>
                <w:rFonts w:ascii="Consolas" w:hAnsi="Consolas"/>
                <w:sz w:val="18"/>
                <w:szCs w:val="18"/>
              </w:rPr>
              <w:t>watchdog.log</w:t>
            </w:r>
          </w:p>
        </w:tc>
      </w:tr>
      <w:tr w:rsidR="00B37297" w14:paraId="124C828D"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06410F1C" w14:textId="77777777" w:rsidR="00B37297" w:rsidRDefault="00B37297" w:rsidP="00043B82">
            <w:pPr>
              <w:rPr>
                <w:sz w:val="22"/>
              </w:rPr>
            </w:pPr>
            <w:r>
              <w:rPr>
                <w:sz w:val="22"/>
              </w:rPr>
              <w:t>rrlog.gz</w:t>
            </w:r>
          </w:p>
        </w:tc>
        <w:tc>
          <w:tcPr>
            <w:tcW w:w="5953" w:type="dxa"/>
            <w:shd w:val="clear" w:color="auto" w:fill="auto"/>
            <w:noWrap/>
            <w:tcMar>
              <w:top w:w="15" w:type="dxa"/>
              <w:left w:w="15" w:type="dxa"/>
              <w:bottom w:w="0" w:type="dxa"/>
              <w:right w:w="15" w:type="dxa"/>
            </w:tcMar>
            <w:vAlign w:val="center"/>
            <w:hideMark/>
          </w:tcPr>
          <w:p w14:paraId="08ED4A6A" w14:textId="77777777" w:rsidR="00B37297" w:rsidRPr="00B568FD" w:rsidRDefault="00B37297" w:rsidP="00043B82">
            <w:pPr>
              <w:rPr>
                <w:rFonts w:ascii="Consolas" w:hAnsi="Consolas"/>
                <w:sz w:val="18"/>
                <w:szCs w:val="18"/>
              </w:rPr>
            </w:pPr>
            <w:r w:rsidRPr="00B568FD">
              <w:rPr>
                <w:rFonts w:ascii="Consolas" w:hAnsi="Consolas"/>
                <w:sz w:val="18"/>
                <w:szCs w:val="18"/>
              </w:rPr>
              <w:t>rrlog.log</w:t>
            </w:r>
          </w:p>
        </w:tc>
      </w:tr>
      <w:tr w:rsidR="00B37297" w14:paraId="7524A01C"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1C391DFC" w14:textId="77777777" w:rsidR="00B37297" w:rsidRDefault="00B37297" w:rsidP="00043B82">
            <w:pPr>
              <w:rPr>
                <w:sz w:val="22"/>
              </w:rPr>
            </w:pPr>
            <w:r>
              <w:rPr>
                <w:sz w:val="22"/>
              </w:rPr>
              <w:t>miio.gz</w:t>
            </w:r>
          </w:p>
        </w:tc>
        <w:tc>
          <w:tcPr>
            <w:tcW w:w="5953" w:type="dxa"/>
            <w:shd w:val="clear" w:color="auto" w:fill="auto"/>
            <w:noWrap/>
            <w:tcMar>
              <w:top w:w="15" w:type="dxa"/>
              <w:left w:w="15" w:type="dxa"/>
              <w:bottom w:w="0" w:type="dxa"/>
              <w:right w:w="15" w:type="dxa"/>
            </w:tcMar>
            <w:vAlign w:val="center"/>
            <w:hideMark/>
          </w:tcPr>
          <w:p w14:paraId="56402051" w14:textId="77777777" w:rsidR="00B37297" w:rsidRPr="00B568FD" w:rsidRDefault="00B37297" w:rsidP="00043B82">
            <w:pPr>
              <w:rPr>
                <w:rFonts w:ascii="Consolas" w:hAnsi="Consolas"/>
                <w:sz w:val="18"/>
                <w:szCs w:val="18"/>
              </w:rPr>
            </w:pPr>
            <w:r w:rsidRPr="00B568FD">
              <w:rPr>
                <w:rFonts w:ascii="Consolas" w:hAnsi="Consolas"/>
                <w:sz w:val="18"/>
                <w:szCs w:val="18"/>
              </w:rPr>
              <w:t>miio.log</w:t>
            </w:r>
          </w:p>
        </w:tc>
      </w:tr>
      <w:tr w:rsidR="00B37297" w14:paraId="072155A3"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191F4677" w14:textId="77777777" w:rsidR="00B37297" w:rsidRDefault="00B37297" w:rsidP="00043B82">
            <w:pPr>
              <w:rPr>
                <w:sz w:val="22"/>
              </w:rPr>
            </w:pPr>
            <w:r>
              <w:rPr>
                <w:sz w:val="22"/>
              </w:rPr>
              <w:t>SLAMMAP.tar.gz</w:t>
            </w:r>
          </w:p>
        </w:tc>
        <w:tc>
          <w:tcPr>
            <w:tcW w:w="5953" w:type="dxa"/>
            <w:shd w:val="clear" w:color="auto" w:fill="auto"/>
            <w:noWrap/>
            <w:tcMar>
              <w:top w:w="15" w:type="dxa"/>
              <w:left w:w="15" w:type="dxa"/>
              <w:bottom w:w="0" w:type="dxa"/>
              <w:right w:w="15" w:type="dxa"/>
            </w:tcMar>
            <w:vAlign w:val="center"/>
            <w:hideMark/>
          </w:tcPr>
          <w:p w14:paraId="5FDEF31C" w14:textId="77777777" w:rsidR="00B37297" w:rsidRPr="00B568FD" w:rsidRDefault="00B37297" w:rsidP="00043B82">
            <w:pPr>
              <w:rPr>
                <w:rFonts w:ascii="Consolas" w:hAnsi="Consolas"/>
                <w:sz w:val="18"/>
                <w:szCs w:val="18"/>
              </w:rPr>
            </w:pPr>
            <w:r w:rsidRPr="00B568FD">
              <w:rPr>
                <w:rFonts w:ascii="Consolas" w:hAnsi="Consolas"/>
                <w:sz w:val="18"/>
                <w:szCs w:val="18"/>
              </w:rPr>
              <w:t>*.ppm</w:t>
            </w:r>
          </w:p>
        </w:tc>
      </w:tr>
      <w:tr w:rsidR="00B37297" w14:paraId="059629C2"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24DF073D" w14:textId="77777777" w:rsidR="00B37297" w:rsidRDefault="00B37297" w:rsidP="00043B82">
            <w:pPr>
              <w:rPr>
                <w:sz w:val="22"/>
              </w:rPr>
            </w:pPr>
            <w:r>
              <w:rPr>
                <w:sz w:val="22"/>
              </w:rPr>
              <w:t>SYSUPD_normal_updater.tar.gz</w:t>
            </w:r>
          </w:p>
        </w:tc>
        <w:tc>
          <w:tcPr>
            <w:tcW w:w="5953" w:type="dxa"/>
            <w:shd w:val="clear" w:color="auto" w:fill="auto"/>
            <w:noWrap/>
            <w:tcMar>
              <w:top w:w="15" w:type="dxa"/>
              <w:left w:w="15" w:type="dxa"/>
              <w:bottom w:w="0" w:type="dxa"/>
              <w:right w:w="15" w:type="dxa"/>
            </w:tcMar>
            <w:vAlign w:val="center"/>
            <w:hideMark/>
          </w:tcPr>
          <w:p w14:paraId="1B256B68" w14:textId="77777777" w:rsidR="00B37297" w:rsidRPr="00B568FD" w:rsidRDefault="00B37297" w:rsidP="00043B82">
            <w:pPr>
              <w:rPr>
                <w:rFonts w:ascii="Consolas" w:hAnsi="Consolas"/>
                <w:sz w:val="18"/>
                <w:szCs w:val="18"/>
              </w:rPr>
            </w:pPr>
            <w:r w:rsidRPr="00B568FD">
              <w:rPr>
                <w:rFonts w:ascii="Consolas" w:hAnsi="Consolas"/>
                <w:sz w:val="18"/>
                <w:szCs w:val="18"/>
              </w:rPr>
              <w:t>SYSUPD_updater_pid*.log</w:t>
            </w:r>
          </w:p>
        </w:tc>
      </w:tr>
      <w:tr w:rsidR="00B37297" w14:paraId="49EBD905"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6CCCBB0F" w14:textId="77777777" w:rsidR="00B37297" w:rsidRDefault="00B37297" w:rsidP="00043B82">
            <w:pPr>
              <w:rPr>
                <w:sz w:val="22"/>
              </w:rPr>
            </w:pPr>
            <w:r>
              <w:rPr>
                <w:sz w:val="22"/>
              </w:rPr>
              <w:t>varlog.tar.gz</w:t>
            </w:r>
          </w:p>
        </w:tc>
        <w:tc>
          <w:tcPr>
            <w:tcW w:w="5953" w:type="dxa"/>
            <w:shd w:val="clear" w:color="auto" w:fill="auto"/>
            <w:noWrap/>
            <w:tcMar>
              <w:top w:w="15" w:type="dxa"/>
              <w:left w:w="15" w:type="dxa"/>
              <w:bottom w:w="0" w:type="dxa"/>
              <w:right w:w="15" w:type="dxa"/>
            </w:tcMar>
            <w:vAlign w:val="center"/>
            <w:hideMark/>
          </w:tcPr>
          <w:p w14:paraId="05312883" w14:textId="77777777" w:rsidR="00B37297" w:rsidRPr="00B568FD" w:rsidRDefault="00B37297" w:rsidP="00043B82">
            <w:pPr>
              <w:rPr>
                <w:rFonts w:ascii="Consolas" w:hAnsi="Consolas"/>
                <w:sz w:val="18"/>
                <w:szCs w:val="18"/>
              </w:rPr>
            </w:pPr>
            <w:r w:rsidRPr="00B568FD">
              <w:rPr>
                <w:rFonts w:ascii="Consolas" w:hAnsi="Consolas"/>
                <w:sz w:val="18"/>
                <w:szCs w:val="18"/>
              </w:rPr>
              <w:t>varlog.tar.gz (itself)</w:t>
            </w:r>
          </w:p>
        </w:tc>
      </w:tr>
      <w:tr w:rsidR="00B37297" w14:paraId="5B67EA0E" w14:textId="77777777" w:rsidTr="00043B82">
        <w:trPr>
          <w:trHeight w:val="300"/>
        </w:trPr>
        <w:tc>
          <w:tcPr>
            <w:tcW w:w="3114" w:type="dxa"/>
            <w:vMerge w:val="restart"/>
            <w:shd w:val="clear" w:color="auto" w:fill="auto"/>
            <w:noWrap/>
            <w:tcMar>
              <w:top w:w="15" w:type="dxa"/>
              <w:left w:w="15" w:type="dxa"/>
              <w:bottom w:w="0" w:type="dxa"/>
              <w:right w:w="15" w:type="dxa"/>
            </w:tcMar>
            <w:vAlign w:val="center"/>
            <w:hideMark/>
          </w:tcPr>
          <w:p w14:paraId="77F16DD4" w14:textId="77777777" w:rsidR="00B37297" w:rsidRDefault="00B37297" w:rsidP="00043B82">
            <w:pPr>
              <w:rPr>
                <w:sz w:val="22"/>
              </w:rPr>
            </w:pPr>
            <w:r>
              <w:rPr>
                <w:sz w:val="22"/>
              </w:rPr>
              <w:t>mt_test.tar.ss.gz</w:t>
            </w:r>
          </w:p>
        </w:tc>
        <w:tc>
          <w:tcPr>
            <w:tcW w:w="5953" w:type="dxa"/>
            <w:shd w:val="clear" w:color="auto" w:fill="auto"/>
            <w:noWrap/>
            <w:tcMar>
              <w:top w:w="15" w:type="dxa"/>
              <w:left w:w="15" w:type="dxa"/>
              <w:bottom w:w="0" w:type="dxa"/>
              <w:right w:w="15" w:type="dxa"/>
            </w:tcMar>
            <w:vAlign w:val="center"/>
            <w:hideMark/>
          </w:tcPr>
          <w:p w14:paraId="040F5621"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Mt*</w:t>
            </w:r>
          </w:p>
        </w:tc>
      </w:tr>
      <w:tr w:rsidR="00B37297" w14:paraId="7A3A36C4" w14:textId="77777777" w:rsidTr="00043B82">
        <w:trPr>
          <w:trHeight w:val="300"/>
        </w:trPr>
        <w:tc>
          <w:tcPr>
            <w:tcW w:w="3114" w:type="dxa"/>
            <w:vMerge/>
            <w:shd w:val="clear" w:color="auto" w:fill="auto"/>
            <w:noWrap/>
            <w:tcMar>
              <w:top w:w="15" w:type="dxa"/>
              <w:left w:w="15" w:type="dxa"/>
              <w:bottom w:w="0" w:type="dxa"/>
              <w:right w:w="15" w:type="dxa"/>
            </w:tcMar>
            <w:vAlign w:val="center"/>
          </w:tcPr>
          <w:p w14:paraId="3C8B1286"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tcPr>
          <w:p w14:paraId="3E5266B0"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mt*</w:t>
            </w:r>
          </w:p>
        </w:tc>
      </w:tr>
      <w:tr w:rsidR="00B37297" w14:paraId="51C0DC54"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2653EC53" w14:textId="77777777" w:rsidR="00B37297" w:rsidRDefault="00B37297" w:rsidP="00043B82">
            <w:pPr>
              <w:rPr>
                <w:sz w:val="22"/>
              </w:rPr>
            </w:pPr>
            <w:r>
              <w:rPr>
                <w:sz w:val="22"/>
              </w:rPr>
              <w:t>uarttest.tar.ss.gz</w:t>
            </w:r>
          </w:p>
        </w:tc>
        <w:tc>
          <w:tcPr>
            <w:tcW w:w="5953" w:type="dxa"/>
            <w:shd w:val="clear" w:color="auto" w:fill="auto"/>
            <w:noWrap/>
            <w:tcMar>
              <w:top w:w="15" w:type="dxa"/>
              <w:left w:w="15" w:type="dxa"/>
              <w:bottom w:w="0" w:type="dxa"/>
              <w:right w:w="15" w:type="dxa"/>
            </w:tcMar>
            <w:vAlign w:val="center"/>
            <w:hideMark/>
          </w:tcPr>
          <w:p w14:paraId="7C9DEE03"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w:t>
            </w:r>
            <w:proofErr w:type="spellStart"/>
            <w:r w:rsidRPr="00B568FD">
              <w:rPr>
                <w:rFonts w:ascii="Consolas" w:hAnsi="Consolas"/>
                <w:sz w:val="18"/>
                <w:szCs w:val="18"/>
              </w:rPr>
              <w:t>noupload</w:t>
            </w:r>
            <w:proofErr w:type="spellEnd"/>
            <w:r w:rsidRPr="00B568FD">
              <w:rPr>
                <w:rFonts w:ascii="Consolas" w:hAnsi="Consolas"/>
                <w:sz w:val="18"/>
                <w:szCs w:val="18"/>
              </w:rPr>
              <w:t>/</w:t>
            </w:r>
            <w:proofErr w:type="spellStart"/>
            <w:r w:rsidRPr="00B568FD">
              <w:rPr>
                <w:rFonts w:ascii="Consolas" w:hAnsi="Consolas"/>
                <w:sz w:val="18"/>
                <w:szCs w:val="18"/>
              </w:rPr>
              <w:t>uart_test</w:t>
            </w:r>
            <w:proofErr w:type="spellEnd"/>
            <w:r w:rsidRPr="00B568FD">
              <w:rPr>
                <w:rFonts w:ascii="Consolas" w:hAnsi="Consolas"/>
                <w:sz w:val="18"/>
                <w:szCs w:val="18"/>
              </w:rPr>
              <w:t xml:space="preserve">* </w:t>
            </w:r>
          </w:p>
        </w:tc>
      </w:tr>
      <w:tr w:rsidR="00B37297" w14:paraId="140002EC"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6ED16A70" w14:textId="77777777" w:rsidR="00B37297" w:rsidRDefault="00B37297" w:rsidP="00043B82">
            <w:pPr>
              <w:rPr>
                <w:sz w:val="22"/>
              </w:rPr>
            </w:pPr>
            <w:r>
              <w:rPr>
                <w:sz w:val="22"/>
              </w:rPr>
              <w:t>boot_reason.gz</w:t>
            </w:r>
          </w:p>
        </w:tc>
        <w:tc>
          <w:tcPr>
            <w:tcW w:w="5953" w:type="dxa"/>
            <w:shd w:val="clear" w:color="auto" w:fill="auto"/>
            <w:noWrap/>
            <w:tcMar>
              <w:top w:w="15" w:type="dxa"/>
              <w:left w:w="15" w:type="dxa"/>
              <w:bottom w:w="0" w:type="dxa"/>
              <w:right w:w="15" w:type="dxa"/>
            </w:tcMar>
            <w:vAlign w:val="center"/>
            <w:hideMark/>
          </w:tcPr>
          <w:p w14:paraId="72ED486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boot_reason</w:t>
            </w:r>
            <w:proofErr w:type="spellEnd"/>
          </w:p>
        </w:tc>
      </w:tr>
      <w:tr w:rsidR="00B37297" w14:paraId="35D375F5"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5F7CC750" w14:textId="77777777" w:rsidR="00B37297" w:rsidRDefault="00B37297" w:rsidP="00043B82">
            <w:pPr>
              <w:rPr>
                <w:sz w:val="22"/>
              </w:rPr>
            </w:pPr>
            <w:r>
              <w:rPr>
                <w:sz w:val="22"/>
              </w:rPr>
              <w:t>crashlog.gz</w:t>
            </w:r>
          </w:p>
        </w:tc>
        <w:tc>
          <w:tcPr>
            <w:tcW w:w="5953" w:type="dxa"/>
            <w:shd w:val="clear" w:color="auto" w:fill="auto"/>
            <w:noWrap/>
            <w:tcMar>
              <w:top w:w="15" w:type="dxa"/>
              <w:left w:w="15" w:type="dxa"/>
              <w:bottom w:w="0" w:type="dxa"/>
              <w:right w:w="15" w:type="dxa"/>
            </w:tcMar>
            <w:vAlign w:val="center"/>
            <w:hideMark/>
          </w:tcPr>
          <w:p w14:paraId="50F72F03"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crashlog</w:t>
            </w:r>
            <w:proofErr w:type="spellEnd"/>
          </w:p>
        </w:tc>
      </w:tr>
    </w:tbl>
    <w:p w14:paraId="0C61191D" w14:textId="77777777" w:rsidR="00B37297" w:rsidRDefault="00B37297" w:rsidP="00B37297">
      <w:r>
        <w:t xml:space="preserve"> </w:t>
      </w:r>
      <w:r>
        <w:br w:type="page"/>
      </w:r>
    </w:p>
    <w:p w14:paraId="7AB386D5" w14:textId="4E6129C2" w:rsidR="008419BE" w:rsidRDefault="008419BE" w:rsidP="006C6EDE">
      <w:pPr>
        <w:pStyle w:val="Heading2noTOC"/>
        <w:outlineLvl w:val="9"/>
      </w:pPr>
      <w:bookmarkStart w:id="235" w:name="_Ref110962228"/>
      <w:r>
        <w:lastRenderedPageBreak/>
        <w:t xml:space="preserve">Appendix </w:t>
      </w:r>
      <w:fldSimple w:instr=" SEQ Appendix \* ARABIC ">
        <w:r w:rsidR="00B145EE">
          <w:rPr>
            <w:noProof/>
          </w:rPr>
          <w:t>2</w:t>
        </w:r>
      </w:fldSimple>
      <w:bookmarkEnd w:id="235"/>
      <w:r>
        <w:t xml:space="preserve"> - </w:t>
      </w:r>
      <w:proofErr w:type="spellStart"/>
      <w:r w:rsidRPr="008419BE">
        <w:t>rr_login</w:t>
      </w:r>
      <w:proofErr w:type="spellEnd"/>
      <w:r w:rsidRPr="008419BE">
        <w:t xml:space="preserve"> authentication loop (v02.29.02)</w:t>
      </w:r>
    </w:p>
    <w:p w14:paraId="69230729" w14:textId="538E0461" w:rsidR="003C0FAB" w:rsidRDefault="003C0FAB" w:rsidP="003C0FAB">
      <w:pPr>
        <w:jc w:val="center"/>
      </w:pPr>
      <w:r>
        <w:rPr>
          <w:noProof/>
        </w:rPr>
        <w:drawing>
          <wp:inline distT="0" distB="0" distL="0" distR="0" wp14:anchorId="27C0C847" wp14:editId="3B31136C">
            <wp:extent cx="5438692" cy="8621637"/>
            <wp:effectExtent l="0" t="0" r="0" b="8255"/>
            <wp:docPr id="48" name="Picture 4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shot of a computer&#10;&#10;Description automatically generated with medium confidence"/>
                    <pic:cNvPicPr/>
                  </pic:nvPicPr>
                  <pic:blipFill>
                    <a:blip r:embed="rId85"/>
                    <a:stretch>
                      <a:fillRect/>
                    </a:stretch>
                  </pic:blipFill>
                  <pic:spPr>
                    <a:xfrm>
                      <a:off x="0" y="0"/>
                      <a:ext cx="5455012" cy="8647508"/>
                    </a:xfrm>
                    <a:prstGeom prst="rect">
                      <a:avLst/>
                    </a:prstGeom>
                  </pic:spPr>
                </pic:pic>
              </a:graphicData>
            </a:graphic>
          </wp:inline>
        </w:drawing>
      </w:r>
    </w:p>
    <w:sectPr w:rsidR="003C0FAB" w:rsidSect="002D0706">
      <w:footerReference w:type="even" r:id="rId86"/>
      <w:footerReference w:type="default" r:id="rId87"/>
      <w:pgSz w:w="11906" w:h="16838"/>
      <w:pgMar w:top="1134" w:right="1440" w:bottom="1440" w:left="1440" w:header="680" w:footer="680"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Jia Wu" w:date="2022-08-08T22:51:00Z" w:initials="JW">
    <w:p w14:paraId="41365936" w14:textId="3560B4BB" w:rsidR="3B47CA8C" w:rsidRDefault="3B47CA8C">
      <w:pPr>
        <w:pStyle w:val="CommentText"/>
      </w:pPr>
      <w:r>
        <w:t>lmao</w:t>
      </w:r>
      <w:r>
        <w:rPr>
          <w:rStyle w:val="CommentReference"/>
        </w:rPr>
        <w:annotationRef/>
      </w:r>
    </w:p>
  </w:comment>
  <w:comment w:id="14" w:author="Andrew Wong" w:date="2022-08-09T02:59:00Z" w:initials="AW">
    <w:p w14:paraId="05D5AE48" w14:textId="77777777" w:rsidR="007B185D" w:rsidRDefault="007B185D">
      <w:pPr>
        <w:pStyle w:val="CommentText"/>
      </w:pPr>
      <w:r>
        <w:rPr>
          <w:rStyle w:val="CommentReference"/>
        </w:rPr>
        <w:annotationRef/>
      </w:r>
      <w:r>
        <w:t>💯</w:t>
      </w:r>
    </w:p>
    <w:p w14:paraId="6979DF6D" w14:textId="77777777" w:rsidR="007B185D" w:rsidRDefault="007B185D" w:rsidP="002D78C1">
      <w:pPr>
        <w:pStyle w:val="CommentText"/>
      </w:pP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365936" w15:done="1"/>
  <w15:commentEx w15:paraId="6979DF6D" w15:paraIdParent="4136593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B4470" w16cex:dateUtc="2022-08-08T12:51:00Z"/>
  <w16cex:commentExtensible w16cex:durableId="269C4C24" w16cex:dateUtc="2022-08-08T1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365936" w16cid:durableId="293B4470"/>
  <w16cid:commentId w16cid:paraId="6979DF6D" w16cid:durableId="269C4C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ECB54" w14:textId="77777777" w:rsidR="00011AB5" w:rsidRDefault="00011AB5" w:rsidP="00E75E84">
      <w:r>
        <w:separator/>
      </w:r>
    </w:p>
  </w:endnote>
  <w:endnote w:type="continuationSeparator" w:id="0">
    <w:p w14:paraId="4224476A" w14:textId="77777777" w:rsidR="00011AB5" w:rsidRDefault="00011AB5" w:rsidP="00E75E84">
      <w:r>
        <w:continuationSeparator/>
      </w:r>
    </w:p>
  </w:endnote>
  <w:endnote w:type="continuationNotice" w:id="1">
    <w:p w14:paraId="6A1C7EB3" w14:textId="77777777" w:rsidR="00011AB5" w:rsidRDefault="00011A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BB2BC" w14:textId="7378DC8A" w:rsidR="00A11A58" w:rsidRPr="00CE0B48" w:rsidRDefault="00A11A58" w:rsidP="00CE0B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3CF7D" w14:textId="77777777" w:rsidR="00CE0B48" w:rsidRDefault="00CE0B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E65D0" w14:textId="77777777" w:rsidR="00CE0B48" w:rsidRDefault="00CE0B4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8B728" w14:textId="77777777" w:rsidR="00CE0B48" w:rsidRDefault="00CE0B48" w:rsidP="00A11A58">
    <w:pPr>
      <w:pStyle w:val="Footer"/>
      <w:jc w:val="center"/>
      <w:rPr>
        <w:noProof/>
      </w:rPr>
    </w:pPr>
    <w:sdt>
      <w:sdtPr>
        <w:id w:val="189515450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7</w:t>
        </w:r>
        <w:r>
          <w:rPr>
            <w:noProof/>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3BB02" w14:textId="47610DD1" w:rsidR="00A404C1" w:rsidRPr="00286154" w:rsidRDefault="005C74BA" w:rsidP="00A404C1">
    <w:pPr>
      <w:pStyle w:val="Footer"/>
      <w:jc w:val="center"/>
    </w:pPr>
    <w:sdt>
      <w:sdtPr>
        <w:id w:val="1383439632"/>
        <w:docPartObj>
          <w:docPartGallery w:val="Page Numbers (Bottom of Page)"/>
          <w:docPartUnique/>
        </w:docPartObj>
      </w:sdtPr>
      <w:sdtEndPr>
        <w:rPr>
          <w:noProof/>
        </w:rPr>
      </w:sdtEndPr>
      <w:sdtContent>
        <w:r w:rsidR="00A404C1">
          <w:fldChar w:fldCharType="begin"/>
        </w:r>
        <w:r w:rsidR="00A404C1">
          <w:instrText xml:space="preserve"> PAGE   \* MERGEFORMAT </w:instrText>
        </w:r>
        <w:r w:rsidR="00A404C1">
          <w:fldChar w:fldCharType="separate"/>
        </w:r>
        <w:r w:rsidR="00A404C1">
          <w:rPr>
            <w:noProof/>
          </w:rPr>
          <w:t>2</w:t>
        </w:r>
        <w:r w:rsidR="00A404C1">
          <w:rPr>
            <w:noProof/>
          </w:rPr>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EBE74" w14:textId="7D4B9BDA" w:rsidR="002D0706" w:rsidRDefault="002D0706" w:rsidP="00A11A58">
    <w:pPr>
      <w:pStyle w:val="Footer"/>
      <w:jc w:val="center"/>
      <w:rPr>
        <w:noProof/>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9E482" w14:textId="533D316B" w:rsidR="002D0706" w:rsidRPr="00286154" w:rsidRDefault="005C74BA" w:rsidP="00A404C1">
    <w:pPr>
      <w:pStyle w:val="Footer"/>
      <w:jc w:val="center"/>
    </w:pPr>
    <w:sdt>
      <w:sdtPr>
        <w:id w:val="181783395"/>
        <w:docPartObj>
          <w:docPartGallery w:val="Page Numbers (Bottom of Page)"/>
          <w:docPartUnique/>
        </w:docPartObj>
      </w:sdtPr>
      <w:sdtEndPr>
        <w:rPr>
          <w:noProof/>
        </w:rPr>
      </w:sdtEndP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C6DD8" w14:textId="77777777" w:rsidR="00011AB5" w:rsidRDefault="00011AB5" w:rsidP="00E75E84">
      <w:r>
        <w:separator/>
      </w:r>
    </w:p>
  </w:footnote>
  <w:footnote w:type="continuationSeparator" w:id="0">
    <w:p w14:paraId="79AB775D" w14:textId="77777777" w:rsidR="00011AB5" w:rsidRDefault="00011AB5" w:rsidP="00E75E84">
      <w:r>
        <w:continuationSeparator/>
      </w:r>
    </w:p>
  </w:footnote>
  <w:footnote w:type="continuationNotice" w:id="1">
    <w:p w14:paraId="5B52B942" w14:textId="77777777" w:rsidR="00011AB5" w:rsidRDefault="00011AB5">
      <w:pPr>
        <w:spacing w:after="0" w:line="240" w:lineRule="auto"/>
      </w:pPr>
    </w:p>
  </w:footnote>
  <w:footnote w:id="2">
    <w:p w14:paraId="79277C96" w14:textId="4642383F" w:rsidR="00A1487F" w:rsidRDefault="00A1487F">
      <w:pPr>
        <w:pStyle w:val="FootnoteText"/>
      </w:pPr>
      <w:r>
        <w:rPr>
          <w:rStyle w:val="FootnoteReference"/>
        </w:rPr>
        <w:footnoteRef/>
      </w:r>
      <w:r>
        <w:t xml:space="preserve"> </w:t>
      </w:r>
      <w:hyperlink r:id="rId1" w:history="1">
        <w:r w:rsidRPr="00A1487F">
          <w:rPr>
            <w:rStyle w:val="Hyperlink"/>
            <w:color w:val="000000" w:themeColor="text1"/>
            <w:u w:val="none"/>
          </w:rPr>
          <w:t>https://www.shodan.io/search?query=webcam</w:t>
        </w:r>
      </w:hyperlink>
    </w:p>
  </w:footnote>
  <w:footnote w:id="3">
    <w:p w14:paraId="174848A1" w14:textId="3323FD0D" w:rsidR="00163EC4" w:rsidRPr="00163EC4" w:rsidRDefault="00163EC4">
      <w:pPr>
        <w:pStyle w:val="FootnoteText"/>
      </w:pPr>
      <w:r w:rsidRPr="00163EC4">
        <w:rPr>
          <w:rStyle w:val="FootnoteReference"/>
        </w:rPr>
        <w:footnoteRef/>
      </w:r>
      <w:r w:rsidRPr="00163EC4">
        <w:t xml:space="preserve"> </w:t>
      </w:r>
      <w:hyperlink r:id="rId2" w:history="1">
        <w:r w:rsidRPr="00163EC4">
          <w:rPr>
            <w:rStyle w:val="Hyperlink"/>
            <w:color w:val="auto"/>
            <w:u w:val="none"/>
          </w:rPr>
          <w:t>https://global.roborock.com/pages/disclosure-security-vulnerability-on-tuya-iot-cloud</w:t>
        </w:r>
      </w:hyperlink>
    </w:p>
  </w:footnote>
  <w:footnote w:id="4">
    <w:p w14:paraId="1F84C4E3" w14:textId="400A4BCD" w:rsidR="00ED5F7A" w:rsidRDefault="00ED5F7A">
      <w:pPr>
        <w:pStyle w:val="FootnoteText"/>
      </w:pPr>
      <w:r>
        <w:rPr>
          <w:rStyle w:val="FootnoteReference"/>
        </w:rPr>
        <w:footnoteRef/>
      </w:r>
      <w:r>
        <w:t xml:space="preserve"> </w:t>
      </w:r>
      <w:hyperlink r:id="rId3" w:history="1">
        <w:r w:rsidR="00E10FE5" w:rsidRPr="00E10FE5">
          <w:rPr>
            <w:rStyle w:val="Hyperlink"/>
            <w:color w:val="auto"/>
            <w:u w:val="none"/>
          </w:rPr>
          <w:t>https://www.espressif.com/en/products/socs/esp8266</w:t>
        </w:r>
      </w:hyperlink>
    </w:p>
  </w:footnote>
  <w:footnote w:id="5">
    <w:p w14:paraId="0D2A1F13" w14:textId="01F6A4C0" w:rsidR="00F86626" w:rsidRDefault="00F86626">
      <w:pPr>
        <w:pStyle w:val="FootnoteText"/>
      </w:pPr>
      <w:r>
        <w:rPr>
          <w:rStyle w:val="FootnoteReference"/>
        </w:rPr>
        <w:footnoteRef/>
      </w:r>
      <w:r>
        <w:t xml:space="preserve"> </w:t>
      </w:r>
      <w:hyperlink r:id="rId4" w:history="1">
        <w:r w:rsidR="00E10FE5" w:rsidRPr="00E10FE5">
          <w:rPr>
            <w:rStyle w:val="Hyperlink"/>
            <w:color w:val="auto"/>
            <w:u w:val="none"/>
          </w:rPr>
          <w:t>https://www.heise.de/newsticker/meldung/Smart-Home-Hack-Tuya-veroeffentlicht-Sicherheitsupdate-4292028.html</w:t>
        </w:r>
      </w:hyperlink>
      <w:r>
        <w:br/>
      </w:r>
    </w:p>
  </w:footnote>
  <w:footnote w:id="6">
    <w:p w14:paraId="6608613E" w14:textId="1AFDB10A" w:rsidR="00AE527D" w:rsidRDefault="00AE527D">
      <w:pPr>
        <w:pStyle w:val="FootnoteText"/>
      </w:pPr>
      <w:r>
        <w:rPr>
          <w:rStyle w:val="FootnoteReference"/>
        </w:rPr>
        <w:footnoteRef/>
      </w:r>
      <w:r>
        <w:t xml:space="preserve"> </w:t>
      </w:r>
      <w:hyperlink r:id="rId5" w:history="1">
        <w:r w:rsidRPr="00E10FE5">
          <w:rPr>
            <w:rStyle w:val="Hyperlink"/>
            <w:color w:val="auto"/>
            <w:u w:val="none"/>
          </w:rPr>
          <w:t>https://github.com/dgiese/dustcloud</w:t>
        </w:r>
      </w:hyperlink>
    </w:p>
  </w:footnote>
  <w:footnote w:id="7">
    <w:p w14:paraId="69ABAF53" w14:textId="24EF04DD" w:rsidR="00E10FE5" w:rsidRDefault="00E10FE5">
      <w:pPr>
        <w:pStyle w:val="FootnoteText"/>
      </w:pPr>
      <w:r>
        <w:rPr>
          <w:rStyle w:val="FootnoteReference"/>
        </w:rPr>
        <w:footnoteRef/>
      </w:r>
      <w:r>
        <w:t xml:space="preserve"> </w:t>
      </w:r>
      <w:hyperlink r:id="rId6" w:history="1">
        <w:r w:rsidRPr="00E10FE5">
          <w:rPr>
            <w:rStyle w:val="Hyperlink"/>
            <w:color w:val="auto"/>
            <w:u w:val="none"/>
          </w:rPr>
          <w:t>https://github.com/nabla-c0d3/ssl-kill-switch2</w:t>
        </w:r>
      </w:hyperlink>
    </w:p>
  </w:footnote>
  <w:footnote w:id="8">
    <w:p w14:paraId="3DA76C74" w14:textId="5D436C70" w:rsidR="00E10FE5" w:rsidRDefault="00E10FE5">
      <w:pPr>
        <w:pStyle w:val="FootnoteText"/>
      </w:pPr>
      <w:r>
        <w:rPr>
          <w:rStyle w:val="FootnoteReference"/>
        </w:rPr>
        <w:footnoteRef/>
      </w:r>
      <w:r>
        <w:t xml:space="preserve"> </w:t>
      </w:r>
      <w:hyperlink r:id="rId7" w:history="1">
        <w:r w:rsidRPr="00E10FE5">
          <w:rPr>
            <w:rStyle w:val="Hyperlink"/>
            <w:color w:val="auto"/>
            <w:u w:val="none"/>
          </w:rPr>
          <w:t>https://github.com/shroudedcode/apk-mitm</w:t>
        </w:r>
      </w:hyperlink>
    </w:p>
  </w:footnote>
  <w:footnote w:id="9">
    <w:p w14:paraId="37FA25F6" w14:textId="30398631" w:rsidR="00E10FE5" w:rsidRDefault="00E10FE5">
      <w:pPr>
        <w:pStyle w:val="FootnoteText"/>
      </w:pPr>
      <w:r>
        <w:rPr>
          <w:rStyle w:val="FootnoteReference"/>
        </w:rPr>
        <w:footnoteRef/>
      </w:r>
      <w:r>
        <w:t xml:space="preserve"> Generally triggered by pulling the </w:t>
      </w:r>
      <w:hyperlink r:id="rId8" w:history="1">
        <w:r w:rsidRPr="00E10FE5">
          <w:rPr>
            <w:rStyle w:val="Hyperlink"/>
            <w:i/>
            <w:iCs/>
            <w:color w:val="auto"/>
            <w:u w:val="none"/>
          </w:rPr>
          <w:t>FEL pin</w:t>
        </w:r>
      </w:hyperlink>
      <w:r>
        <w:t xml:space="preserve"> (</w:t>
      </w:r>
      <w:r>
        <w:rPr>
          <w:rStyle w:val="HTMLCode"/>
          <w:rFonts w:eastAsiaTheme="minorHAnsi"/>
        </w:rPr>
        <w:t>LRADC0</w:t>
      </w:r>
      <w:r>
        <w:t>) LOW during boot</w:t>
      </w:r>
    </w:p>
  </w:footnote>
  <w:footnote w:id="10">
    <w:p w14:paraId="5AC60EF8" w14:textId="77777777" w:rsidR="00827892" w:rsidRDefault="00827892" w:rsidP="00827892">
      <w:pPr>
        <w:pStyle w:val="FootnoteText"/>
      </w:pPr>
      <w:r>
        <w:rPr>
          <w:rStyle w:val="FootnoteReference"/>
        </w:rPr>
        <w:footnoteRef/>
      </w:r>
      <w:r>
        <w:t xml:space="preserve"> </w:t>
      </w:r>
      <w:hyperlink r:id="rId9" w:anchor="L843-L847" w:history="1">
        <w:r w:rsidRPr="00F91223">
          <w:rPr>
            <w:rStyle w:val="Hyperlink"/>
            <w:color w:val="auto"/>
            <w:u w:val="none"/>
          </w:rPr>
          <w:t>https://github.com/allwinner-zh/bootloader/blob/master/u-boot-2011.09/board/sunxi/board_common.c#L843-L847</w:t>
        </w:r>
      </w:hyperlink>
    </w:p>
  </w:footnote>
  <w:footnote w:id="11">
    <w:p w14:paraId="33C9BCE1" w14:textId="1F9DB39B" w:rsidR="00117764" w:rsidRPr="00117764" w:rsidRDefault="00117764">
      <w:pPr>
        <w:pStyle w:val="FootnoteText"/>
      </w:pPr>
      <w:r w:rsidRPr="00117764">
        <w:rPr>
          <w:rStyle w:val="FootnoteReference"/>
        </w:rPr>
        <w:footnoteRef/>
      </w:r>
      <w:r w:rsidRPr="00117764">
        <w:t xml:space="preserve"> </w:t>
      </w:r>
      <w:hyperlink r:id="rId10" w:history="1">
        <w:r w:rsidRPr="00117764">
          <w:rPr>
            <w:rStyle w:val="Hyperlink"/>
            <w:color w:val="auto"/>
            <w:u w:val="none"/>
          </w:rPr>
          <w:t>https://global.roborock.com/pages/roborock-s6</w:t>
        </w:r>
      </w:hyperlink>
    </w:p>
  </w:footnote>
  <w:footnote w:id="12">
    <w:p w14:paraId="0826BDD0" w14:textId="77777777" w:rsidR="00815675" w:rsidRPr="00326903" w:rsidRDefault="00815675" w:rsidP="00815675">
      <w:pPr>
        <w:pStyle w:val="FootnoteText"/>
      </w:pPr>
      <w:r w:rsidRPr="00326903">
        <w:rPr>
          <w:rStyle w:val="FootnoteReference"/>
        </w:rPr>
        <w:footnoteRef/>
      </w:r>
      <w:r w:rsidRPr="00326903">
        <w:t xml:space="preserve"> </w:t>
      </w:r>
      <w:hyperlink r:id="rId11" w:history="1">
        <w:r w:rsidRPr="00326903">
          <w:rPr>
            <w:rStyle w:val="Hyperlink"/>
            <w:color w:val="auto"/>
            <w:u w:val="none"/>
          </w:rPr>
          <w:t>https://github.com/htop-dev/htop</w:t>
        </w:r>
      </w:hyperlink>
    </w:p>
  </w:footnote>
  <w:footnote w:id="13">
    <w:p w14:paraId="3358AFEF" w14:textId="77777777" w:rsidR="008F68CA" w:rsidRPr="00C879F8" w:rsidRDefault="008F68CA" w:rsidP="008F68CA">
      <w:pPr>
        <w:pStyle w:val="FootnoteText"/>
      </w:pPr>
      <w:r w:rsidRPr="00C879F8">
        <w:rPr>
          <w:rStyle w:val="FootnoteReference"/>
        </w:rPr>
        <w:footnoteRef/>
      </w:r>
      <w:r w:rsidRPr="00C879F8">
        <w:t xml:space="preserve"> </w:t>
      </w:r>
      <w:hyperlink r:id="rId12" w:history="1">
        <w:r w:rsidRPr="00C879F8">
          <w:rPr>
            <w:rStyle w:val="Hyperlink"/>
            <w:color w:val="auto"/>
            <w:u w:val="none"/>
          </w:rPr>
          <w:t>https://www.cgsecurity.org/wiki/PhotoRec</w:t>
        </w:r>
      </w:hyperlink>
    </w:p>
  </w:footnote>
  <w:footnote w:id="14">
    <w:p w14:paraId="096038D6" w14:textId="77777777" w:rsidR="00AF6D69" w:rsidRDefault="00AF6D69" w:rsidP="00AF6D69">
      <w:pPr>
        <w:pStyle w:val="FootnoteText"/>
      </w:pPr>
      <w:r>
        <w:rPr>
          <w:rStyle w:val="FootnoteReference"/>
        </w:rPr>
        <w:footnoteRef/>
      </w:r>
      <w:r>
        <w:t xml:space="preserve"> </w:t>
      </w:r>
      <w:hyperlink r:id="rId13" w:history="1">
        <w:r w:rsidRPr="00F006D5">
          <w:rPr>
            <w:rStyle w:val="Hyperlink"/>
            <w:color w:val="auto"/>
            <w:u w:val="none"/>
          </w:rPr>
          <w:t>http://cdimage.ubuntu.com/ubuntu-base/releases/14.04/release/ubuntu-base-14.04.3-core-armhf.tar.gz</w:t>
        </w:r>
      </w:hyperlink>
    </w:p>
  </w:footnote>
  <w:footnote w:id="15">
    <w:p w14:paraId="4B713006" w14:textId="77777777" w:rsidR="00AF6D69" w:rsidRDefault="00AF6D69" w:rsidP="00AF6D69">
      <w:pPr>
        <w:pStyle w:val="FootnoteText"/>
      </w:pPr>
      <w:r>
        <w:rPr>
          <w:rStyle w:val="FootnoteReference"/>
        </w:rPr>
        <w:footnoteRef/>
      </w:r>
      <w:r>
        <w:t xml:space="preserve"> base md5: 122890cbbaff8ca98f9664add64492bd | </w:t>
      </w:r>
      <w:r w:rsidRPr="00AB421D">
        <w:t>device md5: 006a0967281c9a061362086b638a21a4</w:t>
      </w:r>
    </w:p>
  </w:footnote>
  <w:footnote w:id="16">
    <w:p w14:paraId="592A434C" w14:textId="77777777" w:rsidR="004F7342" w:rsidRPr="004F7342" w:rsidRDefault="004F7342" w:rsidP="004F7342">
      <w:pPr>
        <w:pStyle w:val="FootnoteText"/>
      </w:pPr>
      <w:r w:rsidRPr="004F7342">
        <w:rPr>
          <w:rStyle w:val="FootnoteReference"/>
        </w:rPr>
        <w:footnoteRef/>
      </w:r>
      <w:r w:rsidRPr="004F7342">
        <w:t xml:space="preserve"> </w:t>
      </w:r>
      <w:hyperlink r:id="rId14" w:history="1">
        <w:r w:rsidRPr="004F7342">
          <w:rPr>
            <w:rStyle w:val="Hyperlink"/>
            <w:color w:val="auto"/>
            <w:u w:val="none"/>
          </w:rPr>
          <w:t>https://www.kernel.org/doc/Documentation/usb/functionfs.txt</w:t>
        </w:r>
      </w:hyperlink>
    </w:p>
  </w:footnote>
  <w:footnote w:id="17">
    <w:p w14:paraId="64953E1D" w14:textId="0BA17509" w:rsidR="00CB5BB5" w:rsidRDefault="00CB5BB5">
      <w:pPr>
        <w:pStyle w:val="FootnoteText"/>
      </w:pPr>
      <w:r>
        <w:rPr>
          <w:rStyle w:val="FootnoteReference"/>
        </w:rPr>
        <w:footnoteRef/>
      </w:r>
      <w:r>
        <w:t xml:space="preserve"> </w:t>
      </w:r>
      <w:hyperlink r:id="rId15" w:anchor="challenge-response-generation" w:history="1">
        <w:r w:rsidR="003A10AF" w:rsidRPr="003A10AF">
          <w:rPr>
            <w:rStyle w:val="Hyperlink"/>
            <w:color w:val="auto"/>
            <w:u w:val="none"/>
          </w:rPr>
          <w:t>https://featherbear.cc/UNSW-CSE-Thesis/posts/execs/usr-bin-adbd/#challenge-response-generation</w:t>
        </w:r>
      </w:hyperlink>
    </w:p>
  </w:footnote>
  <w:footnote w:id="18">
    <w:p w14:paraId="4F017CA9" w14:textId="1290DDED" w:rsidR="00675E27" w:rsidRDefault="00675E27">
      <w:pPr>
        <w:pStyle w:val="FootnoteText"/>
      </w:pPr>
      <w:r>
        <w:rPr>
          <w:rStyle w:val="FootnoteReference"/>
        </w:rPr>
        <w:footnoteRef/>
      </w:r>
      <w:r>
        <w:t xml:space="preserve"> </w:t>
      </w:r>
      <w:hyperlink r:id="rId16" w:history="1">
        <w:r w:rsidRPr="00C76D12">
          <w:rPr>
            <w:rStyle w:val="Hyperlink"/>
            <w:color w:val="auto"/>
            <w:u w:val="none"/>
          </w:rPr>
          <w:t>https://featherbear.cc/UNSW-CSE-Thesis/</w:t>
        </w:r>
        <w:r w:rsidRPr="00C76D12">
          <w:rPr>
            <w:rStyle w:val="Hyperlink"/>
            <w:color w:val="auto"/>
            <w:u w:val="none"/>
          </w:rPr>
          <w:t>poc</w:t>
        </w:r>
        <w:r w:rsidR="00C76D12" w:rsidRPr="00C76D12">
          <w:rPr>
            <w:rStyle w:val="Hyperlink"/>
            <w:color w:val="auto"/>
            <w:u w:val="none"/>
          </w:rPr>
          <w:t>/</w:t>
        </w:r>
      </w:hyperlink>
    </w:p>
  </w:footnote>
  <w:footnote w:id="19">
    <w:p w14:paraId="5BB43BD1" w14:textId="73C01B3A" w:rsidR="004F52A4" w:rsidRPr="00130925" w:rsidRDefault="004F52A4">
      <w:pPr>
        <w:pStyle w:val="FootnoteText"/>
      </w:pPr>
      <w:r w:rsidRPr="00130925">
        <w:rPr>
          <w:rStyle w:val="FootnoteReference"/>
        </w:rPr>
        <w:footnoteRef/>
      </w:r>
      <w:r w:rsidRPr="00130925">
        <w:t xml:space="preserve"> </w:t>
      </w:r>
      <w:hyperlink r:id="rId17" w:history="1">
        <w:r w:rsidRPr="00130925">
          <w:rPr>
            <w:rStyle w:val="Hyperlink"/>
            <w:color w:val="auto"/>
            <w:u w:val="none"/>
          </w:rPr>
          <w:t>http://docs.api.xiaomi.com/en/fds/</w:t>
        </w:r>
      </w:hyperlink>
    </w:p>
  </w:footnote>
  <w:footnote w:id="20">
    <w:p w14:paraId="36A62D90" w14:textId="717DE0CF" w:rsidR="00AF6D69" w:rsidRPr="00AA43DF" w:rsidRDefault="00AF6D69" w:rsidP="00AF6D69">
      <w:pPr>
        <w:rPr>
          <w:rFonts w:eastAsia="Times New Roman"/>
          <w:sz w:val="20"/>
          <w:szCs w:val="20"/>
          <w:lang w:eastAsia="en-AU"/>
        </w:rPr>
      </w:pPr>
      <w:r w:rsidRPr="00130925">
        <w:rPr>
          <w:rStyle w:val="FootnoteReference"/>
          <w:sz w:val="20"/>
          <w:szCs w:val="20"/>
        </w:rPr>
        <w:footnoteRef/>
      </w:r>
      <w:r w:rsidRPr="00130925">
        <w:rPr>
          <w:sz w:val="20"/>
          <w:szCs w:val="20"/>
        </w:rPr>
        <w:t xml:space="preserve"> Determined to be stored as in the </w:t>
      </w:r>
      <w:proofErr w:type="spellStart"/>
      <w:r w:rsidRPr="00130925">
        <w:rPr>
          <w:rStyle w:val="CodeStyleChar"/>
          <w:rFonts w:eastAsiaTheme="minorHAnsi"/>
          <w:sz w:val="20"/>
          <w:szCs w:val="20"/>
        </w:rPr>
        <w:t>RRMapFile</w:t>
      </w:r>
      <w:proofErr w:type="spellEnd"/>
      <w:r w:rsidRPr="00130925">
        <w:rPr>
          <w:sz w:val="20"/>
          <w:szCs w:val="20"/>
        </w:rPr>
        <w:t xml:space="preserve"> format.</w:t>
      </w:r>
      <w:r w:rsidR="00130925">
        <w:rPr>
          <w:sz w:val="20"/>
          <w:szCs w:val="20"/>
        </w:rPr>
        <w:br/>
      </w:r>
      <w:r w:rsidRPr="00130925">
        <w:rPr>
          <w:sz w:val="20"/>
          <w:szCs w:val="20"/>
        </w:rPr>
        <w:t xml:space="preserve">See </w:t>
      </w:r>
      <w:hyperlink r:id="rId18" w:history="1">
        <w:r w:rsidRPr="00AA43DF">
          <w:rPr>
            <w:rStyle w:val="Hyperlink"/>
            <w:rFonts w:eastAsia="Times New Roman"/>
            <w:color w:val="auto"/>
            <w:sz w:val="20"/>
            <w:szCs w:val="20"/>
            <w:u w:val="none"/>
            <w:lang w:eastAsia="en-AU"/>
          </w:rPr>
          <w:t>https://github.com/marcelrv/XiaomiRobotVacuumProtocol/blob/master/RRMapFile/RRFileFormat.md</w:t>
        </w:r>
      </w:hyperlink>
      <w:r w:rsidRPr="00AA43DF">
        <w:rPr>
          <w:rFonts w:eastAsia="Times New Roman"/>
          <w:sz w:val="20"/>
          <w:szCs w:val="20"/>
          <w:lang w:eastAsia="en-AU"/>
        </w:rPr>
        <w:t xml:space="preserve"> </w:t>
      </w:r>
    </w:p>
    <w:p w14:paraId="202EAF7A" w14:textId="77777777" w:rsidR="00AF6D69" w:rsidRDefault="00AF6D69" w:rsidP="00AF6D69">
      <w:pPr>
        <w:pStyle w:val="FootnoteText"/>
      </w:pPr>
    </w:p>
  </w:footnote>
  <w:footnote w:id="21">
    <w:p w14:paraId="5B229859" w14:textId="77777777" w:rsidR="00B27488" w:rsidRPr="008B730A" w:rsidRDefault="00B27488" w:rsidP="00B27488">
      <w:pPr>
        <w:pStyle w:val="FootnoteText"/>
      </w:pPr>
      <w:r w:rsidRPr="008B730A">
        <w:rPr>
          <w:rStyle w:val="FootnoteReference"/>
        </w:rPr>
        <w:footnoteRef/>
      </w:r>
      <w:r w:rsidRPr="008B730A">
        <w:t xml:space="preserve"> </w:t>
      </w:r>
      <w:hyperlink r:id="rId19" w:history="1">
        <w:r w:rsidRPr="008B730A">
          <w:rPr>
            <w:rStyle w:val="Hyperlink"/>
            <w:color w:val="auto"/>
            <w:u w:val="none"/>
          </w:rPr>
          <w:t>https://firefox-source-docs.mozilla.org/security/nss/legacy/key_log_format/index.html</w:t>
        </w:r>
      </w:hyperlink>
    </w:p>
  </w:footnote>
  <w:footnote w:id="22">
    <w:p w14:paraId="317E6B3A" w14:textId="2A79F01B" w:rsidR="00CD6C77" w:rsidRDefault="00CD6C77">
      <w:pPr>
        <w:pStyle w:val="FootnoteText"/>
      </w:pPr>
      <w:r>
        <w:rPr>
          <w:rStyle w:val="FootnoteReference"/>
        </w:rPr>
        <w:footnoteRef/>
      </w:r>
      <w:r>
        <w:t xml:space="preserve"> Tools exist to strip HSTS certificate pinning mechanisms, that would otherwise prevent MITM techniques</w:t>
      </w:r>
      <w:r w:rsidR="00025DAC">
        <w:t xml:space="preserve">. See </w:t>
      </w:r>
      <w:hyperlink r:id="rId20" w:history="1">
        <w:r w:rsidR="00025DAC" w:rsidRPr="00025DAC">
          <w:rPr>
            <w:rStyle w:val="Hyperlink"/>
            <w:color w:val="auto"/>
            <w:u w:val="none"/>
          </w:rPr>
          <w:t>https://github.com/shroudedcode/apk-mitm</w:t>
        </w:r>
      </w:hyperlink>
    </w:p>
  </w:footnote>
  <w:footnote w:id="23">
    <w:p w14:paraId="2331F2B4" w14:textId="4A8473FC" w:rsidR="00402248" w:rsidRDefault="00402248">
      <w:pPr>
        <w:pStyle w:val="FootnoteText"/>
      </w:pPr>
      <w:r>
        <w:rPr>
          <w:rStyle w:val="FootnoteReference"/>
        </w:rPr>
        <w:footnoteRef/>
      </w:r>
      <w:r>
        <w:t xml:space="preserve"> </w:t>
      </w:r>
      <w:r w:rsidRPr="00402248">
        <w:t>https://frida.re/</w:t>
      </w:r>
    </w:p>
  </w:footnote>
  <w:footnote w:id="24">
    <w:p w14:paraId="0573D578" w14:textId="3A5FF8E0" w:rsidR="007E6EFD" w:rsidRPr="00130925" w:rsidRDefault="007E6EFD">
      <w:pPr>
        <w:pStyle w:val="FootnoteText"/>
      </w:pPr>
      <w:r w:rsidRPr="00130925">
        <w:rPr>
          <w:rStyle w:val="FootnoteReference"/>
        </w:rPr>
        <w:footnoteRef/>
      </w:r>
      <w:r w:rsidRPr="00130925">
        <w:t xml:space="preserve"> </w:t>
      </w:r>
      <w:hyperlink r:id="rId21" w:history="1">
        <w:r w:rsidRPr="00130925">
          <w:rPr>
            <w:rStyle w:val="Hyperlink"/>
            <w:color w:val="auto"/>
            <w:u w:val="none"/>
          </w:rPr>
          <w:t>http://docs.api.xiaomi.com/en/fds/</w:t>
        </w:r>
      </w:hyperlink>
    </w:p>
  </w:footnote>
  <w:footnote w:id="25">
    <w:p w14:paraId="314DBDDF" w14:textId="1B63754B" w:rsidR="005C481F" w:rsidRPr="005C481F" w:rsidRDefault="005C481F">
      <w:pPr>
        <w:pStyle w:val="FootnoteText"/>
      </w:pPr>
      <w:r w:rsidRPr="005C481F">
        <w:rPr>
          <w:rStyle w:val="FootnoteReference"/>
        </w:rPr>
        <w:footnoteRef/>
      </w:r>
      <w:r w:rsidRPr="005C481F">
        <w:t xml:space="preserve"> </w:t>
      </w:r>
      <w:hyperlink r:id="rId22" w:history="1">
        <w:r w:rsidRPr="005C481F">
          <w:rPr>
            <w:rStyle w:val="Hyperlink"/>
            <w:color w:val="auto"/>
            <w:u w:val="none"/>
          </w:rPr>
          <w:t>https://global.roborock.com/pages/privacy-policy</w:t>
        </w:r>
      </w:hyperlink>
    </w:p>
  </w:footnote>
  <w:footnote w:id="26">
    <w:p w14:paraId="389C5B5B" w14:textId="102DF24A" w:rsidR="000F3656" w:rsidRPr="000F3656" w:rsidRDefault="000F3656">
      <w:pPr>
        <w:pStyle w:val="FootnoteText"/>
      </w:pPr>
      <w:r w:rsidRPr="000F3656">
        <w:rPr>
          <w:rStyle w:val="FootnoteReference"/>
        </w:rPr>
        <w:footnoteRef/>
      </w:r>
      <w:r w:rsidRPr="000F3656">
        <w:t xml:space="preserve"> </w:t>
      </w:r>
      <w:hyperlink r:id="rId23" w:history="1">
        <w:r w:rsidRPr="000F3656">
          <w:rPr>
            <w:rStyle w:val="Hyperlink"/>
            <w:color w:val="auto"/>
            <w:u w:val="none"/>
          </w:rPr>
          <w:t>https://featherbear.cc/UNSW-CSE-Thesis/mud</w:t>
        </w:r>
      </w:hyperlink>
    </w:p>
  </w:footnote>
  <w:footnote w:id="27">
    <w:p w14:paraId="2A8B0236" w14:textId="1DF96C42" w:rsidR="00587D48" w:rsidRPr="00587D48" w:rsidRDefault="00587D48">
      <w:pPr>
        <w:pStyle w:val="FootnoteText"/>
      </w:pPr>
      <w:r w:rsidRPr="00587D48">
        <w:rPr>
          <w:rStyle w:val="FootnoteReference"/>
        </w:rPr>
        <w:footnoteRef/>
      </w:r>
      <w:r w:rsidRPr="00587D48">
        <w:t xml:space="preserve"> </w:t>
      </w:r>
      <w:hyperlink r:id="rId24" w:history="1">
        <w:r w:rsidRPr="00587D48">
          <w:rPr>
            <w:rStyle w:val="Hyperlink"/>
            <w:color w:val="auto"/>
            <w:u w:val="none"/>
          </w:rPr>
          <w:t>https://github.com/marcelrv/XiaomiRobotVacuumProtocol/blob/master/miIO-ota.md</w:t>
        </w:r>
      </w:hyperlink>
    </w:p>
  </w:footnote>
  <w:footnote w:id="28">
    <w:p w14:paraId="59AB1683" w14:textId="4A69B848" w:rsidR="006D2655" w:rsidRPr="006D2655" w:rsidRDefault="006D2655">
      <w:pPr>
        <w:pStyle w:val="FootnoteText"/>
      </w:pPr>
      <w:r w:rsidRPr="006D2655">
        <w:rPr>
          <w:rStyle w:val="FootnoteReference"/>
        </w:rPr>
        <w:footnoteRef/>
      </w:r>
      <w:r w:rsidRPr="006D2655">
        <w:t xml:space="preserve"> </w:t>
      </w:r>
      <w:hyperlink r:id="rId25" w:history="1">
        <w:r w:rsidRPr="006D2655">
          <w:rPr>
            <w:rStyle w:val="Hyperlink"/>
            <w:color w:val="auto"/>
            <w:u w:val="none"/>
          </w:rPr>
          <w:t>https://www.zerotier.com</w:t>
        </w:r>
      </w:hyperlink>
    </w:p>
  </w:footnote>
  <w:footnote w:id="29">
    <w:p w14:paraId="3FCEAD9F" w14:textId="77777777" w:rsidR="00922ADB" w:rsidRPr="00922ADB" w:rsidRDefault="00922ADB" w:rsidP="00922ADB">
      <w:pPr>
        <w:pStyle w:val="FootnoteText"/>
      </w:pPr>
      <w:r w:rsidRPr="00922ADB">
        <w:rPr>
          <w:rStyle w:val="FootnoteReference"/>
        </w:rPr>
        <w:footnoteRef/>
      </w:r>
      <w:r w:rsidRPr="00922ADB">
        <w:t xml:space="preserve"> </w:t>
      </w:r>
      <w:hyperlink r:id="rId26" w:history="1">
        <w:r w:rsidRPr="00922ADB">
          <w:rPr>
            <w:rStyle w:val="Hyperlink"/>
            <w:color w:val="auto"/>
            <w:u w:val="none"/>
          </w:rPr>
          <w:t>https://featherbear.cc/UNSW-CSE-Thesis/poc/</w:t>
        </w:r>
      </w:hyperlink>
      <w:hyperlink r:id="rId27" w:history="1">
        <w:r>
          <w:rPr>
            <w:rStyle w:val="Hyperlink"/>
          </w:rPr>
          <w:t>https://featherbear.cc/UNSW-CSE-Thesis/mud</w:t>
        </w:r>
      </w:hyperlink>
    </w:p>
  </w:footnote>
  <w:footnote w:id="30">
    <w:p w14:paraId="3576268E" w14:textId="0BEDF8B0" w:rsidR="00412166" w:rsidRDefault="00412166">
      <w:pPr>
        <w:pStyle w:val="FootnoteText"/>
      </w:pPr>
      <w:r>
        <w:rPr>
          <w:rStyle w:val="FootnoteReference"/>
        </w:rPr>
        <w:footnoteRef/>
      </w:r>
      <w:r>
        <w:t xml:space="preserve"> </w:t>
      </w:r>
      <w:hyperlink r:id="rId28" w:history="1">
        <w:r w:rsidR="00A761C5" w:rsidRPr="00C76D12">
          <w:rPr>
            <w:rStyle w:val="Hyperlink"/>
            <w:color w:val="auto"/>
            <w:u w:val="none"/>
          </w:rPr>
          <w:t>https://featherbear.cc/UNSW-CSE-Thesis/poc/</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10950" w14:textId="5E5490CD" w:rsidR="00D45264" w:rsidRPr="00BE015A" w:rsidRDefault="005C74BA" w:rsidP="002B64B5">
    <w:pPr>
      <w:pStyle w:val="Header"/>
      <w:tabs>
        <w:tab w:val="clear" w:pos="4513"/>
      </w:tabs>
      <w:rPr>
        <w:color w:val="767171" w:themeColor="background2" w:themeShade="80"/>
      </w:rPr>
    </w:pPr>
    <w:sdt>
      <w:sdtPr>
        <w:rPr>
          <w:color w:val="767171" w:themeColor="background2" w:themeShade="80"/>
        </w:rPr>
        <w:alias w:val="Title"/>
        <w:tag w:val=""/>
        <w:id w:val="-1526632810"/>
        <w:placeholder>
          <w:docPart w:val="4B7A549DD8194DE7BD38034C58B39BC7"/>
        </w:placeholder>
        <w:dataBinding w:prefixMappings="xmlns:ns0='http://purl.org/dc/elements/1.1/' xmlns:ns1='http://schemas.openxmlformats.org/package/2006/metadata/core-properties' " w:xpath="/ns1:coreProperties[1]/ns0:title[1]" w:storeItemID="{6C3C8BC8-F283-45AE-878A-BAB7291924A1}"/>
        <w:text/>
      </w:sdtPr>
      <w:sdtEndPr/>
      <w:sdtContent>
        <w:r w:rsidR="002B64B5" w:rsidRPr="00BE015A">
          <w:rPr>
            <w:color w:val="767171" w:themeColor="background2" w:themeShade="80"/>
          </w:rPr>
          <w:t>“Smart” Vacuum Cleaners</w:t>
        </w:r>
      </w:sdtContent>
    </w:sdt>
    <w:r w:rsidR="002B64B5" w:rsidRPr="00BE015A">
      <w:rPr>
        <w:color w:val="767171" w:themeColor="background2" w:themeShade="80"/>
      </w:rPr>
      <w:tab/>
    </w:r>
    <w:sdt>
      <w:sdtPr>
        <w:rPr>
          <w:color w:val="767171" w:themeColor="background2" w:themeShade="80"/>
        </w:rPr>
        <w:alias w:val="Author"/>
        <w:tag w:val=""/>
        <w:id w:val="-887885464"/>
        <w:placeholder>
          <w:docPart w:val="4D667C8967764D9CB39623E5AADF7DF6"/>
        </w:placeholder>
        <w:dataBinding w:prefixMappings="xmlns:ns0='http://purl.org/dc/elements/1.1/' xmlns:ns1='http://schemas.openxmlformats.org/package/2006/metadata/core-properties' " w:xpath="/ns1:coreProperties[1]/ns0:creator[1]" w:storeItemID="{6C3C8BC8-F283-45AE-878A-BAB7291924A1}"/>
        <w:text/>
      </w:sdtPr>
      <w:sdtEndPr/>
      <w:sdtContent>
        <w:r w:rsidR="002B64B5" w:rsidRPr="00BE015A">
          <w:rPr>
            <w:color w:val="767171" w:themeColor="background2" w:themeShade="80"/>
          </w:rPr>
          <w:t xml:space="preserve">Andrew </w:t>
        </w:r>
        <w:proofErr w:type="spellStart"/>
        <w:r w:rsidR="002B64B5" w:rsidRPr="00BE015A">
          <w:rPr>
            <w:color w:val="767171" w:themeColor="background2" w:themeShade="80"/>
          </w:rPr>
          <w:t>Jin</w:t>
        </w:r>
        <w:proofErr w:type="spellEnd"/>
        <w:r w:rsidR="002B64B5" w:rsidRPr="00BE015A">
          <w:rPr>
            <w:color w:val="767171" w:themeColor="background2" w:themeShade="80"/>
          </w:rPr>
          <w:t>-Meng Wong</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AD7F1" w14:textId="15681BAE" w:rsidR="00D45264" w:rsidRDefault="005C74BA" w:rsidP="002B64B5">
    <w:pPr>
      <w:pStyle w:val="Header"/>
      <w:tabs>
        <w:tab w:val="clear" w:pos="4513"/>
      </w:tabs>
    </w:pPr>
    <w:sdt>
      <w:sdtPr>
        <w:alias w:val="Author"/>
        <w:tag w:val=""/>
        <w:id w:val="-1953933952"/>
        <w:placeholder>
          <w:docPart w:val="530D198380E34C4498B606F737FA8086"/>
        </w:placeholder>
        <w:dataBinding w:prefixMappings="xmlns:ns0='http://purl.org/dc/elements/1.1/' xmlns:ns1='http://schemas.openxmlformats.org/package/2006/metadata/core-properties' " w:xpath="/ns1:coreProperties[1]/ns0:creator[1]" w:storeItemID="{6C3C8BC8-F283-45AE-878A-BAB7291924A1}"/>
        <w:text/>
      </w:sdtPr>
      <w:sdtEndPr/>
      <w:sdtContent>
        <w:r w:rsidR="00A404C1">
          <w:t xml:space="preserve">Andrew </w:t>
        </w:r>
        <w:proofErr w:type="spellStart"/>
        <w:r w:rsidR="00A404C1">
          <w:t>Jin</w:t>
        </w:r>
        <w:proofErr w:type="spellEnd"/>
        <w:r w:rsidR="00A404C1">
          <w:t>-Meng Wong</w:t>
        </w:r>
      </w:sdtContent>
    </w:sdt>
    <w:r w:rsidR="002B64B5">
      <w:tab/>
    </w:r>
    <w:sdt>
      <w:sdtPr>
        <w:alias w:val="Title"/>
        <w:tag w:val=""/>
        <w:id w:val="1694572274"/>
        <w:placeholder>
          <w:docPart w:val="72322A03AB3340CA858F476566C3E363"/>
        </w:placeholder>
        <w:dataBinding w:prefixMappings="xmlns:ns0='http://purl.org/dc/elements/1.1/' xmlns:ns1='http://schemas.openxmlformats.org/package/2006/metadata/core-properties' " w:xpath="/ns1:coreProperties[1]/ns0:title[1]" w:storeItemID="{6C3C8BC8-F283-45AE-878A-BAB7291924A1}"/>
        <w:text/>
      </w:sdtPr>
      <w:sdtEndPr/>
      <w:sdtContent>
        <w:r w:rsidR="002B64B5">
          <w:t>“Smart” Vacuum Cleaners</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5E789" w14:textId="77777777" w:rsidR="00CE0B48" w:rsidRDefault="00CE0B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76BD7"/>
    <w:multiLevelType w:val="hybridMultilevel"/>
    <w:tmpl w:val="39CA7358"/>
    <w:lvl w:ilvl="0" w:tplc="B2E2177C">
      <w:start w:val="5"/>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1907089"/>
    <w:multiLevelType w:val="hybridMultilevel"/>
    <w:tmpl w:val="CCFA2740"/>
    <w:lvl w:ilvl="0" w:tplc="73AAB5E6">
      <w:start w:val="1"/>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C8568E"/>
    <w:multiLevelType w:val="multilevel"/>
    <w:tmpl w:val="A83A53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F05B13"/>
    <w:multiLevelType w:val="multilevel"/>
    <w:tmpl w:val="730C1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BE41EC"/>
    <w:multiLevelType w:val="hybridMultilevel"/>
    <w:tmpl w:val="806C0CDC"/>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1D7AF2"/>
    <w:multiLevelType w:val="hybridMultilevel"/>
    <w:tmpl w:val="464424F6"/>
    <w:lvl w:ilvl="0" w:tplc="53F8B9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FCE66BE"/>
    <w:multiLevelType w:val="multilevel"/>
    <w:tmpl w:val="B352F5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09495D"/>
    <w:multiLevelType w:val="hybridMultilevel"/>
    <w:tmpl w:val="348C630E"/>
    <w:lvl w:ilvl="0" w:tplc="1AC8DDB6">
      <w:start w:val="5"/>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7594E3E"/>
    <w:multiLevelType w:val="multilevel"/>
    <w:tmpl w:val="D66692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A84773"/>
    <w:multiLevelType w:val="multilevel"/>
    <w:tmpl w:val="BA7A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373047"/>
    <w:multiLevelType w:val="hybridMultilevel"/>
    <w:tmpl w:val="17EE4D5A"/>
    <w:lvl w:ilvl="0" w:tplc="3A5AEFA4">
      <w:start w:val="5"/>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9DB38EF"/>
    <w:multiLevelType w:val="multilevel"/>
    <w:tmpl w:val="EAB0E2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8F7321"/>
    <w:multiLevelType w:val="hybridMultilevel"/>
    <w:tmpl w:val="01F8F67E"/>
    <w:lvl w:ilvl="0" w:tplc="24448760">
      <w:start w:val="1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4D6153"/>
    <w:multiLevelType w:val="hybridMultilevel"/>
    <w:tmpl w:val="F6B2B6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D6F5D43"/>
    <w:multiLevelType w:val="hybridMultilevel"/>
    <w:tmpl w:val="5FC68F6A"/>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8F33DF"/>
    <w:multiLevelType w:val="hybridMultilevel"/>
    <w:tmpl w:val="C51ECD10"/>
    <w:lvl w:ilvl="0" w:tplc="A94A2F8E">
      <w:start w:val="4"/>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23F7157"/>
    <w:multiLevelType w:val="hybridMultilevel"/>
    <w:tmpl w:val="554E1572"/>
    <w:lvl w:ilvl="0" w:tplc="F06E3B1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27C2147"/>
    <w:multiLevelType w:val="hybridMultilevel"/>
    <w:tmpl w:val="654A1ECA"/>
    <w:lvl w:ilvl="0" w:tplc="5CD493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55C7762"/>
    <w:multiLevelType w:val="multilevel"/>
    <w:tmpl w:val="9D22A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579531D"/>
    <w:multiLevelType w:val="multilevel"/>
    <w:tmpl w:val="99F86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692288"/>
    <w:multiLevelType w:val="hybridMultilevel"/>
    <w:tmpl w:val="D63C6E2E"/>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0282272"/>
    <w:multiLevelType w:val="multilevel"/>
    <w:tmpl w:val="4A5636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0B53E7F"/>
    <w:multiLevelType w:val="multilevel"/>
    <w:tmpl w:val="B0DA1C6E"/>
    <w:lvl w:ilvl="0">
      <w:start w:val="1"/>
      <w:numFmt w:val="decimal"/>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4BE0FB5"/>
    <w:multiLevelType w:val="hybridMultilevel"/>
    <w:tmpl w:val="1FA095A8"/>
    <w:lvl w:ilvl="0" w:tplc="7CA0A972">
      <w:start w:val="20"/>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8EC61FE"/>
    <w:multiLevelType w:val="hybridMultilevel"/>
    <w:tmpl w:val="F134F190"/>
    <w:lvl w:ilvl="0" w:tplc="08A0221C">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E592784"/>
    <w:multiLevelType w:val="multilevel"/>
    <w:tmpl w:val="61768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ED41D95"/>
    <w:multiLevelType w:val="multilevel"/>
    <w:tmpl w:val="0E9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535FE2"/>
    <w:multiLevelType w:val="multilevel"/>
    <w:tmpl w:val="45727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CDE2B03"/>
    <w:multiLevelType w:val="hybridMultilevel"/>
    <w:tmpl w:val="8542DB66"/>
    <w:lvl w:ilvl="0" w:tplc="73AAB5E6">
      <w:start w:val="1"/>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F257931"/>
    <w:multiLevelType w:val="multilevel"/>
    <w:tmpl w:val="E12036E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8C6997"/>
    <w:multiLevelType w:val="multilevel"/>
    <w:tmpl w:val="2AF443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40412265">
    <w:abstractNumId w:val="24"/>
  </w:num>
  <w:num w:numId="2" w16cid:durableId="26563444">
    <w:abstractNumId w:val="0"/>
  </w:num>
  <w:num w:numId="3" w16cid:durableId="1170605550">
    <w:abstractNumId w:val="6"/>
  </w:num>
  <w:num w:numId="4" w16cid:durableId="419639612">
    <w:abstractNumId w:val="2"/>
  </w:num>
  <w:num w:numId="5" w16cid:durableId="287200288">
    <w:abstractNumId w:val="10"/>
  </w:num>
  <w:num w:numId="6" w16cid:durableId="541745552">
    <w:abstractNumId w:val="7"/>
  </w:num>
  <w:num w:numId="7" w16cid:durableId="1152335760">
    <w:abstractNumId w:val="17"/>
  </w:num>
  <w:num w:numId="8" w16cid:durableId="1940333836">
    <w:abstractNumId w:val="16"/>
  </w:num>
  <w:num w:numId="9" w16cid:durableId="358092739">
    <w:abstractNumId w:val="15"/>
  </w:num>
  <w:num w:numId="10" w16cid:durableId="151676384">
    <w:abstractNumId w:val="12"/>
  </w:num>
  <w:num w:numId="11" w16cid:durableId="980884595">
    <w:abstractNumId w:val="9"/>
  </w:num>
  <w:num w:numId="12" w16cid:durableId="1451044526">
    <w:abstractNumId w:val="3"/>
  </w:num>
  <w:num w:numId="13" w16cid:durableId="451562338">
    <w:abstractNumId w:val="21"/>
  </w:num>
  <w:num w:numId="14" w16cid:durableId="787313986">
    <w:abstractNumId w:val="25"/>
  </w:num>
  <w:num w:numId="15" w16cid:durableId="578515998">
    <w:abstractNumId w:val="26"/>
  </w:num>
  <w:num w:numId="16" w16cid:durableId="1630668350">
    <w:abstractNumId w:val="18"/>
  </w:num>
  <w:num w:numId="17" w16cid:durableId="566889686">
    <w:abstractNumId w:val="27"/>
  </w:num>
  <w:num w:numId="18" w16cid:durableId="1787191316">
    <w:abstractNumId w:val="19"/>
  </w:num>
  <w:num w:numId="19" w16cid:durableId="1987977332">
    <w:abstractNumId w:val="8"/>
  </w:num>
  <w:num w:numId="20" w16cid:durableId="1053235493">
    <w:abstractNumId w:val="30"/>
  </w:num>
  <w:num w:numId="21" w16cid:durableId="1384211574">
    <w:abstractNumId w:val="29"/>
  </w:num>
  <w:num w:numId="22" w16cid:durableId="1271006429">
    <w:abstractNumId w:val="11"/>
  </w:num>
  <w:num w:numId="23" w16cid:durableId="1121218151">
    <w:abstractNumId w:val="23"/>
  </w:num>
  <w:num w:numId="24" w16cid:durableId="206335367">
    <w:abstractNumId w:val="5"/>
  </w:num>
  <w:num w:numId="25" w16cid:durableId="698286344">
    <w:abstractNumId w:val="1"/>
  </w:num>
  <w:num w:numId="26" w16cid:durableId="1809545066">
    <w:abstractNumId w:val="20"/>
  </w:num>
  <w:num w:numId="27" w16cid:durableId="1766609312">
    <w:abstractNumId w:val="4"/>
  </w:num>
  <w:num w:numId="28" w16cid:durableId="1814102377">
    <w:abstractNumId w:val="14"/>
  </w:num>
  <w:num w:numId="29" w16cid:durableId="112748710">
    <w:abstractNumId w:val="28"/>
  </w:num>
  <w:num w:numId="30" w16cid:durableId="30999803">
    <w:abstractNumId w:val="13"/>
  </w:num>
  <w:num w:numId="31" w16cid:durableId="1702634855">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 Wu">
    <w15:presenceInfo w15:providerId="AD" w15:userId="S::z5163239@ad.unsw.edu.au::200c343a-10bf-41b2-b1a1-084509f48016"/>
  </w15:person>
  <w15:person w15:author="Andrew Wong">
    <w15:presenceInfo w15:providerId="None" w15:userId="Andrew 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f2spavp9wtertx0vz2e0pp92sepv2sxr&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8&lt;/item&gt;&lt;item&gt;20&lt;/item&gt;&lt;item&gt;22&lt;/item&gt;&lt;item&gt;23&lt;/item&gt;&lt;item&gt;24&lt;/item&gt;&lt;/record-ids&gt;&lt;/item&gt;&lt;/Libraries&gt;"/>
  </w:docVars>
  <w:rsids>
    <w:rsidRoot w:val="00197876"/>
    <w:rsid w:val="000001A9"/>
    <w:rsid w:val="0000079E"/>
    <w:rsid w:val="00000D63"/>
    <w:rsid w:val="000012DB"/>
    <w:rsid w:val="000014B9"/>
    <w:rsid w:val="0000219F"/>
    <w:rsid w:val="00002EA3"/>
    <w:rsid w:val="000035E5"/>
    <w:rsid w:val="00003B10"/>
    <w:rsid w:val="00004012"/>
    <w:rsid w:val="000053FA"/>
    <w:rsid w:val="0000585F"/>
    <w:rsid w:val="0000597B"/>
    <w:rsid w:val="00007C89"/>
    <w:rsid w:val="000102CB"/>
    <w:rsid w:val="0001055F"/>
    <w:rsid w:val="0001089B"/>
    <w:rsid w:val="0001099F"/>
    <w:rsid w:val="00011A14"/>
    <w:rsid w:val="00011AB5"/>
    <w:rsid w:val="0001205F"/>
    <w:rsid w:val="00012C68"/>
    <w:rsid w:val="00012EF3"/>
    <w:rsid w:val="00015179"/>
    <w:rsid w:val="00017569"/>
    <w:rsid w:val="00017745"/>
    <w:rsid w:val="00017B42"/>
    <w:rsid w:val="0002007B"/>
    <w:rsid w:val="0002124C"/>
    <w:rsid w:val="00021FB9"/>
    <w:rsid w:val="0002239A"/>
    <w:rsid w:val="000229C5"/>
    <w:rsid w:val="00022EAA"/>
    <w:rsid w:val="00023BBA"/>
    <w:rsid w:val="00024962"/>
    <w:rsid w:val="00024985"/>
    <w:rsid w:val="000256AA"/>
    <w:rsid w:val="00025DAC"/>
    <w:rsid w:val="00026329"/>
    <w:rsid w:val="00026DCD"/>
    <w:rsid w:val="000275CA"/>
    <w:rsid w:val="0003035A"/>
    <w:rsid w:val="0003043D"/>
    <w:rsid w:val="00030F71"/>
    <w:rsid w:val="00031108"/>
    <w:rsid w:val="0003146C"/>
    <w:rsid w:val="00031825"/>
    <w:rsid w:val="00031925"/>
    <w:rsid w:val="00031F00"/>
    <w:rsid w:val="00032634"/>
    <w:rsid w:val="00032D42"/>
    <w:rsid w:val="00033270"/>
    <w:rsid w:val="000346EE"/>
    <w:rsid w:val="00034982"/>
    <w:rsid w:val="000353B2"/>
    <w:rsid w:val="00035BDA"/>
    <w:rsid w:val="000367EC"/>
    <w:rsid w:val="00036AF8"/>
    <w:rsid w:val="00036CA4"/>
    <w:rsid w:val="000372E8"/>
    <w:rsid w:val="00037C10"/>
    <w:rsid w:val="000423DA"/>
    <w:rsid w:val="00044069"/>
    <w:rsid w:val="00046823"/>
    <w:rsid w:val="00046973"/>
    <w:rsid w:val="000469B1"/>
    <w:rsid w:val="000470A6"/>
    <w:rsid w:val="00047208"/>
    <w:rsid w:val="000505DF"/>
    <w:rsid w:val="00050981"/>
    <w:rsid w:val="000509A3"/>
    <w:rsid w:val="00052291"/>
    <w:rsid w:val="00052FEB"/>
    <w:rsid w:val="00053181"/>
    <w:rsid w:val="00054BB0"/>
    <w:rsid w:val="00055B51"/>
    <w:rsid w:val="00056E2C"/>
    <w:rsid w:val="0005778F"/>
    <w:rsid w:val="000578E4"/>
    <w:rsid w:val="00057F87"/>
    <w:rsid w:val="0006041B"/>
    <w:rsid w:val="00060977"/>
    <w:rsid w:val="00060D09"/>
    <w:rsid w:val="00060DCD"/>
    <w:rsid w:val="000627AB"/>
    <w:rsid w:val="0006348E"/>
    <w:rsid w:val="000634C9"/>
    <w:rsid w:val="00064914"/>
    <w:rsid w:val="00064E55"/>
    <w:rsid w:val="00066619"/>
    <w:rsid w:val="00066F90"/>
    <w:rsid w:val="00067930"/>
    <w:rsid w:val="00067DC3"/>
    <w:rsid w:val="00070069"/>
    <w:rsid w:val="00070085"/>
    <w:rsid w:val="00070E49"/>
    <w:rsid w:val="00072314"/>
    <w:rsid w:val="0007257F"/>
    <w:rsid w:val="00074103"/>
    <w:rsid w:val="00074CBE"/>
    <w:rsid w:val="000754DC"/>
    <w:rsid w:val="00077BC9"/>
    <w:rsid w:val="00080A6B"/>
    <w:rsid w:val="00080BD0"/>
    <w:rsid w:val="00080C03"/>
    <w:rsid w:val="00080C4E"/>
    <w:rsid w:val="000816BA"/>
    <w:rsid w:val="00081DD7"/>
    <w:rsid w:val="00082206"/>
    <w:rsid w:val="000825EC"/>
    <w:rsid w:val="000830F6"/>
    <w:rsid w:val="000839FB"/>
    <w:rsid w:val="00084084"/>
    <w:rsid w:val="0008562D"/>
    <w:rsid w:val="00085E7C"/>
    <w:rsid w:val="00086392"/>
    <w:rsid w:val="0008657A"/>
    <w:rsid w:val="00090466"/>
    <w:rsid w:val="0009297E"/>
    <w:rsid w:val="000929EA"/>
    <w:rsid w:val="00092FCB"/>
    <w:rsid w:val="0009391B"/>
    <w:rsid w:val="00093B94"/>
    <w:rsid w:val="000940DE"/>
    <w:rsid w:val="00094A28"/>
    <w:rsid w:val="00094D8E"/>
    <w:rsid w:val="0009502B"/>
    <w:rsid w:val="000952D9"/>
    <w:rsid w:val="0009664A"/>
    <w:rsid w:val="000972F4"/>
    <w:rsid w:val="00097342"/>
    <w:rsid w:val="000A0053"/>
    <w:rsid w:val="000A1AC4"/>
    <w:rsid w:val="000A2240"/>
    <w:rsid w:val="000A2E7A"/>
    <w:rsid w:val="000A3754"/>
    <w:rsid w:val="000A5874"/>
    <w:rsid w:val="000A6029"/>
    <w:rsid w:val="000A6AE1"/>
    <w:rsid w:val="000A72AF"/>
    <w:rsid w:val="000B09D0"/>
    <w:rsid w:val="000B11E9"/>
    <w:rsid w:val="000B148A"/>
    <w:rsid w:val="000B2565"/>
    <w:rsid w:val="000B347C"/>
    <w:rsid w:val="000B4507"/>
    <w:rsid w:val="000B45C8"/>
    <w:rsid w:val="000B4B8C"/>
    <w:rsid w:val="000B53FB"/>
    <w:rsid w:val="000B7557"/>
    <w:rsid w:val="000C1210"/>
    <w:rsid w:val="000C1415"/>
    <w:rsid w:val="000C1687"/>
    <w:rsid w:val="000C27EF"/>
    <w:rsid w:val="000C2AB7"/>
    <w:rsid w:val="000C2BA5"/>
    <w:rsid w:val="000C3898"/>
    <w:rsid w:val="000C5148"/>
    <w:rsid w:val="000C63EB"/>
    <w:rsid w:val="000D03FC"/>
    <w:rsid w:val="000D04F1"/>
    <w:rsid w:val="000D0EE4"/>
    <w:rsid w:val="000D2362"/>
    <w:rsid w:val="000D2631"/>
    <w:rsid w:val="000D2BAE"/>
    <w:rsid w:val="000D6D9E"/>
    <w:rsid w:val="000D6DEC"/>
    <w:rsid w:val="000E0BED"/>
    <w:rsid w:val="000E0F16"/>
    <w:rsid w:val="000E149F"/>
    <w:rsid w:val="000E1837"/>
    <w:rsid w:val="000E19D8"/>
    <w:rsid w:val="000E32DD"/>
    <w:rsid w:val="000E394B"/>
    <w:rsid w:val="000E3EA2"/>
    <w:rsid w:val="000E4193"/>
    <w:rsid w:val="000E4760"/>
    <w:rsid w:val="000E4E9B"/>
    <w:rsid w:val="000E50B5"/>
    <w:rsid w:val="000E5900"/>
    <w:rsid w:val="000F0F1E"/>
    <w:rsid w:val="000F10C5"/>
    <w:rsid w:val="000F13B6"/>
    <w:rsid w:val="000F1F36"/>
    <w:rsid w:val="000F2051"/>
    <w:rsid w:val="000F2705"/>
    <w:rsid w:val="000F3044"/>
    <w:rsid w:val="000F318C"/>
    <w:rsid w:val="000F3656"/>
    <w:rsid w:val="000F45C8"/>
    <w:rsid w:val="000F4698"/>
    <w:rsid w:val="000F5ACC"/>
    <w:rsid w:val="000F63C7"/>
    <w:rsid w:val="000F6DAC"/>
    <w:rsid w:val="000F7F7F"/>
    <w:rsid w:val="00100A7F"/>
    <w:rsid w:val="0010152D"/>
    <w:rsid w:val="00102B60"/>
    <w:rsid w:val="00102F2D"/>
    <w:rsid w:val="001030EB"/>
    <w:rsid w:val="00103487"/>
    <w:rsid w:val="0010370B"/>
    <w:rsid w:val="00103DAD"/>
    <w:rsid w:val="00103E92"/>
    <w:rsid w:val="001044F2"/>
    <w:rsid w:val="001049A0"/>
    <w:rsid w:val="00104A2C"/>
    <w:rsid w:val="00105602"/>
    <w:rsid w:val="001056DE"/>
    <w:rsid w:val="00106717"/>
    <w:rsid w:val="001105D8"/>
    <w:rsid w:val="00110BDD"/>
    <w:rsid w:val="00111822"/>
    <w:rsid w:val="001134EB"/>
    <w:rsid w:val="00114343"/>
    <w:rsid w:val="00115339"/>
    <w:rsid w:val="00115D87"/>
    <w:rsid w:val="00116E8D"/>
    <w:rsid w:val="00117764"/>
    <w:rsid w:val="00117DF0"/>
    <w:rsid w:val="00120414"/>
    <w:rsid w:val="00121D8D"/>
    <w:rsid w:val="001229F7"/>
    <w:rsid w:val="001237BA"/>
    <w:rsid w:val="001245CF"/>
    <w:rsid w:val="00125CD7"/>
    <w:rsid w:val="00126B38"/>
    <w:rsid w:val="00126EB7"/>
    <w:rsid w:val="00127132"/>
    <w:rsid w:val="00127CE0"/>
    <w:rsid w:val="00130081"/>
    <w:rsid w:val="00130925"/>
    <w:rsid w:val="001322E0"/>
    <w:rsid w:val="00132F23"/>
    <w:rsid w:val="00133F9E"/>
    <w:rsid w:val="001341D0"/>
    <w:rsid w:val="00136814"/>
    <w:rsid w:val="00136ED6"/>
    <w:rsid w:val="00137FB4"/>
    <w:rsid w:val="001400F1"/>
    <w:rsid w:val="0014034A"/>
    <w:rsid w:val="001403E1"/>
    <w:rsid w:val="0014075C"/>
    <w:rsid w:val="00142D31"/>
    <w:rsid w:val="00143748"/>
    <w:rsid w:val="00144599"/>
    <w:rsid w:val="00144AD2"/>
    <w:rsid w:val="00144E4F"/>
    <w:rsid w:val="0014579A"/>
    <w:rsid w:val="001458C5"/>
    <w:rsid w:val="00147799"/>
    <w:rsid w:val="00150B52"/>
    <w:rsid w:val="00150C7C"/>
    <w:rsid w:val="00151548"/>
    <w:rsid w:val="00151D69"/>
    <w:rsid w:val="00152AE6"/>
    <w:rsid w:val="001540C4"/>
    <w:rsid w:val="00154FA4"/>
    <w:rsid w:val="001556C1"/>
    <w:rsid w:val="0015572D"/>
    <w:rsid w:val="001558A5"/>
    <w:rsid w:val="001561D0"/>
    <w:rsid w:val="001567EC"/>
    <w:rsid w:val="001568AF"/>
    <w:rsid w:val="00157682"/>
    <w:rsid w:val="00157CA2"/>
    <w:rsid w:val="00157EAC"/>
    <w:rsid w:val="00160480"/>
    <w:rsid w:val="001609D2"/>
    <w:rsid w:val="00160D1C"/>
    <w:rsid w:val="001611BB"/>
    <w:rsid w:val="00161CF8"/>
    <w:rsid w:val="00161E1A"/>
    <w:rsid w:val="00163EC4"/>
    <w:rsid w:val="00164377"/>
    <w:rsid w:val="00164757"/>
    <w:rsid w:val="00164A79"/>
    <w:rsid w:val="00167638"/>
    <w:rsid w:val="00167A9D"/>
    <w:rsid w:val="00167F76"/>
    <w:rsid w:val="00170528"/>
    <w:rsid w:val="00170B19"/>
    <w:rsid w:val="00170E34"/>
    <w:rsid w:val="00171EB5"/>
    <w:rsid w:val="001730D5"/>
    <w:rsid w:val="0017394B"/>
    <w:rsid w:val="00173EE3"/>
    <w:rsid w:val="001740F5"/>
    <w:rsid w:val="0017480B"/>
    <w:rsid w:val="00174B6D"/>
    <w:rsid w:val="00175AB2"/>
    <w:rsid w:val="0017605B"/>
    <w:rsid w:val="00176411"/>
    <w:rsid w:val="00177B9C"/>
    <w:rsid w:val="00177CE0"/>
    <w:rsid w:val="00177ED0"/>
    <w:rsid w:val="00180179"/>
    <w:rsid w:val="0018103A"/>
    <w:rsid w:val="00181889"/>
    <w:rsid w:val="001819C9"/>
    <w:rsid w:val="00181A39"/>
    <w:rsid w:val="001826D8"/>
    <w:rsid w:val="00182745"/>
    <w:rsid w:val="0018277F"/>
    <w:rsid w:val="00182E19"/>
    <w:rsid w:val="0018331A"/>
    <w:rsid w:val="00183AF1"/>
    <w:rsid w:val="0018489E"/>
    <w:rsid w:val="0018492B"/>
    <w:rsid w:val="001850E4"/>
    <w:rsid w:val="001868E0"/>
    <w:rsid w:val="00186F7F"/>
    <w:rsid w:val="00187036"/>
    <w:rsid w:val="0018730A"/>
    <w:rsid w:val="001902E9"/>
    <w:rsid w:val="001905E1"/>
    <w:rsid w:val="0019090C"/>
    <w:rsid w:val="00191730"/>
    <w:rsid w:val="00191D72"/>
    <w:rsid w:val="00192921"/>
    <w:rsid w:val="00193A9D"/>
    <w:rsid w:val="00193E90"/>
    <w:rsid w:val="00193FD1"/>
    <w:rsid w:val="00194C45"/>
    <w:rsid w:val="00195974"/>
    <w:rsid w:val="00195A67"/>
    <w:rsid w:val="00195BDF"/>
    <w:rsid w:val="00197876"/>
    <w:rsid w:val="001A0287"/>
    <w:rsid w:val="001A12F3"/>
    <w:rsid w:val="001A16B7"/>
    <w:rsid w:val="001A1926"/>
    <w:rsid w:val="001A1D31"/>
    <w:rsid w:val="001A3E09"/>
    <w:rsid w:val="001A4E4F"/>
    <w:rsid w:val="001A53F9"/>
    <w:rsid w:val="001A5D9F"/>
    <w:rsid w:val="001A636B"/>
    <w:rsid w:val="001A66FF"/>
    <w:rsid w:val="001A6E19"/>
    <w:rsid w:val="001A6F94"/>
    <w:rsid w:val="001A7BDE"/>
    <w:rsid w:val="001B00F3"/>
    <w:rsid w:val="001B3757"/>
    <w:rsid w:val="001B3AF3"/>
    <w:rsid w:val="001B4ED0"/>
    <w:rsid w:val="001B5C01"/>
    <w:rsid w:val="001B6D3E"/>
    <w:rsid w:val="001B7A5A"/>
    <w:rsid w:val="001C059E"/>
    <w:rsid w:val="001C0D6A"/>
    <w:rsid w:val="001C124B"/>
    <w:rsid w:val="001C25BE"/>
    <w:rsid w:val="001C2C0A"/>
    <w:rsid w:val="001C4E6C"/>
    <w:rsid w:val="001C5889"/>
    <w:rsid w:val="001C66E3"/>
    <w:rsid w:val="001C6BBD"/>
    <w:rsid w:val="001D11D5"/>
    <w:rsid w:val="001D1CCF"/>
    <w:rsid w:val="001D2745"/>
    <w:rsid w:val="001D52DE"/>
    <w:rsid w:val="001D7C5F"/>
    <w:rsid w:val="001D7D68"/>
    <w:rsid w:val="001E1C71"/>
    <w:rsid w:val="001E1E84"/>
    <w:rsid w:val="001E2165"/>
    <w:rsid w:val="001E2933"/>
    <w:rsid w:val="001E328E"/>
    <w:rsid w:val="001E3B85"/>
    <w:rsid w:val="001E409E"/>
    <w:rsid w:val="001E43FF"/>
    <w:rsid w:val="001E6902"/>
    <w:rsid w:val="001E7001"/>
    <w:rsid w:val="001F16DE"/>
    <w:rsid w:val="001F195B"/>
    <w:rsid w:val="001F25BD"/>
    <w:rsid w:val="001F3B28"/>
    <w:rsid w:val="001F4DC6"/>
    <w:rsid w:val="001F6964"/>
    <w:rsid w:val="00200745"/>
    <w:rsid w:val="002012C2"/>
    <w:rsid w:val="002016F6"/>
    <w:rsid w:val="00202057"/>
    <w:rsid w:val="00202AE2"/>
    <w:rsid w:val="00202D0B"/>
    <w:rsid w:val="00205B5D"/>
    <w:rsid w:val="00206099"/>
    <w:rsid w:val="00206344"/>
    <w:rsid w:val="002067C3"/>
    <w:rsid w:val="0020748D"/>
    <w:rsid w:val="00212101"/>
    <w:rsid w:val="0021230E"/>
    <w:rsid w:val="00212839"/>
    <w:rsid w:val="00212CE0"/>
    <w:rsid w:val="00213F15"/>
    <w:rsid w:val="002140B5"/>
    <w:rsid w:val="0021603C"/>
    <w:rsid w:val="00216637"/>
    <w:rsid w:val="00216889"/>
    <w:rsid w:val="00217D36"/>
    <w:rsid w:val="0022084A"/>
    <w:rsid w:val="002209DA"/>
    <w:rsid w:val="00220BE0"/>
    <w:rsid w:val="00221A2D"/>
    <w:rsid w:val="002260EA"/>
    <w:rsid w:val="00226225"/>
    <w:rsid w:val="00227E07"/>
    <w:rsid w:val="002310C9"/>
    <w:rsid w:val="002314E7"/>
    <w:rsid w:val="00233A8A"/>
    <w:rsid w:val="0023602E"/>
    <w:rsid w:val="00236921"/>
    <w:rsid w:val="00236B98"/>
    <w:rsid w:val="00237D23"/>
    <w:rsid w:val="00237DAA"/>
    <w:rsid w:val="002405C3"/>
    <w:rsid w:val="0024130D"/>
    <w:rsid w:val="00241928"/>
    <w:rsid w:val="00241FB5"/>
    <w:rsid w:val="0024312E"/>
    <w:rsid w:val="00243CEB"/>
    <w:rsid w:val="0024460A"/>
    <w:rsid w:val="00245930"/>
    <w:rsid w:val="00246009"/>
    <w:rsid w:val="0024685F"/>
    <w:rsid w:val="002473C2"/>
    <w:rsid w:val="00247773"/>
    <w:rsid w:val="00250B04"/>
    <w:rsid w:val="00250C67"/>
    <w:rsid w:val="0025108C"/>
    <w:rsid w:val="0025198E"/>
    <w:rsid w:val="00251C65"/>
    <w:rsid w:val="00252276"/>
    <w:rsid w:val="00252396"/>
    <w:rsid w:val="002533A1"/>
    <w:rsid w:val="002536EB"/>
    <w:rsid w:val="00253B64"/>
    <w:rsid w:val="002543D4"/>
    <w:rsid w:val="002562AE"/>
    <w:rsid w:val="00256C76"/>
    <w:rsid w:val="002602EF"/>
    <w:rsid w:val="0026296F"/>
    <w:rsid w:val="00262A0B"/>
    <w:rsid w:val="0026301E"/>
    <w:rsid w:val="00263EB9"/>
    <w:rsid w:val="002643E3"/>
    <w:rsid w:val="0026498C"/>
    <w:rsid w:val="00264BD9"/>
    <w:rsid w:val="00266F3B"/>
    <w:rsid w:val="00267051"/>
    <w:rsid w:val="002675E5"/>
    <w:rsid w:val="002709D3"/>
    <w:rsid w:val="00270E75"/>
    <w:rsid w:val="00271FA5"/>
    <w:rsid w:val="00272077"/>
    <w:rsid w:val="002733C3"/>
    <w:rsid w:val="00273792"/>
    <w:rsid w:val="00273E6D"/>
    <w:rsid w:val="0027451A"/>
    <w:rsid w:val="00276301"/>
    <w:rsid w:val="0027649F"/>
    <w:rsid w:val="002775E7"/>
    <w:rsid w:val="002809BF"/>
    <w:rsid w:val="0028186A"/>
    <w:rsid w:val="00282078"/>
    <w:rsid w:val="002829FE"/>
    <w:rsid w:val="00282A1A"/>
    <w:rsid w:val="00283067"/>
    <w:rsid w:val="00284021"/>
    <w:rsid w:val="00284094"/>
    <w:rsid w:val="00284237"/>
    <w:rsid w:val="00284E84"/>
    <w:rsid w:val="00285DC0"/>
    <w:rsid w:val="00285E28"/>
    <w:rsid w:val="0028601B"/>
    <w:rsid w:val="0028610D"/>
    <w:rsid w:val="00286154"/>
    <w:rsid w:val="002863F3"/>
    <w:rsid w:val="002870A4"/>
    <w:rsid w:val="00287477"/>
    <w:rsid w:val="002906AD"/>
    <w:rsid w:val="002908A5"/>
    <w:rsid w:val="0029234B"/>
    <w:rsid w:val="002932DD"/>
    <w:rsid w:val="00293690"/>
    <w:rsid w:val="00294753"/>
    <w:rsid w:val="00294B22"/>
    <w:rsid w:val="00295B71"/>
    <w:rsid w:val="00296DEE"/>
    <w:rsid w:val="002A00AA"/>
    <w:rsid w:val="002A193B"/>
    <w:rsid w:val="002A19E5"/>
    <w:rsid w:val="002A1E34"/>
    <w:rsid w:val="002A248F"/>
    <w:rsid w:val="002A3A18"/>
    <w:rsid w:val="002A6715"/>
    <w:rsid w:val="002A67A9"/>
    <w:rsid w:val="002A7952"/>
    <w:rsid w:val="002B233F"/>
    <w:rsid w:val="002B2688"/>
    <w:rsid w:val="002B289F"/>
    <w:rsid w:val="002B2E29"/>
    <w:rsid w:val="002B3360"/>
    <w:rsid w:val="002B3722"/>
    <w:rsid w:val="002B5509"/>
    <w:rsid w:val="002B588C"/>
    <w:rsid w:val="002B64B5"/>
    <w:rsid w:val="002B76A6"/>
    <w:rsid w:val="002B7A43"/>
    <w:rsid w:val="002C12F9"/>
    <w:rsid w:val="002C214F"/>
    <w:rsid w:val="002C3C73"/>
    <w:rsid w:val="002C4266"/>
    <w:rsid w:val="002C4E82"/>
    <w:rsid w:val="002C5577"/>
    <w:rsid w:val="002C5B34"/>
    <w:rsid w:val="002C646B"/>
    <w:rsid w:val="002C65C5"/>
    <w:rsid w:val="002D0706"/>
    <w:rsid w:val="002D2103"/>
    <w:rsid w:val="002D262B"/>
    <w:rsid w:val="002D2756"/>
    <w:rsid w:val="002D2C38"/>
    <w:rsid w:val="002D31DA"/>
    <w:rsid w:val="002D365E"/>
    <w:rsid w:val="002D37BC"/>
    <w:rsid w:val="002D387A"/>
    <w:rsid w:val="002D4CC0"/>
    <w:rsid w:val="002D56A1"/>
    <w:rsid w:val="002D5ADC"/>
    <w:rsid w:val="002D6005"/>
    <w:rsid w:val="002D66BC"/>
    <w:rsid w:val="002D731E"/>
    <w:rsid w:val="002E06E5"/>
    <w:rsid w:val="002E0A6B"/>
    <w:rsid w:val="002E12BE"/>
    <w:rsid w:val="002E1C50"/>
    <w:rsid w:val="002E1FC3"/>
    <w:rsid w:val="002E245C"/>
    <w:rsid w:val="002E4A90"/>
    <w:rsid w:val="002E4F63"/>
    <w:rsid w:val="002E5BE4"/>
    <w:rsid w:val="002E6175"/>
    <w:rsid w:val="002E6C3B"/>
    <w:rsid w:val="002E6F47"/>
    <w:rsid w:val="002E7777"/>
    <w:rsid w:val="002E7A90"/>
    <w:rsid w:val="002F085E"/>
    <w:rsid w:val="002F0C25"/>
    <w:rsid w:val="002F0C44"/>
    <w:rsid w:val="002F187C"/>
    <w:rsid w:val="002F27A4"/>
    <w:rsid w:val="002F2907"/>
    <w:rsid w:val="002F2FB9"/>
    <w:rsid w:val="002F38C2"/>
    <w:rsid w:val="002F3B95"/>
    <w:rsid w:val="002F436F"/>
    <w:rsid w:val="002F623E"/>
    <w:rsid w:val="002F68E4"/>
    <w:rsid w:val="002F6DA6"/>
    <w:rsid w:val="002F733A"/>
    <w:rsid w:val="003015B9"/>
    <w:rsid w:val="00302EEA"/>
    <w:rsid w:val="00303010"/>
    <w:rsid w:val="003030D9"/>
    <w:rsid w:val="00303CAA"/>
    <w:rsid w:val="00304217"/>
    <w:rsid w:val="003043AF"/>
    <w:rsid w:val="00304A5F"/>
    <w:rsid w:val="00304C7C"/>
    <w:rsid w:val="00304D9B"/>
    <w:rsid w:val="00305DF6"/>
    <w:rsid w:val="00306027"/>
    <w:rsid w:val="00306FA7"/>
    <w:rsid w:val="00307135"/>
    <w:rsid w:val="00310071"/>
    <w:rsid w:val="00310875"/>
    <w:rsid w:val="00312446"/>
    <w:rsid w:val="00313207"/>
    <w:rsid w:val="0031403C"/>
    <w:rsid w:val="00314518"/>
    <w:rsid w:val="00314940"/>
    <w:rsid w:val="00315D6C"/>
    <w:rsid w:val="00317433"/>
    <w:rsid w:val="00317C23"/>
    <w:rsid w:val="003200B2"/>
    <w:rsid w:val="00320148"/>
    <w:rsid w:val="00320321"/>
    <w:rsid w:val="00320CAB"/>
    <w:rsid w:val="00321A34"/>
    <w:rsid w:val="003223B8"/>
    <w:rsid w:val="0032365F"/>
    <w:rsid w:val="003238FA"/>
    <w:rsid w:val="00323F4F"/>
    <w:rsid w:val="00324196"/>
    <w:rsid w:val="00324797"/>
    <w:rsid w:val="003253D7"/>
    <w:rsid w:val="00325780"/>
    <w:rsid w:val="00325BBE"/>
    <w:rsid w:val="00325DD8"/>
    <w:rsid w:val="003265C8"/>
    <w:rsid w:val="00326903"/>
    <w:rsid w:val="003276B4"/>
    <w:rsid w:val="00327FAA"/>
    <w:rsid w:val="0033123C"/>
    <w:rsid w:val="003315A3"/>
    <w:rsid w:val="0033509F"/>
    <w:rsid w:val="0033618B"/>
    <w:rsid w:val="0034105D"/>
    <w:rsid w:val="0034453D"/>
    <w:rsid w:val="0034469C"/>
    <w:rsid w:val="0034498B"/>
    <w:rsid w:val="00344C98"/>
    <w:rsid w:val="003453D0"/>
    <w:rsid w:val="003456ED"/>
    <w:rsid w:val="0034674E"/>
    <w:rsid w:val="00346D20"/>
    <w:rsid w:val="0034753B"/>
    <w:rsid w:val="00347BD2"/>
    <w:rsid w:val="00350565"/>
    <w:rsid w:val="0035119D"/>
    <w:rsid w:val="00351597"/>
    <w:rsid w:val="00351932"/>
    <w:rsid w:val="00351D8E"/>
    <w:rsid w:val="00353277"/>
    <w:rsid w:val="00353DA1"/>
    <w:rsid w:val="00353F39"/>
    <w:rsid w:val="0035551B"/>
    <w:rsid w:val="003566C7"/>
    <w:rsid w:val="00356877"/>
    <w:rsid w:val="00356B85"/>
    <w:rsid w:val="0036106B"/>
    <w:rsid w:val="003610C0"/>
    <w:rsid w:val="0036191F"/>
    <w:rsid w:val="0036195C"/>
    <w:rsid w:val="003621B3"/>
    <w:rsid w:val="00362675"/>
    <w:rsid w:val="00363D47"/>
    <w:rsid w:val="00364861"/>
    <w:rsid w:val="003648D1"/>
    <w:rsid w:val="00365507"/>
    <w:rsid w:val="00365706"/>
    <w:rsid w:val="00365ADB"/>
    <w:rsid w:val="00365EBF"/>
    <w:rsid w:val="00365F78"/>
    <w:rsid w:val="003664F5"/>
    <w:rsid w:val="0036799D"/>
    <w:rsid w:val="00367B44"/>
    <w:rsid w:val="00370B7F"/>
    <w:rsid w:val="00371814"/>
    <w:rsid w:val="003732D8"/>
    <w:rsid w:val="00373523"/>
    <w:rsid w:val="0037429D"/>
    <w:rsid w:val="0037435C"/>
    <w:rsid w:val="00374EB6"/>
    <w:rsid w:val="00376A9F"/>
    <w:rsid w:val="00376DDF"/>
    <w:rsid w:val="00376E76"/>
    <w:rsid w:val="00377F8D"/>
    <w:rsid w:val="00377FE8"/>
    <w:rsid w:val="00380364"/>
    <w:rsid w:val="0038089F"/>
    <w:rsid w:val="00382B95"/>
    <w:rsid w:val="003840A0"/>
    <w:rsid w:val="003860B0"/>
    <w:rsid w:val="00390082"/>
    <w:rsid w:val="003902AF"/>
    <w:rsid w:val="00390477"/>
    <w:rsid w:val="0039111C"/>
    <w:rsid w:val="0039126E"/>
    <w:rsid w:val="00391696"/>
    <w:rsid w:val="003945D2"/>
    <w:rsid w:val="00396463"/>
    <w:rsid w:val="00396712"/>
    <w:rsid w:val="00396F9F"/>
    <w:rsid w:val="003A0B6B"/>
    <w:rsid w:val="003A10AF"/>
    <w:rsid w:val="003A115D"/>
    <w:rsid w:val="003A149F"/>
    <w:rsid w:val="003A18C9"/>
    <w:rsid w:val="003A26FB"/>
    <w:rsid w:val="003A274C"/>
    <w:rsid w:val="003A315C"/>
    <w:rsid w:val="003A4BA5"/>
    <w:rsid w:val="003A4C28"/>
    <w:rsid w:val="003A5620"/>
    <w:rsid w:val="003A5C63"/>
    <w:rsid w:val="003A6340"/>
    <w:rsid w:val="003A6428"/>
    <w:rsid w:val="003A69D4"/>
    <w:rsid w:val="003A7C50"/>
    <w:rsid w:val="003A7EC4"/>
    <w:rsid w:val="003B2123"/>
    <w:rsid w:val="003B25BB"/>
    <w:rsid w:val="003B3C30"/>
    <w:rsid w:val="003B3F33"/>
    <w:rsid w:val="003B565D"/>
    <w:rsid w:val="003B76D1"/>
    <w:rsid w:val="003C044F"/>
    <w:rsid w:val="003C098B"/>
    <w:rsid w:val="003C09BF"/>
    <w:rsid w:val="003C0FAB"/>
    <w:rsid w:val="003C1971"/>
    <w:rsid w:val="003C27A1"/>
    <w:rsid w:val="003C3740"/>
    <w:rsid w:val="003C520E"/>
    <w:rsid w:val="003C576E"/>
    <w:rsid w:val="003C5E5E"/>
    <w:rsid w:val="003C5FF5"/>
    <w:rsid w:val="003C67EB"/>
    <w:rsid w:val="003C6BD8"/>
    <w:rsid w:val="003C7897"/>
    <w:rsid w:val="003C78D2"/>
    <w:rsid w:val="003C7BBC"/>
    <w:rsid w:val="003D0638"/>
    <w:rsid w:val="003D0E73"/>
    <w:rsid w:val="003D12DC"/>
    <w:rsid w:val="003D2EA9"/>
    <w:rsid w:val="003D3739"/>
    <w:rsid w:val="003D3D7A"/>
    <w:rsid w:val="003D4320"/>
    <w:rsid w:val="003D450F"/>
    <w:rsid w:val="003D49B4"/>
    <w:rsid w:val="003D49C1"/>
    <w:rsid w:val="003D54C2"/>
    <w:rsid w:val="003D65A8"/>
    <w:rsid w:val="003D6DE3"/>
    <w:rsid w:val="003D7E01"/>
    <w:rsid w:val="003E0431"/>
    <w:rsid w:val="003E0D49"/>
    <w:rsid w:val="003E1349"/>
    <w:rsid w:val="003E1842"/>
    <w:rsid w:val="003E2155"/>
    <w:rsid w:val="003E242F"/>
    <w:rsid w:val="003E24E3"/>
    <w:rsid w:val="003E2DE0"/>
    <w:rsid w:val="003E2EDB"/>
    <w:rsid w:val="003E40CB"/>
    <w:rsid w:val="003E4704"/>
    <w:rsid w:val="003E4B3C"/>
    <w:rsid w:val="003E5462"/>
    <w:rsid w:val="003E5CBE"/>
    <w:rsid w:val="003E63D1"/>
    <w:rsid w:val="003E6409"/>
    <w:rsid w:val="003E7514"/>
    <w:rsid w:val="003E7966"/>
    <w:rsid w:val="003E7F6E"/>
    <w:rsid w:val="003F270D"/>
    <w:rsid w:val="003F3C1D"/>
    <w:rsid w:val="003F3E30"/>
    <w:rsid w:val="003F6C8D"/>
    <w:rsid w:val="003F6DFE"/>
    <w:rsid w:val="003F7B07"/>
    <w:rsid w:val="00401F7E"/>
    <w:rsid w:val="00402248"/>
    <w:rsid w:val="004030B6"/>
    <w:rsid w:val="004037DC"/>
    <w:rsid w:val="004043AB"/>
    <w:rsid w:val="0040590C"/>
    <w:rsid w:val="00405CEA"/>
    <w:rsid w:val="0040783B"/>
    <w:rsid w:val="0041138B"/>
    <w:rsid w:val="0041173A"/>
    <w:rsid w:val="00411770"/>
    <w:rsid w:val="00412166"/>
    <w:rsid w:val="00412E69"/>
    <w:rsid w:val="0041354E"/>
    <w:rsid w:val="0041453B"/>
    <w:rsid w:val="00417657"/>
    <w:rsid w:val="004208C2"/>
    <w:rsid w:val="004217AF"/>
    <w:rsid w:val="00421886"/>
    <w:rsid w:val="00422038"/>
    <w:rsid w:val="004226C9"/>
    <w:rsid w:val="00422ADF"/>
    <w:rsid w:val="00423070"/>
    <w:rsid w:val="0042420F"/>
    <w:rsid w:val="00424736"/>
    <w:rsid w:val="004248AF"/>
    <w:rsid w:val="00424948"/>
    <w:rsid w:val="0042497B"/>
    <w:rsid w:val="00424CDE"/>
    <w:rsid w:val="00424F89"/>
    <w:rsid w:val="00425808"/>
    <w:rsid w:val="00426A10"/>
    <w:rsid w:val="00426F74"/>
    <w:rsid w:val="00431BDE"/>
    <w:rsid w:val="004327D9"/>
    <w:rsid w:val="00433147"/>
    <w:rsid w:val="0043378F"/>
    <w:rsid w:val="00433917"/>
    <w:rsid w:val="00433A09"/>
    <w:rsid w:val="00433C5D"/>
    <w:rsid w:val="00433F19"/>
    <w:rsid w:val="004350EB"/>
    <w:rsid w:val="0043536A"/>
    <w:rsid w:val="00435DCA"/>
    <w:rsid w:val="00436D87"/>
    <w:rsid w:val="004378C4"/>
    <w:rsid w:val="00437F59"/>
    <w:rsid w:val="00437FA2"/>
    <w:rsid w:val="00441518"/>
    <w:rsid w:val="004419D2"/>
    <w:rsid w:val="00441CD8"/>
    <w:rsid w:val="00442F1B"/>
    <w:rsid w:val="0044450B"/>
    <w:rsid w:val="0044586B"/>
    <w:rsid w:val="00447816"/>
    <w:rsid w:val="00447B15"/>
    <w:rsid w:val="00450CBF"/>
    <w:rsid w:val="00451183"/>
    <w:rsid w:val="00452568"/>
    <w:rsid w:val="00453114"/>
    <w:rsid w:val="00453F6B"/>
    <w:rsid w:val="00461413"/>
    <w:rsid w:val="004617C2"/>
    <w:rsid w:val="00461881"/>
    <w:rsid w:val="00461A6A"/>
    <w:rsid w:val="00463487"/>
    <w:rsid w:val="00463EF3"/>
    <w:rsid w:val="0046421A"/>
    <w:rsid w:val="00465319"/>
    <w:rsid w:val="004655CB"/>
    <w:rsid w:val="00465792"/>
    <w:rsid w:val="00465F7C"/>
    <w:rsid w:val="004660AB"/>
    <w:rsid w:val="00466128"/>
    <w:rsid w:val="00467971"/>
    <w:rsid w:val="00467C8C"/>
    <w:rsid w:val="00470817"/>
    <w:rsid w:val="0047086B"/>
    <w:rsid w:val="004709FB"/>
    <w:rsid w:val="00470B6B"/>
    <w:rsid w:val="00471729"/>
    <w:rsid w:val="0047198E"/>
    <w:rsid w:val="00471F13"/>
    <w:rsid w:val="004722CB"/>
    <w:rsid w:val="004722DA"/>
    <w:rsid w:val="00473C6E"/>
    <w:rsid w:val="00475EA9"/>
    <w:rsid w:val="0047630D"/>
    <w:rsid w:val="00476BAD"/>
    <w:rsid w:val="00477B34"/>
    <w:rsid w:val="004804AF"/>
    <w:rsid w:val="00480752"/>
    <w:rsid w:val="004811D5"/>
    <w:rsid w:val="004815AE"/>
    <w:rsid w:val="004815C1"/>
    <w:rsid w:val="00482443"/>
    <w:rsid w:val="00482C61"/>
    <w:rsid w:val="00482F0A"/>
    <w:rsid w:val="00483CEE"/>
    <w:rsid w:val="00484CE4"/>
    <w:rsid w:val="004858B4"/>
    <w:rsid w:val="00486835"/>
    <w:rsid w:val="00486C99"/>
    <w:rsid w:val="00486F96"/>
    <w:rsid w:val="004871AF"/>
    <w:rsid w:val="00487537"/>
    <w:rsid w:val="00487723"/>
    <w:rsid w:val="0049053E"/>
    <w:rsid w:val="00491071"/>
    <w:rsid w:val="00491966"/>
    <w:rsid w:val="0049226F"/>
    <w:rsid w:val="00492355"/>
    <w:rsid w:val="004926EA"/>
    <w:rsid w:val="004928C2"/>
    <w:rsid w:val="00492F6E"/>
    <w:rsid w:val="004932D0"/>
    <w:rsid w:val="00495656"/>
    <w:rsid w:val="004957B6"/>
    <w:rsid w:val="00495A2F"/>
    <w:rsid w:val="004975A2"/>
    <w:rsid w:val="004977AB"/>
    <w:rsid w:val="00497859"/>
    <w:rsid w:val="00497A72"/>
    <w:rsid w:val="00497CD7"/>
    <w:rsid w:val="004A00A5"/>
    <w:rsid w:val="004A03B2"/>
    <w:rsid w:val="004A1952"/>
    <w:rsid w:val="004A2432"/>
    <w:rsid w:val="004A3EAD"/>
    <w:rsid w:val="004A5C52"/>
    <w:rsid w:val="004A654F"/>
    <w:rsid w:val="004A6EE3"/>
    <w:rsid w:val="004B01BE"/>
    <w:rsid w:val="004B0321"/>
    <w:rsid w:val="004B0326"/>
    <w:rsid w:val="004B0658"/>
    <w:rsid w:val="004B1394"/>
    <w:rsid w:val="004B13A9"/>
    <w:rsid w:val="004B17C1"/>
    <w:rsid w:val="004B2183"/>
    <w:rsid w:val="004B2825"/>
    <w:rsid w:val="004B4E15"/>
    <w:rsid w:val="004B513E"/>
    <w:rsid w:val="004B56F5"/>
    <w:rsid w:val="004B58D1"/>
    <w:rsid w:val="004B621D"/>
    <w:rsid w:val="004B69BA"/>
    <w:rsid w:val="004B7232"/>
    <w:rsid w:val="004C03C4"/>
    <w:rsid w:val="004C26CA"/>
    <w:rsid w:val="004C3222"/>
    <w:rsid w:val="004C382B"/>
    <w:rsid w:val="004C401C"/>
    <w:rsid w:val="004C43C8"/>
    <w:rsid w:val="004C43D0"/>
    <w:rsid w:val="004C4DE3"/>
    <w:rsid w:val="004C5125"/>
    <w:rsid w:val="004C52B7"/>
    <w:rsid w:val="004C5885"/>
    <w:rsid w:val="004C5B41"/>
    <w:rsid w:val="004C5BBA"/>
    <w:rsid w:val="004C5CCD"/>
    <w:rsid w:val="004C6A87"/>
    <w:rsid w:val="004C6E9C"/>
    <w:rsid w:val="004C721B"/>
    <w:rsid w:val="004C7706"/>
    <w:rsid w:val="004D0C32"/>
    <w:rsid w:val="004D0DAB"/>
    <w:rsid w:val="004D2490"/>
    <w:rsid w:val="004D4BBC"/>
    <w:rsid w:val="004D5235"/>
    <w:rsid w:val="004D7DC6"/>
    <w:rsid w:val="004E0633"/>
    <w:rsid w:val="004E06B0"/>
    <w:rsid w:val="004E125D"/>
    <w:rsid w:val="004E13BF"/>
    <w:rsid w:val="004E2064"/>
    <w:rsid w:val="004E21C1"/>
    <w:rsid w:val="004E25D1"/>
    <w:rsid w:val="004E2672"/>
    <w:rsid w:val="004E4132"/>
    <w:rsid w:val="004E4A56"/>
    <w:rsid w:val="004E4BE9"/>
    <w:rsid w:val="004E4EC6"/>
    <w:rsid w:val="004E5181"/>
    <w:rsid w:val="004E6003"/>
    <w:rsid w:val="004E6BFA"/>
    <w:rsid w:val="004F028A"/>
    <w:rsid w:val="004F0A2A"/>
    <w:rsid w:val="004F0B64"/>
    <w:rsid w:val="004F0B9E"/>
    <w:rsid w:val="004F0BDE"/>
    <w:rsid w:val="004F1D5C"/>
    <w:rsid w:val="004F1F0E"/>
    <w:rsid w:val="004F386D"/>
    <w:rsid w:val="004F4B9F"/>
    <w:rsid w:val="004F52A4"/>
    <w:rsid w:val="004F5395"/>
    <w:rsid w:val="004F5D81"/>
    <w:rsid w:val="004F5F55"/>
    <w:rsid w:val="004F7014"/>
    <w:rsid w:val="004F7342"/>
    <w:rsid w:val="004F7F49"/>
    <w:rsid w:val="00500854"/>
    <w:rsid w:val="00502A8F"/>
    <w:rsid w:val="00504FCF"/>
    <w:rsid w:val="00505794"/>
    <w:rsid w:val="005061BD"/>
    <w:rsid w:val="005075BB"/>
    <w:rsid w:val="005077B9"/>
    <w:rsid w:val="005101A7"/>
    <w:rsid w:val="00510A26"/>
    <w:rsid w:val="00510C6B"/>
    <w:rsid w:val="00511EFE"/>
    <w:rsid w:val="005120F7"/>
    <w:rsid w:val="00513482"/>
    <w:rsid w:val="005140BD"/>
    <w:rsid w:val="0051468D"/>
    <w:rsid w:val="00514718"/>
    <w:rsid w:val="00514786"/>
    <w:rsid w:val="00514A2E"/>
    <w:rsid w:val="00514FF1"/>
    <w:rsid w:val="00516907"/>
    <w:rsid w:val="00516F11"/>
    <w:rsid w:val="0051758E"/>
    <w:rsid w:val="00517890"/>
    <w:rsid w:val="00517C1C"/>
    <w:rsid w:val="00517CCB"/>
    <w:rsid w:val="005202E7"/>
    <w:rsid w:val="0052277A"/>
    <w:rsid w:val="00523338"/>
    <w:rsid w:val="00523CE2"/>
    <w:rsid w:val="00526196"/>
    <w:rsid w:val="00526219"/>
    <w:rsid w:val="00526BC1"/>
    <w:rsid w:val="00526DC1"/>
    <w:rsid w:val="00526FAA"/>
    <w:rsid w:val="00527BBE"/>
    <w:rsid w:val="00530241"/>
    <w:rsid w:val="005310F2"/>
    <w:rsid w:val="005319E5"/>
    <w:rsid w:val="00531F2B"/>
    <w:rsid w:val="00532C48"/>
    <w:rsid w:val="0053386D"/>
    <w:rsid w:val="00533E2A"/>
    <w:rsid w:val="00534263"/>
    <w:rsid w:val="005342DC"/>
    <w:rsid w:val="005347A0"/>
    <w:rsid w:val="00534BFC"/>
    <w:rsid w:val="00534F24"/>
    <w:rsid w:val="00536DF0"/>
    <w:rsid w:val="00536DFB"/>
    <w:rsid w:val="00536E18"/>
    <w:rsid w:val="00536F04"/>
    <w:rsid w:val="00537D30"/>
    <w:rsid w:val="00540025"/>
    <w:rsid w:val="00540FB5"/>
    <w:rsid w:val="0054143E"/>
    <w:rsid w:val="00541B70"/>
    <w:rsid w:val="00542492"/>
    <w:rsid w:val="005439EE"/>
    <w:rsid w:val="00543C7C"/>
    <w:rsid w:val="005458A8"/>
    <w:rsid w:val="00545977"/>
    <w:rsid w:val="00545BC0"/>
    <w:rsid w:val="00546485"/>
    <w:rsid w:val="00546525"/>
    <w:rsid w:val="0054718D"/>
    <w:rsid w:val="005477D5"/>
    <w:rsid w:val="00547D3E"/>
    <w:rsid w:val="00550207"/>
    <w:rsid w:val="005505BD"/>
    <w:rsid w:val="005520C3"/>
    <w:rsid w:val="005524F3"/>
    <w:rsid w:val="00552621"/>
    <w:rsid w:val="00552D20"/>
    <w:rsid w:val="00552D9C"/>
    <w:rsid w:val="00553482"/>
    <w:rsid w:val="0055399D"/>
    <w:rsid w:val="00553F71"/>
    <w:rsid w:val="0055528C"/>
    <w:rsid w:val="00555513"/>
    <w:rsid w:val="00555AE0"/>
    <w:rsid w:val="00560E33"/>
    <w:rsid w:val="00560F54"/>
    <w:rsid w:val="00560F8B"/>
    <w:rsid w:val="00561392"/>
    <w:rsid w:val="00561DE1"/>
    <w:rsid w:val="0056292C"/>
    <w:rsid w:val="00563541"/>
    <w:rsid w:val="0056575E"/>
    <w:rsid w:val="005659A9"/>
    <w:rsid w:val="005664C3"/>
    <w:rsid w:val="005665DA"/>
    <w:rsid w:val="005666CC"/>
    <w:rsid w:val="0056691B"/>
    <w:rsid w:val="005673F3"/>
    <w:rsid w:val="00570176"/>
    <w:rsid w:val="0057075D"/>
    <w:rsid w:val="00570EA8"/>
    <w:rsid w:val="00570FC6"/>
    <w:rsid w:val="0057271B"/>
    <w:rsid w:val="00572875"/>
    <w:rsid w:val="00573191"/>
    <w:rsid w:val="00573CA0"/>
    <w:rsid w:val="005747CF"/>
    <w:rsid w:val="00575068"/>
    <w:rsid w:val="00576C13"/>
    <w:rsid w:val="00577078"/>
    <w:rsid w:val="0057732B"/>
    <w:rsid w:val="00577C30"/>
    <w:rsid w:val="00581320"/>
    <w:rsid w:val="005821AD"/>
    <w:rsid w:val="00582454"/>
    <w:rsid w:val="005836CD"/>
    <w:rsid w:val="00583995"/>
    <w:rsid w:val="00583CBC"/>
    <w:rsid w:val="00583DA7"/>
    <w:rsid w:val="0058417F"/>
    <w:rsid w:val="00584B31"/>
    <w:rsid w:val="00585080"/>
    <w:rsid w:val="00585531"/>
    <w:rsid w:val="005857A9"/>
    <w:rsid w:val="0058649C"/>
    <w:rsid w:val="00586580"/>
    <w:rsid w:val="005871D0"/>
    <w:rsid w:val="005871F9"/>
    <w:rsid w:val="00587D48"/>
    <w:rsid w:val="00590225"/>
    <w:rsid w:val="005905BD"/>
    <w:rsid w:val="00590A8C"/>
    <w:rsid w:val="005923D5"/>
    <w:rsid w:val="0059341F"/>
    <w:rsid w:val="005938D2"/>
    <w:rsid w:val="00594DF9"/>
    <w:rsid w:val="005952F1"/>
    <w:rsid w:val="00597ACF"/>
    <w:rsid w:val="00597B24"/>
    <w:rsid w:val="00597B2D"/>
    <w:rsid w:val="00597B46"/>
    <w:rsid w:val="005A0818"/>
    <w:rsid w:val="005A0CB0"/>
    <w:rsid w:val="005A33B6"/>
    <w:rsid w:val="005A4042"/>
    <w:rsid w:val="005A5339"/>
    <w:rsid w:val="005A5662"/>
    <w:rsid w:val="005A566C"/>
    <w:rsid w:val="005A5957"/>
    <w:rsid w:val="005A59D2"/>
    <w:rsid w:val="005A6B29"/>
    <w:rsid w:val="005A7F86"/>
    <w:rsid w:val="005B07D2"/>
    <w:rsid w:val="005B0896"/>
    <w:rsid w:val="005B09CF"/>
    <w:rsid w:val="005B0A5D"/>
    <w:rsid w:val="005B17C0"/>
    <w:rsid w:val="005B2D33"/>
    <w:rsid w:val="005B2E08"/>
    <w:rsid w:val="005B445D"/>
    <w:rsid w:val="005B696F"/>
    <w:rsid w:val="005B71B3"/>
    <w:rsid w:val="005B736B"/>
    <w:rsid w:val="005B7457"/>
    <w:rsid w:val="005C14EB"/>
    <w:rsid w:val="005C1C2D"/>
    <w:rsid w:val="005C1D90"/>
    <w:rsid w:val="005C2003"/>
    <w:rsid w:val="005C2DA1"/>
    <w:rsid w:val="005C3419"/>
    <w:rsid w:val="005C3D49"/>
    <w:rsid w:val="005C3E4F"/>
    <w:rsid w:val="005C4109"/>
    <w:rsid w:val="005C428F"/>
    <w:rsid w:val="005C43F3"/>
    <w:rsid w:val="005C481F"/>
    <w:rsid w:val="005C61F3"/>
    <w:rsid w:val="005C624E"/>
    <w:rsid w:val="005C6FC4"/>
    <w:rsid w:val="005C713C"/>
    <w:rsid w:val="005C7A2C"/>
    <w:rsid w:val="005C7ED1"/>
    <w:rsid w:val="005D0437"/>
    <w:rsid w:val="005D05D2"/>
    <w:rsid w:val="005D0943"/>
    <w:rsid w:val="005D1032"/>
    <w:rsid w:val="005D16E7"/>
    <w:rsid w:val="005D1716"/>
    <w:rsid w:val="005D40DA"/>
    <w:rsid w:val="005D4989"/>
    <w:rsid w:val="005D4FC4"/>
    <w:rsid w:val="005D4FED"/>
    <w:rsid w:val="005D6DE5"/>
    <w:rsid w:val="005D7298"/>
    <w:rsid w:val="005E0ECC"/>
    <w:rsid w:val="005E10F5"/>
    <w:rsid w:val="005E1300"/>
    <w:rsid w:val="005E15FB"/>
    <w:rsid w:val="005E1D1E"/>
    <w:rsid w:val="005E386E"/>
    <w:rsid w:val="005E3A7C"/>
    <w:rsid w:val="005E41A9"/>
    <w:rsid w:val="005E475F"/>
    <w:rsid w:val="005E5689"/>
    <w:rsid w:val="005E5E26"/>
    <w:rsid w:val="005E6510"/>
    <w:rsid w:val="005E6CB8"/>
    <w:rsid w:val="005E72F5"/>
    <w:rsid w:val="005F055B"/>
    <w:rsid w:val="005F0740"/>
    <w:rsid w:val="005F120C"/>
    <w:rsid w:val="005F14A5"/>
    <w:rsid w:val="005F2ECB"/>
    <w:rsid w:val="005F376A"/>
    <w:rsid w:val="005F43D2"/>
    <w:rsid w:val="005F4E23"/>
    <w:rsid w:val="005F4FDA"/>
    <w:rsid w:val="005F51CD"/>
    <w:rsid w:val="005F6741"/>
    <w:rsid w:val="005F7731"/>
    <w:rsid w:val="006008C6"/>
    <w:rsid w:val="006010FD"/>
    <w:rsid w:val="00601CBA"/>
    <w:rsid w:val="0060226B"/>
    <w:rsid w:val="006029C1"/>
    <w:rsid w:val="006035C3"/>
    <w:rsid w:val="00603A90"/>
    <w:rsid w:val="006057C3"/>
    <w:rsid w:val="00605B9B"/>
    <w:rsid w:val="0060725C"/>
    <w:rsid w:val="00607FBF"/>
    <w:rsid w:val="00610A60"/>
    <w:rsid w:val="00611C20"/>
    <w:rsid w:val="00612269"/>
    <w:rsid w:val="00612B21"/>
    <w:rsid w:val="00612FE2"/>
    <w:rsid w:val="006130E5"/>
    <w:rsid w:val="0061420F"/>
    <w:rsid w:val="00614D74"/>
    <w:rsid w:val="006150FA"/>
    <w:rsid w:val="00615CC4"/>
    <w:rsid w:val="00616283"/>
    <w:rsid w:val="00616960"/>
    <w:rsid w:val="006171C2"/>
    <w:rsid w:val="00617320"/>
    <w:rsid w:val="006173B8"/>
    <w:rsid w:val="0062150C"/>
    <w:rsid w:val="006226BE"/>
    <w:rsid w:val="0062372B"/>
    <w:rsid w:val="00623C8D"/>
    <w:rsid w:val="00624C7E"/>
    <w:rsid w:val="0062533A"/>
    <w:rsid w:val="00625849"/>
    <w:rsid w:val="006273E4"/>
    <w:rsid w:val="00627C56"/>
    <w:rsid w:val="00630AE1"/>
    <w:rsid w:val="00631D22"/>
    <w:rsid w:val="006326E4"/>
    <w:rsid w:val="00633B68"/>
    <w:rsid w:val="0063597E"/>
    <w:rsid w:val="00640201"/>
    <w:rsid w:val="00640601"/>
    <w:rsid w:val="006428EC"/>
    <w:rsid w:val="006434FA"/>
    <w:rsid w:val="006436C6"/>
    <w:rsid w:val="00644506"/>
    <w:rsid w:val="00644749"/>
    <w:rsid w:val="00644EF5"/>
    <w:rsid w:val="00645A21"/>
    <w:rsid w:val="00645E19"/>
    <w:rsid w:val="00647D4F"/>
    <w:rsid w:val="006502AD"/>
    <w:rsid w:val="00650962"/>
    <w:rsid w:val="00650B2C"/>
    <w:rsid w:val="00651081"/>
    <w:rsid w:val="00651156"/>
    <w:rsid w:val="00652C20"/>
    <w:rsid w:val="00652D8C"/>
    <w:rsid w:val="00652E60"/>
    <w:rsid w:val="006536BF"/>
    <w:rsid w:val="0065555C"/>
    <w:rsid w:val="00655CC5"/>
    <w:rsid w:val="006560BA"/>
    <w:rsid w:val="006569E3"/>
    <w:rsid w:val="00656B30"/>
    <w:rsid w:val="00656C08"/>
    <w:rsid w:val="0065757B"/>
    <w:rsid w:val="00657EF7"/>
    <w:rsid w:val="00660BAB"/>
    <w:rsid w:val="00661240"/>
    <w:rsid w:val="00661FF2"/>
    <w:rsid w:val="0066208D"/>
    <w:rsid w:val="00662905"/>
    <w:rsid w:val="00662BF1"/>
    <w:rsid w:val="00662F19"/>
    <w:rsid w:val="0066306F"/>
    <w:rsid w:val="00663AC0"/>
    <w:rsid w:val="00664566"/>
    <w:rsid w:val="00664E8D"/>
    <w:rsid w:val="0066511F"/>
    <w:rsid w:val="006658CD"/>
    <w:rsid w:val="00665B1A"/>
    <w:rsid w:val="0066696A"/>
    <w:rsid w:val="0066711D"/>
    <w:rsid w:val="006676F2"/>
    <w:rsid w:val="00667CA9"/>
    <w:rsid w:val="00667D00"/>
    <w:rsid w:val="00667E8D"/>
    <w:rsid w:val="00670765"/>
    <w:rsid w:val="00670DF9"/>
    <w:rsid w:val="00671342"/>
    <w:rsid w:val="006715C3"/>
    <w:rsid w:val="00673B07"/>
    <w:rsid w:val="0067444A"/>
    <w:rsid w:val="00675E27"/>
    <w:rsid w:val="006764E3"/>
    <w:rsid w:val="006766E0"/>
    <w:rsid w:val="00676858"/>
    <w:rsid w:val="00676D5D"/>
    <w:rsid w:val="00680747"/>
    <w:rsid w:val="006825F5"/>
    <w:rsid w:val="0068299F"/>
    <w:rsid w:val="00683209"/>
    <w:rsid w:val="0068391A"/>
    <w:rsid w:val="00683D43"/>
    <w:rsid w:val="0068471D"/>
    <w:rsid w:val="006848AB"/>
    <w:rsid w:val="0068524A"/>
    <w:rsid w:val="00685AE9"/>
    <w:rsid w:val="00685C01"/>
    <w:rsid w:val="00686CA2"/>
    <w:rsid w:val="00687E8A"/>
    <w:rsid w:val="00690102"/>
    <w:rsid w:val="00690352"/>
    <w:rsid w:val="00690DAA"/>
    <w:rsid w:val="006940FF"/>
    <w:rsid w:val="006955BF"/>
    <w:rsid w:val="00696478"/>
    <w:rsid w:val="006967AF"/>
    <w:rsid w:val="00696A06"/>
    <w:rsid w:val="00696AB3"/>
    <w:rsid w:val="00697751"/>
    <w:rsid w:val="006A108C"/>
    <w:rsid w:val="006A2EA8"/>
    <w:rsid w:val="006A3780"/>
    <w:rsid w:val="006A46F3"/>
    <w:rsid w:val="006A4B52"/>
    <w:rsid w:val="006A5878"/>
    <w:rsid w:val="006A5DF5"/>
    <w:rsid w:val="006A5ED2"/>
    <w:rsid w:val="006A6031"/>
    <w:rsid w:val="006A655E"/>
    <w:rsid w:val="006A766B"/>
    <w:rsid w:val="006B0755"/>
    <w:rsid w:val="006B1694"/>
    <w:rsid w:val="006B25C2"/>
    <w:rsid w:val="006B2829"/>
    <w:rsid w:val="006B32F8"/>
    <w:rsid w:val="006B3BFD"/>
    <w:rsid w:val="006B3EF3"/>
    <w:rsid w:val="006B47E0"/>
    <w:rsid w:val="006B50DC"/>
    <w:rsid w:val="006B517B"/>
    <w:rsid w:val="006B659B"/>
    <w:rsid w:val="006B6899"/>
    <w:rsid w:val="006C0734"/>
    <w:rsid w:val="006C0999"/>
    <w:rsid w:val="006C1660"/>
    <w:rsid w:val="006C2AE1"/>
    <w:rsid w:val="006C2DF1"/>
    <w:rsid w:val="006C353A"/>
    <w:rsid w:val="006C3A63"/>
    <w:rsid w:val="006C43F9"/>
    <w:rsid w:val="006C4F86"/>
    <w:rsid w:val="006C60EA"/>
    <w:rsid w:val="006C6724"/>
    <w:rsid w:val="006C69A0"/>
    <w:rsid w:val="006C6B01"/>
    <w:rsid w:val="006C6EDE"/>
    <w:rsid w:val="006D0C06"/>
    <w:rsid w:val="006D2655"/>
    <w:rsid w:val="006D29C2"/>
    <w:rsid w:val="006D2A3D"/>
    <w:rsid w:val="006D2FEF"/>
    <w:rsid w:val="006D4C42"/>
    <w:rsid w:val="006D7BC6"/>
    <w:rsid w:val="006D7E97"/>
    <w:rsid w:val="006D7F59"/>
    <w:rsid w:val="006E22D8"/>
    <w:rsid w:val="006E23D0"/>
    <w:rsid w:val="006E248F"/>
    <w:rsid w:val="006E28F1"/>
    <w:rsid w:val="006E4223"/>
    <w:rsid w:val="006E453C"/>
    <w:rsid w:val="006E5741"/>
    <w:rsid w:val="006E607C"/>
    <w:rsid w:val="006E66CF"/>
    <w:rsid w:val="006E7A16"/>
    <w:rsid w:val="006E7B51"/>
    <w:rsid w:val="006F0B2B"/>
    <w:rsid w:val="006F107F"/>
    <w:rsid w:val="006F1A29"/>
    <w:rsid w:val="006F2A67"/>
    <w:rsid w:val="006F4071"/>
    <w:rsid w:val="006F4637"/>
    <w:rsid w:val="006F4F58"/>
    <w:rsid w:val="006F530D"/>
    <w:rsid w:val="006F5D1B"/>
    <w:rsid w:val="006F5F26"/>
    <w:rsid w:val="006F6B4A"/>
    <w:rsid w:val="006F7001"/>
    <w:rsid w:val="006F7190"/>
    <w:rsid w:val="0070010E"/>
    <w:rsid w:val="007007A6"/>
    <w:rsid w:val="00702792"/>
    <w:rsid w:val="007031D4"/>
    <w:rsid w:val="007037AE"/>
    <w:rsid w:val="00703F59"/>
    <w:rsid w:val="00704139"/>
    <w:rsid w:val="0070437D"/>
    <w:rsid w:val="007053EB"/>
    <w:rsid w:val="0070557D"/>
    <w:rsid w:val="00706701"/>
    <w:rsid w:val="007069C0"/>
    <w:rsid w:val="00706E61"/>
    <w:rsid w:val="0070775C"/>
    <w:rsid w:val="00710D6A"/>
    <w:rsid w:val="007115F2"/>
    <w:rsid w:val="00713155"/>
    <w:rsid w:val="007145AB"/>
    <w:rsid w:val="0071500E"/>
    <w:rsid w:val="00715BA0"/>
    <w:rsid w:val="00716A0E"/>
    <w:rsid w:val="00716C57"/>
    <w:rsid w:val="0071701E"/>
    <w:rsid w:val="007172CB"/>
    <w:rsid w:val="00717F28"/>
    <w:rsid w:val="00720121"/>
    <w:rsid w:val="0072026E"/>
    <w:rsid w:val="00720586"/>
    <w:rsid w:val="00720914"/>
    <w:rsid w:val="00720F3E"/>
    <w:rsid w:val="00721A21"/>
    <w:rsid w:val="007231D7"/>
    <w:rsid w:val="007235A3"/>
    <w:rsid w:val="00724229"/>
    <w:rsid w:val="00724817"/>
    <w:rsid w:val="00724A68"/>
    <w:rsid w:val="007257C8"/>
    <w:rsid w:val="00725CA8"/>
    <w:rsid w:val="00725E1B"/>
    <w:rsid w:val="0072602B"/>
    <w:rsid w:val="00726A6D"/>
    <w:rsid w:val="00726EC2"/>
    <w:rsid w:val="00727F73"/>
    <w:rsid w:val="00730E65"/>
    <w:rsid w:val="00732469"/>
    <w:rsid w:val="007326A5"/>
    <w:rsid w:val="007327E6"/>
    <w:rsid w:val="00733080"/>
    <w:rsid w:val="00733319"/>
    <w:rsid w:val="00733A27"/>
    <w:rsid w:val="00733C4F"/>
    <w:rsid w:val="00734730"/>
    <w:rsid w:val="007347D2"/>
    <w:rsid w:val="00735772"/>
    <w:rsid w:val="00735864"/>
    <w:rsid w:val="00735E05"/>
    <w:rsid w:val="00736EF6"/>
    <w:rsid w:val="007372AE"/>
    <w:rsid w:val="007374E6"/>
    <w:rsid w:val="007407DD"/>
    <w:rsid w:val="00740814"/>
    <w:rsid w:val="0074085B"/>
    <w:rsid w:val="007426A0"/>
    <w:rsid w:val="00742F27"/>
    <w:rsid w:val="00743A5A"/>
    <w:rsid w:val="00744E56"/>
    <w:rsid w:val="00745CE0"/>
    <w:rsid w:val="00745EAD"/>
    <w:rsid w:val="0074685C"/>
    <w:rsid w:val="007500E4"/>
    <w:rsid w:val="007502E1"/>
    <w:rsid w:val="007503AD"/>
    <w:rsid w:val="00750761"/>
    <w:rsid w:val="00750AE4"/>
    <w:rsid w:val="00751348"/>
    <w:rsid w:val="007523A4"/>
    <w:rsid w:val="00753BF8"/>
    <w:rsid w:val="00753C7E"/>
    <w:rsid w:val="007542E1"/>
    <w:rsid w:val="00754773"/>
    <w:rsid w:val="007547AB"/>
    <w:rsid w:val="00754A4E"/>
    <w:rsid w:val="00754F03"/>
    <w:rsid w:val="00754F87"/>
    <w:rsid w:val="00755640"/>
    <w:rsid w:val="00756062"/>
    <w:rsid w:val="00756468"/>
    <w:rsid w:val="0075649B"/>
    <w:rsid w:val="00760413"/>
    <w:rsid w:val="0076153D"/>
    <w:rsid w:val="00762235"/>
    <w:rsid w:val="007623E8"/>
    <w:rsid w:val="007627EE"/>
    <w:rsid w:val="00762B21"/>
    <w:rsid w:val="00762C42"/>
    <w:rsid w:val="00763267"/>
    <w:rsid w:val="00764006"/>
    <w:rsid w:val="00764099"/>
    <w:rsid w:val="00764B7F"/>
    <w:rsid w:val="00765DC4"/>
    <w:rsid w:val="0076610D"/>
    <w:rsid w:val="007706F6"/>
    <w:rsid w:val="00772E98"/>
    <w:rsid w:val="00773492"/>
    <w:rsid w:val="00774D78"/>
    <w:rsid w:val="007751E3"/>
    <w:rsid w:val="00775C18"/>
    <w:rsid w:val="00776FCA"/>
    <w:rsid w:val="0078004E"/>
    <w:rsid w:val="007800C9"/>
    <w:rsid w:val="007804ED"/>
    <w:rsid w:val="0078091B"/>
    <w:rsid w:val="00780E77"/>
    <w:rsid w:val="00780F55"/>
    <w:rsid w:val="00781063"/>
    <w:rsid w:val="00781866"/>
    <w:rsid w:val="00781D52"/>
    <w:rsid w:val="007826E9"/>
    <w:rsid w:val="00782872"/>
    <w:rsid w:val="00783751"/>
    <w:rsid w:val="00783E74"/>
    <w:rsid w:val="00783F90"/>
    <w:rsid w:val="007845EF"/>
    <w:rsid w:val="00784948"/>
    <w:rsid w:val="0078503A"/>
    <w:rsid w:val="00785391"/>
    <w:rsid w:val="00785398"/>
    <w:rsid w:val="00785806"/>
    <w:rsid w:val="00790D08"/>
    <w:rsid w:val="00790FBC"/>
    <w:rsid w:val="00791BAB"/>
    <w:rsid w:val="00792C6B"/>
    <w:rsid w:val="00793F79"/>
    <w:rsid w:val="007945B2"/>
    <w:rsid w:val="007948E3"/>
    <w:rsid w:val="0079544C"/>
    <w:rsid w:val="007959C3"/>
    <w:rsid w:val="00795B11"/>
    <w:rsid w:val="00796800"/>
    <w:rsid w:val="00796A5E"/>
    <w:rsid w:val="007977EF"/>
    <w:rsid w:val="007978DC"/>
    <w:rsid w:val="00797F2D"/>
    <w:rsid w:val="007A0C29"/>
    <w:rsid w:val="007A124F"/>
    <w:rsid w:val="007A1A9E"/>
    <w:rsid w:val="007A316C"/>
    <w:rsid w:val="007A33F3"/>
    <w:rsid w:val="007A39A6"/>
    <w:rsid w:val="007A3C85"/>
    <w:rsid w:val="007A49BC"/>
    <w:rsid w:val="007A7429"/>
    <w:rsid w:val="007A7DB5"/>
    <w:rsid w:val="007B0000"/>
    <w:rsid w:val="007B0494"/>
    <w:rsid w:val="007B0E1E"/>
    <w:rsid w:val="007B1121"/>
    <w:rsid w:val="007B185D"/>
    <w:rsid w:val="007B1EF0"/>
    <w:rsid w:val="007B2683"/>
    <w:rsid w:val="007B3B02"/>
    <w:rsid w:val="007B4695"/>
    <w:rsid w:val="007B50EE"/>
    <w:rsid w:val="007B6FA7"/>
    <w:rsid w:val="007B73A6"/>
    <w:rsid w:val="007C185E"/>
    <w:rsid w:val="007C2A39"/>
    <w:rsid w:val="007C5BD8"/>
    <w:rsid w:val="007C631B"/>
    <w:rsid w:val="007C6EDB"/>
    <w:rsid w:val="007C6FCF"/>
    <w:rsid w:val="007C7D04"/>
    <w:rsid w:val="007D1A6E"/>
    <w:rsid w:val="007D1D10"/>
    <w:rsid w:val="007D26EF"/>
    <w:rsid w:val="007D4B1F"/>
    <w:rsid w:val="007D5835"/>
    <w:rsid w:val="007D5DDB"/>
    <w:rsid w:val="007D5F22"/>
    <w:rsid w:val="007D6993"/>
    <w:rsid w:val="007D7277"/>
    <w:rsid w:val="007D766A"/>
    <w:rsid w:val="007E1BA2"/>
    <w:rsid w:val="007E24DB"/>
    <w:rsid w:val="007E3772"/>
    <w:rsid w:val="007E5314"/>
    <w:rsid w:val="007E54E9"/>
    <w:rsid w:val="007E5552"/>
    <w:rsid w:val="007E5584"/>
    <w:rsid w:val="007E5839"/>
    <w:rsid w:val="007E599A"/>
    <w:rsid w:val="007E5AAD"/>
    <w:rsid w:val="007E6229"/>
    <w:rsid w:val="007E6B45"/>
    <w:rsid w:val="007E6EFD"/>
    <w:rsid w:val="007E738D"/>
    <w:rsid w:val="007F04B0"/>
    <w:rsid w:val="007F1868"/>
    <w:rsid w:val="007F1D05"/>
    <w:rsid w:val="007F1E84"/>
    <w:rsid w:val="007F2224"/>
    <w:rsid w:val="007F25DD"/>
    <w:rsid w:val="007F2C76"/>
    <w:rsid w:val="007F2D9D"/>
    <w:rsid w:val="007F3BF8"/>
    <w:rsid w:val="007F3FFA"/>
    <w:rsid w:val="007F46AD"/>
    <w:rsid w:val="007F505C"/>
    <w:rsid w:val="007F7AF8"/>
    <w:rsid w:val="007F7F13"/>
    <w:rsid w:val="00801493"/>
    <w:rsid w:val="00801575"/>
    <w:rsid w:val="00802B33"/>
    <w:rsid w:val="00802F31"/>
    <w:rsid w:val="0080640B"/>
    <w:rsid w:val="008069DF"/>
    <w:rsid w:val="00807088"/>
    <w:rsid w:val="00807D2D"/>
    <w:rsid w:val="00811645"/>
    <w:rsid w:val="00813D9E"/>
    <w:rsid w:val="008142D5"/>
    <w:rsid w:val="0081471E"/>
    <w:rsid w:val="00815675"/>
    <w:rsid w:val="008157A2"/>
    <w:rsid w:val="008208DA"/>
    <w:rsid w:val="008210D3"/>
    <w:rsid w:val="00821464"/>
    <w:rsid w:val="008214F9"/>
    <w:rsid w:val="00822553"/>
    <w:rsid w:val="00822A0F"/>
    <w:rsid w:val="00823F61"/>
    <w:rsid w:val="00824AB6"/>
    <w:rsid w:val="008250F4"/>
    <w:rsid w:val="00825747"/>
    <w:rsid w:val="008277C0"/>
    <w:rsid w:val="008277E4"/>
    <w:rsid w:val="00827892"/>
    <w:rsid w:val="008301D2"/>
    <w:rsid w:val="008308EE"/>
    <w:rsid w:val="0083208B"/>
    <w:rsid w:val="00832094"/>
    <w:rsid w:val="008320E4"/>
    <w:rsid w:val="008323A5"/>
    <w:rsid w:val="008326B4"/>
    <w:rsid w:val="00832769"/>
    <w:rsid w:val="008335CE"/>
    <w:rsid w:val="0083389D"/>
    <w:rsid w:val="00833D88"/>
    <w:rsid w:val="00833DEE"/>
    <w:rsid w:val="00834443"/>
    <w:rsid w:val="00836589"/>
    <w:rsid w:val="00836AF4"/>
    <w:rsid w:val="008370C8"/>
    <w:rsid w:val="00837A05"/>
    <w:rsid w:val="008400C3"/>
    <w:rsid w:val="00840E3C"/>
    <w:rsid w:val="008412AD"/>
    <w:rsid w:val="008419BE"/>
    <w:rsid w:val="00841AF8"/>
    <w:rsid w:val="00842260"/>
    <w:rsid w:val="00842B6C"/>
    <w:rsid w:val="008439EE"/>
    <w:rsid w:val="0084532A"/>
    <w:rsid w:val="00845927"/>
    <w:rsid w:val="00845DD5"/>
    <w:rsid w:val="00847578"/>
    <w:rsid w:val="0084791B"/>
    <w:rsid w:val="00847B3D"/>
    <w:rsid w:val="008501EF"/>
    <w:rsid w:val="00851B9F"/>
    <w:rsid w:val="00853E26"/>
    <w:rsid w:val="008544F6"/>
    <w:rsid w:val="00854E40"/>
    <w:rsid w:val="008560F4"/>
    <w:rsid w:val="00857393"/>
    <w:rsid w:val="0085773C"/>
    <w:rsid w:val="00857994"/>
    <w:rsid w:val="00857AF2"/>
    <w:rsid w:val="00863D7A"/>
    <w:rsid w:val="0086464D"/>
    <w:rsid w:val="0086485A"/>
    <w:rsid w:val="00865D75"/>
    <w:rsid w:val="008662D4"/>
    <w:rsid w:val="00870AF9"/>
    <w:rsid w:val="00871306"/>
    <w:rsid w:val="00873977"/>
    <w:rsid w:val="008741E1"/>
    <w:rsid w:val="00874967"/>
    <w:rsid w:val="008749FF"/>
    <w:rsid w:val="008757DE"/>
    <w:rsid w:val="0087788E"/>
    <w:rsid w:val="00880056"/>
    <w:rsid w:val="0088051E"/>
    <w:rsid w:val="008806E0"/>
    <w:rsid w:val="008811E3"/>
    <w:rsid w:val="008815F7"/>
    <w:rsid w:val="0088331C"/>
    <w:rsid w:val="00883690"/>
    <w:rsid w:val="00883CE0"/>
    <w:rsid w:val="0088543F"/>
    <w:rsid w:val="00887027"/>
    <w:rsid w:val="0089104A"/>
    <w:rsid w:val="008918E0"/>
    <w:rsid w:val="00891E7B"/>
    <w:rsid w:val="00891ED0"/>
    <w:rsid w:val="0089250A"/>
    <w:rsid w:val="00892C08"/>
    <w:rsid w:val="00893056"/>
    <w:rsid w:val="00893715"/>
    <w:rsid w:val="008942AA"/>
    <w:rsid w:val="00894979"/>
    <w:rsid w:val="00896467"/>
    <w:rsid w:val="00897119"/>
    <w:rsid w:val="00897D5C"/>
    <w:rsid w:val="00897F09"/>
    <w:rsid w:val="008A0BB7"/>
    <w:rsid w:val="008A10BF"/>
    <w:rsid w:val="008A29DE"/>
    <w:rsid w:val="008A3EE2"/>
    <w:rsid w:val="008A40EC"/>
    <w:rsid w:val="008A4C21"/>
    <w:rsid w:val="008A582C"/>
    <w:rsid w:val="008A6870"/>
    <w:rsid w:val="008A6F56"/>
    <w:rsid w:val="008A7199"/>
    <w:rsid w:val="008A7227"/>
    <w:rsid w:val="008A72A1"/>
    <w:rsid w:val="008A72F8"/>
    <w:rsid w:val="008A7982"/>
    <w:rsid w:val="008B0BEF"/>
    <w:rsid w:val="008B1084"/>
    <w:rsid w:val="008B16AB"/>
    <w:rsid w:val="008B2E18"/>
    <w:rsid w:val="008B44C3"/>
    <w:rsid w:val="008B47A6"/>
    <w:rsid w:val="008B5174"/>
    <w:rsid w:val="008B52E2"/>
    <w:rsid w:val="008B5C2C"/>
    <w:rsid w:val="008B6121"/>
    <w:rsid w:val="008B61DC"/>
    <w:rsid w:val="008B6448"/>
    <w:rsid w:val="008B6B12"/>
    <w:rsid w:val="008B7209"/>
    <w:rsid w:val="008B72BE"/>
    <w:rsid w:val="008B730A"/>
    <w:rsid w:val="008B7C54"/>
    <w:rsid w:val="008C0509"/>
    <w:rsid w:val="008C0D97"/>
    <w:rsid w:val="008C0F5C"/>
    <w:rsid w:val="008C143C"/>
    <w:rsid w:val="008C2640"/>
    <w:rsid w:val="008C2659"/>
    <w:rsid w:val="008C30F2"/>
    <w:rsid w:val="008C32B1"/>
    <w:rsid w:val="008C359B"/>
    <w:rsid w:val="008C3979"/>
    <w:rsid w:val="008C3ECA"/>
    <w:rsid w:val="008C423A"/>
    <w:rsid w:val="008C475A"/>
    <w:rsid w:val="008C4B17"/>
    <w:rsid w:val="008C5816"/>
    <w:rsid w:val="008C6303"/>
    <w:rsid w:val="008C667C"/>
    <w:rsid w:val="008D019B"/>
    <w:rsid w:val="008D073C"/>
    <w:rsid w:val="008D08CD"/>
    <w:rsid w:val="008D1372"/>
    <w:rsid w:val="008D1CCC"/>
    <w:rsid w:val="008D318B"/>
    <w:rsid w:val="008D3D59"/>
    <w:rsid w:val="008D44E8"/>
    <w:rsid w:val="008D494E"/>
    <w:rsid w:val="008D4C30"/>
    <w:rsid w:val="008D6064"/>
    <w:rsid w:val="008D6368"/>
    <w:rsid w:val="008D63B6"/>
    <w:rsid w:val="008D6653"/>
    <w:rsid w:val="008D79D3"/>
    <w:rsid w:val="008D7CF8"/>
    <w:rsid w:val="008E00BD"/>
    <w:rsid w:val="008E1192"/>
    <w:rsid w:val="008E1B53"/>
    <w:rsid w:val="008E2962"/>
    <w:rsid w:val="008E4612"/>
    <w:rsid w:val="008E47CF"/>
    <w:rsid w:val="008E4A85"/>
    <w:rsid w:val="008E4BF3"/>
    <w:rsid w:val="008E5C1A"/>
    <w:rsid w:val="008E60CD"/>
    <w:rsid w:val="008E754F"/>
    <w:rsid w:val="008E780B"/>
    <w:rsid w:val="008E7A30"/>
    <w:rsid w:val="008E7BC6"/>
    <w:rsid w:val="008F1884"/>
    <w:rsid w:val="008F211A"/>
    <w:rsid w:val="008F33AB"/>
    <w:rsid w:val="008F4FD5"/>
    <w:rsid w:val="008F61F4"/>
    <w:rsid w:val="008F68CA"/>
    <w:rsid w:val="008F77E8"/>
    <w:rsid w:val="009004F4"/>
    <w:rsid w:val="009007B4"/>
    <w:rsid w:val="0090174C"/>
    <w:rsid w:val="009024E9"/>
    <w:rsid w:val="0090261A"/>
    <w:rsid w:val="00902E63"/>
    <w:rsid w:val="009038EA"/>
    <w:rsid w:val="009048B9"/>
    <w:rsid w:val="00904BF8"/>
    <w:rsid w:val="009056B2"/>
    <w:rsid w:val="009059C0"/>
    <w:rsid w:val="00906615"/>
    <w:rsid w:val="009107D4"/>
    <w:rsid w:val="00910DEC"/>
    <w:rsid w:val="0091128C"/>
    <w:rsid w:val="00911A6E"/>
    <w:rsid w:val="00911CE0"/>
    <w:rsid w:val="00911CF5"/>
    <w:rsid w:val="00912533"/>
    <w:rsid w:val="00912ED9"/>
    <w:rsid w:val="00913968"/>
    <w:rsid w:val="0091585D"/>
    <w:rsid w:val="00915CE6"/>
    <w:rsid w:val="009167DF"/>
    <w:rsid w:val="009178C0"/>
    <w:rsid w:val="00917907"/>
    <w:rsid w:val="009200EA"/>
    <w:rsid w:val="009214B9"/>
    <w:rsid w:val="0092177A"/>
    <w:rsid w:val="0092183B"/>
    <w:rsid w:val="00921E5B"/>
    <w:rsid w:val="0092215A"/>
    <w:rsid w:val="009228BA"/>
    <w:rsid w:val="00922ADB"/>
    <w:rsid w:val="00922D81"/>
    <w:rsid w:val="009235F4"/>
    <w:rsid w:val="00923C38"/>
    <w:rsid w:val="00923CBC"/>
    <w:rsid w:val="00925410"/>
    <w:rsid w:val="00925B89"/>
    <w:rsid w:val="00925F4B"/>
    <w:rsid w:val="0092637C"/>
    <w:rsid w:val="00926388"/>
    <w:rsid w:val="00926EB2"/>
    <w:rsid w:val="009276D6"/>
    <w:rsid w:val="009301C8"/>
    <w:rsid w:val="00930B21"/>
    <w:rsid w:val="009310A3"/>
    <w:rsid w:val="0093143B"/>
    <w:rsid w:val="00931497"/>
    <w:rsid w:val="00931542"/>
    <w:rsid w:val="00932168"/>
    <w:rsid w:val="009326F4"/>
    <w:rsid w:val="009328E2"/>
    <w:rsid w:val="00932FF5"/>
    <w:rsid w:val="00933E8E"/>
    <w:rsid w:val="009342E8"/>
    <w:rsid w:val="00934605"/>
    <w:rsid w:val="00934BD9"/>
    <w:rsid w:val="00935C62"/>
    <w:rsid w:val="00935F19"/>
    <w:rsid w:val="00936470"/>
    <w:rsid w:val="00936BF6"/>
    <w:rsid w:val="00937B55"/>
    <w:rsid w:val="00940045"/>
    <w:rsid w:val="00940290"/>
    <w:rsid w:val="00940D4A"/>
    <w:rsid w:val="00942FF9"/>
    <w:rsid w:val="00943706"/>
    <w:rsid w:val="0094373E"/>
    <w:rsid w:val="009442E4"/>
    <w:rsid w:val="00944725"/>
    <w:rsid w:val="00945149"/>
    <w:rsid w:val="00945778"/>
    <w:rsid w:val="009462CC"/>
    <w:rsid w:val="00946497"/>
    <w:rsid w:val="00946578"/>
    <w:rsid w:val="00946741"/>
    <w:rsid w:val="009468C4"/>
    <w:rsid w:val="0094719E"/>
    <w:rsid w:val="009474DB"/>
    <w:rsid w:val="009477A8"/>
    <w:rsid w:val="00950A6A"/>
    <w:rsid w:val="00950C8E"/>
    <w:rsid w:val="00953BBF"/>
    <w:rsid w:val="00953F0B"/>
    <w:rsid w:val="00954C7C"/>
    <w:rsid w:val="00955260"/>
    <w:rsid w:val="00956126"/>
    <w:rsid w:val="00956889"/>
    <w:rsid w:val="009569FD"/>
    <w:rsid w:val="00956E50"/>
    <w:rsid w:val="00956FAC"/>
    <w:rsid w:val="009572A7"/>
    <w:rsid w:val="009604FF"/>
    <w:rsid w:val="00961311"/>
    <w:rsid w:val="009625A6"/>
    <w:rsid w:val="0096447D"/>
    <w:rsid w:val="009646EF"/>
    <w:rsid w:val="00965938"/>
    <w:rsid w:val="00965CA4"/>
    <w:rsid w:val="00966250"/>
    <w:rsid w:val="00966E09"/>
    <w:rsid w:val="00967255"/>
    <w:rsid w:val="00970779"/>
    <w:rsid w:val="00970C1F"/>
    <w:rsid w:val="00971866"/>
    <w:rsid w:val="00971A56"/>
    <w:rsid w:val="00971C74"/>
    <w:rsid w:val="00971E7F"/>
    <w:rsid w:val="00973040"/>
    <w:rsid w:val="0097388C"/>
    <w:rsid w:val="00973B9B"/>
    <w:rsid w:val="00980BE0"/>
    <w:rsid w:val="00980FF4"/>
    <w:rsid w:val="00981266"/>
    <w:rsid w:val="00981CBF"/>
    <w:rsid w:val="0098326C"/>
    <w:rsid w:val="00983276"/>
    <w:rsid w:val="00983287"/>
    <w:rsid w:val="009836AE"/>
    <w:rsid w:val="00984804"/>
    <w:rsid w:val="009848EE"/>
    <w:rsid w:val="00985493"/>
    <w:rsid w:val="00985553"/>
    <w:rsid w:val="00985762"/>
    <w:rsid w:val="00985FEF"/>
    <w:rsid w:val="00986236"/>
    <w:rsid w:val="00986876"/>
    <w:rsid w:val="009870A4"/>
    <w:rsid w:val="00987E2B"/>
    <w:rsid w:val="0099038B"/>
    <w:rsid w:val="00990D2C"/>
    <w:rsid w:val="009921A2"/>
    <w:rsid w:val="00992CF5"/>
    <w:rsid w:val="0099326A"/>
    <w:rsid w:val="00993859"/>
    <w:rsid w:val="00993E9E"/>
    <w:rsid w:val="00994730"/>
    <w:rsid w:val="00994CB5"/>
    <w:rsid w:val="009950D5"/>
    <w:rsid w:val="00996770"/>
    <w:rsid w:val="009A0076"/>
    <w:rsid w:val="009A0465"/>
    <w:rsid w:val="009A068D"/>
    <w:rsid w:val="009A1575"/>
    <w:rsid w:val="009A2C95"/>
    <w:rsid w:val="009A38EE"/>
    <w:rsid w:val="009A3BF4"/>
    <w:rsid w:val="009A3D5C"/>
    <w:rsid w:val="009A4008"/>
    <w:rsid w:val="009A46B5"/>
    <w:rsid w:val="009A4EE8"/>
    <w:rsid w:val="009A4F46"/>
    <w:rsid w:val="009A576D"/>
    <w:rsid w:val="009A741F"/>
    <w:rsid w:val="009A7523"/>
    <w:rsid w:val="009B0A87"/>
    <w:rsid w:val="009B17CA"/>
    <w:rsid w:val="009B183D"/>
    <w:rsid w:val="009B2B83"/>
    <w:rsid w:val="009B3595"/>
    <w:rsid w:val="009B37A6"/>
    <w:rsid w:val="009B385A"/>
    <w:rsid w:val="009B38AF"/>
    <w:rsid w:val="009B39C7"/>
    <w:rsid w:val="009B4C7C"/>
    <w:rsid w:val="009B4C98"/>
    <w:rsid w:val="009B50CB"/>
    <w:rsid w:val="009B538D"/>
    <w:rsid w:val="009B54AA"/>
    <w:rsid w:val="009B5A15"/>
    <w:rsid w:val="009B5E07"/>
    <w:rsid w:val="009B7492"/>
    <w:rsid w:val="009C0592"/>
    <w:rsid w:val="009C12BC"/>
    <w:rsid w:val="009C1489"/>
    <w:rsid w:val="009C1B39"/>
    <w:rsid w:val="009C21DE"/>
    <w:rsid w:val="009C23AB"/>
    <w:rsid w:val="009C2975"/>
    <w:rsid w:val="009C310A"/>
    <w:rsid w:val="009C377B"/>
    <w:rsid w:val="009C49BB"/>
    <w:rsid w:val="009C505B"/>
    <w:rsid w:val="009C583E"/>
    <w:rsid w:val="009C6C0F"/>
    <w:rsid w:val="009C6F5B"/>
    <w:rsid w:val="009C72DF"/>
    <w:rsid w:val="009C7938"/>
    <w:rsid w:val="009CA50D"/>
    <w:rsid w:val="009D011E"/>
    <w:rsid w:val="009D0301"/>
    <w:rsid w:val="009D059F"/>
    <w:rsid w:val="009D096E"/>
    <w:rsid w:val="009D166A"/>
    <w:rsid w:val="009D1A6D"/>
    <w:rsid w:val="009D1E31"/>
    <w:rsid w:val="009D21C1"/>
    <w:rsid w:val="009D2860"/>
    <w:rsid w:val="009D2AA7"/>
    <w:rsid w:val="009D322D"/>
    <w:rsid w:val="009D4515"/>
    <w:rsid w:val="009D5E56"/>
    <w:rsid w:val="009D66A5"/>
    <w:rsid w:val="009D6A40"/>
    <w:rsid w:val="009D6F88"/>
    <w:rsid w:val="009D721D"/>
    <w:rsid w:val="009D72FD"/>
    <w:rsid w:val="009E0DB3"/>
    <w:rsid w:val="009E1F41"/>
    <w:rsid w:val="009E1F82"/>
    <w:rsid w:val="009E29E7"/>
    <w:rsid w:val="009E2BE3"/>
    <w:rsid w:val="009E38CB"/>
    <w:rsid w:val="009E393E"/>
    <w:rsid w:val="009E3979"/>
    <w:rsid w:val="009E3BFE"/>
    <w:rsid w:val="009E492B"/>
    <w:rsid w:val="009E5B47"/>
    <w:rsid w:val="009F0B09"/>
    <w:rsid w:val="009F2A18"/>
    <w:rsid w:val="009F2F17"/>
    <w:rsid w:val="009F3311"/>
    <w:rsid w:val="009F3BB3"/>
    <w:rsid w:val="009F49B8"/>
    <w:rsid w:val="009F50BE"/>
    <w:rsid w:val="009F5352"/>
    <w:rsid w:val="009F54A6"/>
    <w:rsid w:val="009F5C02"/>
    <w:rsid w:val="009F5C73"/>
    <w:rsid w:val="009F6598"/>
    <w:rsid w:val="009F695E"/>
    <w:rsid w:val="009F6DAF"/>
    <w:rsid w:val="009F71D2"/>
    <w:rsid w:val="00A004B8"/>
    <w:rsid w:val="00A00924"/>
    <w:rsid w:val="00A00DAE"/>
    <w:rsid w:val="00A0177D"/>
    <w:rsid w:val="00A0242A"/>
    <w:rsid w:val="00A035CC"/>
    <w:rsid w:val="00A03BE3"/>
    <w:rsid w:val="00A046B7"/>
    <w:rsid w:val="00A0481F"/>
    <w:rsid w:val="00A05895"/>
    <w:rsid w:val="00A06161"/>
    <w:rsid w:val="00A06426"/>
    <w:rsid w:val="00A07056"/>
    <w:rsid w:val="00A078AA"/>
    <w:rsid w:val="00A07CC7"/>
    <w:rsid w:val="00A07EC2"/>
    <w:rsid w:val="00A10129"/>
    <w:rsid w:val="00A11A58"/>
    <w:rsid w:val="00A11EA8"/>
    <w:rsid w:val="00A1273D"/>
    <w:rsid w:val="00A12829"/>
    <w:rsid w:val="00A129AE"/>
    <w:rsid w:val="00A129EE"/>
    <w:rsid w:val="00A12A3F"/>
    <w:rsid w:val="00A13409"/>
    <w:rsid w:val="00A14200"/>
    <w:rsid w:val="00A1487F"/>
    <w:rsid w:val="00A15335"/>
    <w:rsid w:val="00A15E1D"/>
    <w:rsid w:val="00A16091"/>
    <w:rsid w:val="00A163AD"/>
    <w:rsid w:val="00A164A9"/>
    <w:rsid w:val="00A167BB"/>
    <w:rsid w:val="00A17809"/>
    <w:rsid w:val="00A17B8C"/>
    <w:rsid w:val="00A2098E"/>
    <w:rsid w:val="00A20DBE"/>
    <w:rsid w:val="00A21A90"/>
    <w:rsid w:val="00A2252C"/>
    <w:rsid w:val="00A22D4D"/>
    <w:rsid w:val="00A23AE0"/>
    <w:rsid w:val="00A23EED"/>
    <w:rsid w:val="00A240A5"/>
    <w:rsid w:val="00A24220"/>
    <w:rsid w:val="00A24356"/>
    <w:rsid w:val="00A24833"/>
    <w:rsid w:val="00A25611"/>
    <w:rsid w:val="00A25ED4"/>
    <w:rsid w:val="00A2642B"/>
    <w:rsid w:val="00A2695C"/>
    <w:rsid w:val="00A26BE8"/>
    <w:rsid w:val="00A2766A"/>
    <w:rsid w:val="00A32BE7"/>
    <w:rsid w:val="00A33065"/>
    <w:rsid w:val="00A33562"/>
    <w:rsid w:val="00A34D81"/>
    <w:rsid w:val="00A35A16"/>
    <w:rsid w:val="00A36385"/>
    <w:rsid w:val="00A36534"/>
    <w:rsid w:val="00A36A38"/>
    <w:rsid w:val="00A37E4A"/>
    <w:rsid w:val="00A404C1"/>
    <w:rsid w:val="00A41876"/>
    <w:rsid w:val="00A41BAD"/>
    <w:rsid w:val="00A42190"/>
    <w:rsid w:val="00A432FC"/>
    <w:rsid w:val="00A4370A"/>
    <w:rsid w:val="00A44A6C"/>
    <w:rsid w:val="00A44A7B"/>
    <w:rsid w:val="00A44D01"/>
    <w:rsid w:val="00A44D79"/>
    <w:rsid w:val="00A44E6C"/>
    <w:rsid w:val="00A4526D"/>
    <w:rsid w:val="00A475FB"/>
    <w:rsid w:val="00A477F3"/>
    <w:rsid w:val="00A50C8B"/>
    <w:rsid w:val="00A50E54"/>
    <w:rsid w:val="00A50EE5"/>
    <w:rsid w:val="00A50EEB"/>
    <w:rsid w:val="00A51CFE"/>
    <w:rsid w:val="00A5243F"/>
    <w:rsid w:val="00A525BF"/>
    <w:rsid w:val="00A528CB"/>
    <w:rsid w:val="00A5319C"/>
    <w:rsid w:val="00A537DB"/>
    <w:rsid w:val="00A53E74"/>
    <w:rsid w:val="00A54137"/>
    <w:rsid w:val="00A54879"/>
    <w:rsid w:val="00A568B5"/>
    <w:rsid w:val="00A56F30"/>
    <w:rsid w:val="00A5793C"/>
    <w:rsid w:val="00A60381"/>
    <w:rsid w:val="00A60409"/>
    <w:rsid w:val="00A62459"/>
    <w:rsid w:val="00A624A2"/>
    <w:rsid w:val="00A6284B"/>
    <w:rsid w:val="00A62CD8"/>
    <w:rsid w:val="00A63E03"/>
    <w:rsid w:val="00A644B9"/>
    <w:rsid w:val="00A64B50"/>
    <w:rsid w:val="00A64C15"/>
    <w:rsid w:val="00A64C1D"/>
    <w:rsid w:val="00A6504D"/>
    <w:rsid w:val="00A665EB"/>
    <w:rsid w:val="00A671BF"/>
    <w:rsid w:val="00A70E91"/>
    <w:rsid w:val="00A71738"/>
    <w:rsid w:val="00A7199D"/>
    <w:rsid w:val="00A71A13"/>
    <w:rsid w:val="00A72216"/>
    <w:rsid w:val="00A7296A"/>
    <w:rsid w:val="00A7329F"/>
    <w:rsid w:val="00A74E3A"/>
    <w:rsid w:val="00A74EAB"/>
    <w:rsid w:val="00A7568D"/>
    <w:rsid w:val="00A761C5"/>
    <w:rsid w:val="00A77187"/>
    <w:rsid w:val="00A77614"/>
    <w:rsid w:val="00A81EB9"/>
    <w:rsid w:val="00A820D8"/>
    <w:rsid w:val="00A82502"/>
    <w:rsid w:val="00A836BF"/>
    <w:rsid w:val="00A845B0"/>
    <w:rsid w:val="00A867F4"/>
    <w:rsid w:val="00A8718B"/>
    <w:rsid w:val="00A924C6"/>
    <w:rsid w:val="00A9403D"/>
    <w:rsid w:val="00A94198"/>
    <w:rsid w:val="00A943C4"/>
    <w:rsid w:val="00A94A58"/>
    <w:rsid w:val="00A94EEA"/>
    <w:rsid w:val="00A9502C"/>
    <w:rsid w:val="00A96C6C"/>
    <w:rsid w:val="00A97187"/>
    <w:rsid w:val="00A97A70"/>
    <w:rsid w:val="00AA01C0"/>
    <w:rsid w:val="00AA01D6"/>
    <w:rsid w:val="00AA15DE"/>
    <w:rsid w:val="00AA2760"/>
    <w:rsid w:val="00AA3706"/>
    <w:rsid w:val="00AA4033"/>
    <w:rsid w:val="00AA43DF"/>
    <w:rsid w:val="00AA56E4"/>
    <w:rsid w:val="00AA60F0"/>
    <w:rsid w:val="00AA68EA"/>
    <w:rsid w:val="00AA6B1C"/>
    <w:rsid w:val="00AA6C70"/>
    <w:rsid w:val="00AA6CDC"/>
    <w:rsid w:val="00AA7F10"/>
    <w:rsid w:val="00AB0AE0"/>
    <w:rsid w:val="00AB0E25"/>
    <w:rsid w:val="00AB14B0"/>
    <w:rsid w:val="00AB1E97"/>
    <w:rsid w:val="00AB2766"/>
    <w:rsid w:val="00AB3521"/>
    <w:rsid w:val="00AB421D"/>
    <w:rsid w:val="00AB5370"/>
    <w:rsid w:val="00AB5947"/>
    <w:rsid w:val="00AB5D18"/>
    <w:rsid w:val="00AB776A"/>
    <w:rsid w:val="00AB797B"/>
    <w:rsid w:val="00AC1404"/>
    <w:rsid w:val="00AC3263"/>
    <w:rsid w:val="00AC3327"/>
    <w:rsid w:val="00AC3682"/>
    <w:rsid w:val="00AC4347"/>
    <w:rsid w:val="00AC505E"/>
    <w:rsid w:val="00AC5ACE"/>
    <w:rsid w:val="00AC5E57"/>
    <w:rsid w:val="00AC5E83"/>
    <w:rsid w:val="00AC5F42"/>
    <w:rsid w:val="00AC6FE2"/>
    <w:rsid w:val="00AC74B4"/>
    <w:rsid w:val="00AD0B61"/>
    <w:rsid w:val="00AD199C"/>
    <w:rsid w:val="00AD2400"/>
    <w:rsid w:val="00AD2E36"/>
    <w:rsid w:val="00AD312B"/>
    <w:rsid w:val="00AD3D59"/>
    <w:rsid w:val="00AD3FE2"/>
    <w:rsid w:val="00AD4E4F"/>
    <w:rsid w:val="00AD56E6"/>
    <w:rsid w:val="00AD5A6E"/>
    <w:rsid w:val="00AD7837"/>
    <w:rsid w:val="00AD78CF"/>
    <w:rsid w:val="00AE0487"/>
    <w:rsid w:val="00AE0761"/>
    <w:rsid w:val="00AE1333"/>
    <w:rsid w:val="00AE1E3B"/>
    <w:rsid w:val="00AE1E85"/>
    <w:rsid w:val="00AE1EEF"/>
    <w:rsid w:val="00AE1FFD"/>
    <w:rsid w:val="00AE28A5"/>
    <w:rsid w:val="00AE29D8"/>
    <w:rsid w:val="00AE2C60"/>
    <w:rsid w:val="00AE3082"/>
    <w:rsid w:val="00AE38AE"/>
    <w:rsid w:val="00AE41CF"/>
    <w:rsid w:val="00AE4609"/>
    <w:rsid w:val="00AE527D"/>
    <w:rsid w:val="00AE5302"/>
    <w:rsid w:val="00AE541F"/>
    <w:rsid w:val="00AF2282"/>
    <w:rsid w:val="00AF2778"/>
    <w:rsid w:val="00AF2A34"/>
    <w:rsid w:val="00AF31A2"/>
    <w:rsid w:val="00AF3E97"/>
    <w:rsid w:val="00AF5F5D"/>
    <w:rsid w:val="00AF6825"/>
    <w:rsid w:val="00AF6D69"/>
    <w:rsid w:val="00AF6D6D"/>
    <w:rsid w:val="00AF7696"/>
    <w:rsid w:val="00AF77A8"/>
    <w:rsid w:val="00B00A3C"/>
    <w:rsid w:val="00B00F84"/>
    <w:rsid w:val="00B01624"/>
    <w:rsid w:val="00B01923"/>
    <w:rsid w:val="00B0239F"/>
    <w:rsid w:val="00B02E7C"/>
    <w:rsid w:val="00B02F16"/>
    <w:rsid w:val="00B035CB"/>
    <w:rsid w:val="00B03914"/>
    <w:rsid w:val="00B04064"/>
    <w:rsid w:val="00B04085"/>
    <w:rsid w:val="00B04232"/>
    <w:rsid w:val="00B04E64"/>
    <w:rsid w:val="00B054C5"/>
    <w:rsid w:val="00B05528"/>
    <w:rsid w:val="00B05DD2"/>
    <w:rsid w:val="00B0690F"/>
    <w:rsid w:val="00B06C59"/>
    <w:rsid w:val="00B06FD7"/>
    <w:rsid w:val="00B07787"/>
    <w:rsid w:val="00B07B53"/>
    <w:rsid w:val="00B114BE"/>
    <w:rsid w:val="00B11BDC"/>
    <w:rsid w:val="00B127AC"/>
    <w:rsid w:val="00B13099"/>
    <w:rsid w:val="00B13818"/>
    <w:rsid w:val="00B140EA"/>
    <w:rsid w:val="00B1454E"/>
    <w:rsid w:val="00B145EE"/>
    <w:rsid w:val="00B148A9"/>
    <w:rsid w:val="00B15B65"/>
    <w:rsid w:val="00B15C93"/>
    <w:rsid w:val="00B16A3F"/>
    <w:rsid w:val="00B16B73"/>
    <w:rsid w:val="00B16DCB"/>
    <w:rsid w:val="00B17C34"/>
    <w:rsid w:val="00B20842"/>
    <w:rsid w:val="00B21952"/>
    <w:rsid w:val="00B21C77"/>
    <w:rsid w:val="00B222A4"/>
    <w:rsid w:val="00B2239D"/>
    <w:rsid w:val="00B22593"/>
    <w:rsid w:val="00B22DAD"/>
    <w:rsid w:val="00B23598"/>
    <w:rsid w:val="00B23DF4"/>
    <w:rsid w:val="00B24157"/>
    <w:rsid w:val="00B24937"/>
    <w:rsid w:val="00B25795"/>
    <w:rsid w:val="00B26057"/>
    <w:rsid w:val="00B26A9C"/>
    <w:rsid w:val="00B26E82"/>
    <w:rsid w:val="00B27488"/>
    <w:rsid w:val="00B27830"/>
    <w:rsid w:val="00B27B36"/>
    <w:rsid w:val="00B30414"/>
    <w:rsid w:val="00B311C9"/>
    <w:rsid w:val="00B35D66"/>
    <w:rsid w:val="00B37267"/>
    <w:rsid w:val="00B37297"/>
    <w:rsid w:val="00B37B6C"/>
    <w:rsid w:val="00B418C0"/>
    <w:rsid w:val="00B41B35"/>
    <w:rsid w:val="00B42E8D"/>
    <w:rsid w:val="00B43F7C"/>
    <w:rsid w:val="00B43FC9"/>
    <w:rsid w:val="00B44AC2"/>
    <w:rsid w:val="00B44CF7"/>
    <w:rsid w:val="00B45412"/>
    <w:rsid w:val="00B45A91"/>
    <w:rsid w:val="00B46A6F"/>
    <w:rsid w:val="00B46B75"/>
    <w:rsid w:val="00B46F93"/>
    <w:rsid w:val="00B47843"/>
    <w:rsid w:val="00B47C55"/>
    <w:rsid w:val="00B51099"/>
    <w:rsid w:val="00B519FB"/>
    <w:rsid w:val="00B52B3F"/>
    <w:rsid w:val="00B52CA2"/>
    <w:rsid w:val="00B53432"/>
    <w:rsid w:val="00B536AE"/>
    <w:rsid w:val="00B536CE"/>
    <w:rsid w:val="00B53DCE"/>
    <w:rsid w:val="00B54166"/>
    <w:rsid w:val="00B54A5E"/>
    <w:rsid w:val="00B54F9B"/>
    <w:rsid w:val="00B55E68"/>
    <w:rsid w:val="00B56727"/>
    <w:rsid w:val="00B568FD"/>
    <w:rsid w:val="00B601C7"/>
    <w:rsid w:val="00B60224"/>
    <w:rsid w:val="00B60D26"/>
    <w:rsid w:val="00B6161C"/>
    <w:rsid w:val="00B619CC"/>
    <w:rsid w:val="00B62AD2"/>
    <w:rsid w:val="00B62BD9"/>
    <w:rsid w:val="00B65293"/>
    <w:rsid w:val="00B652E7"/>
    <w:rsid w:val="00B65376"/>
    <w:rsid w:val="00B65594"/>
    <w:rsid w:val="00B664D6"/>
    <w:rsid w:val="00B66A40"/>
    <w:rsid w:val="00B66FD4"/>
    <w:rsid w:val="00B671A4"/>
    <w:rsid w:val="00B673C5"/>
    <w:rsid w:val="00B67874"/>
    <w:rsid w:val="00B67978"/>
    <w:rsid w:val="00B67E8C"/>
    <w:rsid w:val="00B70252"/>
    <w:rsid w:val="00B71D8C"/>
    <w:rsid w:val="00B72108"/>
    <w:rsid w:val="00B7216F"/>
    <w:rsid w:val="00B73351"/>
    <w:rsid w:val="00B73B9B"/>
    <w:rsid w:val="00B7418B"/>
    <w:rsid w:val="00B756A8"/>
    <w:rsid w:val="00B77620"/>
    <w:rsid w:val="00B801B4"/>
    <w:rsid w:val="00B807DF"/>
    <w:rsid w:val="00B81877"/>
    <w:rsid w:val="00B81881"/>
    <w:rsid w:val="00B8292F"/>
    <w:rsid w:val="00B82DEF"/>
    <w:rsid w:val="00B84754"/>
    <w:rsid w:val="00B849F4"/>
    <w:rsid w:val="00B84A22"/>
    <w:rsid w:val="00B84BF0"/>
    <w:rsid w:val="00B87026"/>
    <w:rsid w:val="00B87F4F"/>
    <w:rsid w:val="00B901FE"/>
    <w:rsid w:val="00B90C3D"/>
    <w:rsid w:val="00B90D10"/>
    <w:rsid w:val="00B9119D"/>
    <w:rsid w:val="00B927C6"/>
    <w:rsid w:val="00B936FE"/>
    <w:rsid w:val="00B938B3"/>
    <w:rsid w:val="00B949FC"/>
    <w:rsid w:val="00B94B0A"/>
    <w:rsid w:val="00B9596C"/>
    <w:rsid w:val="00B95A40"/>
    <w:rsid w:val="00B96B05"/>
    <w:rsid w:val="00B96B33"/>
    <w:rsid w:val="00B96EFB"/>
    <w:rsid w:val="00B97894"/>
    <w:rsid w:val="00B97E18"/>
    <w:rsid w:val="00BA0415"/>
    <w:rsid w:val="00BA11DF"/>
    <w:rsid w:val="00BA14D8"/>
    <w:rsid w:val="00BA3633"/>
    <w:rsid w:val="00BA3824"/>
    <w:rsid w:val="00BA44DE"/>
    <w:rsid w:val="00BA456C"/>
    <w:rsid w:val="00BA46C1"/>
    <w:rsid w:val="00BA4F85"/>
    <w:rsid w:val="00BA6A13"/>
    <w:rsid w:val="00BA6B00"/>
    <w:rsid w:val="00BA6D91"/>
    <w:rsid w:val="00BB0885"/>
    <w:rsid w:val="00BB0FF4"/>
    <w:rsid w:val="00BB1098"/>
    <w:rsid w:val="00BB1140"/>
    <w:rsid w:val="00BB2424"/>
    <w:rsid w:val="00BB2721"/>
    <w:rsid w:val="00BB2E1A"/>
    <w:rsid w:val="00BB31E5"/>
    <w:rsid w:val="00BB3413"/>
    <w:rsid w:val="00BB35C6"/>
    <w:rsid w:val="00BB6DE4"/>
    <w:rsid w:val="00BB7AB9"/>
    <w:rsid w:val="00BC08B4"/>
    <w:rsid w:val="00BC1074"/>
    <w:rsid w:val="00BC184D"/>
    <w:rsid w:val="00BC1911"/>
    <w:rsid w:val="00BC1E90"/>
    <w:rsid w:val="00BC24EB"/>
    <w:rsid w:val="00BC2DB7"/>
    <w:rsid w:val="00BC2EDA"/>
    <w:rsid w:val="00BC30B8"/>
    <w:rsid w:val="00BC34C7"/>
    <w:rsid w:val="00BC396E"/>
    <w:rsid w:val="00BC4170"/>
    <w:rsid w:val="00BC4CEC"/>
    <w:rsid w:val="00BC6D3C"/>
    <w:rsid w:val="00BC792E"/>
    <w:rsid w:val="00BC7FCF"/>
    <w:rsid w:val="00BD0CF6"/>
    <w:rsid w:val="00BD0D39"/>
    <w:rsid w:val="00BD138D"/>
    <w:rsid w:val="00BD19AB"/>
    <w:rsid w:val="00BD27AC"/>
    <w:rsid w:val="00BD2D57"/>
    <w:rsid w:val="00BD3785"/>
    <w:rsid w:val="00BD3A7B"/>
    <w:rsid w:val="00BD3D64"/>
    <w:rsid w:val="00BD4D9C"/>
    <w:rsid w:val="00BD54E6"/>
    <w:rsid w:val="00BD5934"/>
    <w:rsid w:val="00BD5AA6"/>
    <w:rsid w:val="00BD5D19"/>
    <w:rsid w:val="00BD6ADA"/>
    <w:rsid w:val="00BE015A"/>
    <w:rsid w:val="00BE0170"/>
    <w:rsid w:val="00BE03BC"/>
    <w:rsid w:val="00BE0B34"/>
    <w:rsid w:val="00BE0EA8"/>
    <w:rsid w:val="00BE1C62"/>
    <w:rsid w:val="00BE2AC3"/>
    <w:rsid w:val="00BE31B3"/>
    <w:rsid w:val="00BE45C6"/>
    <w:rsid w:val="00BE4D19"/>
    <w:rsid w:val="00BE51D4"/>
    <w:rsid w:val="00BE51E5"/>
    <w:rsid w:val="00BE5440"/>
    <w:rsid w:val="00BE57F1"/>
    <w:rsid w:val="00BE5ACC"/>
    <w:rsid w:val="00BE5F7F"/>
    <w:rsid w:val="00BE6383"/>
    <w:rsid w:val="00BE6E05"/>
    <w:rsid w:val="00BE6FD5"/>
    <w:rsid w:val="00BE7901"/>
    <w:rsid w:val="00BF0ED2"/>
    <w:rsid w:val="00BF1351"/>
    <w:rsid w:val="00BF1468"/>
    <w:rsid w:val="00BF1D8E"/>
    <w:rsid w:val="00BF31DC"/>
    <w:rsid w:val="00BF4251"/>
    <w:rsid w:val="00BF4A0C"/>
    <w:rsid w:val="00BF4A67"/>
    <w:rsid w:val="00BF66FD"/>
    <w:rsid w:val="00C0092B"/>
    <w:rsid w:val="00C0097B"/>
    <w:rsid w:val="00C00B37"/>
    <w:rsid w:val="00C010CC"/>
    <w:rsid w:val="00C01ECC"/>
    <w:rsid w:val="00C026C0"/>
    <w:rsid w:val="00C026E7"/>
    <w:rsid w:val="00C0270D"/>
    <w:rsid w:val="00C02B0F"/>
    <w:rsid w:val="00C02C83"/>
    <w:rsid w:val="00C02D8D"/>
    <w:rsid w:val="00C03106"/>
    <w:rsid w:val="00C04A23"/>
    <w:rsid w:val="00C06336"/>
    <w:rsid w:val="00C0734A"/>
    <w:rsid w:val="00C07E62"/>
    <w:rsid w:val="00C10553"/>
    <w:rsid w:val="00C10E31"/>
    <w:rsid w:val="00C12000"/>
    <w:rsid w:val="00C15099"/>
    <w:rsid w:val="00C154DD"/>
    <w:rsid w:val="00C1584C"/>
    <w:rsid w:val="00C15D4C"/>
    <w:rsid w:val="00C17121"/>
    <w:rsid w:val="00C17138"/>
    <w:rsid w:val="00C171BC"/>
    <w:rsid w:val="00C171FD"/>
    <w:rsid w:val="00C17DA3"/>
    <w:rsid w:val="00C208F1"/>
    <w:rsid w:val="00C20BB7"/>
    <w:rsid w:val="00C20D1A"/>
    <w:rsid w:val="00C213D8"/>
    <w:rsid w:val="00C2195F"/>
    <w:rsid w:val="00C21AE8"/>
    <w:rsid w:val="00C21DAE"/>
    <w:rsid w:val="00C22ECF"/>
    <w:rsid w:val="00C23ADD"/>
    <w:rsid w:val="00C24405"/>
    <w:rsid w:val="00C2481D"/>
    <w:rsid w:val="00C24E7E"/>
    <w:rsid w:val="00C25639"/>
    <w:rsid w:val="00C25FC7"/>
    <w:rsid w:val="00C27077"/>
    <w:rsid w:val="00C27D85"/>
    <w:rsid w:val="00C30B37"/>
    <w:rsid w:val="00C325C3"/>
    <w:rsid w:val="00C3269B"/>
    <w:rsid w:val="00C32ED2"/>
    <w:rsid w:val="00C33EEB"/>
    <w:rsid w:val="00C370EA"/>
    <w:rsid w:val="00C379BB"/>
    <w:rsid w:val="00C40611"/>
    <w:rsid w:val="00C406B9"/>
    <w:rsid w:val="00C418A4"/>
    <w:rsid w:val="00C423BC"/>
    <w:rsid w:val="00C42F32"/>
    <w:rsid w:val="00C43B8B"/>
    <w:rsid w:val="00C43CCB"/>
    <w:rsid w:val="00C43E0B"/>
    <w:rsid w:val="00C44338"/>
    <w:rsid w:val="00C4433C"/>
    <w:rsid w:val="00C44B75"/>
    <w:rsid w:val="00C461E7"/>
    <w:rsid w:val="00C46BAA"/>
    <w:rsid w:val="00C4765D"/>
    <w:rsid w:val="00C47D1B"/>
    <w:rsid w:val="00C50047"/>
    <w:rsid w:val="00C50A46"/>
    <w:rsid w:val="00C50E98"/>
    <w:rsid w:val="00C50EF0"/>
    <w:rsid w:val="00C5113E"/>
    <w:rsid w:val="00C51E3C"/>
    <w:rsid w:val="00C5276F"/>
    <w:rsid w:val="00C5371F"/>
    <w:rsid w:val="00C53B7B"/>
    <w:rsid w:val="00C5446E"/>
    <w:rsid w:val="00C54613"/>
    <w:rsid w:val="00C54A0F"/>
    <w:rsid w:val="00C5537B"/>
    <w:rsid w:val="00C55786"/>
    <w:rsid w:val="00C55B9B"/>
    <w:rsid w:val="00C55CF7"/>
    <w:rsid w:val="00C55DCA"/>
    <w:rsid w:val="00C55F68"/>
    <w:rsid w:val="00C56763"/>
    <w:rsid w:val="00C5699E"/>
    <w:rsid w:val="00C56EB2"/>
    <w:rsid w:val="00C56FD7"/>
    <w:rsid w:val="00C57715"/>
    <w:rsid w:val="00C5778B"/>
    <w:rsid w:val="00C60059"/>
    <w:rsid w:val="00C60D6B"/>
    <w:rsid w:val="00C6283C"/>
    <w:rsid w:val="00C635EB"/>
    <w:rsid w:val="00C63872"/>
    <w:rsid w:val="00C64399"/>
    <w:rsid w:val="00C64B36"/>
    <w:rsid w:val="00C667CF"/>
    <w:rsid w:val="00C66C08"/>
    <w:rsid w:val="00C66E79"/>
    <w:rsid w:val="00C67261"/>
    <w:rsid w:val="00C67CBA"/>
    <w:rsid w:val="00C706A2"/>
    <w:rsid w:val="00C70E24"/>
    <w:rsid w:val="00C716F3"/>
    <w:rsid w:val="00C72940"/>
    <w:rsid w:val="00C72A95"/>
    <w:rsid w:val="00C73E2A"/>
    <w:rsid w:val="00C75155"/>
    <w:rsid w:val="00C76D12"/>
    <w:rsid w:val="00C8016E"/>
    <w:rsid w:val="00C806A0"/>
    <w:rsid w:val="00C806E6"/>
    <w:rsid w:val="00C815B0"/>
    <w:rsid w:val="00C81A84"/>
    <w:rsid w:val="00C826D0"/>
    <w:rsid w:val="00C82B68"/>
    <w:rsid w:val="00C83E10"/>
    <w:rsid w:val="00C83ECF"/>
    <w:rsid w:val="00C85033"/>
    <w:rsid w:val="00C853D3"/>
    <w:rsid w:val="00C8589D"/>
    <w:rsid w:val="00C86591"/>
    <w:rsid w:val="00C87469"/>
    <w:rsid w:val="00C879F8"/>
    <w:rsid w:val="00C90639"/>
    <w:rsid w:val="00C907D7"/>
    <w:rsid w:val="00C90BA0"/>
    <w:rsid w:val="00C90C55"/>
    <w:rsid w:val="00C91F22"/>
    <w:rsid w:val="00C920BD"/>
    <w:rsid w:val="00C922A8"/>
    <w:rsid w:val="00C92728"/>
    <w:rsid w:val="00C929E1"/>
    <w:rsid w:val="00C92A72"/>
    <w:rsid w:val="00C93232"/>
    <w:rsid w:val="00C95B88"/>
    <w:rsid w:val="00C95D64"/>
    <w:rsid w:val="00C964B8"/>
    <w:rsid w:val="00C964F9"/>
    <w:rsid w:val="00C966A1"/>
    <w:rsid w:val="00C9694A"/>
    <w:rsid w:val="00C9712A"/>
    <w:rsid w:val="00CA017D"/>
    <w:rsid w:val="00CA04F7"/>
    <w:rsid w:val="00CA1BD4"/>
    <w:rsid w:val="00CA2B15"/>
    <w:rsid w:val="00CA3658"/>
    <w:rsid w:val="00CA3C4E"/>
    <w:rsid w:val="00CA4552"/>
    <w:rsid w:val="00CA5D44"/>
    <w:rsid w:val="00CA6855"/>
    <w:rsid w:val="00CA69A2"/>
    <w:rsid w:val="00CA6A1F"/>
    <w:rsid w:val="00CB0368"/>
    <w:rsid w:val="00CB16AE"/>
    <w:rsid w:val="00CB1917"/>
    <w:rsid w:val="00CB29D3"/>
    <w:rsid w:val="00CB2E55"/>
    <w:rsid w:val="00CB3BB2"/>
    <w:rsid w:val="00CB3D42"/>
    <w:rsid w:val="00CB5BB5"/>
    <w:rsid w:val="00CB5C41"/>
    <w:rsid w:val="00CB7557"/>
    <w:rsid w:val="00CC03C5"/>
    <w:rsid w:val="00CC0447"/>
    <w:rsid w:val="00CC04AE"/>
    <w:rsid w:val="00CC123B"/>
    <w:rsid w:val="00CC187E"/>
    <w:rsid w:val="00CC243F"/>
    <w:rsid w:val="00CC2DE7"/>
    <w:rsid w:val="00CC3FA6"/>
    <w:rsid w:val="00CC4565"/>
    <w:rsid w:val="00CC662C"/>
    <w:rsid w:val="00CC7FEE"/>
    <w:rsid w:val="00CD02CA"/>
    <w:rsid w:val="00CD0452"/>
    <w:rsid w:val="00CD06B8"/>
    <w:rsid w:val="00CD0CC3"/>
    <w:rsid w:val="00CD0F95"/>
    <w:rsid w:val="00CD252F"/>
    <w:rsid w:val="00CD27AC"/>
    <w:rsid w:val="00CD2942"/>
    <w:rsid w:val="00CD34DB"/>
    <w:rsid w:val="00CD37AB"/>
    <w:rsid w:val="00CD463A"/>
    <w:rsid w:val="00CD46B3"/>
    <w:rsid w:val="00CD538D"/>
    <w:rsid w:val="00CD5EC5"/>
    <w:rsid w:val="00CD6BAC"/>
    <w:rsid w:val="00CD6C77"/>
    <w:rsid w:val="00CD6C81"/>
    <w:rsid w:val="00CD7095"/>
    <w:rsid w:val="00CE0B48"/>
    <w:rsid w:val="00CE0DAA"/>
    <w:rsid w:val="00CE1AF2"/>
    <w:rsid w:val="00CE2648"/>
    <w:rsid w:val="00CE26D5"/>
    <w:rsid w:val="00CE2BD8"/>
    <w:rsid w:val="00CE3520"/>
    <w:rsid w:val="00CE360F"/>
    <w:rsid w:val="00CE43CF"/>
    <w:rsid w:val="00CE4A87"/>
    <w:rsid w:val="00CE55BF"/>
    <w:rsid w:val="00CE5AF6"/>
    <w:rsid w:val="00CE5FB0"/>
    <w:rsid w:val="00CE690A"/>
    <w:rsid w:val="00CE6FDC"/>
    <w:rsid w:val="00CE70C5"/>
    <w:rsid w:val="00CE785E"/>
    <w:rsid w:val="00CF0122"/>
    <w:rsid w:val="00CF0902"/>
    <w:rsid w:val="00CF16E5"/>
    <w:rsid w:val="00CF2804"/>
    <w:rsid w:val="00CF2865"/>
    <w:rsid w:val="00CF2EF3"/>
    <w:rsid w:val="00CF3588"/>
    <w:rsid w:val="00CF3CBA"/>
    <w:rsid w:val="00CF3FD2"/>
    <w:rsid w:val="00CF401B"/>
    <w:rsid w:val="00CF4642"/>
    <w:rsid w:val="00CF4ACA"/>
    <w:rsid w:val="00CF6536"/>
    <w:rsid w:val="00CF6A92"/>
    <w:rsid w:val="00CF79FD"/>
    <w:rsid w:val="00CF7F32"/>
    <w:rsid w:val="00D004B1"/>
    <w:rsid w:val="00D0208E"/>
    <w:rsid w:val="00D023C5"/>
    <w:rsid w:val="00D02BA3"/>
    <w:rsid w:val="00D045AF"/>
    <w:rsid w:val="00D047C3"/>
    <w:rsid w:val="00D05596"/>
    <w:rsid w:val="00D0647F"/>
    <w:rsid w:val="00D06F1B"/>
    <w:rsid w:val="00D07837"/>
    <w:rsid w:val="00D10077"/>
    <w:rsid w:val="00D11DCE"/>
    <w:rsid w:val="00D11E8A"/>
    <w:rsid w:val="00D12666"/>
    <w:rsid w:val="00D12B84"/>
    <w:rsid w:val="00D12DAE"/>
    <w:rsid w:val="00D15427"/>
    <w:rsid w:val="00D1682A"/>
    <w:rsid w:val="00D17A9B"/>
    <w:rsid w:val="00D20309"/>
    <w:rsid w:val="00D21477"/>
    <w:rsid w:val="00D22115"/>
    <w:rsid w:val="00D2275C"/>
    <w:rsid w:val="00D22E64"/>
    <w:rsid w:val="00D2353B"/>
    <w:rsid w:val="00D24DC1"/>
    <w:rsid w:val="00D25A80"/>
    <w:rsid w:val="00D26098"/>
    <w:rsid w:val="00D262C5"/>
    <w:rsid w:val="00D2660B"/>
    <w:rsid w:val="00D277F8"/>
    <w:rsid w:val="00D309B9"/>
    <w:rsid w:val="00D310A2"/>
    <w:rsid w:val="00D31313"/>
    <w:rsid w:val="00D324C6"/>
    <w:rsid w:val="00D33211"/>
    <w:rsid w:val="00D33E84"/>
    <w:rsid w:val="00D35F72"/>
    <w:rsid w:val="00D36CC3"/>
    <w:rsid w:val="00D36D12"/>
    <w:rsid w:val="00D3716F"/>
    <w:rsid w:val="00D4018F"/>
    <w:rsid w:val="00D4043C"/>
    <w:rsid w:val="00D4191B"/>
    <w:rsid w:val="00D4206A"/>
    <w:rsid w:val="00D441FE"/>
    <w:rsid w:val="00D4430A"/>
    <w:rsid w:val="00D44EEE"/>
    <w:rsid w:val="00D45264"/>
    <w:rsid w:val="00D45926"/>
    <w:rsid w:val="00D47212"/>
    <w:rsid w:val="00D47A58"/>
    <w:rsid w:val="00D5015B"/>
    <w:rsid w:val="00D501ED"/>
    <w:rsid w:val="00D50257"/>
    <w:rsid w:val="00D527C0"/>
    <w:rsid w:val="00D52D2A"/>
    <w:rsid w:val="00D531BF"/>
    <w:rsid w:val="00D53823"/>
    <w:rsid w:val="00D54C3B"/>
    <w:rsid w:val="00D54E18"/>
    <w:rsid w:val="00D5726A"/>
    <w:rsid w:val="00D57E15"/>
    <w:rsid w:val="00D60293"/>
    <w:rsid w:val="00D6183D"/>
    <w:rsid w:val="00D619A6"/>
    <w:rsid w:val="00D61CCA"/>
    <w:rsid w:val="00D61E1D"/>
    <w:rsid w:val="00D62E81"/>
    <w:rsid w:val="00D6312B"/>
    <w:rsid w:val="00D6322D"/>
    <w:rsid w:val="00D63689"/>
    <w:rsid w:val="00D6598B"/>
    <w:rsid w:val="00D663F4"/>
    <w:rsid w:val="00D66650"/>
    <w:rsid w:val="00D66AF3"/>
    <w:rsid w:val="00D6766D"/>
    <w:rsid w:val="00D67D41"/>
    <w:rsid w:val="00D67FE7"/>
    <w:rsid w:val="00D70240"/>
    <w:rsid w:val="00D70F5D"/>
    <w:rsid w:val="00D720D3"/>
    <w:rsid w:val="00D72F34"/>
    <w:rsid w:val="00D7392D"/>
    <w:rsid w:val="00D7446C"/>
    <w:rsid w:val="00D747A5"/>
    <w:rsid w:val="00D747AE"/>
    <w:rsid w:val="00D748DE"/>
    <w:rsid w:val="00D74FDB"/>
    <w:rsid w:val="00D753F5"/>
    <w:rsid w:val="00D755FD"/>
    <w:rsid w:val="00D76906"/>
    <w:rsid w:val="00D80730"/>
    <w:rsid w:val="00D87285"/>
    <w:rsid w:val="00D911C6"/>
    <w:rsid w:val="00D9127D"/>
    <w:rsid w:val="00D916E6"/>
    <w:rsid w:val="00D91DE0"/>
    <w:rsid w:val="00D9277C"/>
    <w:rsid w:val="00D93188"/>
    <w:rsid w:val="00D945FF"/>
    <w:rsid w:val="00D96676"/>
    <w:rsid w:val="00D967DC"/>
    <w:rsid w:val="00D97F6B"/>
    <w:rsid w:val="00DA11F1"/>
    <w:rsid w:val="00DA1229"/>
    <w:rsid w:val="00DA1DED"/>
    <w:rsid w:val="00DA45AD"/>
    <w:rsid w:val="00DA4D00"/>
    <w:rsid w:val="00DA5B62"/>
    <w:rsid w:val="00DA5BD1"/>
    <w:rsid w:val="00DA5DD9"/>
    <w:rsid w:val="00DA722E"/>
    <w:rsid w:val="00DA79D8"/>
    <w:rsid w:val="00DB028D"/>
    <w:rsid w:val="00DB0A5A"/>
    <w:rsid w:val="00DB0AA4"/>
    <w:rsid w:val="00DB0B16"/>
    <w:rsid w:val="00DB0F48"/>
    <w:rsid w:val="00DB1C40"/>
    <w:rsid w:val="00DB2975"/>
    <w:rsid w:val="00DB3676"/>
    <w:rsid w:val="00DB5F38"/>
    <w:rsid w:val="00DB66E5"/>
    <w:rsid w:val="00DB6A92"/>
    <w:rsid w:val="00DB79CD"/>
    <w:rsid w:val="00DC00F3"/>
    <w:rsid w:val="00DC0DCE"/>
    <w:rsid w:val="00DC1349"/>
    <w:rsid w:val="00DC2079"/>
    <w:rsid w:val="00DC2146"/>
    <w:rsid w:val="00DC219E"/>
    <w:rsid w:val="00DC2F0B"/>
    <w:rsid w:val="00DC32AD"/>
    <w:rsid w:val="00DC3FD4"/>
    <w:rsid w:val="00DC4473"/>
    <w:rsid w:val="00DC691D"/>
    <w:rsid w:val="00DC6B1B"/>
    <w:rsid w:val="00DC6CD1"/>
    <w:rsid w:val="00DD111F"/>
    <w:rsid w:val="00DD2F2A"/>
    <w:rsid w:val="00DD545A"/>
    <w:rsid w:val="00DD54E2"/>
    <w:rsid w:val="00DD5DCF"/>
    <w:rsid w:val="00DD6436"/>
    <w:rsid w:val="00DD76CC"/>
    <w:rsid w:val="00DD7917"/>
    <w:rsid w:val="00DE04C1"/>
    <w:rsid w:val="00DE0732"/>
    <w:rsid w:val="00DE221C"/>
    <w:rsid w:val="00DE30E8"/>
    <w:rsid w:val="00DE3434"/>
    <w:rsid w:val="00DE39D4"/>
    <w:rsid w:val="00DE3FEB"/>
    <w:rsid w:val="00DE471E"/>
    <w:rsid w:val="00DE6090"/>
    <w:rsid w:val="00DE7C28"/>
    <w:rsid w:val="00DF0C1D"/>
    <w:rsid w:val="00DF2143"/>
    <w:rsid w:val="00DF25F8"/>
    <w:rsid w:val="00DF3546"/>
    <w:rsid w:val="00DF35D2"/>
    <w:rsid w:val="00DF3793"/>
    <w:rsid w:val="00DF424A"/>
    <w:rsid w:val="00DF5516"/>
    <w:rsid w:val="00DF6263"/>
    <w:rsid w:val="00E006A3"/>
    <w:rsid w:val="00E00B11"/>
    <w:rsid w:val="00E00B51"/>
    <w:rsid w:val="00E028A1"/>
    <w:rsid w:val="00E030FF"/>
    <w:rsid w:val="00E03CD5"/>
    <w:rsid w:val="00E0662F"/>
    <w:rsid w:val="00E06A84"/>
    <w:rsid w:val="00E07ABB"/>
    <w:rsid w:val="00E07FF9"/>
    <w:rsid w:val="00E10926"/>
    <w:rsid w:val="00E109DC"/>
    <w:rsid w:val="00E10E38"/>
    <w:rsid w:val="00E10FE5"/>
    <w:rsid w:val="00E12123"/>
    <w:rsid w:val="00E15076"/>
    <w:rsid w:val="00E157EC"/>
    <w:rsid w:val="00E1584F"/>
    <w:rsid w:val="00E16247"/>
    <w:rsid w:val="00E16DEE"/>
    <w:rsid w:val="00E2095E"/>
    <w:rsid w:val="00E21DEE"/>
    <w:rsid w:val="00E22601"/>
    <w:rsid w:val="00E22881"/>
    <w:rsid w:val="00E2370E"/>
    <w:rsid w:val="00E23A89"/>
    <w:rsid w:val="00E2496C"/>
    <w:rsid w:val="00E24EEF"/>
    <w:rsid w:val="00E25B44"/>
    <w:rsid w:val="00E25DC1"/>
    <w:rsid w:val="00E2744A"/>
    <w:rsid w:val="00E27A78"/>
    <w:rsid w:val="00E27CFA"/>
    <w:rsid w:val="00E304DB"/>
    <w:rsid w:val="00E308EF"/>
    <w:rsid w:val="00E30F32"/>
    <w:rsid w:val="00E3263C"/>
    <w:rsid w:val="00E327CD"/>
    <w:rsid w:val="00E33CC5"/>
    <w:rsid w:val="00E3441B"/>
    <w:rsid w:val="00E35AE1"/>
    <w:rsid w:val="00E35BC4"/>
    <w:rsid w:val="00E36720"/>
    <w:rsid w:val="00E40669"/>
    <w:rsid w:val="00E41267"/>
    <w:rsid w:val="00E41ADF"/>
    <w:rsid w:val="00E42ED8"/>
    <w:rsid w:val="00E43B9D"/>
    <w:rsid w:val="00E44E4C"/>
    <w:rsid w:val="00E45B94"/>
    <w:rsid w:val="00E465D6"/>
    <w:rsid w:val="00E46620"/>
    <w:rsid w:val="00E474CC"/>
    <w:rsid w:val="00E505E4"/>
    <w:rsid w:val="00E50607"/>
    <w:rsid w:val="00E518C2"/>
    <w:rsid w:val="00E5341E"/>
    <w:rsid w:val="00E57073"/>
    <w:rsid w:val="00E573CA"/>
    <w:rsid w:val="00E60ADE"/>
    <w:rsid w:val="00E60B20"/>
    <w:rsid w:val="00E60B2C"/>
    <w:rsid w:val="00E615B4"/>
    <w:rsid w:val="00E61A27"/>
    <w:rsid w:val="00E629B8"/>
    <w:rsid w:val="00E64C96"/>
    <w:rsid w:val="00E65161"/>
    <w:rsid w:val="00E652C9"/>
    <w:rsid w:val="00E65EAF"/>
    <w:rsid w:val="00E6618A"/>
    <w:rsid w:val="00E67B9A"/>
    <w:rsid w:val="00E67E5D"/>
    <w:rsid w:val="00E70ED8"/>
    <w:rsid w:val="00E71A19"/>
    <w:rsid w:val="00E71F35"/>
    <w:rsid w:val="00E722C2"/>
    <w:rsid w:val="00E72A3C"/>
    <w:rsid w:val="00E73268"/>
    <w:rsid w:val="00E74AED"/>
    <w:rsid w:val="00E75780"/>
    <w:rsid w:val="00E759D8"/>
    <w:rsid w:val="00E75CDD"/>
    <w:rsid w:val="00E75E84"/>
    <w:rsid w:val="00E76DC5"/>
    <w:rsid w:val="00E770C5"/>
    <w:rsid w:val="00E7734C"/>
    <w:rsid w:val="00E800CD"/>
    <w:rsid w:val="00E805F1"/>
    <w:rsid w:val="00E80A02"/>
    <w:rsid w:val="00E80C8B"/>
    <w:rsid w:val="00E8121D"/>
    <w:rsid w:val="00E814F5"/>
    <w:rsid w:val="00E8325F"/>
    <w:rsid w:val="00E83837"/>
    <w:rsid w:val="00E83A5C"/>
    <w:rsid w:val="00E84795"/>
    <w:rsid w:val="00E84D95"/>
    <w:rsid w:val="00E84DA6"/>
    <w:rsid w:val="00E85D16"/>
    <w:rsid w:val="00E86C22"/>
    <w:rsid w:val="00E872AB"/>
    <w:rsid w:val="00E873BA"/>
    <w:rsid w:val="00E9164C"/>
    <w:rsid w:val="00E94F74"/>
    <w:rsid w:val="00E965DA"/>
    <w:rsid w:val="00E9688E"/>
    <w:rsid w:val="00E96B8D"/>
    <w:rsid w:val="00E9788E"/>
    <w:rsid w:val="00E97E22"/>
    <w:rsid w:val="00EA015B"/>
    <w:rsid w:val="00EA05AB"/>
    <w:rsid w:val="00EA0707"/>
    <w:rsid w:val="00EA097B"/>
    <w:rsid w:val="00EA0BED"/>
    <w:rsid w:val="00EA0C30"/>
    <w:rsid w:val="00EA204E"/>
    <w:rsid w:val="00EA23C3"/>
    <w:rsid w:val="00EA2E96"/>
    <w:rsid w:val="00EA3588"/>
    <w:rsid w:val="00EA4C76"/>
    <w:rsid w:val="00EA5403"/>
    <w:rsid w:val="00EA54AD"/>
    <w:rsid w:val="00EA5D06"/>
    <w:rsid w:val="00EA5EFC"/>
    <w:rsid w:val="00EA5F8D"/>
    <w:rsid w:val="00EA79A4"/>
    <w:rsid w:val="00EA7DA5"/>
    <w:rsid w:val="00EA7F39"/>
    <w:rsid w:val="00EB059C"/>
    <w:rsid w:val="00EB11D4"/>
    <w:rsid w:val="00EB1452"/>
    <w:rsid w:val="00EB1ECC"/>
    <w:rsid w:val="00EB2621"/>
    <w:rsid w:val="00EB2FD2"/>
    <w:rsid w:val="00EB3A74"/>
    <w:rsid w:val="00EB3B94"/>
    <w:rsid w:val="00EB46EA"/>
    <w:rsid w:val="00EB47DE"/>
    <w:rsid w:val="00EB4D08"/>
    <w:rsid w:val="00EB63B3"/>
    <w:rsid w:val="00EB749E"/>
    <w:rsid w:val="00EB79A9"/>
    <w:rsid w:val="00EB7C94"/>
    <w:rsid w:val="00EB7EAF"/>
    <w:rsid w:val="00EC00AB"/>
    <w:rsid w:val="00EC0572"/>
    <w:rsid w:val="00EC0EF3"/>
    <w:rsid w:val="00EC2029"/>
    <w:rsid w:val="00EC3288"/>
    <w:rsid w:val="00EC5387"/>
    <w:rsid w:val="00EC5854"/>
    <w:rsid w:val="00EC669A"/>
    <w:rsid w:val="00EC6EDF"/>
    <w:rsid w:val="00EC7ADD"/>
    <w:rsid w:val="00ED0538"/>
    <w:rsid w:val="00ED101F"/>
    <w:rsid w:val="00ED156D"/>
    <w:rsid w:val="00ED17C2"/>
    <w:rsid w:val="00ED1D99"/>
    <w:rsid w:val="00ED1F3E"/>
    <w:rsid w:val="00ED2664"/>
    <w:rsid w:val="00ED27C8"/>
    <w:rsid w:val="00ED2FDC"/>
    <w:rsid w:val="00ED3EFD"/>
    <w:rsid w:val="00ED52E9"/>
    <w:rsid w:val="00ED5CC8"/>
    <w:rsid w:val="00ED5F7A"/>
    <w:rsid w:val="00ED6001"/>
    <w:rsid w:val="00ED7BED"/>
    <w:rsid w:val="00EE0C05"/>
    <w:rsid w:val="00EE0CEB"/>
    <w:rsid w:val="00EE0D27"/>
    <w:rsid w:val="00EE132C"/>
    <w:rsid w:val="00EE27E0"/>
    <w:rsid w:val="00EE2FC2"/>
    <w:rsid w:val="00EE3295"/>
    <w:rsid w:val="00EE3837"/>
    <w:rsid w:val="00EE3C61"/>
    <w:rsid w:val="00EE5137"/>
    <w:rsid w:val="00EE5FD9"/>
    <w:rsid w:val="00EE61E9"/>
    <w:rsid w:val="00EE6874"/>
    <w:rsid w:val="00EE6926"/>
    <w:rsid w:val="00EE7E50"/>
    <w:rsid w:val="00EF0005"/>
    <w:rsid w:val="00EF0070"/>
    <w:rsid w:val="00EF0596"/>
    <w:rsid w:val="00EF2852"/>
    <w:rsid w:val="00EF32E7"/>
    <w:rsid w:val="00EF33B9"/>
    <w:rsid w:val="00EF3983"/>
    <w:rsid w:val="00EF4187"/>
    <w:rsid w:val="00EF42D1"/>
    <w:rsid w:val="00EF5F1E"/>
    <w:rsid w:val="00EF60AF"/>
    <w:rsid w:val="00EF6E29"/>
    <w:rsid w:val="00EF7AF1"/>
    <w:rsid w:val="00EF7D93"/>
    <w:rsid w:val="00F006D5"/>
    <w:rsid w:val="00F0070D"/>
    <w:rsid w:val="00F0090C"/>
    <w:rsid w:val="00F00C49"/>
    <w:rsid w:val="00F01902"/>
    <w:rsid w:val="00F01CD2"/>
    <w:rsid w:val="00F02779"/>
    <w:rsid w:val="00F03664"/>
    <w:rsid w:val="00F05BD0"/>
    <w:rsid w:val="00F05F1F"/>
    <w:rsid w:val="00F06424"/>
    <w:rsid w:val="00F06796"/>
    <w:rsid w:val="00F06A78"/>
    <w:rsid w:val="00F07726"/>
    <w:rsid w:val="00F078A4"/>
    <w:rsid w:val="00F106D0"/>
    <w:rsid w:val="00F10AB0"/>
    <w:rsid w:val="00F10ABD"/>
    <w:rsid w:val="00F10F55"/>
    <w:rsid w:val="00F110C4"/>
    <w:rsid w:val="00F110D1"/>
    <w:rsid w:val="00F11E76"/>
    <w:rsid w:val="00F1232C"/>
    <w:rsid w:val="00F1248C"/>
    <w:rsid w:val="00F12E10"/>
    <w:rsid w:val="00F13549"/>
    <w:rsid w:val="00F14A32"/>
    <w:rsid w:val="00F14A8F"/>
    <w:rsid w:val="00F150CB"/>
    <w:rsid w:val="00F15434"/>
    <w:rsid w:val="00F1555E"/>
    <w:rsid w:val="00F1585B"/>
    <w:rsid w:val="00F15B8F"/>
    <w:rsid w:val="00F17D8E"/>
    <w:rsid w:val="00F20E50"/>
    <w:rsid w:val="00F212C8"/>
    <w:rsid w:val="00F23B34"/>
    <w:rsid w:val="00F246C4"/>
    <w:rsid w:val="00F24A2F"/>
    <w:rsid w:val="00F24EF3"/>
    <w:rsid w:val="00F2597B"/>
    <w:rsid w:val="00F26AB7"/>
    <w:rsid w:val="00F271DB"/>
    <w:rsid w:val="00F31162"/>
    <w:rsid w:val="00F3192C"/>
    <w:rsid w:val="00F32387"/>
    <w:rsid w:val="00F330CC"/>
    <w:rsid w:val="00F3494E"/>
    <w:rsid w:val="00F3524F"/>
    <w:rsid w:val="00F352E3"/>
    <w:rsid w:val="00F37207"/>
    <w:rsid w:val="00F404E0"/>
    <w:rsid w:val="00F416F1"/>
    <w:rsid w:val="00F42252"/>
    <w:rsid w:val="00F429CE"/>
    <w:rsid w:val="00F4402C"/>
    <w:rsid w:val="00F441AD"/>
    <w:rsid w:val="00F44567"/>
    <w:rsid w:val="00F4506E"/>
    <w:rsid w:val="00F45CD5"/>
    <w:rsid w:val="00F46288"/>
    <w:rsid w:val="00F476BB"/>
    <w:rsid w:val="00F47A93"/>
    <w:rsid w:val="00F47B17"/>
    <w:rsid w:val="00F47B55"/>
    <w:rsid w:val="00F50F08"/>
    <w:rsid w:val="00F5125B"/>
    <w:rsid w:val="00F51B43"/>
    <w:rsid w:val="00F51C6D"/>
    <w:rsid w:val="00F52646"/>
    <w:rsid w:val="00F5354D"/>
    <w:rsid w:val="00F53959"/>
    <w:rsid w:val="00F53A2B"/>
    <w:rsid w:val="00F5446C"/>
    <w:rsid w:val="00F56977"/>
    <w:rsid w:val="00F57742"/>
    <w:rsid w:val="00F60B3B"/>
    <w:rsid w:val="00F612B2"/>
    <w:rsid w:val="00F61623"/>
    <w:rsid w:val="00F62682"/>
    <w:rsid w:val="00F63AC2"/>
    <w:rsid w:val="00F63C63"/>
    <w:rsid w:val="00F648A0"/>
    <w:rsid w:val="00F6536B"/>
    <w:rsid w:val="00F66613"/>
    <w:rsid w:val="00F6689C"/>
    <w:rsid w:val="00F70094"/>
    <w:rsid w:val="00F7132C"/>
    <w:rsid w:val="00F71EDC"/>
    <w:rsid w:val="00F74859"/>
    <w:rsid w:val="00F760FD"/>
    <w:rsid w:val="00F7693C"/>
    <w:rsid w:val="00F77C69"/>
    <w:rsid w:val="00F77FCB"/>
    <w:rsid w:val="00F806C9"/>
    <w:rsid w:val="00F8098D"/>
    <w:rsid w:val="00F80CC2"/>
    <w:rsid w:val="00F80FB8"/>
    <w:rsid w:val="00F81297"/>
    <w:rsid w:val="00F813EE"/>
    <w:rsid w:val="00F82B86"/>
    <w:rsid w:val="00F82EC3"/>
    <w:rsid w:val="00F830B3"/>
    <w:rsid w:val="00F83315"/>
    <w:rsid w:val="00F83EA1"/>
    <w:rsid w:val="00F83F1B"/>
    <w:rsid w:val="00F84338"/>
    <w:rsid w:val="00F854E1"/>
    <w:rsid w:val="00F862C2"/>
    <w:rsid w:val="00F86626"/>
    <w:rsid w:val="00F90BB5"/>
    <w:rsid w:val="00F91223"/>
    <w:rsid w:val="00F912D7"/>
    <w:rsid w:val="00F91B9F"/>
    <w:rsid w:val="00F94253"/>
    <w:rsid w:val="00F943D3"/>
    <w:rsid w:val="00F94A48"/>
    <w:rsid w:val="00F94F78"/>
    <w:rsid w:val="00F956F4"/>
    <w:rsid w:val="00F95E0E"/>
    <w:rsid w:val="00F96A55"/>
    <w:rsid w:val="00F97E41"/>
    <w:rsid w:val="00FA01D6"/>
    <w:rsid w:val="00FA034E"/>
    <w:rsid w:val="00FA0D7E"/>
    <w:rsid w:val="00FA1B86"/>
    <w:rsid w:val="00FA1FD9"/>
    <w:rsid w:val="00FA22E0"/>
    <w:rsid w:val="00FA259F"/>
    <w:rsid w:val="00FA31C9"/>
    <w:rsid w:val="00FA3D55"/>
    <w:rsid w:val="00FA4BB1"/>
    <w:rsid w:val="00FA5292"/>
    <w:rsid w:val="00FA5933"/>
    <w:rsid w:val="00FA5AB7"/>
    <w:rsid w:val="00FA62C0"/>
    <w:rsid w:val="00FA7274"/>
    <w:rsid w:val="00FA753E"/>
    <w:rsid w:val="00FB141E"/>
    <w:rsid w:val="00FB1691"/>
    <w:rsid w:val="00FB1CBB"/>
    <w:rsid w:val="00FB2006"/>
    <w:rsid w:val="00FB228A"/>
    <w:rsid w:val="00FB43B2"/>
    <w:rsid w:val="00FB4593"/>
    <w:rsid w:val="00FB4A17"/>
    <w:rsid w:val="00FB518F"/>
    <w:rsid w:val="00FB51B0"/>
    <w:rsid w:val="00FB53B5"/>
    <w:rsid w:val="00FB5EC8"/>
    <w:rsid w:val="00FB7146"/>
    <w:rsid w:val="00FC0AFD"/>
    <w:rsid w:val="00FC10DE"/>
    <w:rsid w:val="00FC16C9"/>
    <w:rsid w:val="00FC217F"/>
    <w:rsid w:val="00FC3E2A"/>
    <w:rsid w:val="00FC47CF"/>
    <w:rsid w:val="00FC4914"/>
    <w:rsid w:val="00FC4C6C"/>
    <w:rsid w:val="00FC5CB7"/>
    <w:rsid w:val="00FC73FD"/>
    <w:rsid w:val="00FC78ED"/>
    <w:rsid w:val="00FC7C3A"/>
    <w:rsid w:val="00FC7D84"/>
    <w:rsid w:val="00FC7DA6"/>
    <w:rsid w:val="00FD0662"/>
    <w:rsid w:val="00FD0704"/>
    <w:rsid w:val="00FD2183"/>
    <w:rsid w:val="00FD4663"/>
    <w:rsid w:val="00FD4985"/>
    <w:rsid w:val="00FD730C"/>
    <w:rsid w:val="00FE0407"/>
    <w:rsid w:val="00FE0A7D"/>
    <w:rsid w:val="00FE0CDC"/>
    <w:rsid w:val="00FE208F"/>
    <w:rsid w:val="00FE307F"/>
    <w:rsid w:val="00FE3EEE"/>
    <w:rsid w:val="00FE4079"/>
    <w:rsid w:val="00FE4229"/>
    <w:rsid w:val="00FE4725"/>
    <w:rsid w:val="00FE4C3C"/>
    <w:rsid w:val="00FE5115"/>
    <w:rsid w:val="00FE526A"/>
    <w:rsid w:val="00FE526C"/>
    <w:rsid w:val="00FE5CC4"/>
    <w:rsid w:val="00FE6964"/>
    <w:rsid w:val="00FE7A78"/>
    <w:rsid w:val="00FE7AAD"/>
    <w:rsid w:val="00FE7F97"/>
    <w:rsid w:val="00FE7FE5"/>
    <w:rsid w:val="00FF0E05"/>
    <w:rsid w:val="00FF138E"/>
    <w:rsid w:val="00FF13EF"/>
    <w:rsid w:val="00FF29B7"/>
    <w:rsid w:val="00FF2BC6"/>
    <w:rsid w:val="00FF30CC"/>
    <w:rsid w:val="00FF3FE8"/>
    <w:rsid w:val="00FF5C25"/>
    <w:rsid w:val="00FF656D"/>
    <w:rsid w:val="00FF7FB3"/>
    <w:rsid w:val="011D1F63"/>
    <w:rsid w:val="01C4C82A"/>
    <w:rsid w:val="01C6C068"/>
    <w:rsid w:val="01D7EA2C"/>
    <w:rsid w:val="0206AE16"/>
    <w:rsid w:val="0248AFAD"/>
    <w:rsid w:val="028B338C"/>
    <w:rsid w:val="0298CA61"/>
    <w:rsid w:val="031BDF05"/>
    <w:rsid w:val="0343BD1B"/>
    <w:rsid w:val="0432AF1E"/>
    <w:rsid w:val="043AE91E"/>
    <w:rsid w:val="04676755"/>
    <w:rsid w:val="0487FAF0"/>
    <w:rsid w:val="049FC18C"/>
    <w:rsid w:val="04DA57E5"/>
    <w:rsid w:val="04EBF763"/>
    <w:rsid w:val="04ED63BC"/>
    <w:rsid w:val="0515F2F3"/>
    <w:rsid w:val="053965BB"/>
    <w:rsid w:val="0549FE82"/>
    <w:rsid w:val="05BE7E30"/>
    <w:rsid w:val="05CC229A"/>
    <w:rsid w:val="06194E15"/>
    <w:rsid w:val="066DFE52"/>
    <w:rsid w:val="067A9F27"/>
    <w:rsid w:val="0687090E"/>
    <w:rsid w:val="075497AD"/>
    <w:rsid w:val="083C8117"/>
    <w:rsid w:val="08B36DB6"/>
    <w:rsid w:val="092427A4"/>
    <w:rsid w:val="09481740"/>
    <w:rsid w:val="0A231778"/>
    <w:rsid w:val="0A455853"/>
    <w:rsid w:val="0A5271DF"/>
    <w:rsid w:val="0A78A431"/>
    <w:rsid w:val="0AD8C653"/>
    <w:rsid w:val="0B0425A6"/>
    <w:rsid w:val="0B192542"/>
    <w:rsid w:val="0B53015E"/>
    <w:rsid w:val="0B96000F"/>
    <w:rsid w:val="0BB18551"/>
    <w:rsid w:val="0C80283C"/>
    <w:rsid w:val="0C92755D"/>
    <w:rsid w:val="0CCE50D1"/>
    <w:rsid w:val="0CD788F2"/>
    <w:rsid w:val="0D0DBB98"/>
    <w:rsid w:val="0D3F3D90"/>
    <w:rsid w:val="0E49A3C2"/>
    <w:rsid w:val="0F0092A0"/>
    <w:rsid w:val="0F691484"/>
    <w:rsid w:val="0F986156"/>
    <w:rsid w:val="0FA5549F"/>
    <w:rsid w:val="0FB91197"/>
    <w:rsid w:val="0FDB29B8"/>
    <w:rsid w:val="10DDE648"/>
    <w:rsid w:val="1103DB31"/>
    <w:rsid w:val="113F5103"/>
    <w:rsid w:val="11E08632"/>
    <w:rsid w:val="12B7B199"/>
    <w:rsid w:val="135B1EE6"/>
    <w:rsid w:val="1384A8C0"/>
    <w:rsid w:val="14C4B7B5"/>
    <w:rsid w:val="14CB0611"/>
    <w:rsid w:val="14D6A02F"/>
    <w:rsid w:val="1515D920"/>
    <w:rsid w:val="1575E09E"/>
    <w:rsid w:val="158270BC"/>
    <w:rsid w:val="15FF2C6C"/>
    <w:rsid w:val="163463EE"/>
    <w:rsid w:val="1636C7ED"/>
    <w:rsid w:val="16FAF68E"/>
    <w:rsid w:val="1795F70A"/>
    <w:rsid w:val="18739F25"/>
    <w:rsid w:val="18B15AAA"/>
    <w:rsid w:val="194D859D"/>
    <w:rsid w:val="197B1F10"/>
    <w:rsid w:val="19A42083"/>
    <w:rsid w:val="19CFCAD4"/>
    <w:rsid w:val="1A5E6CFC"/>
    <w:rsid w:val="1A9E3D65"/>
    <w:rsid w:val="1B43BB1D"/>
    <w:rsid w:val="1B43D34A"/>
    <w:rsid w:val="1BB90514"/>
    <w:rsid w:val="1BC61584"/>
    <w:rsid w:val="1BD62CFE"/>
    <w:rsid w:val="1BDC3978"/>
    <w:rsid w:val="1C05DCFB"/>
    <w:rsid w:val="1C074DCD"/>
    <w:rsid w:val="1C13DB74"/>
    <w:rsid w:val="1C91EB50"/>
    <w:rsid w:val="1CBCBDC3"/>
    <w:rsid w:val="1CE2BD44"/>
    <w:rsid w:val="1CF1D009"/>
    <w:rsid w:val="1CFE00A4"/>
    <w:rsid w:val="1D13DE13"/>
    <w:rsid w:val="1DBB619E"/>
    <w:rsid w:val="1E339DF0"/>
    <w:rsid w:val="1E58A44F"/>
    <w:rsid w:val="1F84EC35"/>
    <w:rsid w:val="204225F1"/>
    <w:rsid w:val="21294E2E"/>
    <w:rsid w:val="212BB6A6"/>
    <w:rsid w:val="21BD5F39"/>
    <w:rsid w:val="21CE1C41"/>
    <w:rsid w:val="2238BB9F"/>
    <w:rsid w:val="2296CADF"/>
    <w:rsid w:val="229E94A5"/>
    <w:rsid w:val="22F2597A"/>
    <w:rsid w:val="2325EE54"/>
    <w:rsid w:val="2336B8F1"/>
    <w:rsid w:val="234ED99C"/>
    <w:rsid w:val="23CC07FD"/>
    <w:rsid w:val="23FCF5FB"/>
    <w:rsid w:val="24495B25"/>
    <w:rsid w:val="24BA6D20"/>
    <w:rsid w:val="24C10478"/>
    <w:rsid w:val="25409C58"/>
    <w:rsid w:val="254397CF"/>
    <w:rsid w:val="26030113"/>
    <w:rsid w:val="2622ED2A"/>
    <w:rsid w:val="2636BC30"/>
    <w:rsid w:val="26492D11"/>
    <w:rsid w:val="26751849"/>
    <w:rsid w:val="271040FE"/>
    <w:rsid w:val="274BB6D0"/>
    <w:rsid w:val="27BE8F33"/>
    <w:rsid w:val="27FF3D99"/>
    <w:rsid w:val="280C7D5C"/>
    <w:rsid w:val="2868F608"/>
    <w:rsid w:val="28B446E6"/>
    <w:rsid w:val="28BD2F90"/>
    <w:rsid w:val="28C152DD"/>
    <w:rsid w:val="28D75885"/>
    <w:rsid w:val="28E8B621"/>
    <w:rsid w:val="296B9B66"/>
    <w:rsid w:val="2B1253C9"/>
    <w:rsid w:val="2B1B3C73"/>
    <w:rsid w:val="2B37E60D"/>
    <w:rsid w:val="2B5279C8"/>
    <w:rsid w:val="2BDE554C"/>
    <w:rsid w:val="2BF38C32"/>
    <w:rsid w:val="2C0358AE"/>
    <w:rsid w:val="2C997929"/>
    <w:rsid w:val="2D2CF735"/>
    <w:rsid w:val="2E2C3288"/>
    <w:rsid w:val="2E2F60D0"/>
    <w:rsid w:val="2E4BCC06"/>
    <w:rsid w:val="2E9979C9"/>
    <w:rsid w:val="2EB92AEE"/>
    <w:rsid w:val="2EC4196B"/>
    <w:rsid w:val="2F57DAFF"/>
    <w:rsid w:val="2F7C874F"/>
    <w:rsid w:val="2FE0A8FE"/>
    <w:rsid w:val="2FEF88F2"/>
    <w:rsid w:val="31236B69"/>
    <w:rsid w:val="313A1FBB"/>
    <w:rsid w:val="332F21D2"/>
    <w:rsid w:val="33D2CE8A"/>
    <w:rsid w:val="3423D34F"/>
    <w:rsid w:val="347A2D4E"/>
    <w:rsid w:val="35E1DCF0"/>
    <w:rsid w:val="368290D2"/>
    <w:rsid w:val="36EF8D15"/>
    <w:rsid w:val="3740A2ED"/>
    <w:rsid w:val="3758BF1F"/>
    <w:rsid w:val="3845422F"/>
    <w:rsid w:val="397C5DE2"/>
    <w:rsid w:val="399DE682"/>
    <w:rsid w:val="39EE14EA"/>
    <w:rsid w:val="3A0C8E89"/>
    <w:rsid w:val="3A174833"/>
    <w:rsid w:val="3AAF645E"/>
    <w:rsid w:val="3AC80D70"/>
    <w:rsid w:val="3AEC0920"/>
    <w:rsid w:val="3B47CA8C"/>
    <w:rsid w:val="3B4FDAD7"/>
    <w:rsid w:val="3C824562"/>
    <w:rsid w:val="3DA5264E"/>
    <w:rsid w:val="3DE898B7"/>
    <w:rsid w:val="3DF476B9"/>
    <w:rsid w:val="3E055308"/>
    <w:rsid w:val="3E47997E"/>
    <w:rsid w:val="3E764B5A"/>
    <w:rsid w:val="3E9A0C9E"/>
    <w:rsid w:val="3F192EC4"/>
    <w:rsid w:val="3F7E9790"/>
    <w:rsid w:val="405E6C36"/>
    <w:rsid w:val="407F01D3"/>
    <w:rsid w:val="409106F3"/>
    <w:rsid w:val="40DCC710"/>
    <w:rsid w:val="41280C5B"/>
    <w:rsid w:val="4190E551"/>
    <w:rsid w:val="41C591F5"/>
    <w:rsid w:val="425E358C"/>
    <w:rsid w:val="428392FD"/>
    <w:rsid w:val="42F1CBC5"/>
    <w:rsid w:val="43B6EF0F"/>
    <w:rsid w:val="43C33D4B"/>
    <w:rsid w:val="4430DE9B"/>
    <w:rsid w:val="44F38A5C"/>
    <w:rsid w:val="44F3CC3E"/>
    <w:rsid w:val="4544DA1F"/>
    <w:rsid w:val="4552358D"/>
    <w:rsid w:val="459DD904"/>
    <w:rsid w:val="45D9EAC7"/>
    <w:rsid w:val="45DA44D6"/>
    <w:rsid w:val="460B2F56"/>
    <w:rsid w:val="4624021D"/>
    <w:rsid w:val="464E17DC"/>
    <w:rsid w:val="46A9FE84"/>
    <w:rsid w:val="476862B7"/>
    <w:rsid w:val="4774FF6F"/>
    <w:rsid w:val="49074EB3"/>
    <w:rsid w:val="491A334C"/>
    <w:rsid w:val="4AFCFE6D"/>
    <w:rsid w:val="4B64220E"/>
    <w:rsid w:val="4B9135BB"/>
    <w:rsid w:val="4BF3081A"/>
    <w:rsid w:val="4C0EE0F0"/>
    <w:rsid w:val="4C589D3C"/>
    <w:rsid w:val="4D6E1BA0"/>
    <w:rsid w:val="4D9FFB25"/>
    <w:rsid w:val="4DDA75D3"/>
    <w:rsid w:val="4DDAE512"/>
    <w:rsid w:val="4E24A45B"/>
    <w:rsid w:val="4E3C0353"/>
    <w:rsid w:val="4EEDB91C"/>
    <w:rsid w:val="4FC5F6CD"/>
    <w:rsid w:val="5010D771"/>
    <w:rsid w:val="50D2AAD3"/>
    <w:rsid w:val="50D4E4F3"/>
    <w:rsid w:val="515087DE"/>
    <w:rsid w:val="51D36F25"/>
    <w:rsid w:val="51D49E15"/>
    <w:rsid w:val="521D3A82"/>
    <w:rsid w:val="52ED872F"/>
    <w:rsid w:val="53908644"/>
    <w:rsid w:val="53FF5387"/>
    <w:rsid w:val="54B7A0A8"/>
    <w:rsid w:val="550599EA"/>
    <w:rsid w:val="555DC4E9"/>
    <w:rsid w:val="555DDD16"/>
    <w:rsid w:val="557F56A5"/>
    <w:rsid w:val="55952206"/>
    <w:rsid w:val="55F9F455"/>
    <w:rsid w:val="56E8A476"/>
    <w:rsid w:val="572209DD"/>
    <w:rsid w:val="57B5F5AC"/>
    <w:rsid w:val="58C789B3"/>
    <w:rsid w:val="592F505F"/>
    <w:rsid w:val="593F76EA"/>
    <w:rsid w:val="59404038"/>
    <w:rsid w:val="59B68AC7"/>
    <w:rsid w:val="59D75038"/>
    <w:rsid w:val="5A490740"/>
    <w:rsid w:val="5A51D641"/>
    <w:rsid w:val="5AA4E0D9"/>
    <w:rsid w:val="5AE581AA"/>
    <w:rsid w:val="5BD39232"/>
    <w:rsid w:val="5BDE5971"/>
    <w:rsid w:val="5BF4F11D"/>
    <w:rsid w:val="5C061049"/>
    <w:rsid w:val="5C9747A7"/>
    <w:rsid w:val="5CB88F60"/>
    <w:rsid w:val="5CD1FFBE"/>
    <w:rsid w:val="5D2C3CA4"/>
    <w:rsid w:val="5D5165C8"/>
    <w:rsid w:val="5D52D126"/>
    <w:rsid w:val="5D9A8004"/>
    <w:rsid w:val="5E922165"/>
    <w:rsid w:val="5F41E988"/>
    <w:rsid w:val="5FB1B763"/>
    <w:rsid w:val="5FC19F09"/>
    <w:rsid w:val="60A08FBD"/>
    <w:rsid w:val="60B7ADCE"/>
    <w:rsid w:val="6168B2F7"/>
    <w:rsid w:val="617F4DA0"/>
    <w:rsid w:val="61A7CDC6"/>
    <w:rsid w:val="61BD5126"/>
    <w:rsid w:val="61C865DA"/>
    <w:rsid w:val="61E809F0"/>
    <w:rsid w:val="625F6B42"/>
    <w:rsid w:val="62A6F1E7"/>
    <w:rsid w:val="62A71F44"/>
    <w:rsid w:val="63606CFD"/>
    <w:rsid w:val="63633A1C"/>
    <w:rsid w:val="639975DE"/>
    <w:rsid w:val="639B40BF"/>
    <w:rsid w:val="64351346"/>
    <w:rsid w:val="648B032A"/>
    <w:rsid w:val="64A27EC8"/>
    <w:rsid w:val="64C20019"/>
    <w:rsid w:val="64EF633D"/>
    <w:rsid w:val="65B6233A"/>
    <w:rsid w:val="6668493D"/>
    <w:rsid w:val="66C02B40"/>
    <w:rsid w:val="66D2C4DB"/>
    <w:rsid w:val="66D425A1"/>
    <w:rsid w:val="671EE109"/>
    <w:rsid w:val="6754B622"/>
    <w:rsid w:val="6785E6FD"/>
    <w:rsid w:val="679A9305"/>
    <w:rsid w:val="67BD2357"/>
    <w:rsid w:val="68538236"/>
    <w:rsid w:val="685F79E1"/>
    <w:rsid w:val="6923AB23"/>
    <w:rsid w:val="694E2AFD"/>
    <w:rsid w:val="69975EE2"/>
    <w:rsid w:val="6A1514AF"/>
    <w:rsid w:val="6BC381A8"/>
    <w:rsid w:val="6C6A1E44"/>
    <w:rsid w:val="6C779B70"/>
    <w:rsid w:val="6C7B64AE"/>
    <w:rsid w:val="6C94B449"/>
    <w:rsid w:val="6D2FC3D6"/>
    <w:rsid w:val="6D555D34"/>
    <w:rsid w:val="6D738BD5"/>
    <w:rsid w:val="6D7E3BE2"/>
    <w:rsid w:val="6E48A555"/>
    <w:rsid w:val="6E83FE81"/>
    <w:rsid w:val="6F2869EF"/>
    <w:rsid w:val="6F680EA1"/>
    <w:rsid w:val="700126EB"/>
    <w:rsid w:val="701B4B67"/>
    <w:rsid w:val="70390650"/>
    <w:rsid w:val="7059E3EE"/>
    <w:rsid w:val="715ED720"/>
    <w:rsid w:val="71E683C4"/>
    <w:rsid w:val="72030323"/>
    <w:rsid w:val="72820F1E"/>
    <w:rsid w:val="730BBB1A"/>
    <w:rsid w:val="736E9EC8"/>
    <w:rsid w:val="73B20699"/>
    <w:rsid w:val="746D79ED"/>
    <w:rsid w:val="747E3674"/>
    <w:rsid w:val="75A7C2ED"/>
    <w:rsid w:val="75B1C557"/>
    <w:rsid w:val="75C9BBC7"/>
    <w:rsid w:val="75E4A518"/>
    <w:rsid w:val="76242907"/>
    <w:rsid w:val="774BE57B"/>
    <w:rsid w:val="78210B0F"/>
    <w:rsid w:val="78401C26"/>
    <w:rsid w:val="78E7BA55"/>
    <w:rsid w:val="79003B2E"/>
    <w:rsid w:val="792E1829"/>
    <w:rsid w:val="795C4914"/>
    <w:rsid w:val="79CF1266"/>
    <w:rsid w:val="79E63D11"/>
    <w:rsid w:val="7A4F9754"/>
    <w:rsid w:val="7ADF9423"/>
    <w:rsid w:val="7B2D4E80"/>
    <w:rsid w:val="7BC753D8"/>
    <w:rsid w:val="7C841B58"/>
    <w:rsid w:val="7C8CC699"/>
    <w:rsid w:val="7CD2DD67"/>
    <w:rsid w:val="7D13CAB2"/>
    <w:rsid w:val="7D231AE0"/>
    <w:rsid w:val="7D5FD94B"/>
    <w:rsid w:val="7DCAC3A7"/>
    <w:rsid w:val="7E59E621"/>
    <w:rsid w:val="7F1B5DCE"/>
    <w:rsid w:val="7F433051"/>
    <w:rsid w:val="7FCD51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C69AEB"/>
  <w15:chartTrackingRefBased/>
  <w15:docId w15:val="{07279C95-C27D-47C5-8C56-BF79B6F60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129"/>
    <w:rPr>
      <w:rFonts w:ascii="Times New Roman" w:hAnsi="Times New Roman" w:cs="Times New Roman"/>
      <w:sz w:val="24"/>
    </w:rPr>
  </w:style>
  <w:style w:type="paragraph" w:styleId="Heading1">
    <w:name w:val="heading 1"/>
    <w:basedOn w:val="Normal"/>
    <w:next w:val="Normal"/>
    <w:link w:val="Heading1Char"/>
    <w:uiPriority w:val="9"/>
    <w:qFormat/>
    <w:rsid w:val="00EE0CEB"/>
    <w:pPr>
      <w:keepNext/>
      <w:keepLines/>
      <w:spacing w:after="240" w:line="360" w:lineRule="auto"/>
      <w:outlineLvl w:val="0"/>
    </w:pPr>
    <w:rPr>
      <w:rFonts w:eastAsiaTheme="majorEastAsia"/>
      <w:b/>
      <w:bCs/>
      <w:color w:val="000000" w:themeColor="text1"/>
      <w:sz w:val="49"/>
      <w:szCs w:val="49"/>
    </w:rPr>
  </w:style>
  <w:style w:type="paragraph" w:styleId="Heading2">
    <w:name w:val="heading 2"/>
    <w:basedOn w:val="Normal"/>
    <w:next w:val="Normal"/>
    <w:link w:val="Heading2Char"/>
    <w:autoRedefine/>
    <w:uiPriority w:val="9"/>
    <w:unhideWhenUsed/>
    <w:qFormat/>
    <w:rsid w:val="007F2C76"/>
    <w:pPr>
      <w:keepNext/>
      <w:keepLines/>
      <w:spacing w:after="240"/>
      <w:outlineLvl w:val="1"/>
    </w:pPr>
    <w:rPr>
      <w:rFonts w:eastAsiaTheme="majorEastAsia"/>
      <w:b/>
      <w:bCs/>
      <w:sz w:val="32"/>
      <w:szCs w:val="32"/>
    </w:rPr>
  </w:style>
  <w:style w:type="paragraph" w:styleId="Heading3">
    <w:name w:val="heading 3"/>
    <w:basedOn w:val="Normal"/>
    <w:next w:val="Normal"/>
    <w:link w:val="Heading3Char"/>
    <w:autoRedefine/>
    <w:uiPriority w:val="9"/>
    <w:unhideWhenUsed/>
    <w:qFormat/>
    <w:rsid w:val="00F45CD5"/>
    <w:pPr>
      <w:keepNext/>
      <w:keepLines/>
      <w:spacing w:before="120" w:after="120"/>
      <w:outlineLvl w:val="2"/>
    </w:pPr>
    <w:rPr>
      <w:rFonts w:eastAsiaTheme="majorEastAsia"/>
      <w:b/>
      <w:bCs/>
      <w:sz w:val="28"/>
      <w:szCs w:val="28"/>
    </w:rPr>
  </w:style>
  <w:style w:type="paragraph" w:styleId="Heading4">
    <w:name w:val="heading 4"/>
    <w:basedOn w:val="Normal"/>
    <w:next w:val="Normal"/>
    <w:link w:val="Heading4Char"/>
    <w:autoRedefine/>
    <w:uiPriority w:val="9"/>
    <w:unhideWhenUsed/>
    <w:qFormat/>
    <w:rsid w:val="008E2962"/>
    <w:pPr>
      <w:keepNext/>
      <w:keepLines/>
      <w:spacing w:before="40" w:after="0" w:line="276" w:lineRule="auto"/>
      <w:outlineLvl w:val="3"/>
    </w:pPr>
    <w:rPr>
      <w:rFonts w:eastAsiaTheme="majorEastAsia"/>
      <w:b/>
      <w:bCs/>
      <w:sz w:val="26"/>
      <w:szCs w:val="26"/>
    </w:rPr>
  </w:style>
  <w:style w:type="paragraph" w:styleId="Heading5">
    <w:name w:val="heading 5"/>
    <w:basedOn w:val="Normal"/>
    <w:next w:val="Normal"/>
    <w:link w:val="Heading5Char"/>
    <w:autoRedefine/>
    <w:uiPriority w:val="9"/>
    <w:unhideWhenUsed/>
    <w:qFormat/>
    <w:rsid w:val="00906615"/>
    <w:pPr>
      <w:keepNext/>
      <w:keepLines/>
      <w:spacing w:before="40" w:after="0"/>
      <w:outlineLvl w:val="4"/>
    </w:pPr>
    <w:rPr>
      <w:rFonts w:eastAsiaTheme="majorEastAsia"/>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0CEB"/>
    <w:rPr>
      <w:rFonts w:ascii="Times New Roman" w:eastAsiaTheme="majorEastAsia" w:hAnsi="Times New Roman" w:cs="Times New Roman"/>
      <w:b/>
      <w:bCs/>
      <w:color w:val="000000" w:themeColor="text1"/>
      <w:sz w:val="49"/>
      <w:szCs w:val="49"/>
    </w:rPr>
  </w:style>
  <w:style w:type="paragraph" w:styleId="ListParagraph">
    <w:name w:val="List Paragraph"/>
    <w:basedOn w:val="Normal"/>
    <w:uiPriority w:val="34"/>
    <w:qFormat/>
    <w:rsid w:val="00C43CCB"/>
    <w:pPr>
      <w:ind w:left="720"/>
      <w:contextualSpacing/>
    </w:pPr>
  </w:style>
  <w:style w:type="character" w:customStyle="1" w:styleId="Heading2Char">
    <w:name w:val="Heading 2 Char"/>
    <w:basedOn w:val="DefaultParagraphFont"/>
    <w:link w:val="Heading2"/>
    <w:uiPriority w:val="9"/>
    <w:rsid w:val="007F2C76"/>
    <w:rPr>
      <w:rFonts w:ascii="Times New Roman" w:eastAsiaTheme="majorEastAsia" w:hAnsi="Times New Roman" w:cs="Times New Roman"/>
      <w:b/>
      <w:bCs/>
      <w:sz w:val="32"/>
      <w:szCs w:val="32"/>
    </w:rPr>
  </w:style>
  <w:style w:type="paragraph" w:styleId="Header">
    <w:name w:val="header"/>
    <w:basedOn w:val="Normal"/>
    <w:link w:val="HeaderChar"/>
    <w:uiPriority w:val="99"/>
    <w:unhideWhenUsed/>
    <w:rsid w:val="00D452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5264"/>
  </w:style>
  <w:style w:type="paragraph" w:styleId="Footer">
    <w:name w:val="footer"/>
    <w:basedOn w:val="Normal"/>
    <w:link w:val="FooterChar"/>
    <w:uiPriority w:val="99"/>
    <w:unhideWhenUsed/>
    <w:rsid w:val="00D452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5264"/>
  </w:style>
  <w:style w:type="paragraph" w:styleId="NormalWeb">
    <w:name w:val="Normal (Web)"/>
    <w:basedOn w:val="Normal"/>
    <w:link w:val="NormalWebChar"/>
    <w:uiPriority w:val="99"/>
    <w:unhideWhenUsed/>
    <w:rsid w:val="00B04E64"/>
    <w:pPr>
      <w:spacing w:before="100" w:beforeAutospacing="1" w:after="100" w:afterAutospacing="1" w:line="240" w:lineRule="auto"/>
    </w:pPr>
    <w:rPr>
      <w:rFonts w:eastAsia="Times New Roman"/>
      <w:szCs w:val="24"/>
      <w:lang w:eastAsia="en-AU"/>
    </w:rPr>
  </w:style>
  <w:style w:type="character" w:styleId="Strong">
    <w:name w:val="Strong"/>
    <w:basedOn w:val="DefaultParagraphFont"/>
    <w:uiPriority w:val="22"/>
    <w:qFormat/>
    <w:rsid w:val="00B04E64"/>
    <w:rPr>
      <w:b/>
      <w:bCs/>
    </w:rPr>
  </w:style>
  <w:style w:type="character" w:styleId="Hyperlink">
    <w:name w:val="Hyperlink"/>
    <w:basedOn w:val="DefaultParagraphFont"/>
    <w:uiPriority w:val="99"/>
    <w:unhideWhenUsed/>
    <w:rsid w:val="00B04E64"/>
    <w:rPr>
      <w:color w:val="0000FF"/>
      <w:u w:val="single"/>
    </w:rPr>
  </w:style>
  <w:style w:type="character" w:styleId="HTMLCode">
    <w:name w:val="HTML Code"/>
    <w:basedOn w:val="DefaultParagraphFont"/>
    <w:uiPriority w:val="99"/>
    <w:semiHidden/>
    <w:unhideWhenUsed/>
    <w:rsid w:val="00B04E64"/>
    <w:rPr>
      <w:rFonts w:ascii="Courier New" w:eastAsia="Times New Roman" w:hAnsi="Courier New" w:cs="Courier New"/>
      <w:sz w:val="20"/>
      <w:szCs w:val="20"/>
    </w:rPr>
  </w:style>
  <w:style w:type="character" w:styleId="Emphasis">
    <w:name w:val="Emphasis"/>
    <w:basedOn w:val="DefaultParagraphFont"/>
    <w:uiPriority w:val="20"/>
    <w:qFormat/>
    <w:rsid w:val="00B04E64"/>
    <w:rPr>
      <w:i/>
      <w:iCs/>
    </w:rPr>
  </w:style>
  <w:style w:type="paragraph" w:styleId="FootnoteText">
    <w:name w:val="footnote text"/>
    <w:basedOn w:val="Normal"/>
    <w:link w:val="FootnoteTextChar"/>
    <w:uiPriority w:val="99"/>
    <w:semiHidden/>
    <w:unhideWhenUsed/>
    <w:rsid w:val="00E75E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5E8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75E84"/>
    <w:rPr>
      <w:vertAlign w:val="superscript"/>
    </w:rPr>
  </w:style>
  <w:style w:type="paragraph" w:styleId="TOCHeading">
    <w:name w:val="TOC Heading"/>
    <w:basedOn w:val="Heading1"/>
    <w:next w:val="Normal"/>
    <w:uiPriority w:val="39"/>
    <w:unhideWhenUsed/>
    <w:qFormat/>
    <w:rsid w:val="008210D3"/>
    <w:pPr>
      <w:spacing w:before="240" w:after="0" w:line="259" w:lineRule="auto"/>
      <w:outlineLvl w:val="9"/>
    </w:pPr>
    <w:rPr>
      <w:rFonts w:asciiTheme="majorHAnsi" w:hAnsiTheme="majorHAnsi" w:cstheme="majorBidi"/>
      <w:b w:val="0"/>
      <w:bCs w:val="0"/>
      <w:color w:val="2F5496" w:themeColor="accent1" w:themeShade="BF"/>
      <w:sz w:val="32"/>
      <w:szCs w:val="32"/>
      <w:lang w:val="en-US"/>
    </w:rPr>
  </w:style>
  <w:style w:type="paragraph" w:styleId="TOC2">
    <w:name w:val="toc 2"/>
    <w:basedOn w:val="Normal"/>
    <w:next w:val="Normal"/>
    <w:autoRedefine/>
    <w:uiPriority w:val="39"/>
    <w:unhideWhenUsed/>
    <w:rsid w:val="008210D3"/>
    <w:pPr>
      <w:spacing w:after="0"/>
    </w:pPr>
    <w:rPr>
      <w:rFonts w:asciiTheme="minorHAnsi" w:hAnsiTheme="minorHAnsi" w:cstheme="minorHAnsi"/>
      <w:b/>
      <w:bCs/>
      <w:smallCaps/>
    </w:rPr>
  </w:style>
  <w:style w:type="paragraph" w:styleId="TOC1">
    <w:name w:val="toc 1"/>
    <w:basedOn w:val="Normal"/>
    <w:next w:val="Normal"/>
    <w:autoRedefine/>
    <w:uiPriority w:val="39"/>
    <w:unhideWhenUsed/>
    <w:rsid w:val="00A475FB"/>
    <w:pPr>
      <w:tabs>
        <w:tab w:val="right" w:pos="9016"/>
      </w:tabs>
      <w:spacing w:before="360" w:after="120"/>
    </w:pPr>
    <w:rPr>
      <w:rFonts w:asciiTheme="minorHAnsi" w:hAnsiTheme="minorHAnsi" w:cstheme="minorHAnsi"/>
      <w:b/>
      <w:bCs/>
      <w:caps/>
      <w:u w:val="single"/>
    </w:rPr>
  </w:style>
  <w:style w:type="paragraph" w:styleId="TOC3">
    <w:name w:val="toc 3"/>
    <w:basedOn w:val="Normal"/>
    <w:next w:val="Normal"/>
    <w:autoRedefine/>
    <w:uiPriority w:val="39"/>
    <w:unhideWhenUsed/>
    <w:rsid w:val="008210D3"/>
    <w:pPr>
      <w:spacing w:after="0"/>
    </w:pPr>
    <w:rPr>
      <w:rFonts w:asciiTheme="minorHAnsi" w:hAnsiTheme="minorHAnsi" w:cstheme="minorHAnsi"/>
      <w:smallCaps/>
    </w:rPr>
  </w:style>
  <w:style w:type="paragraph" w:styleId="TOC4">
    <w:name w:val="toc 4"/>
    <w:basedOn w:val="Normal"/>
    <w:next w:val="Normal"/>
    <w:autoRedefine/>
    <w:uiPriority w:val="39"/>
    <w:unhideWhenUsed/>
    <w:rsid w:val="008210D3"/>
    <w:pPr>
      <w:spacing w:after="0"/>
    </w:pPr>
    <w:rPr>
      <w:rFonts w:asciiTheme="minorHAnsi" w:hAnsiTheme="minorHAnsi" w:cstheme="minorHAnsi"/>
    </w:rPr>
  </w:style>
  <w:style w:type="paragraph" w:styleId="TOC5">
    <w:name w:val="toc 5"/>
    <w:basedOn w:val="Normal"/>
    <w:next w:val="Normal"/>
    <w:autoRedefine/>
    <w:uiPriority w:val="39"/>
    <w:unhideWhenUsed/>
    <w:rsid w:val="008210D3"/>
    <w:pPr>
      <w:spacing w:after="0"/>
    </w:pPr>
    <w:rPr>
      <w:rFonts w:asciiTheme="minorHAnsi" w:hAnsiTheme="minorHAnsi" w:cstheme="minorHAnsi"/>
    </w:rPr>
  </w:style>
  <w:style w:type="paragraph" w:styleId="TOC6">
    <w:name w:val="toc 6"/>
    <w:basedOn w:val="Normal"/>
    <w:next w:val="Normal"/>
    <w:autoRedefine/>
    <w:uiPriority w:val="39"/>
    <w:unhideWhenUsed/>
    <w:rsid w:val="008210D3"/>
    <w:pPr>
      <w:spacing w:after="0"/>
    </w:pPr>
    <w:rPr>
      <w:rFonts w:asciiTheme="minorHAnsi" w:hAnsiTheme="minorHAnsi" w:cstheme="minorHAnsi"/>
    </w:rPr>
  </w:style>
  <w:style w:type="paragraph" w:styleId="TOC7">
    <w:name w:val="toc 7"/>
    <w:basedOn w:val="Normal"/>
    <w:next w:val="Normal"/>
    <w:autoRedefine/>
    <w:uiPriority w:val="39"/>
    <w:unhideWhenUsed/>
    <w:rsid w:val="008210D3"/>
    <w:pPr>
      <w:spacing w:after="0"/>
    </w:pPr>
    <w:rPr>
      <w:rFonts w:asciiTheme="minorHAnsi" w:hAnsiTheme="minorHAnsi" w:cstheme="minorHAnsi"/>
    </w:rPr>
  </w:style>
  <w:style w:type="paragraph" w:styleId="TOC8">
    <w:name w:val="toc 8"/>
    <w:basedOn w:val="Normal"/>
    <w:next w:val="Normal"/>
    <w:autoRedefine/>
    <w:uiPriority w:val="39"/>
    <w:unhideWhenUsed/>
    <w:rsid w:val="008210D3"/>
    <w:pPr>
      <w:spacing w:after="0"/>
    </w:pPr>
    <w:rPr>
      <w:rFonts w:asciiTheme="minorHAnsi" w:hAnsiTheme="minorHAnsi" w:cstheme="minorHAnsi"/>
    </w:rPr>
  </w:style>
  <w:style w:type="paragraph" w:styleId="TOC9">
    <w:name w:val="toc 9"/>
    <w:basedOn w:val="Normal"/>
    <w:next w:val="Normal"/>
    <w:autoRedefine/>
    <w:uiPriority w:val="39"/>
    <w:unhideWhenUsed/>
    <w:rsid w:val="008210D3"/>
    <w:pPr>
      <w:spacing w:after="0"/>
    </w:pPr>
    <w:rPr>
      <w:rFonts w:asciiTheme="minorHAnsi" w:hAnsiTheme="minorHAnsi" w:cstheme="minorHAnsi"/>
    </w:rPr>
  </w:style>
  <w:style w:type="character" w:styleId="PlaceholderText">
    <w:name w:val="Placeholder Text"/>
    <w:basedOn w:val="DefaultParagraphFont"/>
    <w:uiPriority w:val="99"/>
    <w:semiHidden/>
    <w:rsid w:val="00A404C1"/>
    <w:rPr>
      <w:color w:val="808080"/>
    </w:rPr>
  </w:style>
  <w:style w:type="paragraph" w:customStyle="1" w:styleId="Heading1NoTOC">
    <w:name w:val="Heading1_NoTOC"/>
    <w:basedOn w:val="Heading1"/>
    <w:link w:val="Heading1NoTOCChar"/>
    <w:autoRedefine/>
    <w:qFormat/>
    <w:rsid w:val="0081471E"/>
    <w:pPr>
      <w:outlineLvl w:val="9"/>
    </w:pPr>
  </w:style>
  <w:style w:type="table" w:styleId="TableGrid">
    <w:name w:val="Table Grid"/>
    <w:basedOn w:val="TableNormal"/>
    <w:uiPriority w:val="39"/>
    <w:rsid w:val="000151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NoTOCChar">
    <w:name w:val="Heading1_NoTOC Char"/>
    <w:basedOn w:val="DefaultParagraphFont"/>
    <w:link w:val="Heading1NoTOC"/>
    <w:rsid w:val="0081471E"/>
    <w:rPr>
      <w:rFonts w:ascii="Times New Roman" w:eastAsiaTheme="majorEastAsia" w:hAnsi="Times New Roman" w:cs="Times New Roman"/>
      <w:b/>
      <w:bCs/>
      <w:color w:val="000000" w:themeColor="text1"/>
      <w:sz w:val="49"/>
      <w:szCs w:val="49"/>
    </w:rPr>
  </w:style>
  <w:style w:type="paragraph" w:customStyle="1" w:styleId="EndNoteBibliographyTitle">
    <w:name w:val="EndNote Bibliography Title"/>
    <w:basedOn w:val="Normal"/>
    <w:link w:val="EndNoteBibliographyTitleChar"/>
    <w:rsid w:val="005923D5"/>
    <w:pPr>
      <w:spacing w:after="0"/>
      <w:jc w:val="center"/>
    </w:pPr>
    <w:rPr>
      <w:noProof/>
      <w:sz w:val="22"/>
      <w:lang w:val="en-US"/>
    </w:rPr>
  </w:style>
  <w:style w:type="character" w:customStyle="1" w:styleId="NormalWebChar">
    <w:name w:val="Normal (Web) Char"/>
    <w:basedOn w:val="DefaultParagraphFont"/>
    <w:link w:val="NormalWeb"/>
    <w:uiPriority w:val="99"/>
    <w:rsid w:val="005923D5"/>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NormalWebChar"/>
    <w:link w:val="EndNoteBibliographyTitle"/>
    <w:rsid w:val="005923D5"/>
    <w:rPr>
      <w:rFonts w:ascii="Times New Roman" w:eastAsia="Times New Roman" w:hAnsi="Times New Roman" w:cs="Times New Roman"/>
      <w:noProof/>
      <w:sz w:val="24"/>
      <w:szCs w:val="24"/>
      <w:lang w:val="en-US" w:eastAsia="en-AU"/>
    </w:rPr>
  </w:style>
  <w:style w:type="paragraph" w:customStyle="1" w:styleId="EndNoteBibliography">
    <w:name w:val="EndNote Bibliography"/>
    <w:basedOn w:val="Normal"/>
    <w:link w:val="EndNoteBibliographyChar"/>
    <w:rsid w:val="005923D5"/>
    <w:pPr>
      <w:spacing w:line="240" w:lineRule="auto"/>
    </w:pPr>
    <w:rPr>
      <w:noProof/>
      <w:sz w:val="22"/>
      <w:lang w:val="en-US"/>
    </w:rPr>
  </w:style>
  <w:style w:type="character" w:customStyle="1" w:styleId="EndNoteBibliographyChar">
    <w:name w:val="EndNote Bibliography Char"/>
    <w:basedOn w:val="NormalWebChar"/>
    <w:link w:val="EndNoteBibliography"/>
    <w:rsid w:val="005923D5"/>
    <w:rPr>
      <w:rFonts w:ascii="Times New Roman" w:eastAsia="Times New Roman" w:hAnsi="Times New Roman" w:cs="Times New Roman"/>
      <w:noProof/>
      <w:sz w:val="24"/>
      <w:szCs w:val="24"/>
      <w:lang w:val="en-US" w:eastAsia="en-AU"/>
    </w:rPr>
  </w:style>
  <w:style w:type="character" w:styleId="UnresolvedMention">
    <w:name w:val="Unresolved Mention"/>
    <w:basedOn w:val="DefaultParagraphFont"/>
    <w:uiPriority w:val="99"/>
    <w:semiHidden/>
    <w:unhideWhenUsed/>
    <w:rsid w:val="00A1487F"/>
    <w:rPr>
      <w:color w:val="605E5C"/>
      <w:shd w:val="clear" w:color="auto" w:fill="E1DFDD"/>
    </w:rPr>
  </w:style>
  <w:style w:type="paragraph" w:customStyle="1" w:styleId="Acronym">
    <w:name w:val="Acronym"/>
    <w:basedOn w:val="NormalWeb"/>
    <w:link w:val="AcronymChar"/>
    <w:autoRedefine/>
    <w:qFormat/>
    <w:rsid w:val="006E5741"/>
    <w:rPr>
      <w:bCs/>
      <w:i/>
      <w:iCs/>
    </w:rPr>
  </w:style>
  <w:style w:type="paragraph" w:customStyle="1" w:styleId="Quoted">
    <w:name w:val="Quoted"/>
    <w:basedOn w:val="NormalWeb"/>
    <w:link w:val="QuotedChar"/>
    <w:autoRedefine/>
    <w:qFormat/>
    <w:rsid w:val="00405CEA"/>
    <w:rPr>
      <w:i/>
      <w:iCs/>
    </w:rPr>
  </w:style>
  <w:style w:type="character" w:customStyle="1" w:styleId="AcronymChar">
    <w:name w:val="Acronym Char"/>
    <w:basedOn w:val="NormalWebChar"/>
    <w:link w:val="Acronym"/>
    <w:rsid w:val="006E5741"/>
    <w:rPr>
      <w:rFonts w:ascii="Times New Roman" w:eastAsia="Times New Roman" w:hAnsi="Times New Roman" w:cs="Times New Roman"/>
      <w:bCs/>
      <w:i/>
      <w:iCs/>
      <w:sz w:val="24"/>
      <w:szCs w:val="24"/>
      <w:lang w:eastAsia="en-AU"/>
    </w:rPr>
  </w:style>
  <w:style w:type="paragraph" w:styleId="EndnoteText">
    <w:name w:val="endnote text"/>
    <w:basedOn w:val="Normal"/>
    <w:link w:val="EndnoteTextChar"/>
    <w:uiPriority w:val="99"/>
    <w:semiHidden/>
    <w:unhideWhenUsed/>
    <w:rsid w:val="00ED5F7A"/>
    <w:pPr>
      <w:spacing w:after="0" w:line="240" w:lineRule="auto"/>
    </w:pPr>
    <w:rPr>
      <w:sz w:val="20"/>
      <w:szCs w:val="20"/>
    </w:rPr>
  </w:style>
  <w:style w:type="character" w:customStyle="1" w:styleId="QuotedChar">
    <w:name w:val="Quoted Char"/>
    <w:basedOn w:val="NormalWebChar"/>
    <w:link w:val="Quoted"/>
    <w:rsid w:val="00405CEA"/>
    <w:rPr>
      <w:rFonts w:ascii="Times New Roman" w:eastAsia="Times New Roman" w:hAnsi="Times New Roman" w:cs="Times New Roman"/>
      <w:i/>
      <w:iCs/>
      <w:sz w:val="24"/>
      <w:szCs w:val="24"/>
      <w:lang w:eastAsia="en-AU"/>
    </w:rPr>
  </w:style>
  <w:style w:type="character" w:customStyle="1" w:styleId="EndnoteTextChar">
    <w:name w:val="Endnote Text Char"/>
    <w:basedOn w:val="DefaultParagraphFont"/>
    <w:link w:val="EndnoteText"/>
    <w:uiPriority w:val="99"/>
    <w:semiHidden/>
    <w:rsid w:val="00ED5F7A"/>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ED5F7A"/>
    <w:rPr>
      <w:vertAlign w:val="superscript"/>
    </w:rPr>
  </w:style>
  <w:style w:type="character" w:styleId="FollowedHyperlink">
    <w:name w:val="FollowedHyperlink"/>
    <w:basedOn w:val="DefaultParagraphFont"/>
    <w:uiPriority w:val="99"/>
    <w:semiHidden/>
    <w:unhideWhenUsed/>
    <w:rsid w:val="001A6F94"/>
    <w:rPr>
      <w:color w:val="954F72" w:themeColor="followedHyperlink"/>
      <w:u w:val="single"/>
    </w:rPr>
  </w:style>
  <w:style w:type="paragraph" w:styleId="Caption">
    <w:name w:val="caption"/>
    <w:basedOn w:val="Normal"/>
    <w:next w:val="Normal"/>
    <w:autoRedefine/>
    <w:uiPriority w:val="35"/>
    <w:unhideWhenUsed/>
    <w:qFormat/>
    <w:rsid w:val="00F82B86"/>
    <w:pPr>
      <w:spacing w:after="0" w:line="240" w:lineRule="auto"/>
      <w:jc w:val="center"/>
    </w:pPr>
    <w:rPr>
      <w:i/>
      <w:iCs/>
      <w:color w:val="000000" w:themeColor="text1"/>
      <w:sz w:val="22"/>
      <w:szCs w:val="20"/>
    </w:rPr>
  </w:style>
  <w:style w:type="paragraph" w:styleId="TableofFigures">
    <w:name w:val="table of figures"/>
    <w:basedOn w:val="Normal"/>
    <w:next w:val="Normal"/>
    <w:uiPriority w:val="99"/>
    <w:unhideWhenUsed/>
    <w:rsid w:val="000E1837"/>
    <w:pPr>
      <w:spacing w:after="0"/>
      <w:ind w:left="480" w:hanging="480"/>
    </w:pPr>
    <w:rPr>
      <w:rFonts w:asciiTheme="minorHAnsi" w:hAnsiTheme="minorHAnsi" w:cstheme="minorHAnsi"/>
      <w:smallCaps/>
      <w:szCs w:val="20"/>
    </w:rPr>
  </w:style>
  <w:style w:type="character" w:customStyle="1" w:styleId="Heading3Char">
    <w:name w:val="Heading 3 Char"/>
    <w:basedOn w:val="DefaultParagraphFont"/>
    <w:link w:val="Heading3"/>
    <w:uiPriority w:val="9"/>
    <w:rsid w:val="00F45CD5"/>
    <w:rPr>
      <w:rFonts w:ascii="Times New Roman" w:eastAsiaTheme="majorEastAsia" w:hAnsi="Times New Roman" w:cs="Times New Roman"/>
      <w:b/>
      <w:bCs/>
      <w:sz w:val="28"/>
      <w:szCs w:val="28"/>
    </w:rPr>
  </w:style>
  <w:style w:type="paragraph" w:customStyle="1" w:styleId="CodeStyle">
    <w:name w:val="Code Style"/>
    <w:basedOn w:val="NormalWeb"/>
    <w:link w:val="CodeStyleChar"/>
    <w:autoRedefine/>
    <w:qFormat/>
    <w:rsid w:val="005477D5"/>
    <w:rPr>
      <w:rFonts w:ascii="Courier New" w:hAnsi="Courier New"/>
      <w:i/>
      <w:sz w:val="22"/>
    </w:rPr>
  </w:style>
  <w:style w:type="paragraph" w:styleId="HTMLPreformatted">
    <w:name w:val="HTML Preformatted"/>
    <w:basedOn w:val="Normal"/>
    <w:link w:val="HTMLPreformattedChar"/>
    <w:uiPriority w:val="99"/>
    <w:unhideWhenUsed/>
    <w:rsid w:val="003964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CodeStyleChar">
    <w:name w:val="Code Style Char"/>
    <w:basedOn w:val="DefaultParagraphFont"/>
    <w:link w:val="CodeStyle"/>
    <w:rsid w:val="005477D5"/>
    <w:rPr>
      <w:rFonts w:ascii="Courier New" w:eastAsia="Times New Roman" w:hAnsi="Courier New" w:cs="Times New Roman"/>
      <w:i/>
      <w:szCs w:val="24"/>
      <w:lang w:eastAsia="en-AU"/>
    </w:rPr>
  </w:style>
  <w:style w:type="character" w:customStyle="1" w:styleId="HTMLPreformattedChar">
    <w:name w:val="HTML Preformatted Char"/>
    <w:basedOn w:val="DefaultParagraphFont"/>
    <w:link w:val="HTMLPreformatted"/>
    <w:uiPriority w:val="99"/>
    <w:rsid w:val="00396463"/>
    <w:rPr>
      <w:rFonts w:ascii="Courier New" w:eastAsia="Times New Roman" w:hAnsi="Courier New" w:cs="Courier New"/>
      <w:sz w:val="20"/>
      <w:szCs w:val="20"/>
      <w:lang w:eastAsia="en-AU"/>
    </w:rPr>
  </w:style>
  <w:style w:type="character" w:customStyle="1" w:styleId="hljs-comment">
    <w:name w:val="hljs-comment"/>
    <w:basedOn w:val="DefaultParagraphFont"/>
    <w:rsid w:val="00396463"/>
  </w:style>
  <w:style w:type="character" w:customStyle="1" w:styleId="Heading4Char">
    <w:name w:val="Heading 4 Char"/>
    <w:basedOn w:val="DefaultParagraphFont"/>
    <w:link w:val="Heading4"/>
    <w:uiPriority w:val="9"/>
    <w:rsid w:val="008E2962"/>
    <w:rPr>
      <w:rFonts w:ascii="Times New Roman" w:eastAsiaTheme="majorEastAsia" w:hAnsi="Times New Roman" w:cs="Times New Roman"/>
      <w:b/>
      <w:bCs/>
      <w:sz w:val="26"/>
      <w:szCs w:val="26"/>
    </w:rPr>
  </w:style>
  <w:style w:type="character" w:customStyle="1" w:styleId="hljs-attr">
    <w:name w:val="hljs-attr"/>
    <w:basedOn w:val="DefaultParagraphFont"/>
    <w:rsid w:val="001819C9"/>
  </w:style>
  <w:style w:type="character" w:customStyle="1" w:styleId="hljs-string">
    <w:name w:val="hljs-string"/>
    <w:basedOn w:val="DefaultParagraphFont"/>
    <w:rsid w:val="001819C9"/>
  </w:style>
  <w:style w:type="character" w:customStyle="1" w:styleId="hljs-number">
    <w:name w:val="hljs-number"/>
    <w:basedOn w:val="DefaultParagraphFont"/>
    <w:rsid w:val="001819C9"/>
  </w:style>
  <w:style w:type="character" w:customStyle="1" w:styleId="hljs-attribute">
    <w:name w:val="hljs-attribute"/>
    <w:basedOn w:val="DefaultParagraphFont"/>
    <w:rsid w:val="00915CE6"/>
  </w:style>
  <w:style w:type="character" w:customStyle="1" w:styleId="hljs-section">
    <w:name w:val="hljs-section"/>
    <w:basedOn w:val="DefaultParagraphFont"/>
    <w:rsid w:val="00144599"/>
  </w:style>
  <w:style w:type="character" w:customStyle="1" w:styleId="hljs-emphasis">
    <w:name w:val="hljs-emphasis"/>
    <w:basedOn w:val="DefaultParagraphFont"/>
    <w:rsid w:val="00144599"/>
  </w:style>
  <w:style w:type="character" w:customStyle="1" w:styleId="hljs-symbol">
    <w:name w:val="hljs-symbol"/>
    <w:basedOn w:val="DefaultParagraphFont"/>
    <w:rsid w:val="00144599"/>
  </w:style>
  <w:style w:type="paragraph" w:customStyle="1" w:styleId="Heading2noTOC">
    <w:name w:val="Heading2_noTOC"/>
    <w:basedOn w:val="Heading2"/>
    <w:link w:val="Heading2noTOCChar"/>
    <w:qFormat/>
    <w:rsid w:val="008C2659"/>
  </w:style>
  <w:style w:type="character" w:customStyle="1" w:styleId="Heading2noTOCChar">
    <w:name w:val="Heading2_noTOC Char"/>
    <w:basedOn w:val="Heading2Char"/>
    <w:link w:val="Heading2noTOC"/>
    <w:rsid w:val="008C2659"/>
    <w:rPr>
      <w:rFonts w:ascii="Times New Roman" w:eastAsiaTheme="majorEastAsia" w:hAnsi="Times New Roman" w:cs="Times New Roman"/>
      <w:b/>
      <w:bCs/>
      <w:sz w:val="32"/>
      <w:szCs w:val="32"/>
    </w:rPr>
  </w:style>
  <w:style w:type="character" w:customStyle="1" w:styleId="Heading5Char">
    <w:name w:val="Heading 5 Char"/>
    <w:basedOn w:val="DefaultParagraphFont"/>
    <w:link w:val="Heading5"/>
    <w:uiPriority w:val="9"/>
    <w:rsid w:val="00906615"/>
    <w:rPr>
      <w:rFonts w:ascii="Times New Roman" w:eastAsiaTheme="majorEastAsia" w:hAnsi="Times New Roman" w:cs="Times New Roman"/>
      <w:b/>
      <w:bCs/>
      <w:sz w:val="24"/>
    </w:rPr>
  </w:style>
  <w:style w:type="paragraph" w:styleId="CommentText">
    <w:name w:val="annotation text"/>
    <w:basedOn w:val="Normal"/>
    <w:link w:val="CommentTextChar"/>
    <w:uiPriority w:val="99"/>
    <w:unhideWhenUsed/>
    <w:rsid w:val="004F52A4"/>
    <w:pPr>
      <w:spacing w:line="240" w:lineRule="auto"/>
    </w:pPr>
    <w:rPr>
      <w:sz w:val="20"/>
      <w:szCs w:val="20"/>
    </w:rPr>
  </w:style>
  <w:style w:type="character" w:customStyle="1" w:styleId="CommentTextChar">
    <w:name w:val="Comment Text Char"/>
    <w:basedOn w:val="DefaultParagraphFont"/>
    <w:link w:val="CommentText"/>
    <w:uiPriority w:val="99"/>
    <w:rsid w:val="004F52A4"/>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4F52A4"/>
    <w:rPr>
      <w:sz w:val="16"/>
      <w:szCs w:val="16"/>
    </w:rPr>
  </w:style>
  <w:style w:type="paragraph" w:styleId="Revision">
    <w:name w:val="Revision"/>
    <w:hidden/>
    <w:uiPriority w:val="99"/>
    <w:semiHidden/>
    <w:rsid w:val="00180179"/>
    <w:pPr>
      <w:spacing w:after="0" w:line="240" w:lineRule="auto"/>
    </w:pPr>
    <w:rPr>
      <w:rFonts w:ascii="Times New Roman" w:hAnsi="Times New Roman" w:cs="Times New Roman"/>
      <w:sz w:val="24"/>
    </w:rPr>
  </w:style>
  <w:style w:type="paragraph" w:styleId="Quote">
    <w:name w:val="Quote"/>
    <w:basedOn w:val="Normal"/>
    <w:next w:val="Normal"/>
    <w:link w:val="QuoteChar"/>
    <w:uiPriority w:val="29"/>
    <w:qFormat/>
    <w:rsid w:val="005664C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664C3"/>
    <w:rPr>
      <w:rFonts w:ascii="Times New Roman" w:hAnsi="Times New Roman" w:cs="Times New Roman"/>
      <w:i/>
      <w:iCs/>
      <w:color w:val="404040" w:themeColor="text1" w:themeTint="BF"/>
      <w:sz w:val="24"/>
    </w:rPr>
  </w:style>
  <w:style w:type="character" w:customStyle="1" w:styleId="vkgy">
    <w:name w:val="vk_gy"/>
    <w:basedOn w:val="DefaultParagraphFont"/>
    <w:rsid w:val="004C52B7"/>
  </w:style>
  <w:style w:type="paragraph" w:styleId="CommentSubject">
    <w:name w:val="annotation subject"/>
    <w:basedOn w:val="CommentText"/>
    <w:next w:val="CommentText"/>
    <w:link w:val="CommentSubjectChar"/>
    <w:uiPriority w:val="99"/>
    <w:semiHidden/>
    <w:unhideWhenUsed/>
    <w:rsid w:val="007B185D"/>
    <w:rPr>
      <w:b/>
      <w:bCs/>
    </w:rPr>
  </w:style>
  <w:style w:type="character" w:customStyle="1" w:styleId="CommentSubjectChar">
    <w:name w:val="Comment Subject Char"/>
    <w:basedOn w:val="CommentTextChar"/>
    <w:link w:val="CommentSubject"/>
    <w:uiPriority w:val="99"/>
    <w:semiHidden/>
    <w:rsid w:val="007B185D"/>
    <w:rPr>
      <w:rFonts w:ascii="Times New Roman" w:hAnsi="Times New Roman" w:cs="Times New Roman"/>
      <w:b/>
      <w:bCs/>
      <w:sz w:val="20"/>
      <w:szCs w:val="20"/>
    </w:rPr>
  </w:style>
  <w:style w:type="character" w:customStyle="1" w:styleId="hljs-keyword">
    <w:name w:val="hljs-keyword"/>
    <w:basedOn w:val="DefaultParagraphFont"/>
    <w:rsid w:val="00845D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65305311">
      <w:bodyDiv w:val="1"/>
      <w:marLeft w:val="0"/>
      <w:marRight w:val="0"/>
      <w:marTop w:val="0"/>
      <w:marBottom w:val="0"/>
      <w:divBdr>
        <w:top w:val="none" w:sz="0" w:space="0" w:color="auto"/>
        <w:left w:val="none" w:sz="0" w:space="0" w:color="auto"/>
        <w:bottom w:val="none" w:sz="0" w:space="0" w:color="auto"/>
        <w:right w:val="none" w:sz="0" w:space="0" w:color="auto"/>
      </w:divBdr>
    </w:div>
    <w:div w:id="66343662">
      <w:bodyDiv w:val="1"/>
      <w:marLeft w:val="0"/>
      <w:marRight w:val="0"/>
      <w:marTop w:val="0"/>
      <w:marBottom w:val="0"/>
      <w:divBdr>
        <w:top w:val="none" w:sz="0" w:space="0" w:color="auto"/>
        <w:left w:val="none" w:sz="0" w:space="0" w:color="auto"/>
        <w:bottom w:val="none" w:sz="0" w:space="0" w:color="auto"/>
        <w:right w:val="none" w:sz="0" w:space="0" w:color="auto"/>
      </w:divBdr>
    </w:div>
    <w:div w:id="100078337">
      <w:bodyDiv w:val="1"/>
      <w:marLeft w:val="0"/>
      <w:marRight w:val="0"/>
      <w:marTop w:val="0"/>
      <w:marBottom w:val="0"/>
      <w:divBdr>
        <w:top w:val="none" w:sz="0" w:space="0" w:color="auto"/>
        <w:left w:val="none" w:sz="0" w:space="0" w:color="auto"/>
        <w:bottom w:val="none" w:sz="0" w:space="0" w:color="auto"/>
        <w:right w:val="none" w:sz="0" w:space="0" w:color="auto"/>
      </w:divBdr>
    </w:div>
    <w:div w:id="177619828">
      <w:bodyDiv w:val="1"/>
      <w:marLeft w:val="0"/>
      <w:marRight w:val="0"/>
      <w:marTop w:val="0"/>
      <w:marBottom w:val="0"/>
      <w:divBdr>
        <w:top w:val="none" w:sz="0" w:space="0" w:color="auto"/>
        <w:left w:val="none" w:sz="0" w:space="0" w:color="auto"/>
        <w:bottom w:val="none" w:sz="0" w:space="0" w:color="auto"/>
        <w:right w:val="none" w:sz="0" w:space="0" w:color="auto"/>
      </w:divBdr>
      <w:divsChild>
        <w:div w:id="4069961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323100">
      <w:bodyDiv w:val="1"/>
      <w:marLeft w:val="0"/>
      <w:marRight w:val="0"/>
      <w:marTop w:val="0"/>
      <w:marBottom w:val="0"/>
      <w:divBdr>
        <w:top w:val="none" w:sz="0" w:space="0" w:color="auto"/>
        <w:left w:val="none" w:sz="0" w:space="0" w:color="auto"/>
        <w:bottom w:val="none" w:sz="0" w:space="0" w:color="auto"/>
        <w:right w:val="none" w:sz="0" w:space="0" w:color="auto"/>
      </w:divBdr>
    </w:div>
    <w:div w:id="189295289">
      <w:bodyDiv w:val="1"/>
      <w:marLeft w:val="0"/>
      <w:marRight w:val="0"/>
      <w:marTop w:val="0"/>
      <w:marBottom w:val="0"/>
      <w:divBdr>
        <w:top w:val="none" w:sz="0" w:space="0" w:color="auto"/>
        <w:left w:val="none" w:sz="0" w:space="0" w:color="auto"/>
        <w:bottom w:val="none" w:sz="0" w:space="0" w:color="auto"/>
        <w:right w:val="none" w:sz="0" w:space="0" w:color="auto"/>
      </w:divBdr>
    </w:div>
    <w:div w:id="216160682">
      <w:bodyDiv w:val="1"/>
      <w:marLeft w:val="0"/>
      <w:marRight w:val="0"/>
      <w:marTop w:val="0"/>
      <w:marBottom w:val="0"/>
      <w:divBdr>
        <w:top w:val="none" w:sz="0" w:space="0" w:color="auto"/>
        <w:left w:val="none" w:sz="0" w:space="0" w:color="auto"/>
        <w:bottom w:val="none" w:sz="0" w:space="0" w:color="auto"/>
        <w:right w:val="none" w:sz="0" w:space="0" w:color="auto"/>
      </w:divBdr>
    </w:div>
    <w:div w:id="256063708">
      <w:bodyDiv w:val="1"/>
      <w:marLeft w:val="0"/>
      <w:marRight w:val="0"/>
      <w:marTop w:val="0"/>
      <w:marBottom w:val="0"/>
      <w:divBdr>
        <w:top w:val="none" w:sz="0" w:space="0" w:color="auto"/>
        <w:left w:val="none" w:sz="0" w:space="0" w:color="auto"/>
        <w:bottom w:val="none" w:sz="0" w:space="0" w:color="auto"/>
        <w:right w:val="none" w:sz="0" w:space="0" w:color="auto"/>
      </w:divBdr>
    </w:div>
    <w:div w:id="334112625">
      <w:bodyDiv w:val="1"/>
      <w:marLeft w:val="0"/>
      <w:marRight w:val="0"/>
      <w:marTop w:val="0"/>
      <w:marBottom w:val="0"/>
      <w:divBdr>
        <w:top w:val="none" w:sz="0" w:space="0" w:color="auto"/>
        <w:left w:val="none" w:sz="0" w:space="0" w:color="auto"/>
        <w:bottom w:val="none" w:sz="0" w:space="0" w:color="auto"/>
        <w:right w:val="none" w:sz="0" w:space="0" w:color="auto"/>
      </w:divBdr>
    </w:div>
    <w:div w:id="351104519">
      <w:bodyDiv w:val="1"/>
      <w:marLeft w:val="0"/>
      <w:marRight w:val="0"/>
      <w:marTop w:val="0"/>
      <w:marBottom w:val="0"/>
      <w:divBdr>
        <w:top w:val="none" w:sz="0" w:space="0" w:color="auto"/>
        <w:left w:val="none" w:sz="0" w:space="0" w:color="auto"/>
        <w:bottom w:val="none" w:sz="0" w:space="0" w:color="auto"/>
        <w:right w:val="none" w:sz="0" w:space="0" w:color="auto"/>
      </w:divBdr>
    </w:div>
    <w:div w:id="404646531">
      <w:bodyDiv w:val="1"/>
      <w:marLeft w:val="0"/>
      <w:marRight w:val="0"/>
      <w:marTop w:val="0"/>
      <w:marBottom w:val="0"/>
      <w:divBdr>
        <w:top w:val="none" w:sz="0" w:space="0" w:color="auto"/>
        <w:left w:val="none" w:sz="0" w:space="0" w:color="auto"/>
        <w:bottom w:val="none" w:sz="0" w:space="0" w:color="auto"/>
        <w:right w:val="none" w:sz="0" w:space="0" w:color="auto"/>
      </w:divBdr>
      <w:divsChild>
        <w:div w:id="652369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38451636">
      <w:bodyDiv w:val="1"/>
      <w:marLeft w:val="0"/>
      <w:marRight w:val="0"/>
      <w:marTop w:val="0"/>
      <w:marBottom w:val="0"/>
      <w:divBdr>
        <w:top w:val="none" w:sz="0" w:space="0" w:color="auto"/>
        <w:left w:val="none" w:sz="0" w:space="0" w:color="auto"/>
        <w:bottom w:val="none" w:sz="0" w:space="0" w:color="auto"/>
        <w:right w:val="none" w:sz="0" w:space="0" w:color="auto"/>
      </w:divBdr>
    </w:div>
    <w:div w:id="456535341">
      <w:bodyDiv w:val="1"/>
      <w:marLeft w:val="0"/>
      <w:marRight w:val="0"/>
      <w:marTop w:val="0"/>
      <w:marBottom w:val="0"/>
      <w:divBdr>
        <w:top w:val="none" w:sz="0" w:space="0" w:color="auto"/>
        <w:left w:val="none" w:sz="0" w:space="0" w:color="auto"/>
        <w:bottom w:val="none" w:sz="0" w:space="0" w:color="auto"/>
        <w:right w:val="none" w:sz="0" w:space="0" w:color="auto"/>
      </w:divBdr>
    </w:div>
    <w:div w:id="493299510">
      <w:bodyDiv w:val="1"/>
      <w:marLeft w:val="0"/>
      <w:marRight w:val="0"/>
      <w:marTop w:val="0"/>
      <w:marBottom w:val="0"/>
      <w:divBdr>
        <w:top w:val="none" w:sz="0" w:space="0" w:color="auto"/>
        <w:left w:val="none" w:sz="0" w:space="0" w:color="auto"/>
        <w:bottom w:val="none" w:sz="0" w:space="0" w:color="auto"/>
        <w:right w:val="none" w:sz="0" w:space="0" w:color="auto"/>
      </w:divBdr>
    </w:div>
    <w:div w:id="530731119">
      <w:bodyDiv w:val="1"/>
      <w:marLeft w:val="0"/>
      <w:marRight w:val="0"/>
      <w:marTop w:val="0"/>
      <w:marBottom w:val="0"/>
      <w:divBdr>
        <w:top w:val="none" w:sz="0" w:space="0" w:color="auto"/>
        <w:left w:val="none" w:sz="0" w:space="0" w:color="auto"/>
        <w:bottom w:val="none" w:sz="0" w:space="0" w:color="auto"/>
        <w:right w:val="none" w:sz="0" w:space="0" w:color="auto"/>
      </w:divBdr>
    </w:div>
    <w:div w:id="625889605">
      <w:bodyDiv w:val="1"/>
      <w:marLeft w:val="0"/>
      <w:marRight w:val="0"/>
      <w:marTop w:val="0"/>
      <w:marBottom w:val="0"/>
      <w:divBdr>
        <w:top w:val="none" w:sz="0" w:space="0" w:color="auto"/>
        <w:left w:val="none" w:sz="0" w:space="0" w:color="auto"/>
        <w:bottom w:val="none" w:sz="0" w:space="0" w:color="auto"/>
        <w:right w:val="none" w:sz="0" w:space="0" w:color="auto"/>
      </w:divBdr>
      <w:divsChild>
        <w:div w:id="1896502129">
          <w:marLeft w:val="0"/>
          <w:marRight w:val="0"/>
          <w:marTop w:val="0"/>
          <w:marBottom w:val="0"/>
          <w:divBdr>
            <w:top w:val="none" w:sz="0" w:space="0" w:color="auto"/>
            <w:left w:val="none" w:sz="0" w:space="0" w:color="auto"/>
            <w:bottom w:val="none" w:sz="0" w:space="0" w:color="auto"/>
            <w:right w:val="none" w:sz="0" w:space="0" w:color="auto"/>
          </w:divBdr>
          <w:divsChild>
            <w:div w:id="86286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344315">
      <w:bodyDiv w:val="1"/>
      <w:marLeft w:val="0"/>
      <w:marRight w:val="0"/>
      <w:marTop w:val="0"/>
      <w:marBottom w:val="0"/>
      <w:divBdr>
        <w:top w:val="none" w:sz="0" w:space="0" w:color="auto"/>
        <w:left w:val="none" w:sz="0" w:space="0" w:color="auto"/>
        <w:bottom w:val="none" w:sz="0" w:space="0" w:color="auto"/>
        <w:right w:val="none" w:sz="0" w:space="0" w:color="auto"/>
      </w:divBdr>
    </w:div>
    <w:div w:id="721253621">
      <w:bodyDiv w:val="1"/>
      <w:marLeft w:val="0"/>
      <w:marRight w:val="0"/>
      <w:marTop w:val="0"/>
      <w:marBottom w:val="0"/>
      <w:divBdr>
        <w:top w:val="none" w:sz="0" w:space="0" w:color="auto"/>
        <w:left w:val="none" w:sz="0" w:space="0" w:color="auto"/>
        <w:bottom w:val="none" w:sz="0" w:space="0" w:color="auto"/>
        <w:right w:val="none" w:sz="0" w:space="0" w:color="auto"/>
      </w:divBdr>
    </w:div>
    <w:div w:id="822889632">
      <w:bodyDiv w:val="1"/>
      <w:marLeft w:val="0"/>
      <w:marRight w:val="0"/>
      <w:marTop w:val="0"/>
      <w:marBottom w:val="0"/>
      <w:divBdr>
        <w:top w:val="none" w:sz="0" w:space="0" w:color="auto"/>
        <w:left w:val="none" w:sz="0" w:space="0" w:color="auto"/>
        <w:bottom w:val="none" w:sz="0" w:space="0" w:color="auto"/>
        <w:right w:val="none" w:sz="0" w:space="0" w:color="auto"/>
      </w:divBdr>
    </w:div>
    <w:div w:id="863590938">
      <w:bodyDiv w:val="1"/>
      <w:marLeft w:val="0"/>
      <w:marRight w:val="0"/>
      <w:marTop w:val="0"/>
      <w:marBottom w:val="0"/>
      <w:divBdr>
        <w:top w:val="none" w:sz="0" w:space="0" w:color="auto"/>
        <w:left w:val="none" w:sz="0" w:space="0" w:color="auto"/>
        <w:bottom w:val="none" w:sz="0" w:space="0" w:color="auto"/>
        <w:right w:val="none" w:sz="0" w:space="0" w:color="auto"/>
      </w:divBdr>
    </w:div>
    <w:div w:id="879821137">
      <w:bodyDiv w:val="1"/>
      <w:marLeft w:val="0"/>
      <w:marRight w:val="0"/>
      <w:marTop w:val="0"/>
      <w:marBottom w:val="0"/>
      <w:divBdr>
        <w:top w:val="none" w:sz="0" w:space="0" w:color="auto"/>
        <w:left w:val="none" w:sz="0" w:space="0" w:color="auto"/>
        <w:bottom w:val="none" w:sz="0" w:space="0" w:color="auto"/>
        <w:right w:val="none" w:sz="0" w:space="0" w:color="auto"/>
      </w:divBdr>
      <w:divsChild>
        <w:div w:id="76083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5334085">
      <w:bodyDiv w:val="1"/>
      <w:marLeft w:val="0"/>
      <w:marRight w:val="0"/>
      <w:marTop w:val="0"/>
      <w:marBottom w:val="0"/>
      <w:divBdr>
        <w:top w:val="none" w:sz="0" w:space="0" w:color="auto"/>
        <w:left w:val="none" w:sz="0" w:space="0" w:color="auto"/>
        <w:bottom w:val="none" w:sz="0" w:space="0" w:color="auto"/>
        <w:right w:val="none" w:sz="0" w:space="0" w:color="auto"/>
      </w:divBdr>
    </w:div>
    <w:div w:id="913778304">
      <w:bodyDiv w:val="1"/>
      <w:marLeft w:val="0"/>
      <w:marRight w:val="0"/>
      <w:marTop w:val="0"/>
      <w:marBottom w:val="0"/>
      <w:divBdr>
        <w:top w:val="none" w:sz="0" w:space="0" w:color="auto"/>
        <w:left w:val="none" w:sz="0" w:space="0" w:color="auto"/>
        <w:bottom w:val="none" w:sz="0" w:space="0" w:color="auto"/>
        <w:right w:val="none" w:sz="0" w:space="0" w:color="auto"/>
      </w:divBdr>
    </w:div>
    <w:div w:id="924143524">
      <w:bodyDiv w:val="1"/>
      <w:marLeft w:val="0"/>
      <w:marRight w:val="0"/>
      <w:marTop w:val="0"/>
      <w:marBottom w:val="0"/>
      <w:divBdr>
        <w:top w:val="none" w:sz="0" w:space="0" w:color="auto"/>
        <w:left w:val="none" w:sz="0" w:space="0" w:color="auto"/>
        <w:bottom w:val="none" w:sz="0" w:space="0" w:color="auto"/>
        <w:right w:val="none" w:sz="0" w:space="0" w:color="auto"/>
      </w:divBdr>
    </w:div>
    <w:div w:id="934167677">
      <w:bodyDiv w:val="1"/>
      <w:marLeft w:val="0"/>
      <w:marRight w:val="0"/>
      <w:marTop w:val="0"/>
      <w:marBottom w:val="0"/>
      <w:divBdr>
        <w:top w:val="none" w:sz="0" w:space="0" w:color="auto"/>
        <w:left w:val="none" w:sz="0" w:space="0" w:color="auto"/>
        <w:bottom w:val="none" w:sz="0" w:space="0" w:color="auto"/>
        <w:right w:val="none" w:sz="0" w:space="0" w:color="auto"/>
      </w:divBdr>
    </w:div>
    <w:div w:id="1042746710">
      <w:bodyDiv w:val="1"/>
      <w:marLeft w:val="0"/>
      <w:marRight w:val="0"/>
      <w:marTop w:val="0"/>
      <w:marBottom w:val="0"/>
      <w:divBdr>
        <w:top w:val="none" w:sz="0" w:space="0" w:color="auto"/>
        <w:left w:val="none" w:sz="0" w:space="0" w:color="auto"/>
        <w:bottom w:val="none" w:sz="0" w:space="0" w:color="auto"/>
        <w:right w:val="none" w:sz="0" w:space="0" w:color="auto"/>
      </w:divBdr>
    </w:div>
    <w:div w:id="1083065146">
      <w:bodyDiv w:val="1"/>
      <w:marLeft w:val="0"/>
      <w:marRight w:val="0"/>
      <w:marTop w:val="0"/>
      <w:marBottom w:val="0"/>
      <w:divBdr>
        <w:top w:val="none" w:sz="0" w:space="0" w:color="auto"/>
        <w:left w:val="none" w:sz="0" w:space="0" w:color="auto"/>
        <w:bottom w:val="none" w:sz="0" w:space="0" w:color="auto"/>
        <w:right w:val="none" w:sz="0" w:space="0" w:color="auto"/>
      </w:divBdr>
    </w:div>
    <w:div w:id="1097023926">
      <w:bodyDiv w:val="1"/>
      <w:marLeft w:val="0"/>
      <w:marRight w:val="0"/>
      <w:marTop w:val="0"/>
      <w:marBottom w:val="0"/>
      <w:divBdr>
        <w:top w:val="none" w:sz="0" w:space="0" w:color="auto"/>
        <w:left w:val="none" w:sz="0" w:space="0" w:color="auto"/>
        <w:bottom w:val="none" w:sz="0" w:space="0" w:color="auto"/>
        <w:right w:val="none" w:sz="0" w:space="0" w:color="auto"/>
      </w:divBdr>
    </w:div>
    <w:div w:id="1122648338">
      <w:bodyDiv w:val="1"/>
      <w:marLeft w:val="0"/>
      <w:marRight w:val="0"/>
      <w:marTop w:val="0"/>
      <w:marBottom w:val="0"/>
      <w:divBdr>
        <w:top w:val="none" w:sz="0" w:space="0" w:color="auto"/>
        <w:left w:val="none" w:sz="0" w:space="0" w:color="auto"/>
        <w:bottom w:val="none" w:sz="0" w:space="0" w:color="auto"/>
        <w:right w:val="none" w:sz="0" w:space="0" w:color="auto"/>
      </w:divBdr>
    </w:div>
    <w:div w:id="1128473549">
      <w:bodyDiv w:val="1"/>
      <w:marLeft w:val="0"/>
      <w:marRight w:val="0"/>
      <w:marTop w:val="0"/>
      <w:marBottom w:val="0"/>
      <w:divBdr>
        <w:top w:val="none" w:sz="0" w:space="0" w:color="auto"/>
        <w:left w:val="none" w:sz="0" w:space="0" w:color="auto"/>
        <w:bottom w:val="none" w:sz="0" w:space="0" w:color="auto"/>
        <w:right w:val="none" w:sz="0" w:space="0" w:color="auto"/>
      </w:divBdr>
    </w:div>
    <w:div w:id="1146513788">
      <w:bodyDiv w:val="1"/>
      <w:marLeft w:val="0"/>
      <w:marRight w:val="0"/>
      <w:marTop w:val="0"/>
      <w:marBottom w:val="0"/>
      <w:divBdr>
        <w:top w:val="none" w:sz="0" w:space="0" w:color="auto"/>
        <w:left w:val="none" w:sz="0" w:space="0" w:color="auto"/>
        <w:bottom w:val="none" w:sz="0" w:space="0" w:color="auto"/>
        <w:right w:val="none" w:sz="0" w:space="0" w:color="auto"/>
      </w:divBdr>
    </w:div>
    <w:div w:id="1153252187">
      <w:bodyDiv w:val="1"/>
      <w:marLeft w:val="0"/>
      <w:marRight w:val="0"/>
      <w:marTop w:val="0"/>
      <w:marBottom w:val="0"/>
      <w:divBdr>
        <w:top w:val="none" w:sz="0" w:space="0" w:color="auto"/>
        <w:left w:val="none" w:sz="0" w:space="0" w:color="auto"/>
        <w:bottom w:val="none" w:sz="0" w:space="0" w:color="auto"/>
        <w:right w:val="none" w:sz="0" w:space="0" w:color="auto"/>
      </w:divBdr>
    </w:div>
    <w:div w:id="1216887774">
      <w:bodyDiv w:val="1"/>
      <w:marLeft w:val="0"/>
      <w:marRight w:val="0"/>
      <w:marTop w:val="0"/>
      <w:marBottom w:val="0"/>
      <w:divBdr>
        <w:top w:val="none" w:sz="0" w:space="0" w:color="auto"/>
        <w:left w:val="none" w:sz="0" w:space="0" w:color="auto"/>
        <w:bottom w:val="none" w:sz="0" w:space="0" w:color="auto"/>
        <w:right w:val="none" w:sz="0" w:space="0" w:color="auto"/>
      </w:divBdr>
    </w:div>
    <w:div w:id="1226527977">
      <w:bodyDiv w:val="1"/>
      <w:marLeft w:val="0"/>
      <w:marRight w:val="0"/>
      <w:marTop w:val="0"/>
      <w:marBottom w:val="0"/>
      <w:divBdr>
        <w:top w:val="none" w:sz="0" w:space="0" w:color="auto"/>
        <w:left w:val="none" w:sz="0" w:space="0" w:color="auto"/>
        <w:bottom w:val="none" w:sz="0" w:space="0" w:color="auto"/>
        <w:right w:val="none" w:sz="0" w:space="0" w:color="auto"/>
      </w:divBdr>
    </w:div>
    <w:div w:id="1273199876">
      <w:bodyDiv w:val="1"/>
      <w:marLeft w:val="0"/>
      <w:marRight w:val="0"/>
      <w:marTop w:val="0"/>
      <w:marBottom w:val="0"/>
      <w:divBdr>
        <w:top w:val="none" w:sz="0" w:space="0" w:color="auto"/>
        <w:left w:val="none" w:sz="0" w:space="0" w:color="auto"/>
        <w:bottom w:val="none" w:sz="0" w:space="0" w:color="auto"/>
        <w:right w:val="none" w:sz="0" w:space="0" w:color="auto"/>
      </w:divBdr>
    </w:div>
    <w:div w:id="1281231012">
      <w:bodyDiv w:val="1"/>
      <w:marLeft w:val="0"/>
      <w:marRight w:val="0"/>
      <w:marTop w:val="0"/>
      <w:marBottom w:val="0"/>
      <w:divBdr>
        <w:top w:val="none" w:sz="0" w:space="0" w:color="auto"/>
        <w:left w:val="none" w:sz="0" w:space="0" w:color="auto"/>
        <w:bottom w:val="none" w:sz="0" w:space="0" w:color="auto"/>
        <w:right w:val="none" w:sz="0" w:space="0" w:color="auto"/>
      </w:divBdr>
    </w:div>
    <w:div w:id="1314456344">
      <w:bodyDiv w:val="1"/>
      <w:marLeft w:val="0"/>
      <w:marRight w:val="0"/>
      <w:marTop w:val="0"/>
      <w:marBottom w:val="0"/>
      <w:divBdr>
        <w:top w:val="none" w:sz="0" w:space="0" w:color="auto"/>
        <w:left w:val="none" w:sz="0" w:space="0" w:color="auto"/>
        <w:bottom w:val="none" w:sz="0" w:space="0" w:color="auto"/>
        <w:right w:val="none" w:sz="0" w:space="0" w:color="auto"/>
      </w:divBdr>
    </w:div>
    <w:div w:id="1345017559">
      <w:bodyDiv w:val="1"/>
      <w:marLeft w:val="0"/>
      <w:marRight w:val="0"/>
      <w:marTop w:val="0"/>
      <w:marBottom w:val="0"/>
      <w:divBdr>
        <w:top w:val="none" w:sz="0" w:space="0" w:color="auto"/>
        <w:left w:val="none" w:sz="0" w:space="0" w:color="auto"/>
        <w:bottom w:val="none" w:sz="0" w:space="0" w:color="auto"/>
        <w:right w:val="none" w:sz="0" w:space="0" w:color="auto"/>
      </w:divBdr>
    </w:div>
    <w:div w:id="1385640702">
      <w:bodyDiv w:val="1"/>
      <w:marLeft w:val="0"/>
      <w:marRight w:val="0"/>
      <w:marTop w:val="0"/>
      <w:marBottom w:val="0"/>
      <w:divBdr>
        <w:top w:val="none" w:sz="0" w:space="0" w:color="auto"/>
        <w:left w:val="none" w:sz="0" w:space="0" w:color="auto"/>
        <w:bottom w:val="none" w:sz="0" w:space="0" w:color="auto"/>
        <w:right w:val="none" w:sz="0" w:space="0" w:color="auto"/>
      </w:divBdr>
    </w:div>
    <w:div w:id="1390880576">
      <w:bodyDiv w:val="1"/>
      <w:marLeft w:val="0"/>
      <w:marRight w:val="0"/>
      <w:marTop w:val="0"/>
      <w:marBottom w:val="0"/>
      <w:divBdr>
        <w:top w:val="none" w:sz="0" w:space="0" w:color="auto"/>
        <w:left w:val="none" w:sz="0" w:space="0" w:color="auto"/>
        <w:bottom w:val="none" w:sz="0" w:space="0" w:color="auto"/>
        <w:right w:val="none" w:sz="0" w:space="0" w:color="auto"/>
      </w:divBdr>
    </w:div>
    <w:div w:id="1485663135">
      <w:bodyDiv w:val="1"/>
      <w:marLeft w:val="0"/>
      <w:marRight w:val="0"/>
      <w:marTop w:val="0"/>
      <w:marBottom w:val="0"/>
      <w:divBdr>
        <w:top w:val="none" w:sz="0" w:space="0" w:color="auto"/>
        <w:left w:val="none" w:sz="0" w:space="0" w:color="auto"/>
        <w:bottom w:val="none" w:sz="0" w:space="0" w:color="auto"/>
        <w:right w:val="none" w:sz="0" w:space="0" w:color="auto"/>
      </w:divBdr>
    </w:div>
    <w:div w:id="1548107332">
      <w:bodyDiv w:val="1"/>
      <w:marLeft w:val="0"/>
      <w:marRight w:val="0"/>
      <w:marTop w:val="0"/>
      <w:marBottom w:val="0"/>
      <w:divBdr>
        <w:top w:val="none" w:sz="0" w:space="0" w:color="auto"/>
        <w:left w:val="none" w:sz="0" w:space="0" w:color="auto"/>
        <w:bottom w:val="none" w:sz="0" w:space="0" w:color="auto"/>
        <w:right w:val="none" w:sz="0" w:space="0" w:color="auto"/>
      </w:divBdr>
    </w:div>
    <w:div w:id="1549612429">
      <w:bodyDiv w:val="1"/>
      <w:marLeft w:val="0"/>
      <w:marRight w:val="0"/>
      <w:marTop w:val="0"/>
      <w:marBottom w:val="0"/>
      <w:divBdr>
        <w:top w:val="none" w:sz="0" w:space="0" w:color="auto"/>
        <w:left w:val="none" w:sz="0" w:space="0" w:color="auto"/>
        <w:bottom w:val="none" w:sz="0" w:space="0" w:color="auto"/>
        <w:right w:val="none" w:sz="0" w:space="0" w:color="auto"/>
      </w:divBdr>
    </w:div>
    <w:div w:id="1574126580">
      <w:bodyDiv w:val="1"/>
      <w:marLeft w:val="0"/>
      <w:marRight w:val="0"/>
      <w:marTop w:val="0"/>
      <w:marBottom w:val="0"/>
      <w:divBdr>
        <w:top w:val="none" w:sz="0" w:space="0" w:color="auto"/>
        <w:left w:val="none" w:sz="0" w:space="0" w:color="auto"/>
        <w:bottom w:val="none" w:sz="0" w:space="0" w:color="auto"/>
        <w:right w:val="none" w:sz="0" w:space="0" w:color="auto"/>
      </w:divBdr>
    </w:div>
    <w:div w:id="1574504532">
      <w:bodyDiv w:val="1"/>
      <w:marLeft w:val="0"/>
      <w:marRight w:val="0"/>
      <w:marTop w:val="0"/>
      <w:marBottom w:val="0"/>
      <w:divBdr>
        <w:top w:val="none" w:sz="0" w:space="0" w:color="auto"/>
        <w:left w:val="none" w:sz="0" w:space="0" w:color="auto"/>
        <w:bottom w:val="none" w:sz="0" w:space="0" w:color="auto"/>
        <w:right w:val="none" w:sz="0" w:space="0" w:color="auto"/>
      </w:divBdr>
    </w:div>
    <w:div w:id="1593398356">
      <w:bodyDiv w:val="1"/>
      <w:marLeft w:val="0"/>
      <w:marRight w:val="0"/>
      <w:marTop w:val="0"/>
      <w:marBottom w:val="0"/>
      <w:divBdr>
        <w:top w:val="none" w:sz="0" w:space="0" w:color="auto"/>
        <w:left w:val="none" w:sz="0" w:space="0" w:color="auto"/>
        <w:bottom w:val="none" w:sz="0" w:space="0" w:color="auto"/>
        <w:right w:val="none" w:sz="0" w:space="0" w:color="auto"/>
      </w:divBdr>
    </w:div>
    <w:div w:id="1624458537">
      <w:bodyDiv w:val="1"/>
      <w:marLeft w:val="0"/>
      <w:marRight w:val="0"/>
      <w:marTop w:val="0"/>
      <w:marBottom w:val="0"/>
      <w:divBdr>
        <w:top w:val="none" w:sz="0" w:space="0" w:color="auto"/>
        <w:left w:val="none" w:sz="0" w:space="0" w:color="auto"/>
        <w:bottom w:val="none" w:sz="0" w:space="0" w:color="auto"/>
        <w:right w:val="none" w:sz="0" w:space="0" w:color="auto"/>
      </w:divBdr>
    </w:div>
    <w:div w:id="1670400556">
      <w:bodyDiv w:val="1"/>
      <w:marLeft w:val="0"/>
      <w:marRight w:val="0"/>
      <w:marTop w:val="0"/>
      <w:marBottom w:val="0"/>
      <w:divBdr>
        <w:top w:val="none" w:sz="0" w:space="0" w:color="auto"/>
        <w:left w:val="none" w:sz="0" w:space="0" w:color="auto"/>
        <w:bottom w:val="none" w:sz="0" w:space="0" w:color="auto"/>
        <w:right w:val="none" w:sz="0" w:space="0" w:color="auto"/>
      </w:divBdr>
    </w:div>
    <w:div w:id="1694334442">
      <w:bodyDiv w:val="1"/>
      <w:marLeft w:val="0"/>
      <w:marRight w:val="0"/>
      <w:marTop w:val="0"/>
      <w:marBottom w:val="0"/>
      <w:divBdr>
        <w:top w:val="none" w:sz="0" w:space="0" w:color="auto"/>
        <w:left w:val="none" w:sz="0" w:space="0" w:color="auto"/>
        <w:bottom w:val="none" w:sz="0" w:space="0" w:color="auto"/>
        <w:right w:val="none" w:sz="0" w:space="0" w:color="auto"/>
      </w:divBdr>
    </w:div>
    <w:div w:id="1751848196">
      <w:bodyDiv w:val="1"/>
      <w:marLeft w:val="0"/>
      <w:marRight w:val="0"/>
      <w:marTop w:val="0"/>
      <w:marBottom w:val="0"/>
      <w:divBdr>
        <w:top w:val="none" w:sz="0" w:space="0" w:color="auto"/>
        <w:left w:val="none" w:sz="0" w:space="0" w:color="auto"/>
        <w:bottom w:val="none" w:sz="0" w:space="0" w:color="auto"/>
        <w:right w:val="none" w:sz="0" w:space="0" w:color="auto"/>
      </w:divBdr>
    </w:div>
    <w:div w:id="1843469242">
      <w:bodyDiv w:val="1"/>
      <w:marLeft w:val="0"/>
      <w:marRight w:val="0"/>
      <w:marTop w:val="0"/>
      <w:marBottom w:val="0"/>
      <w:divBdr>
        <w:top w:val="none" w:sz="0" w:space="0" w:color="auto"/>
        <w:left w:val="none" w:sz="0" w:space="0" w:color="auto"/>
        <w:bottom w:val="none" w:sz="0" w:space="0" w:color="auto"/>
        <w:right w:val="none" w:sz="0" w:space="0" w:color="auto"/>
      </w:divBdr>
    </w:div>
    <w:div w:id="1867937629">
      <w:bodyDiv w:val="1"/>
      <w:marLeft w:val="0"/>
      <w:marRight w:val="0"/>
      <w:marTop w:val="0"/>
      <w:marBottom w:val="0"/>
      <w:divBdr>
        <w:top w:val="none" w:sz="0" w:space="0" w:color="auto"/>
        <w:left w:val="none" w:sz="0" w:space="0" w:color="auto"/>
        <w:bottom w:val="none" w:sz="0" w:space="0" w:color="auto"/>
        <w:right w:val="none" w:sz="0" w:space="0" w:color="auto"/>
      </w:divBdr>
    </w:div>
    <w:div w:id="1876308628">
      <w:bodyDiv w:val="1"/>
      <w:marLeft w:val="0"/>
      <w:marRight w:val="0"/>
      <w:marTop w:val="0"/>
      <w:marBottom w:val="0"/>
      <w:divBdr>
        <w:top w:val="none" w:sz="0" w:space="0" w:color="auto"/>
        <w:left w:val="none" w:sz="0" w:space="0" w:color="auto"/>
        <w:bottom w:val="none" w:sz="0" w:space="0" w:color="auto"/>
        <w:right w:val="none" w:sz="0" w:space="0" w:color="auto"/>
      </w:divBdr>
    </w:div>
    <w:div w:id="1906911543">
      <w:bodyDiv w:val="1"/>
      <w:marLeft w:val="0"/>
      <w:marRight w:val="0"/>
      <w:marTop w:val="0"/>
      <w:marBottom w:val="0"/>
      <w:divBdr>
        <w:top w:val="none" w:sz="0" w:space="0" w:color="auto"/>
        <w:left w:val="none" w:sz="0" w:space="0" w:color="auto"/>
        <w:bottom w:val="none" w:sz="0" w:space="0" w:color="auto"/>
        <w:right w:val="none" w:sz="0" w:space="0" w:color="auto"/>
      </w:divBdr>
      <w:divsChild>
        <w:div w:id="23677945">
          <w:marLeft w:val="0"/>
          <w:marRight w:val="0"/>
          <w:marTop w:val="0"/>
          <w:marBottom w:val="0"/>
          <w:divBdr>
            <w:top w:val="none" w:sz="0" w:space="0" w:color="auto"/>
            <w:left w:val="none" w:sz="0" w:space="0" w:color="auto"/>
            <w:bottom w:val="none" w:sz="0" w:space="0" w:color="auto"/>
            <w:right w:val="none" w:sz="0" w:space="0" w:color="auto"/>
          </w:divBdr>
          <w:divsChild>
            <w:div w:id="830366800">
              <w:marLeft w:val="0"/>
              <w:marRight w:val="0"/>
              <w:marTop w:val="0"/>
              <w:marBottom w:val="0"/>
              <w:divBdr>
                <w:top w:val="none" w:sz="0" w:space="0" w:color="auto"/>
                <w:left w:val="none" w:sz="0" w:space="0" w:color="auto"/>
                <w:bottom w:val="none" w:sz="0" w:space="0" w:color="auto"/>
                <w:right w:val="none" w:sz="0" w:space="0" w:color="auto"/>
              </w:divBdr>
            </w:div>
            <w:div w:id="32833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209984">
      <w:bodyDiv w:val="1"/>
      <w:marLeft w:val="0"/>
      <w:marRight w:val="0"/>
      <w:marTop w:val="0"/>
      <w:marBottom w:val="0"/>
      <w:divBdr>
        <w:top w:val="none" w:sz="0" w:space="0" w:color="auto"/>
        <w:left w:val="none" w:sz="0" w:space="0" w:color="auto"/>
        <w:bottom w:val="none" w:sz="0" w:space="0" w:color="auto"/>
        <w:right w:val="none" w:sz="0" w:space="0" w:color="auto"/>
      </w:divBdr>
    </w:div>
    <w:div w:id="1963879251">
      <w:bodyDiv w:val="1"/>
      <w:marLeft w:val="0"/>
      <w:marRight w:val="0"/>
      <w:marTop w:val="0"/>
      <w:marBottom w:val="0"/>
      <w:divBdr>
        <w:top w:val="none" w:sz="0" w:space="0" w:color="auto"/>
        <w:left w:val="none" w:sz="0" w:space="0" w:color="auto"/>
        <w:bottom w:val="none" w:sz="0" w:space="0" w:color="auto"/>
        <w:right w:val="none" w:sz="0" w:space="0" w:color="auto"/>
      </w:divBdr>
    </w:div>
    <w:div w:id="1978491936">
      <w:bodyDiv w:val="1"/>
      <w:marLeft w:val="0"/>
      <w:marRight w:val="0"/>
      <w:marTop w:val="0"/>
      <w:marBottom w:val="0"/>
      <w:divBdr>
        <w:top w:val="none" w:sz="0" w:space="0" w:color="auto"/>
        <w:left w:val="none" w:sz="0" w:space="0" w:color="auto"/>
        <w:bottom w:val="none" w:sz="0" w:space="0" w:color="auto"/>
        <w:right w:val="none" w:sz="0" w:space="0" w:color="auto"/>
      </w:divBdr>
      <w:divsChild>
        <w:div w:id="16111657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0763666">
      <w:bodyDiv w:val="1"/>
      <w:marLeft w:val="0"/>
      <w:marRight w:val="0"/>
      <w:marTop w:val="0"/>
      <w:marBottom w:val="0"/>
      <w:divBdr>
        <w:top w:val="none" w:sz="0" w:space="0" w:color="auto"/>
        <w:left w:val="none" w:sz="0" w:space="0" w:color="auto"/>
        <w:bottom w:val="none" w:sz="0" w:space="0" w:color="auto"/>
        <w:right w:val="none" w:sz="0" w:space="0" w:color="auto"/>
      </w:divBdr>
    </w:div>
    <w:div w:id="1987054028">
      <w:bodyDiv w:val="1"/>
      <w:marLeft w:val="0"/>
      <w:marRight w:val="0"/>
      <w:marTop w:val="0"/>
      <w:marBottom w:val="0"/>
      <w:divBdr>
        <w:top w:val="none" w:sz="0" w:space="0" w:color="auto"/>
        <w:left w:val="none" w:sz="0" w:space="0" w:color="auto"/>
        <w:bottom w:val="none" w:sz="0" w:space="0" w:color="auto"/>
        <w:right w:val="none" w:sz="0" w:space="0" w:color="auto"/>
      </w:divBdr>
    </w:div>
    <w:div w:id="1999647714">
      <w:bodyDiv w:val="1"/>
      <w:marLeft w:val="0"/>
      <w:marRight w:val="0"/>
      <w:marTop w:val="0"/>
      <w:marBottom w:val="0"/>
      <w:divBdr>
        <w:top w:val="none" w:sz="0" w:space="0" w:color="auto"/>
        <w:left w:val="none" w:sz="0" w:space="0" w:color="auto"/>
        <w:bottom w:val="none" w:sz="0" w:space="0" w:color="auto"/>
        <w:right w:val="none" w:sz="0" w:space="0" w:color="auto"/>
      </w:divBdr>
    </w:div>
    <w:div w:id="2006005346">
      <w:bodyDiv w:val="1"/>
      <w:marLeft w:val="0"/>
      <w:marRight w:val="0"/>
      <w:marTop w:val="0"/>
      <w:marBottom w:val="0"/>
      <w:divBdr>
        <w:top w:val="none" w:sz="0" w:space="0" w:color="auto"/>
        <w:left w:val="none" w:sz="0" w:space="0" w:color="auto"/>
        <w:bottom w:val="none" w:sz="0" w:space="0" w:color="auto"/>
        <w:right w:val="none" w:sz="0" w:space="0" w:color="auto"/>
      </w:divBdr>
      <w:divsChild>
        <w:div w:id="1908374867">
          <w:marLeft w:val="0"/>
          <w:marRight w:val="0"/>
          <w:marTop w:val="0"/>
          <w:marBottom w:val="0"/>
          <w:divBdr>
            <w:top w:val="none" w:sz="0" w:space="0" w:color="auto"/>
            <w:left w:val="none" w:sz="0" w:space="0" w:color="auto"/>
            <w:bottom w:val="none" w:sz="0" w:space="0" w:color="auto"/>
            <w:right w:val="none" w:sz="0" w:space="0" w:color="auto"/>
          </w:divBdr>
          <w:divsChild>
            <w:div w:id="1566380734">
              <w:marLeft w:val="0"/>
              <w:marRight w:val="0"/>
              <w:marTop w:val="0"/>
              <w:marBottom w:val="0"/>
              <w:divBdr>
                <w:top w:val="none" w:sz="0" w:space="0" w:color="auto"/>
                <w:left w:val="none" w:sz="0" w:space="0" w:color="auto"/>
                <w:bottom w:val="none" w:sz="0" w:space="0" w:color="auto"/>
                <w:right w:val="none" w:sz="0" w:space="0" w:color="auto"/>
              </w:divBdr>
            </w:div>
            <w:div w:id="2139907655">
              <w:marLeft w:val="0"/>
              <w:marRight w:val="0"/>
              <w:marTop w:val="0"/>
              <w:marBottom w:val="0"/>
              <w:divBdr>
                <w:top w:val="none" w:sz="0" w:space="0" w:color="auto"/>
                <w:left w:val="none" w:sz="0" w:space="0" w:color="auto"/>
                <w:bottom w:val="none" w:sz="0" w:space="0" w:color="auto"/>
                <w:right w:val="none" w:sz="0" w:space="0" w:color="auto"/>
              </w:divBdr>
            </w:div>
            <w:div w:id="1273172275">
              <w:marLeft w:val="0"/>
              <w:marRight w:val="0"/>
              <w:marTop w:val="0"/>
              <w:marBottom w:val="0"/>
              <w:divBdr>
                <w:top w:val="none" w:sz="0" w:space="0" w:color="auto"/>
                <w:left w:val="none" w:sz="0" w:space="0" w:color="auto"/>
                <w:bottom w:val="none" w:sz="0" w:space="0" w:color="auto"/>
                <w:right w:val="none" w:sz="0" w:space="0" w:color="auto"/>
              </w:divBdr>
            </w:div>
            <w:div w:id="1629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271529">
      <w:bodyDiv w:val="1"/>
      <w:marLeft w:val="0"/>
      <w:marRight w:val="0"/>
      <w:marTop w:val="0"/>
      <w:marBottom w:val="0"/>
      <w:divBdr>
        <w:top w:val="none" w:sz="0" w:space="0" w:color="auto"/>
        <w:left w:val="none" w:sz="0" w:space="0" w:color="auto"/>
        <w:bottom w:val="none" w:sz="0" w:space="0" w:color="auto"/>
        <w:right w:val="none" w:sz="0" w:space="0" w:color="auto"/>
      </w:divBdr>
    </w:div>
    <w:div w:id="2058240450">
      <w:bodyDiv w:val="1"/>
      <w:marLeft w:val="0"/>
      <w:marRight w:val="0"/>
      <w:marTop w:val="0"/>
      <w:marBottom w:val="0"/>
      <w:divBdr>
        <w:top w:val="none" w:sz="0" w:space="0" w:color="auto"/>
        <w:left w:val="none" w:sz="0" w:space="0" w:color="auto"/>
        <w:bottom w:val="none" w:sz="0" w:space="0" w:color="auto"/>
        <w:right w:val="none" w:sz="0" w:space="0" w:color="auto"/>
      </w:divBdr>
    </w:div>
    <w:div w:id="2091463765">
      <w:bodyDiv w:val="1"/>
      <w:marLeft w:val="0"/>
      <w:marRight w:val="0"/>
      <w:marTop w:val="0"/>
      <w:marBottom w:val="0"/>
      <w:divBdr>
        <w:top w:val="none" w:sz="0" w:space="0" w:color="auto"/>
        <w:left w:val="none" w:sz="0" w:space="0" w:color="auto"/>
        <w:bottom w:val="none" w:sz="0" w:space="0" w:color="auto"/>
        <w:right w:val="none" w:sz="0" w:space="0" w:color="auto"/>
      </w:divBdr>
    </w:div>
    <w:div w:id="2134907035">
      <w:bodyDiv w:val="1"/>
      <w:marLeft w:val="0"/>
      <w:marRight w:val="0"/>
      <w:marTop w:val="0"/>
      <w:marBottom w:val="0"/>
      <w:divBdr>
        <w:top w:val="none" w:sz="0" w:space="0" w:color="auto"/>
        <w:left w:val="none" w:sz="0" w:space="0" w:color="auto"/>
        <w:bottom w:val="none" w:sz="0" w:space="0" w:color="auto"/>
        <w:right w:val="none" w:sz="0" w:space="0" w:color="auto"/>
      </w:divBdr>
    </w:div>
    <w:div w:id="2146582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ReFirmLabs/binwalk" TargetMode="External"/><Relationship Id="rId21" Type="http://schemas.openxmlformats.org/officeDocument/2006/relationships/hyperlink" Target="https://esphome.io/" TargetMode="External"/><Relationship Id="rId42" Type="http://schemas.openxmlformats.org/officeDocument/2006/relationships/image" Target="media/image11.jpeg"/><Relationship Id="rId47" Type="http://schemas.openxmlformats.org/officeDocument/2006/relationships/hyperlink" Target="https://github.com/featherbear/commentree" TargetMode="External"/><Relationship Id="rId63" Type="http://schemas.openxmlformats.org/officeDocument/2006/relationships/image" Target="media/image30.png"/><Relationship Id="rId68" Type="http://schemas.openxmlformats.org/officeDocument/2006/relationships/image" Target="media/image33.png"/><Relationship Id="rId84" Type="http://schemas.openxmlformats.org/officeDocument/2006/relationships/footer" Target="footer5.xml"/><Relationship Id="rId89" Type="http://schemas.microsoft.com/office/2011/relationships/people" Target="people.xml"/><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image" Target="media/image2.jpeg"/><Relationship Id="rId37" Type="http://schemas.openxmlformats.org/officeDocument/2006/relationships/image" Target="media/image6.png"/><Relationship Id="rId53" Type="http://schemas.openxmlformats.org/officeDocument/2006/relationships/image" Target="media/image20.png"/><Relationship Id="rId58" Type="http://schemas.openxmlformats.org/officeDocument/2006/relationships/image" Target="media/image25.png"/><Relationship Id="rId74" Type="http://schemas.openxmlformats.org/officeDocument/2006/relationships/image" Target="media/image39.jpeg"/><Relationship Id="rId79" Type="http://schemas.openxmlformats.org/officeDocument/2006/relationships/image" Target="media/image44.jpeg"/><Relationship Id="rId5" Type="http://schemas.openxmlformats.org/officeDocument/2006/relationships/numbering" Target="numbering.xml"/><Relationship Id="rId90" Type="http://schemas.openxmlformats.org/officeDocument/2006/relationships/glossaryDocument" Target="glossary/document.xml"/><Relationship Id="rId14" Type="http://schemas.openxmlformats.org/officeDocument/2006/relationships/footer" Target="footer2.xml"/><Relationship Id="rId22" Type="http://schemas.openxmlformats.org/officeDocument/2006/relationships/hyperlink" Target="https://tasmota.github.io/docs/" TargetMode="External"/><Relationship Id="rId27" Type="http://schemas.openxmlformats.org/officeDocument/2006/relationships/hyperlink" Target="https://github.com/ssdeep-project/ssdeep" TargetMode="External"/><Relationship Id="rId30" Type="http://schemas.openxmlformats.org/officeDocument/2006/relationships/hyperlink" Target="https://www.flashrom.org/Flashrom" TargetMode="Externa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hyperlink" Target="https://github.com/featherbear/commentree" TargetMode="External"/><Relationship Id="rId56" Type="http://schemas.openxmlformats.org/officeDocument/2006/relationships/image" Target="media/image23.png"/><Relationship Id="rId64" Type="http://schemas.openxmlformats.org/officeDocument/2006/relationships/hyperlink" Target="https://portswigger.net/burp" TargetMode="External"/><Relationship Id="rId69" Type="http://schemas.openxmlformats.org/officeDocument/2006/relationships/image" Target="media/image34.png"/><Relationship Id="rId77" Type="http://schemas.openxmlformats.org/officeDocument/2006/relationships/image" Target="media/image42.jpeg"/><Relationship Id="rId8" Type="http://schemas.openxmlformats.org/officeDocument/2006/relationships/webSettings" Target="webSettings.xml"/><Relationship Id="rId51" Type="http://schemas.openxmlformats.org/officeDocument/2006/relationships/image" Target="media/image18.png"/><Relationship Id="rId72" Type="http://schemas.openxmlformats.org/officeDocument/2006/relationships/image" Target="media/image37.jpeg"/><Relationship Id="rId80" Type="http://schemas.openxmlformats.org/officeDocument/2006/relationships/image" Target="media/image45.png"/><Relationship Id="rId85" Type="http://schemas.openxmlformats.org/officeDocument/2006/relationships/image" Target="media/image48.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hyperlink" Target="https://github.com/Hypfer/Valetudo" TargetMode="External"/><Relationship Id="rId33" Type="http://schemas.openxmlformats.org/officeDocument/2006/relationships/image" Target="media/image3.jpeg"/><Relationship Id="rId38" Type="http://schemas.openxmlformats.org/officeDocument/2006/relationships/image" Target="media/image7.jpeg"/><Relationship Id="rId46" Type="http://schemas.openxmlformats.org/officeDocument/2006/relationships/image" Target="media/image15.png"/><Relationship Id="rId59" Type="http://schemas.openxmlformats.org/officeDocument/2006/relationships/image" Target="media/image26.jpg"/><Relationship Id="rId67" Type="http://schemas.openxmlformats.org/officeDocument/2006/relationships/image" Target="media/image32.png"/><Relationship Id="rId20" Type="http://schemas.microsoft.com/office/2018/08/relationships/commentsExtensible" Target="commentsExtensible.xml"/><Relationship Id="rId41" Type="http://schemas.openxmlformats.org/officeDocument/2006/relationships/image" Target="media/image10.png"/><Relationship Id="rId54" Type="http://schemas.openxmlformats.org/officeDocument/2006/relationships/image" Target="media/image21.jpeg"/><Relationship Id="rId62" Type="http://schemas.openxmlformats.org/officeDocument/2006/relationships/image" Target="media/image29.png"/><Relationship Id="rId70" Type="http://schemas.openxmlformats.org/officeDocument/2006/relationships/image" Target="media/image35.jpeg"/><Relationship Id="rId75" Type="http://schemas.openxmlformats.org/officeDocument/2006/relationships/image" Target="media/image40.jpeg"/><Relationship Id="rId83" Type="http://schemas.openxmlformats.org/officeDocument/2006/relationships/footer" Target="footer4.xml"/><Relationship Id="rId88" Type="http://schemas.openxmlformats.org/officeDocument/2006/relationships/fontTable" Target="fontTable.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yperlink" Target="https://www.home-assistant.io/" TargetMode="External"/><Relationship Id="rId28" Type="http://schemas.openxmlformats.org/officeDocument/2006/relationships/hyperlink" Target="https://github.com/sdhash/sdhash" TargetMode="External"/><Relationship Id="rId36" Type="http://schemas.openxmlformats.org/officeDocument/2006/relationships/image" Target="media/image5.png"/><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endnotes" Target="endnotes.xml"/><Relationship Id="rId31" Type="http://schemas.openxmlformats.org/officeDocument/2006/relationships/image" Target="media/image1.jpeg"/><Relationship Id="rId44" Type="http://schemas.openxmlformats.org/officeDocument/2006/relationships/image" Target="media/image13.png"/><Relationship Id="rId52" Type="http://schemas.openxmlformats.org/officeDocument/2006/relationships/image" Target="media/image19.jpeg"/><Relationship Id="rId60" Type="http://schemas.openxmlformats.org/officeDocument/2006/relationships/image" Target="media/image27.jpeg"/><Relationship Id="rId65" Type="http://schemas.openxmlformats.org/officeDocument/2006/relationships/hyperlink" Target="https://mitmproxy.org/" TargetMode="External"/><Relationship Id="rId73" Type="http://schemas.openxmlformats.org/officeDocument/2006/relationships/image" Target="media/image38.jpe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microsoft.com/office/2011/relationships/commentsExtended" Target="commentsExtended.xml"/><Relationship Id="rId39" Type="http://schemas.openxmlformats.org/officeDocument/2006/relationships/image" Target="media/image8.jpeg"/><Relationship Id="rId34" Type="http://schemas.openxmlformats.org/officeDocument/2006/relationships/hyperlink" Target="https://openwrt.org/" TargetMode="External"/><Relationship Id="rId50" Type="http://schemas.openxmlformats.org/officeDocument/2006/relationships/image" Target="media/image17.jpeg"/><Relationship Id="rId55" Type="http://schemas.openxmlformats.org/officeDocument/2006/relationships/image" Target="media/image22.jpeg"/><Relationship Id="rId76" Type="http://schemas.openxmlformats.org/officeDocument/2006/relationships/image" Target="media/image41.jpeg"/><Relationship Id="rId7" Type="http://schemas.openxmlformats.org/officeDocument/2006/relationships/settings" Target="settings.xml"/><Relationship Id="rId71" Type="http://schemas.openxmlformats.org/officeDocument/2006/relationships/image" Target="media/image36.jpeg"/><Relationship Id="rId2" Type="http://schemas.openxmlformats.org/officeDocument/2006/relationships/customXml" Target="../customXml/item2.xml"/><Relationship Id="rId29" Type="http://schemas.openxmlformats.org/officeDocument/2006/relationships/hyperlink" Target="https://www.zynamics.com/software.html" TargetMode="External"/><Relationship Id="rId24" Type="http://schemas.openxmlformats.org/officeDocument/2006/relationships/hyperlink" Target="https://github.com/dgiese/dustcloud" TargetMode="External"/><Relationship Id="rId40" Type="http://schemas.openxmlformats.org/officeDocument/2006/relationships/image" Target="media/image9.jpeg"/><Relationship Id="rId45" Type="http://schemas.openxmlformats.org/officeDocument/2006/relationships/image" Target="media/image14.png"/><Relationship Id="rId66" Type="http://schemas.openxmlformats.org/officeDocument/2006/relationships/image" Target="media/image31.png"/><Relationship Id="rId87" Type="http://schemas.openxmlformats.org/officeDocument/2006/relationships/footer" Target="footer7.xml"/><Relationship Id="rId61" Type="http://schemas.openxmlformats.org/officeDocument/2006/relationships/image" Target="media/image28.png"/><Relationship Id="rId82" Type="http://schemas.openxmlformats.org/officeDocument/2006/relationships/image" Target="media/image47.jpeg"/><Relationship Id="rId19" Type="http://schemas.microsoft.com/office/2016/09/relationships/commentsIds" Target="commentsIds.xml"/></Relationships>
</file>

<file path=word/_rels/footnotes.xml.rels><?xml version="1.0" encoding="UTF-8" standalone="yes"?>
<Relationships xmlns="http://schemas.openxmlformats.org/package/2006/relationships"><Relationship Id="rId8" Type="http://schemas.openxmlformats.org/officeDocument/2006/relationships/hyperlink" Target="https://linux-sunxi.org/images/b/b3/R16_Datasheet_V1.4_(1).pdf" TargetMode="External"/><Relationship Id="rId13" Type="http://schemas.openxmlformats.org/officeDocument/2006/relationships/hyperlink" Target="http://cdimage.ubuntu.com/ubuntu-base/releases/14.04/release/ubuntu-base-14.04.3-core-armhf.tar.gz" TargetMode="External"/><Relationship Id="rId18" Type="http://schemas.openxmlformats.org/officeDocument/2006/relationships/hyperlink" Target="https://github.com/marcelrv/XiaomiRobotVacuumProtocol/blob/master/RRMapFile/RRFileFormat.md" TargetMode="External"/><Relationship Id="rId26" Type="http://schemas.openxmlformats.org/officeDocument/2006/relationships/hyperlink" Target="https://featherbear.cc/UNSW-CSE-Thesis/poc/" TargetMode="External"/><Relationship Id="rId3" Type="http://schemas.openxmlformats.org/officeDocument/2006/relationships/hyperlink" Target="https://www.espressif.com/en/products/socs/esp8266" TargetMode="External"/><Relationship Id="rId21" Type="http://schemas.openxmlformats.org/officeDocument/2006/relationships/hyperlink" Target="http://docs.api.xiaomi.com/en/fds/" TargetMode="External"/><Relationship Id="rId7" Type="http://schemas.openxmlformats.org/officeDocument/2006/relationships/hyperlink" Target="https://github.com/shroudedcode/apk-mitm" TargetMode="External"/><Relationship Id="rId12" Type="http://schemas.openxmlformats.org/officeDocument/2006/relationships/hyperlink" Target="https://www.cgsecurity.org/wiki/PhotoRec" TargetMode="External"/><Relationship Id="rId17" Type="http://schemas.openxmlformats.org/officeDocument/2006/relationships/hyperlink" Target="http://docs.api.xiaomi.com/en/fds/" TargetMode="External"/><Relationship Id="rId25" Type="http://schemas.openxmlformats.org/officeDocument/2006/relationships/hyperlink" Target="https://www.zerotier.com/" TargetMode="External"/><Relationship Id="rId2" Type="http://schemas.openxmlformats.org/officeDocument/2006/relationships/hyperlink" Target="https://global.roborock.com/pages/disclosure-security-vulnerability-on-tuya-iot-cloud" TargetMode="External"/><Relationship Id="rId16" Type="http://schemas.openxmlformats.org/officeDocument/2006/relationships/hyperlink" Target="https://featherbear.cc/UNSW-CSE-Thesis/poc/" TargetMode="External"/><Relationship Id="rId20" Type="http://schemas.openxmlformats.org/officeDocument/2006/relationships/hyperlink" Target="https://github.com/shroudedcode/apk-mitm" TargetMode="External"/><Relationship Id="rId1" Type="http://schemas.openxmlformats.org/officeDocument/2006/relationships/hyperlink" Target="https://www.shodan.io/search?query=webcam" TargetMode="External"/><Relationship Id="rId6" Type="http://schemas.openxmlformats.org/officeDocument/2006/relationships/hyperlink" Target="https://github.com/nabla-c0d3/ssl-kill-switch2" TargetMode="External"/><Relationship Id="rId11" Type="http://schemas.openxmlformats.org/officeDocument/2006/relationships/hyperlink" Target="https://github.com/htop-dev/htop" TargetMode="External"/><Relationship Id="rId24" Type="http://schemas.openxmlformats.org/officeDocument/2006/relationships/hyperlink" Target="https://github.com/marcelrv/XiaomiRobotVacuumProtocol/blob/master/miIO-ota.md" TargetMode="External"/><Relationship Id="rId5" Type="http://schemas.openxmlformats.org/officeDocument/2006/relationships/hyperlink" Target="https://github.com/dgiese/dustcloud" TargetMode="External"/><Relationship Id="rId15" Type="http://schemas.openxmlformats.org/officeDocument/2006/relationships/hyperlink" Target="https://featherbear.cc/UNSW-CSE-Thesis/posts/execs/usr-bin-adbd/" TargetMode="External"/><Relationship Id="rId23" Type="http://schemas.openxmlformats.org/officeDocument/2006/relationships/hyperlink" Target="https://featherbear.cc/UNSW-CSE-Thesis/mud" TargetMode="External"/><Relationship Id="rId28" Type="http://schemas.openxmlformats.org/officeDocument/2006/relationships/hyperlink" Target="https://featherbear.cc/UNSW-CSE-Thesis/poc/" TargetMode="External"/><Relationship Id="rId10" Type="http://schemas.openxmlformats.org/officeDocument/2006/relationships/hyperlink" Target="https://global.roborock.com/pages/roborock-s6" TargetMode="External"/><Relationship Id="rId19" Type="http://schemas.openxmlformats.org/officeDocument/2006/relationships/hyperlink" Target="https://firefox-source-docs.mozilla.org/security/nss/legacy/key_log_format/index.html" TargetMode="External"/><Relationship Id="rId4" Type="http://schemas.openxmlformats.org/officeDocument/2006/relationships/hyperlink" Target="https://www.heise.de/newsticker/meldung/Smart-Home-Hack-Tuya-veroeffentlicht-Sicherheitsupdate-4292028.html" TargetMode="External"/><Relationship Id="rId9" Type="http://schemas.openxmlformats.org/officeDocument/2006/relationships/hyperlink" Target="https://github.com/allwinner-zh/bootloader/blob/master/u-boot-2011.09/board/sunxi/board_common.c" TargetMode="External"/><Relationship Id="rId14" Type="http://schemas.openxmlformats.org/officeDocument/2006/relationships/hyperlink" Target="https://www.kernel.org/doc/Documentation/usb/functionfs.txt" TargetMode="External"/><Relationship Id="rId22" Type="http://schemas.openxmlformats.org/officeDocument/2006/relationships/hyperlink" Target="https://global.roborock.com/pages/privacy-policy" TargetMode="External"/><Relationship Id="rId27" Type="http://schemas.openxmlformats.org/officeDocument/2006/relationships/hyperlink" Target="https://featherbear.cc/UNSW-CSE-Thesis/mu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30D198380E34C4498B606F737FA8086"/>
        <w:category>
          <w:name w:val="General"/>
          <w:gallery w:val="placeholder"/>
        </w:category>
        <w:types>
          <w:type w:val="bbPlcHdr"/>
        </w:types>
        <w:behaviors>
          <w:behavior w:val="content"/>
        </w:behaviors>
        <w:guid w:val="{2FA80D39-C4EF-4F3E-BD2B-8A0561FCCBB6}"/>
      </w:docPartPr>
      <w:docPartBody>
        <w:p w:rsidR="00251B4C" w:rsidRDefault="00982EC5">
          <w:r w:rsidRPr="00BD5D90">
            <w:rPr>
              <w:rStyle w:val="PlaceholderText"/>
            </w:rPr>
            <w:t>[Author]</w:t>
          </w:r>
        </w:p>
      </w:docPartBody>
    </w:docPart>
    <w:docPart>
      <w:docPartPr>
        <w:name w:val="72322A03AB3340CA858F476566C3E363"/>
        <w:category>
          <w:name w:val="General"/>
          <w:gallery w:val="placeholder"/>
        </w:category>
        <w:types>
          <w:type w:val="bbPlcHdr"/>
        </w:types>
        <w:behaviors>
          <w:behavior w:val="content"/>
        </w:behaviors>
        <w:guid w:val="{1C675FA0-63DA-4908-ABB6-C94C8E010346}"/>
      </w:docPartPr>
      <w:docPartBody>
        <w:p w:rsidR="00251B4C" w:rsidRDefault="00982EC5">
          <w:r w:rsidRPr="00BD5D90">
            <w:rPr>
              <w:rStyle w:val="PlaceholderText"/>
            </w:rPr>
            <w:t>[Title]</w:t>
          </w:r>
        </w:p>
      </w:docPartBody>
    </w:docPart>
    <w:docPart>
      <w:docPartPr>
        <w:name w:val="4B7A549DD8194DE7BD38034C58B39BC7"/>
        <w:category>
          <w:name w:val="General"/>
          <w:gallery w:val="placeholder"/>
        </w:category>
        <w:types>
          <w:type w:val="bbPlcHdr"/>
        </w:types>
        <w:behaviors>
          <w:behavior w:val="content"/>
        </w:behaviors>
        <w:guid w:val="{D1917866-7E9A-4711-9693-F4F8CADC5AEC}"/>
      </w:docPartPr>
      <w:docPartBody>
        <w:p w:rsidR="00251B4C" w:rsidRDefault="00982EC5">
          <w:r w:rsidRPr="00BD5D90">
            <w:rPr>
              <w:rStyle w:val="PlaceholderText"/>
            </w:rPr>
            <w:t>[Title]</w:t>
          </w:r>
        </w:p>
      </w:docPartBody>
    </w:docPart>
    <w:docPart>
      <w:docPartPr>
        <w:name w:val="4D667C8967764D9CB39623E5AADF7DF6"/>
        <w:category>
          <w:name w:val="General"/>
          <w:gallery w:val="placeholder"/>
        </w:category>
        <w:types>
          <w:type w:val="bbPlcHdr"/>
        </w:types>
        <w:behaviors>
          <w:behavior w:val="content"/>
        </w:behaviors>
        <w:guid w:val="{7BB8B396-F3B2-4EDA-9217-A2AD229CFB34}"/>
      </w:docPartPr>
      <w:docPartBody>
        <w:p w:rsidR="00251B4C" w:rsidRDefault="00982EC5">
          <w:r w:rsidRPr="00BD5D90">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EC5"/>
    <w:rsid w:val="00230FFA"/>
    <w:rsid w:val="00235CE5"/>
    <w:rsid w:val="00251B4C"/>
    <w:rsid w:val="00351611"/>
    <w:rsid w:val="003E681D"/>
    <w:rsid w:val="005340D4"/>
    <w:rsid w:val="00547360"/>
    <w:rsid w:val="006E1CE8"/>
    <w:rsid w:val="00982EC5"/>
    <w:rsid w:val="00D9014D"/>
    <w:rsid w:val="00DD77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2EC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E097834E3204D4197DAA393D96CB536" ma:contentTypeVersion="10" ma:contentTypeDescription="Create a new document." ma:contentTypeScope="" ma:versionID="d03462303244314c23f6cabe92ac3adc">
  <xsd:schema xmlns:xsd="http://www.w3.org/2001/XMLSchema" xmlns:xs="http://www.w3.org/2001/XMLSchema" xmlns:p="http://schemas.microsoft.com/office/2006/metadata/properties" xmlns:ns3="97124c86-64b2-48a1-9683-ffd536924e57" xmlns:ns4="a8c10f67-7462-41f1-a3ca-74ecb6136cde" targetNamespace="http://schemas.microsoft.com/office/2006/metadata/properties" ma:root="true" ma:fieldsID="059906c0c741cf62bff89d327eb5e94f" ns3:_="" ns4:_="">
    <xsd:import namespace="97124c86-64b2-48a1-9683-ffd536924e57"/>
    <xsd:import namespace="a8c10f67-7462-41f1-a3ca-74ecb6136cd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124c86-64b2-48a1-9683-ffd536924e5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c10f67-7462-41f1-a3ca-74ecb6136cd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79660AE-C998-4EF7-87B5-1970F94F36D8}">
  <ds:schemaRefs>
    <ds:schemaRef ds:uri="http://schemas.microsoft.com/sharepoint/v3/contenttype/forms"/>
  </ds:schemaRefs>
</ds:datastoreItem>
</file>

<file path=customXml/itemProps2.xml><?xml version="1.0" encoding="utf-8"?>
<ds:datastoreItem xmlns:ds="http://schemas.openxmlformats.org/officeDocument/2006/customXml" ds:itemID="{CE5E8E5A-A59D-48B8-AECD-D287D954E658}">
  <ds:schemaRefs>
    <ds:schemaRef ds:uri="http://schemas.openxmlformats.org/officeDocument/2006/bibliography"/>
  </ds:schemaRefs>
</ds:datastoreItem>
</file>

<file path=customXml/itemProps3.xml><?xml version="1.0" encoding="utf-8"?>
<ds:datastoreItem xmlns:ds="http://schemas.openxmlformats.org/officeDocument/2006/customXml" ds:itemID="{56FC7F4C-D7C3-4A78-9DA4-A33453FBDEA2}">
  <ds:schemaRefs>
    <ds:schemaRef ds:uri="http://schemas.microsoft.com/office/infopath/2007/PartnerControls"/>
    <ds:schemaRef ds:uri="http://schemas.microsoft.com/office/2006/documentManagement/types"/>
    <ds:schemaRef ds:uri="http://purl.org/dc/dcmitype/"/>
    <ds:schemaRef ds:uri="97124c86-64b2-48a1-9683-ffd536924e57"/>
    <ds:schemaRef ds:uri="http://schemas.microsoft.com/office/2006/metadata/properties"/>
    <ds:schemaRef ds:uri="a8c10f67-7462-41f1-a3ca-74ecb6136cde"/>
    <ds:schemaRef ds:uri="http://purl.org/dc/elements/1.1/"/>
    <ds:schemaRef ds:uri="http://schemas.openxmlformats.org/package/2006/metadata/core-properties"/>
    <ds:schemaRef ds:uri="http://www.w3.org/XML/1998/namespace"/>
    <ds:schemaRef ds:uri="http://purl.org/dc/terms/"/>
  </ds:schemaRefs>
</ds:datastoreItem>
</file>

<file path=customXml/itemProps4.xml><?xml version="1.0" encoding="utf-8"?>
<ds:datastoreItem xmlns:ds="http://schemas.openxmlformats.org/officeDocument/2006/customXml" ds:itemID="{F16E0425-CED7-444D-B21F-E3FEA7E323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124c86-64b2-48a1-9683-ffd536924e57"/>
    <ds:schemaRef ds:uri="a8c10f67-7462-41f1-a3ca-74ecb6136c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7</Pages>
  <Words>18610</Words>
  <Characters>106081</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Smart” Vacuum Cleaners</vt:lpstr>
    </vt:vector>
  </TitlesOfParts>
  <Company/>
  <LinksUpToDate>false</LinksUpToDate>
  <CharactersWithSpaces>124443</CharactersWithSpaces>
  <SharedDoc>false</SharedDoc>
  <HLinks>
    <vt:vector size="810" baseType="variant">
      <vt:variant>
        <vt:i4>983050</vt:i4>
      </vt:variant>
      <vt:variant>
        <vt:i4>1025</vt:i4>
      </vt:variant>
      <vt:variant>
        <vt:i4>0</vt:i4>
      </vt:variant>
      <vt:variant>
        <vt:i4>5</vt:i4>
      </vt:variant>
      <vt:variant>
        <vt:lpwstr>https://jcjc-dev.com/2016/06/08/reversing-huawei-4-dumping-flash/</vt:lpwstr>
      </vt:variant>
      <vt:variant>
        <vt:lpwstr/>
      </vt:variant>
      <vt:variant>
        <vt:i4>5111842</vt:i4>
      </vt:variant>
      <vt:variant>
        <vt:i4>969</vt:i4>
      </vt:variant>
      <vt:variant>
        <vt:i4>0</vt:i4>
      </vt:variant>
      <vt:variant>
        <vt:i4>5</vt:i4>
      </vt:variant>
      <vt:variant>
        <vt:lpwstr/>
      </vt:variant>
      <vt:variant>
        <vt:lpwstr>_Chapter_6_|</vt:lpwstr>
      </vt:variant>
      <vt:variant>
        <vt:i4>7929922</vt:i4>
      </vt:variant>
      <vt:variant>
        <vt:i4>894</vt:i4>
      </vt:variant>
      <vt:variant>
        <vt:i4>0</vt:i4>
      </vt:variant>
      <vt:variant>
        <vt:i4>5</vt:i4>
      </vt:variant>
      <vt:variant>
        <vt:lpwstr/>
      </vt:variant>
      <vt:variant>
        <vt:lpwstr>_rrlogd</vt:lpwstr>
      </vt:variant>
      <vt:variant>
        <vt:i4>7077943</vt:i4>
      </vt:variant>
      <vt:variant>
        <vt:i4>870</vt:i4>
      </vt:variant>
      <vt:variant>
        <vt:i4>0</vt:i4>
      </vt:variant>
      <vt:variant>
        <vt:i4>5</vt:i4>
      </vt:variant>
      <vt:variant>
        <vt:lpwstr>https://mitmproxy.org/</vt:lpwstr>
      </vt:variant>
      <vt:variant>
        <vt:lpwstr/>
      </vt:variant>
      <vt:variant>
        <vt:i4>1966151</vt:i4>
      </vt:variant>
      <vt:variant>
        <vt:i4>867</vt:i4>
      </vt:variant>
      <vt:variant>
        <vt:i4>0</vt:i4>
      </vt:variant>
      <vt:variant>
        <vt:i4>5</vt:i4>
      </vt:variant>
      <vt:variant>
        <vt:lpwstr>https://portswigger.net/burp</vt:lpwstr>
      </vt:variant>
      <vt:variant>
        <vt:lpwstr/>
      </vt:variant>
      <vt:variant>
        <vt:i4>786446</vt:i4>
      </vt:variant>
      <vt:variant>
        <vt:i4>738</vt:i4>
      </vt:variant>
      <vt:variant>
        <vt:i4>0</vt:i4>
      </vt:variant>
      <vt:variant>
        <vt:i4>5</vt:i4>
      </vt:variant>
      <vt:variant>
        <vt:lpwstr>https://github.com/featherbear/commentree</vt:lpwstr>
      </vt:variant>
      <vt:variant>
        <vt:lpwstr/>
      </vt:variant>
      <vt:variant>
        <vt:i4>786446</vt:i4>
      </vt:variant>
      <vt:variant>
        <vt:i4>735</vt:i4>
      </vt:variant>
      <vt:variant>
        <vt:i4>0</vt:i4>
      </vt:variant>
      <vt:variant>
        <vt:i4>5</vt:i4>
      </vt:variant>
      <vt:variant>
        <vt:lpwstr>https://github.com/featherbear/commentree</vt:lpwstr>
      </vt:variant>
      <vt:variant>
        <vt:lpwstr/>
      </vt:variant>
      <vt:variant>
        <vt:i4>917569</vt:i4>
      </vt:variant>
      <vt:variant>
        <vt:i4>666</vt:i4>
      </vt:variant>
      <vt:variant>
        <vt:i4>0</vt:i4>
      </vt:variant>
      <vt:variant>
        <vt:i4>5</vt:i4>
      </vt:variant>
      <vt:variant>
        <vt:lpwstr>https://openwrt.org/</vt:lpwstr>
      </vt:variant>
      <vt:variant>
        <vt:lpwstr/>
      </vt:variant>
      <vt:variant>
        <vt:i4>5177378</vt:i4>
      </vt:variant>
      <vt:variant>
        <vt:i4>618</vt:i4>
      </vt:variant>
      <vt:variant>
        <vt:i4>0</vt:i4>
      </vt:variant>
      <vt:variant>
        <vt:i4>5</vt:i4>
      </vt:variant>
      <vt:variant>
        <vt:lpwstr/>
      </vt:variant>
      <vt:variant>
        <vt:lpwstr>_Chapter_7_|</vt:lpwstr>
      </vt:variant>
      <vt:variant>
        <vt:i4>4194398</vt:i4>
      </vt:variant>
      <vt:variant>
        <vt:i4>606</vt:i4>
      </vt:variant>
      <vt:variant>
        <vt:i4>0</vt:i4>
      </vt:variant>
      <vt:variant>
        <vt:i4>5</vt:i4>
      </vt:variant>
      <vt:variant>
        <vt:lpwstr>https://www.flashrom.org/Flashrom</vt:lpwstr>
      </vt:variant>
      <vt:variant>
        <vt:lpwstr/>
      </vt:variant>
      <vt:variant>
        <vt:i4>6422574</vt:i4>
      </vt:variant>
      <vt:variant>
        <vt:i4>588</vt:i4>
      </vt:variant>
      <vt:variant>
        <vt:i4>0</vt:i4>
      </vt:variant>
      <vt:variant>
        <vt:i4>5</vt:i4>
      </vt:variant>
      <vt:variant>
        <vt:lpwstr>https://www.zynamics.com/software.html</vt:lpwstr>
      </vt:variant>
      <vt:variant>
        <vt:lpwstr/>
      </vt:variant>
      <vt:variant>
        <vt:i4>5636173</vt:i4>
      </vt:variant>
      <vt:variant>
        <vt:i4>585</vt:i4>
      </vt:variant>
      <vt:variant>
        <vt:i4>0</vt:i4>
      </vt:variant>
      <vt:variant>
        <vt:i4>5</vt:i4>
      </vt:variant>
      <vt:variant>
        <vt:lpwstr>https://github.com/sdhash/sdhash</vt:lpwstr>
      </vt:variant>
      <vt:variant>
        <vt:lpwstr/>
      </vt:variant>
      <vt:variant>
        <vt:i4>1114194</vt:i4>
      </vt:variant>
      <vt:variant>
        <vt:i4>582</vt:i4>
      </vt:variant>
      <vt:variant>
        <vt:i4>0</vt:i4>
      </vt:variant>
      <vt:variant>
        <vt:i4>5</vt:i4>
      </vt:variant>
      <vt:variant>
        <vt:lpwstr>https://github.com/ssdeep-project/ssdeep</vt:lpwstr>
      </vt:variant>
      <vt:variant>
        <vt:lpwstr/>
      </vt:variant>
      <vt:variant>
        <vt:i4>4784214</vt:i4>
      </vt:variant>
      <vt:variant>
        <vt:i4>579</vt:i4>
      </vt:variant>
      <vt:variant>
        <vt:i4>0</vt:i4>
      </vt:variant>
      <vt:variant>
        <vt:i4>5</vt:i4>
      </vt:variant>
      <vt:variant>
        <vt:lpwstr>https://github.com/ReFirmLabs/binwalk</vt:lpwstr>
      </vt:variant>
      <vt:variant>
        <vt:lpwstr/>
      </vt:variant>
      <vt:variant>
        <vt:i4>3145775</vt:i4>
      </vt:variant>
      <vt:variant>
        <vt:i4>570</vt:i4>
      </vt:variant>
      <vt:variant>
        <vt:i4>0</vt:i4>
      </vt:variant>
      <vt:variant>
        <vt:i4>5</vt:i4>
      </vt:variant>
      <vt:variant>
        <vt:lpwstr>https://github.com/Hypfer/Valetudo</vt:lpwstr>
      </vt:variant>
      <vt:variant>
        <vt:lpwstr/>
      </vt:variant>
      <vt:variant>
        <vt:i4>3473460</vt:i4>
      </vt:variant>
      <vt:variant>
        <vt:i4>567</vt:i4>
      </vt:variant>
      <vt:variant>
        <vt:i4>0</vt:i4>
      </vt:variant>
      <vt:variant>
        <vt:i4>5</vt:i4>
      </vt:variant>
      <vt:variant>
        <vt:lpwstr>https://github.com/dgiese/dustcloud</vt:lpwstr>
      </vt:variant>
      <vt:variant>
        <vt:lpwstr/>
      </vt:variant>
      <vt:variant>
        <vt:i4>7340073</vt:i4>
      </vt:variant>
      <vt:variant>
        <vt:i4>561</vt:i4>
      </vt:variant>
      <vt:variant>
        <vt:i4>0</vt:i4>
      </vt:variant>
      <vt:variant>
        <vt:i4>5</vt:i4>
      </vt:variant>
      <vt:variant>
        <vt:lpwstr>https://www.home-assistant.io/</vt:lpwstr>
      </vt:variant>
      <vt:variant>
        <vt:lpwstr/>
      </vt:variant>
      <vt:variant>
        <vt:i4>7209000</vt:i4>
      </vt:variant>
      <vt:variant>
        <vt:i4>558</vt:i4>
      </vt:variant>
      <vt:variant>
        <vt:i4>0</vt:i4>
      </vt:variant>
      <vt:variant>
        <vt:i4>5</vt:i4>
      </vt:variant>
      <vt:variant>
        <vt:lpwstr>https://github.com/ct-Open-Source/tuya-convert</vt:lpwstr>
      </vt:variant>
      <vt:variant>
        <vt:lpwstr/>
      </vt:variant>
      <vt:variant>
        <vt:i4>8257641</vt:i4>
      </vt:variant>
      <vt:variant>
        <vt:i4>555</vt:i4>
      </vt:variant>
      <vt:variant>
        <vt:i4>0</vt:i4>
      </vt:variant>
      <vt:variant>
        <vt:i4>5</vt:i4>
      </vt:variant>
      <vt:variant>
        <vt:lpwstr>https://tasmota.github.io/docs/</vt:lpwstr>
      </vt:variant>
      <vt:variant>
        <vt:lpwstr/>
      </vt:variant>
      <vt:variant>
        <vt:i4>2490422</vt:i4>
      </vt:variant>
      <vt:variant>
        <vt:i4>552</vt:i4>
      </vt:variant>
      <vt:variant>
        <vt:i4>0</vt:i4>
      </vt:variant>
      <vt:variant>
        <vt:i4>5</vt:i4>
      </vt:variant>
      <vt:variant>
        <vt:lpwstr>https://esphome.io/</vt:lpwstr>
      </vt:variant>
      <vt:variant>
        <vt:lpwstr/>
      </vt:variant>
      <vt:variant>
        <vt:i4>1638457</vt:i4>
      </vt:variant>
      <vt:variant>
        <vt:i4>524</vt:i4>
      </vt:variant>
      <vt:variant>
        <vt:i4>0</vt:i4>
      </vt:variant>
      <vt:variant>
        <vt:i4>5</vt:i4>
      </vt:variant>
      <vt:variant>
        <vt:lpwstr/>
      </vt:variant>
      <vt:variant>
        <vt:lpwstr>_Toc110991172</vt:lpwstr>
      </vt:variant>
      <vt:variant>
        <vt:i4>1638457</vt:i4>
      </vt:variant>
      <vt:variant>
        <vt:i4>518</vt:i4>
      </vt:variant>
      <vt:variant>
        <vt:i4>0</vt:i4>
      </vt:variant>
      <vt:variant>
        <vt:i4>5</vt:i4>
      </vt:variant>
      <vt:variant>
        <vt:lpwstr/>
      </vt:variant>
      <vt:variant>
        <vt:lpwstr>_Toc110991171</vt:lpwstr>
      </vt:variant>
      <vt:variant>
        <vt:i4>1638457</vt:i4>
      </vt:variant>
      <vt:variant>
        <vt:i4>512</vt:i4>
      </vt:variant>
      <vt:variant>
        <vt:i4>0</vt:i4>
      </vt:variant>
      <vt:variant>
        <vt:i4>5</vt:i4>
      </vt:variant>
      <vt:variant>
        <vt:lpwstr/>
      </vt:variant>
      <vt:variant>
        <vt:lpwstr>_Toc110991170</vt:lpwstr>
      </vt:variant>
      <vt:variant>
        <vt:i4>1572921</vt:i4>
      </vt:variant>
      <vt:variant>
        <vt:i4>506</vt:i4>
      </vt:variant>
      <vt:variant>
        <vt:i4>0</vt:i4>
      </vt:variant>
      <vt:variant>
        <vt:i4>5</vt:i4>
      </vt:variant>
      <vt:variant>
        <vt:lpwstr/>
      </vt:variant>
      <vt:variant>
        <vt:lpwstr>_Toc110991169</vt:lpwstr>
      </vt:variant>
      <vt:variant>
        <vt:i4>1572921</vt:i4>
      </vt:variant>
      <vt:variant>
        <vt:i4>500</vt:i4>
      </vt:variant>
      <vt:variant>
        <vt:i4>0</vt:i4>
      </vt:variant>
      <vt:variant>
        <vt:i4>5</vt:i4>
      </vt:variant>
      <vt:variant>
        <vt:lpwstr/>
      </vt:variant>
      <vt:variant>
        <vt:lpwstr>_Toc110991168</vt:lpwstr>
      </vt:variant>
      <vt:variant>
        <vt:i4>1572921</vt:i4>
      </vt:variant>
      <vt:variant>
        <vt:i4>494</vt:i4>
      </vt:variant>
      <vt:variant>
        <vt:i4>0</vt:i4>
      </vt:variant>
      <vt:variant>
        <vt:i4>5</vt:i4>
      </vt:variant>
      <vt:variant>
        <vt:lpwstr/>
      </vt:variant>
      <vt:variant>
        <vt:lpwstr>_Toc110991167</vt:lpwstr>
      </vt:variant>
      <vt:variant>
        <vt:i4>1572921</vt:i4>
      </vt:variant>
      <vt:variant>
        <vt:i4>488</vt:i4>
      </vt:variant>
      <vt:variant>
        <vt:i4>0</vt:i4>
      </vt:variant>
      <vt:variant>
        <vt:i4>5</vt:i4>
      </vt:variant>
      <vt:variant>
        <vt:lpwstr/>
      </vt:variant>
      <vt:variant>
        <vt:lpwstr>_Toc110991166</vt:lpwstr>
      </vt:variant>
      <vt:variant>
        <vt:i4>1572921</vt:i4>
      </vt:variant>
      <vt:variant>
        <vt:i4>482</vt:i4>
      </vt:variant>
      <vt:variant>
        <vt:i4>0</vt:i4>
      </vt:variant>
      <vt:variant>
        <vt:i4>5</vt:i4>
      </vt:variant>
      <vt:variant>
        <vt:lpwstr/>
      </vt:variant>
      <vt:variant>
        <vt:lpwstr>_Toc110991165</vt:lpwstr>
      </vt:variant>
      <vt:variant>
        <vt:i4>1572921</vt:i4>
      </vt:variant>
      <vt:variant>
        <vt:i4>476</vt:i4>
      </vt:variant>
      <vt:variant>
        <vt:i4>0</vt:i4>
      </vt:variant>
      <vt:variant>
        <vt:i4>5</vt:i4>
      </vt:variant>
      <vt:variant>
        <vt:lpwstr/>
      </vt:variant>
      <vt:variant>
        <vt:lpwstr>_Toc110991164</vt:lpwstr>
      </vt:variant>
      <vt:variant>
        <vt:i4>1572921</vt:i4>
      </vt:variant>
      <vt:variant>
        <vt:i4>470</vt:i4>
      </vt:variant>
      <vt:variant>
        <vt:i4>0</vt:i4>
      </vt:variant>
      <vt:variant>
        <vt:i4>5</vt:i4>
      </vt:variant>
      <vt:variant>
        <vt:lpwstr/>
      </vt:variant>
      <vt:variant>
        <vt:lpwstr>_Toc110991163</vt:lpwstr>
      </vt:variant>
      <vt:variant>
        <vt:i4>1572921</vt:i4>
      </vt:variant>
      <vt:variant>
        <vt:i4>464</vt:i4>
      </vt:variant>
      <vt:variant>
        <vt:i4>0</vt:i4>
      </vt:variant>
      <vt:variant>
        <vt:i4>5</vt:i4>
      </vt:variant>
      <vt:variant>
        <vt:lpwstr/>
      </vt:variant>
      <vt:variant>
        <vt:lpwstr>_Toc110991162</vt:lpwstr>
      </vt:variant>
      <vt:variant>
        <vt:i4>1572921</vt:i4>
      </vt:variant>
      <vt:variant>
        <vt:i4>458</vt:i4>
      </vt:variant>
      <vt:variant>
        <vt:i4>0</vt:i4>
      </vt:variant>
      <vt:variant>
        <vt:i4>5</vt:i4>
      </vt:variant>
      <vt:variant>
        <vt:lpwstr/>
      </vt:variant>
      <vt:variant>
        <vt:lpwstr>_Toc110991161</vt:lpwstr>
      </vt:variant>
      <vt:variant>
        <vt:i4>1572921</vt:i4>
      </vt:variant>
      <vt:variant>
        <vt:i4>452</vt:i4>
      </vt:variant>
      <vt:variant>
        <vt:i4>0</vt:i4>
      </vt:variant>
      <vt:variant>
        <vt:i4>5</vt:i4>
      </vt:variant>
      <vt:variant>
        <vt:lpwstr/>
      </vt:variant>
      <vt:variant>
        <vt:lpwstr>_Toc110991160</vt:lpwstr>
      </vt:variant>
      <vt:variant>
        <vt:i4>2031674</vt:i4>
      </vt:variant>
      <vt:variant>
        <vt:i4>443</vt:i4>
      </vt:variant>
      <vt:variant>
        <vt:i4>0</vt:i4>
      </vt:variant>
      <vt:variant>
        <vt:i4>5</vt:i4>
      </vt:variant>
      <vt:variant>
        <vt:lpwstr/>
      </vt:variant>
      <vt:variant>
        <vt:lpwstr>_Toc110991219</vt:lpwstr>
      </vt:variant>
      <vt:variant>
        <vt:i4>2031674</vt:i4>
      </vt:variant>
      <vt:variant>
        <vt:i4>437</vt:i4>
      </vt:variant>
      <vt:variant>
        <vt:i4>0</vt:i4>
      </vt:variant>
      <vt:variant>
        <vt:i4>5</vt:i4>
      </vt:variant>
      <vt:variant>
        <vt:lpwstr/>
      </vt:variant>
      <vt:variant>
        <vt:lpwstr>_Toc110991218</vt:lpwstr>
      </vt:variant>
      <vt:variant>
        <vt:i4>2031674</vt:i4>
      </vt:variant>
      <vt:variant>
        <vt:i4>431</vt:i4>
      </vt:variant>
      <vt:variant>
        <vt:i4>0</vt:i4>
      </vt:variant>
      <vt:variant>
        <vt:i4>5</vt:i4>
      </vt:variant>
      <vt:variant>
        <vt:lpwstr/>
      </vt:variant>
      <vt:variant>
        <vt:lpwstr>_Toc110991217</vt:lpwstr>
      </vt:variant>
      <vt:variant>
        <vt:i4>2031674</vt:i4>
      </vt:variant>
      <vt:variant>
        <vt:i4>425</vt:i4>
      </vt:variant>
      <vt:variant>
        <vt:i4>0</vt:i4>
      </vt:variant>
      <vt:variant>
        <vt:i4>5</vt:i4>
      </vt:variant>
      <vt:variant>
        <vt:lpwstr/>
      </vt:variant>
      <vt:variant>
        <vt:lpwstr>_Toc110991216</vt:lpwstr>
      </vt:variant>
      <vt:variant>
        <vt:i4>2031674</vt:i4>
      </vt:variant>
      <vt:variant>
        <vt:i4>419</vt:i4>
      </vt:variant>
      <vt:variant>
        <vt:i4>0</vt:i4>
      </vt:variant>
      <vt:variant>
        <vt:i4>5</vt:i4>
      </vt:variant>
      <vt:variant>
        <vt:lpwstr/>
      </vt:variant>
      <vt:variant>
        <vt:lpwstr>_Toc110991215</vt:lpwstr>
      </vt:variant>
      <vt:variant>
        <vt:i4>2031674</vt:i4>
      </vt:variant>
      <vt:variant>
        <vt:i4>413</vt:i4>
      </vt:variant>
      <vt:variant>
        <vt:i4>0</vt:i4>
      </vt:variant>
      <vt:variant>
        <vt:i4>5</vt:i4>
      </vt:variant>
      <vt:variant>
        <vt:lpwstr/>
      </vt:variant>
      <vt:variant>
        <vt:lpwstr>_Toc110991214</vt:lpwstr>
      </vt:variant>
      <vt:variant>
        <vt:i4>2031674</vt:i4>
      </vt:variant>
      <vt:variant>
        <vt:i4>407</vt:i4>
      </vt:variant>
      <vt:variant>
        <vt:i4>0</vt:i4>
      </vt:variant>
      <vt:variant>
        <vt:i4>5</vt:i4>
      </vt:variant>
      <vt:variant>
        <vt:lpwstr/>
      </vt:variant>
      <vt:variant>
        <vt:lpwstr>_Toc110991213</vt:lpwstr>
      </vt:variant>
      <vt:variant>
        <vt:i4>2031674</vt:i4>
      </vt:variant>
      <vt:variant>
        <vt:i4>401</vt:i4>
      </vt:variant>
      <vt:variant>
        <vt:i4>0</vt:i4>
      </vt:variant>
      <vt:variant>
        <vt:i4>5</vt:i4>
      </vt:variant>
      <vt:variant>
        <vt:lpwstr/>
      </vt:variant>
      <vt:variant>
        <vt:lpwstr>_Toc110991212</vt:lpwstr>
      </vt:variant>
      <vt:variant>
        <vt:i4>2031674</vt:i4>
      </vt:variant>
      <vt:variant>
        <vt:i4>395</vt:i4>
      </vt:variant>
      <vt:variant>
        <vt:i4>0</vt:i4>
      </vt:variant>
      <vt:variant>
        <vt:i4>5</vt:i4>
      </vt:variant>
      <vt:variant>
        <vt:lpwstr/>
      </vt:variant>
      <vt:variant>
        <vt:lpwstr>_Toc110991211</vt:lpwstr>
      </vt:variant>
      <vt:variant>
        <vt:i4>2031674</vt:i4>
      </vt:variant>
      <vt:variant>
        <vt:i4>389</vt:i4>
      </vt:variant>
      <vt:variant>
        <vt:i4>0</vt:i4>
      </vt:variant>
      <vt:variant>
        <vt:i4>5</vt:i4>
      </vt:variant>
      <vt:variant>
        <vt:lpwstr/>
      </vt:variant>
      <vt:variant>
        <vt:lpwstr>_Toc110991210</vt:lpwstr>
      </vt:variant>
      <vt:variant>
        <vt:i4>1966138</vt:i4>
      </vt:variant>
      <vt:variant>
        <vt:i4>383</vt:i4>
      </vt:variant>
      <vt:variant>
        <vt:i4>0</vt:i4>
      </vt:variant>
      <vt:variant>
        <vt:i4>5</vt:i4>
      </vt:variant>
      <vt:variant>
        <vt:lpwstr/>
      </vt:variant>
      <vt:variant>
        <vt:lpwstr>_Toc110991209</vt:lpwstr>
      </vt:variant>
      <vt:variant>
        <vt:i4>1966138</vt:i4>
      </vt:variant>
      <vt:variant>
        <vt:i4>377</vt:i4>
      </vt:variant>
      <vt:variant>
        <vt:i4>0</vt:i4>
      </vt:variant>
      <vt:variant>
        <vt:i4>5</vt:i4>
      </vt:variant>
      <vt:variant>
        <vt:lpwstr/>
      </vt:variant>
      <vt:variant>
        <vt:lpwstr>_Toc110991208</vt:lpwstr>
      </vt:variant>
      <vt:variant>
        <vt:i4>1966138</vt:i4>
      </vt:variant>
      <vt:variant>
        <vt:i4>371</vt:i4>
      </vt:variant>
      <vt:variant>
        <vt:i4>0</vt:i4>
      </vt:variant>
      <vt:variant>
        <vt:i4>5</vt:i4>
      </vt:variant>
      <vt:variant>
        <vt:lpwstr/>
      </vt:variant>
      <vt:variant>
        <vt:lpwstr>_Toc110991207</vt:lpwstr>
      </vt:variant>
      <vt:variant>
        <vt:i4>1966138</vt:i4>
      </vt:variant>
      <vt:variant>
        <vt:i4>365</vt:i4>
      </vt:variant>
      <vt:variant>
        <vt:i4>0</vt:i4>
      </vt:variant>
      <vt:variant>
        <vt:i4>5</vt:i4>
      </vt:variant>
      <vt:variant>
        <vt:lpwstr/>
      </vt:variant>
      <vt:variant>
        <vt:lpwstr>_Toc110991206</vt:lpwstr>
      </vt:variant>
      <vt:variant>
        <vt:i4>1966138</vt:i4>
      </vt:variant>
      <vt:variant>
        <vt:i4>359</vt:i4>
      </vt:variant>
      <vt:variant>
        <vt:i4>0</vt:i4>
      </vt:variant>
      <vt:variant>
        <vt:i4>5</vt:i4>
      </vt:variant>
      <vt:variant>
        <vt:lpwstr/>
      </vt:variant>
      <vt:variant>
        <vt:lpwstr>_Toc110991205</vt:lpwstr>
      </vt:variant>
      <vt:variant>
        <vt:i4>1966138</vt:i4>
      </vt:variant>
      <vt:variant>
        <vt:i4>353</vt:i4>
      </vt:variant>
      <vt:variant>
        <vt:i4>0</vt:i4>
      </vt:variant>
      <vt:variant>
        <vt:i4>5</vt:i4>
      </vt:variant>
      <vt:variant>
        <vt:lpwstr/>
      </vt:variant>
      <vt:variant>
        <vt:lpwstr>_Toc110991204</vt:lpwstr>
      </vt:variant>
      <vt:variant>
        <vt:i4>1966138</vt:i4>
      </vt:variant>
      <vt:variant>
        <vt:i4>347</vt:i4>
      </vt:variant>
      <vt:variant>
        <vt:i4>0</vt:i4>
      </vt:variant>
      <vt:variant>
        <vt:i4>5</vt:i4>
      </vt:variant>
      <vt:variant>
        <vt:lpwstr/>
      </vt:variant>
      <vt:variant>
        <vt:lpwstr>_Toc110991203</vt:lpwstr>
      </vt:variant>
      <vt:variant>
        <vt:i4>1966138</vt:i4>
      </vt:variant>
      <vt:variant>
        <vt:i4>341</vt:i4>
      </vt:variant>
      <vt:variant>
        <vt:i4>0</vt:i4>
      </vt:variant>
      <vt:variant>
        <vt:i4>5</vt:i4>
      </vt:variant>
      <vt:variant>
        <vt:lpwstr/>
      </vt:variant>
      <vt:variant>
        <vt:lpwstr>_Toc110991202</vt:lpwstr>
      </vt:variant>
      <vt:variant>
        <vt:i4>1966138</vt:i4>
      </vt:variant>
      <vt:variant>
        <vt:i4>335</vt:i4>
      </vt:variant>
      <vt:variant>
        <vt:i4>0</vt:i4>
      </vt:variant>
      <vt:variant>
        <vt:i4>5</vt:i4>
      </vt:variant>
      <vt:variant>
        <vt:lpwstr/>
      </vt:variant>
      <vt:variant>
        <vt:lpwstr>_Toc110991201</vt:lpwstr>
      </vt:variant>
      <vt:variant>
        <vt:i4>1966138</vt:i4>
      </vt:variant>
      <vt:variant>
        <vt:i4>329</vt:i4>
      </vt:variant>
      <vt:variant>
        <vt:i4>0</vt:i4>
      </vt:variant>
      <vt:variant>
        <vt:i4>5</vt:i4>
      </vt:variant>
      <vt:variant>
        <vt:lpwstr/>
      </vt:variant>
      <vt:variant>
        <vt:lpwstr>_Toc110991200</vt:lpwstr>
      </vt:variant>
      <vt:variant>
        <vt:i4>1507385</vt:i4>
      </vt:variant>
      <vt:variant>
        <vt:i4>323</vt:i4>
      </vt:variant>
      <vt:variant>
        <vt:i4>0</vt:i4>
      </vt:variant>
      <vt:variant>
        <vt:i4>5</vt:i4>
      </vt:variant>
      <vt:variant>
        <vt:lpwstr/>
      </vt:variant>
      <vt:variant>
        <vt:lpwstr>_Toc110991199</vt:lpwstr>
      </vt:variant>
      <vt:variant>
        <vt:i4>1507385</vt:i4>
      </vt:variant>
      <vt:variant>
        <vt:i4>317</vt:i4>
      </vt:variant>
      <vt:variant>
        <vt:i4>0</vt:i4>
      </vt:variant>
      <vt:variant>
        <vt:i4>5</vt:i4>
      </vt:variant>
      <vt:variant>
        <vt:lpwstr/>
      </vt:variant>
      <vt:variant>
        <vt:lpwstr>_Toc110991198</vt:lpwstr>
      </vt:variant>
      <vt:variant>
        <vt:i4>1507385</vt:i4>
      </vt:variant>
      <vt:variant>
        <vt:i4>311</vt:i4>
      </vt:variant>
      <vt:variant>
        <vt:i4>0</vt:i4>
      </vt:variant>
      <vt:variant>
        <vt:i4>5</vt:i4>
      </vt:variant>
      <vt:variant>
        <vt:lpwstr/>
      </vt:variant>
      <vt:variant>
        <vt:lpwstr>_Toc110991197</vt:lpwstr>
      </vt:variant>
      <vt:variant>
        <vt:i4>1507385</vt:i4>
      </vt:variant>
      <vt:variant>
        <vt:i4>305</vt:i4>
      </vt:variant>
      <vt:variant>
        <vt:i4>0</vt:i4>
      </vt:variant>
      <vt:variant>
        <vt:i4>5</vt:i4>
      </vt:variant>
      <vt:variant>
        <vt:lpwstr/>
      </vt:variant>
      <vt:variant>
        <vt:lpwstr>_Toc110991196</vt:lpwstr>
      </vt:variant>
      <vt:variant>
        <vt:i4>1507385</vt:i4>
      </vt:variant>
      <vt:variant>
        <vt:i4>299</vt:i4>
      </vt:variant>
      <vt:variant>
        <vt:i4>0</vt:i4>
      </vt:variant>
      <vt:variant>
        <vt:i4>5</vt:i4>
      </vt:variant>
      <vt:variant>
        <vt:lpwstr/>
      </vt:variant>
      <vt:variant>
        <vt:lpwstr>_Toc110991195</vt:lpwstr>
      </vt:variant>
      <vt:variant>
        <vt:i4>1507385</vt:i4>
      </vt:variant>
      <vt:variant>
        <vt:i4>293</vt:i4>
      </vt:variant>
      <vt:variant>
        <vt:i4>0</vt:i4>
      </vt:variant>
      <vt:variant>
        <vt:i4>5</vt:i4>
      </vt:variant>
      <vt:variant>
        <vt:lpwstr/>
      </vt:variant>
      <vt:variant>
        <vt:lpwstr>_Toc110991194</vt:lpwstr>
      </vt:variant>
      <vt:variant>
        <vt:i4>1507385</vt:i4>
      </vt:variant>
      <vt:variant>
        <vt:i4>287</vt:i4>
      </vt:variant>
      <vt:variant>
        <vt:i4>0</vt:i4>
      </vt:variant>
      <vt:variant>
        <vt:i4>5</vt:i4>
      </vt:variant>
      <vt:variant>
        <vt:lpwstr/>
      </vt:variant>
      <vt:variant>
        <vt:lpwstr>_Toc110991193</vt:lpwstr>
      </vt:variant>
      <vt:variant>
        <vt:i4>1507385</vt:i4>
      </vt:variant>
      <vt:variant>
        <vt:i4>281</vt:i4>
      </vt:variant>
      <vt:variant>
        <vt:i4>0</vt:i4>
      </vt:variant>
      <vt:variant>
        <vt:i4>5</vt:i4>
      </vt:variant>
      <vt:variant>
        <vt:lpwstr/>
      </vt:variant>
      <vt:variant>
        <vt:lpwstr>_Toc110991192</vt:lpwstr>
      </vt:variant>
      <vt:variant>
        <vt:i4>1507385</vt:i4>
      </vt:variant>
      <vt:variant>
        <vt:i4>275</vt:i4>
      </vt:variant>
      <vt:variant>
        <vt:i4>0</vt:i4>
      </vt:variant>
      <vt:variant>
        <vt:i4>5</vt:i4>
      </vt:variant>
      <vt:variant>
        <vt:lpwstr/>
      </vt:variant>
      <vt:variant>
        <vt:lpwstr>_Toc110991191</vt:lpwstr>
      </vt:variant>
      <vt:variant>
        <vt:i4>1507385</vt:i4>
      </vt:variant>
      <vt:variant>
        <vt:i4>269</vt:i4>
      </vt:variant>
      <vt:variant>
        <vt:i4>0</vt:i4>
      </vt:variant>
      <vt:variant>
        <vt:i4>5</vt:i4>
      </vt:variant>
      <vt:variant>
        <vt:lpwstr/>
      </vt:variant>
      <vt:variant>
        <vt:lpwstr>_Toc110991190</vt:lpwstr>
      </vt:variant>
      <vt:variant>
        <vt:i4>1441849</vt:i4>
      </vt:variant>
      <vt:variant>
        <vt:i4>263</vt:i4>
      </vt:variant>
      <vt:variant>
        <vt:i4>0</vt:i4>
      </vt:variant>
      <vt:variant>
        <vt:i4>5</vt:i4>
      </vt:variant>
      <vt:variant>
        <vt:lpwstr/>
      </vt:variant>
      <vt:variant>
        <vt:lpwstr>_Toc110991189</vt:lpwstr>
      </vt:variant>
      <vt:variant>
        <vt:i4>1441849</vt:i4>
      </vt:variant>
      <vt:variant>
        <vt:i4>257</vt:i4>
      </vt:variant>
      <vt:variant>
        <vt:i4>0</vt:i4>
      </vt:variant>
      <vt:variant>
        <vt:i4>5</vt:i4>
      </vt:variant>
      <vt:variant>
        <vt:lpwstr/>
      </vt:variant>
      <vt:variant>
        <vt:lpwstr>_Toc110991188</vt:lpwstr>
      </vt:variant>
      <vt:variant>
        <vt:i4>1441849</vt:i4>
      </vt:variant>
      <vt:variant>
        <vt:i4>251</vt:i4>
      </vt:variant>
      <vt:variant>
        <vt:i4>0</vt:i4>
      </vt:variant>
      <vt:variant>
        <vt:i4>5</vt:i4>
      </vt:variant>
      <vt:variant>
        <vt:lpwstr/>
      </vt:variant>
      <vt:variant>
        <vt:lpwstr>_Toc110991187</vt:lpwstr>
      </vt:variant>
      <vt:variant>
        <vt:i4>1441849</vt:i4>
      </vt:variant>
      <vt:variant>
        <vt:i4>245</vt:i4>
      </vt:variant>
      <vt:variant>
        <vt:i4>0</vt:i4>
      </vt:variant>
      <vt:variant>
        <vt:i4>5</vt:i4>
      </vt:variant>
      <vt:variant>
        <vt:lpwstr/>
      </vt:variant>
      <vt:variant>
        <vt:lpwstr>_Toc110991186</vt:lpwstr>
      </vt:variant>
      <vt:variant>
        <vt:i4>1441849</vt:i4>
      </vt:variant>
      <vt:variant>
        <vt:i4>239</vt:i4>
      </vt:variant>
      <vt:variant>
        <vt:i4>0</vt:i4>
      </vt:variant>
      <vt:variant>
        <vt:i4>5</vt:i4>
      </vt:variant>
      <vt:variant>
        <vt:lpwstr/>
      </vt:variant>
      <vt:variant>
        <vt:lpwstr>_Toc110991185</vt:lpwstr>
      </vt:variant>
      <vt:variant>
        <vt:i4>1441849</vt:i4>
      </vt:variant>
      <vt:variant>
        <vt:i4>233</vt:i4>
      </vt:variant>
      <vt:variant>
        <vt:i4>0</vt:i4>
      </vt:variant>
      <vt:variant>
        <vt:i4>5</vt:i4>
      </vt:variant>
      <vt:variant>
        <vt:lpwstr/>
      </vt:variant>
      <vt:variant>
        <vt:lpwstr>_Toc110991184</vt:lpwstr>
      </vt:variant>
      <vt:variant>
        <vt:i4>1441849</vt:i4>
      </vt:variant>
      <vt:variant>
        <vt:i4>227</vt:i4>
      </vt:variant>
      <vt:variant>
        <vt:i4>0</vt:i4>
      </vt:variant>
      <vt:variant>
        <vt:i4>5</vt:i4>
      </vt:variant>
      <vt:variant>
        <vt:lpwstr/>
      </vt:variant>
      <vt:variant>
        <vt:lpwstr>_Toc110991183</vt:lpwstr>
      </vt:variant>
      <vt:variant>
        <vt:i4>1441849</vt:i4>
      </vt:variant>
      <vt:variant>
        <vt:i4>221</vt:i4>
      </vt:variant>
      <vt:variant>
        <vt:i4>0</vt:i4>
      </vt:variant>
      <vt:variant>
        <vt:i4>5</vt:i4>
      </vt:variant>
      <vt:variant>
        <vt:lpwstr/>
      </vt:variant>
      <vt:variant>
        <vt:lpwstr>_Toc110991182</vt:lpwstr>
      </vt:variant>
      <vt:variant>
        <vt:i4>1441849</vt:i4>
      </vt:variant>
      <vt:variant>
        <vt:i4>215</vt:i4>
      </vt:variant>
      <vt:variant>
        <vt:i4>0</vt:i4>
      </vt:variant>
      <vt:variant>
        <vt:i4>5</vt:i4>
      </vt:variant>
      <vt:variant>
        <vt:lpwstr/>
      </vt:variant>
      <vt:variant>
        <vt:lpwstr>_Toc110991181</vt:lpwstr>
      </vt:variant>
      <vt:variant>
        <vt:i4>1441849</vt:i4>
      </vt:variant>
      <vt:variant>
        <vt:i4>209</vt:i4>
      </vt:variant>
      <vt:variant>
        <vt:i4>0</vt:i4>
      </vt:variant>
      <vt:variant>
        <vt:i4>5</vt:i4>
      </vt:variant>
      <vt:variant>
        <vt:lpwstr/>
      </vt:variant>
      <vt:variant>
        <vt:lpwstr>_Toc110991180</vt:lpwstr>
      </vt:variant>
      <vt:variant>
        <vt:i4>1638457</vt:i4>
      </vt:variant>
      <vt:variant>
        <vt:i4>203</vt:i4>
      </vt:variant>
      <vt:variant>
        <vt:i4>0</vt:i4>
      </vt:variant>
      <vt:variant>
        <vt:i4>5</vt:i4>
      </vt:variant>
      <vt:variant>
        <vt:lpwstr/>
      </vt:variant>
      <vt:variant>
        <vt:lpwstr>_Toc110991179</vt:lpwstr>
      </vt:variant>
      <vt:variant>
        <vt:i4>1638457</vt:i4>
      </vt:variant>
      <vt:variant>
        <vt:i4>197</vt:i4>
      </vt:variant>
      <vt:variant>
        <vt:i4>0</vt:i4>
      </vt:variant>
      <vt:variant>
        <vt:i4>5</vt:i4>
      </vt:variant>
      <vt:variant>
        <vt:lpwstr/>
      </vt:variant>
      <vt:variant>
        <vt:lpwstr>_Toc110991178</vt:lpwstr>
      </vt:variant>
      <vt:variant>
        <vt:i4>1638457</vt:i4>
      </vt:variant>
      <vt:variant>
        <vt:i4>191</vt:i4>
      </vt:variant>
      <vt:variant>
        <vt:i4>0</vt:i4>
      </vt:variant>
      <vt:variant>
        <vt:i4>5</vt:i4>
      </vt:variant>
      <vt:variant>
        <vt:lpwstr/>
      </vt:variant>
      <vt:variant>
        <vt:lpwstr>_Toc110991177</vt:lpwstr>
      </vt:variant>
      <vt:variant>
        <vt:i4>1638457</vt:i4>
      </vt:variant>
      <vt:variant>
        <vt:i4>185</vt:i4>
      </vt:variant>
      <vt:variant>
        <vt:i4>0</vt:i4>
      </vt:variant>
      <vt:variant>
        <vt:i4>5</vt:i4>
      </vt:variant>
      <vt:variant>
        <vt:lpwstr/>
      </vt:variant>
      <vt:variant>
        <vt:lpwstr>_Toc110991176</vt:lpwstr>
      </vt:variant>
      <vt:variant>
        <vt:i4>1638457</vt:i4>
      </vt:variant>
      <vt:variant>
        <vt:i4>179</vt:i4>
      </vt:variant>
      <vt:variant>
        <vt:i4>0</vt:i4>
      </vt:variant>
      <vt:variant>
        <vt:i4>5</vt:i4>
      </vt:variant>
      <vt:variant>
        <vt:lpwstr/>
      </vt:variant>
      <vt:variant>
        <vt:lpwstr>_Toc110991175</vt:lpwstr>
      </vt:variant>
      <vt:variant>
        <vt:i4>1638457</vt:i4>
      </vt:variant>
      <vt:variant>
        <vt:i4>173</vt:i4>
      </vt:variant>
      <vt:variant>
        <vt:i4>0</vt:i4>
      </vt:variant>
      <vt:variant>
        <vt:i4>5</vt:i4>
      </vt:variant>
      <vt:variant>
        <vt:lpwstr/>
      </vt:variant>
      <vt:variant>
        <vt:lpwstr>_Toc110991174</vt:lpwstr>
      </vt:variant>
      <vt:variant>
        <vt:i4>1638457</vt:i4>
      </vt:variant>
      <vt:variant>
        <vt:i4>167</vt:i4>
      </vt:variant>
      <vt:variant>
        <vt:i4>0</vt:i4>
      </vt:variant>
      <vt:variant>
        <vt:i4>5</vt:i4>
      </vt:variant>
      <vt:variant>
        <vt:lpwstr/>
      </vt:variant>
      <vt:variant>
        <vt:lpwstr>_Toc110991173</vt:lpwstr>
      </vt:variant>
      <vt:variant>
        <vt:i4>1703994</vt:i4>
      </vt:variant>
      <vt:variant>
        <vt:i4>158</vt:i4>
      </vt:variant>
      <vt:variant>
        <vt:i4>0</vt:i4>
      </vt:variant>
      <vt:variant>
        <vt:i4>5</vt:i4>
      </vt:variant>
      <vt:variant>
        <vt:lpwstr/>
      </vt:variant>
      <vt:variant>
        <vt:lpwstr>_Toc110991246</vt:lpwstr>
      </vt:variant>
      <vt:variant>
        <vt:i4>1703994</vt:i4>
      </vt:variant>
      <vt:variant>
        <vt:i4>152</vt:i4>
      </vt:variant>
      <vt:variant>
        <vt:i4>0</vt:i4>
      </vt:variant>
      <vt:variant>
        <vt:i4>5</vt:i4>
      </vt:variant>
      <vt:variant>
        <vt:lpwstr/>
      </vt:variant>
      <vt:variant>
        <vt:lpwstr>_Toc110991245</vt:lpwstr>
      </vt:variant>
      <vt:variant>
        <vt:i4>1703994</vt:i4>
      </vt:variant>
      <vt:variant>
        <vt:i4>146</vt:i4>
      </vt:variant>
      <vt:variant>
        <vt:i4>0</vt:i4>
      </vt:variant>
      <vt:variant>
        <vt:i4>5</vt:i4>
      </vt:variant>
      <vt:variant>
        <vt:lpwstr/>
      </vt:variant>
      <vt:variant>
        <vt:lpwstr>_Toc110991244</vt:lpwstr>
      </vt:variant>
      <vt:variant>
        <vt:i4>1703994</vt:i4>
      </vt:variant>
      <vt:variant>
        <vt:i4>140</vt:i4>
      </vt:variant>
      <vt:variant>
        <vt:i4>0</vt:i4>
      </vt:variant>
      <vt:variant>
        <vt:i4>5</vt:i4>
      </vt:variant>
      <vt:variant>
        <vt:lpwstr/>
      </vt:variant>
      <vt:variant>
        <vt:lpwstr>_Toc110991243</vt:lpwstr>
      </vt:variant>
      <vt:variant>
        <vt:i4>1703994</vt:i4>
      </vt:variant>
      <vt:variant>
        <vt:i4>134</vt:i4>
      </vt:variant>
      <vt:variant>
        <vt:i4>0</vt:i4>
      </vt:variant>
      <vt:variant>
        <vt:i4>5</vt:i4>
      </vt:variant>
      <vt:variant>
        <vt:lpwstr/>
      </vt:variant>
      <vt:variant>
        <vt:lpwstr>_Toc110991242</vt:lpwstr>
      </vt:variant>
      <vt:variant>
        <vt:i4>1703994</vt:i4>
      </vt:variant>
      <vt:variant>
        <vt:i4>128</vt:i4>
      </vt:variant>
      <vt:variant>
        <vt:i4>0</vt:i4>
      </vt:variant>
      <vt:variant>
        <vt:i4>5</vt:i4>
      </vt:variant>
      <vt:variant>
        <vt:lpwstr/>
      </vt:variant>
      <vt:variant>
        <vt:lpwstr>_Toc110991241</vt:lpwstr>
      </vt:variant>
      <vt:variant>
        <vt:i4>1703994</vt:i4>
      </vt:variant>
      <vt:variant>
        <vt:i4>122</vt:i4>
      </vt:variant>
      <vt:variant>
        <vt:i4>0</vt:i4>
      </vt:variant>
      <vt:variant>
        <vt:i4>5</vt:i4>
      </vt:variant>
      <vt:variant>
        <vt:lpwstr/>
      </vt:variant>
      <vt:variant>
        <vt:lpwstr>_Toc110991240</vt:lpwstr>
      </vt:variant>
      <vt:variant>
        <vt:i4>1900602</vt:i4>
      </vt:variant>
      <vt:variant>
        <vt:i4>116</vt:i4>
      </vt:variant>
      <vt:variant>
        <vt:i4>0</vt:i4>
      </vt:variant>
      <vt:variant>
        <vt:i4>5</vt:i4>
      </vt:variant>
      <vt:variant>
        <vt:lpwstr/>
      </vt:variant>
      <vt:variant>
        <vt:lpwstr>_Toc110991239</vt:lpwstr>
      </vt:variant>
      <vt:variant>
        <vt:i4>1900602</vt:i4>
      </vt:variant>
      <vt:variant>
        <vt:i4>110</vt:i4>
      </vt:variant>
      <vt:variant>
        <vt:i4>0</vt:i4>
      </vt:variant>
      <vt:variant>
        <vt:i4>5</vt:i4>
      </vt:variant>
      <vt:variant>
        <vt:lpwstr/>
      </vt:variant>
      <vt:variant>
        <vt:lpwstr>_Toc110991238</vt:lpwstr>
      </vt:variant>
      <vt:variant>
        <vt:i4>1900602</vt:i4>
      </vt:variant>
      <vt:variant>
        <vt:i4>104</vt:i4>
      </vt:variant>
      <vt:variant>
        <vt:i4>0</vt:i4>
      </vt:variant>
      <vt:variant>
        <vt:i4>5</vt:i4>
      </vt:variant>
      <vt:variant>
        <vt:lpwstr/>
      </vt:variant>
      <vt:variant>
        <vt:lpwstr>_Toc110991237</vt:lpwstr>
      </vt:variant>
      <vt:variant>
        <vt:i4>1900602</vt:i4>
      </vt:variant>
      <vt:variant>
        <vt:i4>98</vt:i4>
      </vt:variant>
      <vt:variant>
        <vt:i4>0</vt:i4>
      </vt:variant>
      <vt:variant>
        <vt:i4>5</vt:i4>
      </vt:variant>
      <vt:variant>
        <vt:lpwstr/>
      </vt:variant>
      <vt:variant>
        <vt:lpwstr>_Toc110991236</vt:lpwstr>
      </vt:variant>
      <vt:variant>
        <vt:i4>1900602</vt:i4>
      </vt:variant>
      <vt:variant>
        <vt:i4>92</vt:i4>
      </vt:variant>
      <vt:variant>
        <vt:i4>0</vt:i4>
      </vt:variant>
      <vt:variant>
        <vt:i4>5</vt:i4>
      </vt:variant>
      <vt:variant>
        <vt:lpwstr/>
      </vt:variant>
      <vt:variant>
        <vt:lpwstr>_Toc110991235</vt:lpwstr>
      </vt:variant>
      <vt:variant>
        <vt:i4>1900602</vt:i4>
      </vt:variant>
      <vt:variant>
        <vt:i4>86</vt:i4>
      </vt:variant>
      <vt:variant>
        <vt:i4>0</vt:i4>
      </vt:variant>
      <vt:variant>
        <vt:i4>5</vt:i4>
      </vt:variant>
      <vt:variant>
        <vt:lpwstr/>
      </vt:variant>
      <vt:variant>
        <vt:lpwstr>_Toc110991234</vt:lpwstr>
      </vt:variant>
      <vt:variant>
        <vt:i4>1900602</vt:i4>
      </vt:variant>
      <vt:variant>
        <vt:i4>80</vt:i4>
      </vt:variant>
      <vt:variant>
        <vt:i4>0</vt:i4>
      </vt:variant>
      <vt:variant>
        <vt:i4>5</vt:i4>
      </vt:variant>
      <vt:variant>
        <vt:lpwstr/>
      </vt:variant>
      <vt:variant>
        <vt:lpwstr>_Toc110991233</vt:lpwstr>
      </vt:variant>
      <vt:variant>
        <vt:i4>1900602</vt:i4>
      </vt:variant>
      <vt:variant>
        <vt:i4>74</vt:i4>
      </vt:variant>
      <vt:variant>
        <vt:i4>0</vt:i4>
      </vt:variant>
      <vt:variant>
        <vt:i4>5</vt:i4>
      </vt:variant>
      <vt:variant>
        <vt:lpwstr/>
      </vt:variant>
      <vt:variant>
        <vt:lpwstr>_Toc110991232</vt:lpwstr>
      </vt:variant>
      <vt:variant>
        <vt:i4>1900602</vt:i4>
      </vt:variant>
      <vt:variant>
        <vt:i4>68</vt:i4>
      </vt:variant>
      <vt:variant>
        <vt:i4>0</vt:i4>
      </vt:variant>
      <vt:variant>
        <vt:i4>5</vt:i4>
      </vt:variant>
      <vt:variant>
        <vt:lpwstr/>
      </vt:variant>
      <vt:variant>
        <vt:lpwstr>_Toc110991231</vt:lpwstr>
      </vt:variant>
      <vt:variant>
        <vt:i4>1900602</vt:i4>
      </vt:variant>
      <vt:variant>
        <vt:i4>62</vt:i4>
      </vt:variant>
      <vt:variant>
        <vt:i4>0</vt:i4>
      </vt:variant>
      <vt:variant>
        <vt:i4>5</vt:i4>
      </vt:variant>
      <vt:variant>
        <vt:lpwstr/>
      </vt:variant>
      <vt:variant>
        <vt:lpwstr>_Toc110991230</vt:lpwstr>
      </vt:variant>
      <vt:variant>
        <vt:i4>1835066</vt:i4>
      </vt:variant>
      <vt:variant>
        <vt:i4>56</vt:i4>
      </vt:variant>
      <vt:variant>
        <vt:i4>0</vt:i4>
      </vt:variant>
      <vt:variant>
        <vt:i4>5</vt:i4>
      </vt:variant>
      <vt:variant>
        <vt:lpwstr/>
      </vt:variant>
      <vt:variant>
        <vt:lpwstr>_Toc110991229</vt:lpwstr>
      </vt:variant>
      <vt:variant>
        <vt:i4>1835066</vt:i4>
      </vt:variant>
      <vt:variant>
        <vt:i4>50</vt:i4>
      </vt:variant>
      <vt:variant>
        <vt:i4>0</vt:i4>
      </vt:variant>
      <vt:variant>
        <vt:i4>5</vt:i4>
      </vt:variant>
      <vt:variant>
        <vt:lpwstr/>
      </vt:variant>
      <vt:variant>
        <vt:lpwstr>_Toc110991228</vt:lpwstr>
      </vt:variant>
      <vt:variant>
        <vt:i4>1835066</vt:i4>
      </vt:variant>
      <vt:variant>
        <vt:i4>44</vt:i4>
      </vt:variant>
      <vt:variant>
        <vt:i4>0</vt:i4>
      </vt:variant>
      <vt:variant>
        <vt:i4>5</vt:i4>
      </vt:variant>
      <vt:variant>
        <vt:lpwstr/>
      </vt:variant>
      <vt:variant>
        <vt:lpwstr>_Toc110991227</vt:lpwstr>
      </vt:variant>
      <vt:variant>
        <vt:i4>1835066</vt:i4>
      </vt:variant>
      <vt:variant>
        <vt:i4>38</vt:i4>
      </vt:variant>
      <vt:variant>
        <vt:i4>0</vt:i4>
      </vt:variant>
      <vt:variant>
        <vt:i4>5</vt:i4>
      </vt:variant>
      <vt:variant>
        <vt:lpwstr/>
      </vt:variant>
      <vt:variant>
        <vt:lpwstr>_Toc110991226</vt:lpwstr>
      </vt:variant>
      <vt:variant>
        <vt:i4>1835066</vt:i4>
      </vt:variant>
      <vt:variant>
        <vt:i4>32</vt:i4>
      </vt:variant>
      <vt:variant>
        <vt:i4>0</vt:i4>
      </vt:variant>
      <vt:variant>
        <vt:i4>5</vt:i4>
      </vt:variant>
      <vt:variant>
        <vt:lpwstr/>
      </vt:variant>
      <vt:variant>
        <vt:lpwstr>_Toc110991225</vt:lpwstr>
      </vt:variant>
      <vt:variant>
        <vt:i4>1835066</vt:i4>
      </vt:variant>
      <vt:variant>
        <vt:i4>26</vt:i4>
      </vt:variant>
      <vt:variant>
        <vt:i4>0</vt:i4>
      </vt:variant>
      <vt:variant>
        <vt:i4>5</vt:i4>
      </vt:variant>
      <vt:variant>
        <vt:lpwstr/>
      </vt:variant>
      <vt:variant>
        <vt:lpwstr>_Toc110991224</vt:lpwstr>
      </vt:variant>
      <vt:variant>
        <vt:i4>1835066</vt:i4>
      </vt:variant>
      <vt:variant>
        <vt:i4>20</vt:i4>
      </vt:variant>
      <vt:variant>
        <vt:i4>0</vt:i4>
      </vt:variant>
      <vt:variant>
        <vt:i4>5</vt:i4>
      </vt:variant>
      <vt:variant>
        <vt:lpwstr/>
      </vt:variant>
      <vt:variant>
        <vt:lpwstr>_Toc110991223</vt:lpwstr>
      </vt:variant>
      <vt:variant>
        <vt:i4>1835066</vt:i4>
      </vt:variant>
      <vt:variant>
        <vt:i4>14</vt:i4>
      </vt:variant>
      <vt:variant>
        <vt:i4>0</vt:i4>
      </vt:variant>
      <vt:variant>
        <vt:i4>5</vt:i4>
      </vt:variant>
      <vt:variant>
        <vt:lpwstr/>
      </vt:variant>
      <vt:variant>
        <vt:lpwstr>_Toc110991222</vt:lpwstr>
      </vt:variant>
      <vt:variant>
        <vt:i4>1835066</vt:i4>
      </vt:variant>
      <vt:variant>
        <vt:i4>8</vt:i4>
      </vt:variant>
      <vt:variant>
        <vt:i4>0</vt:i4>
      </vt:variant>
      <vt:variant>
        <vt:i4>5</vt:i4>
      </vt:variant>
      <vt:variant>
        <vt:lpwstr/>
      </vt:variant>
      <vt:variant>
        <vt:lpwstr>_Toc110991221</vt:lpwstr>
      </vt:variant>
      <vt:variant>
        <vt:i4>1835066</vt:i4>
      </vt:variant>
      <vt:variant>
        <vt:i4>2</vt:i4>
      </vt:variant>
      <vt:variant>
        <vt:i4>0</vt:i4>
      </vt:variant>
      <vt:variant>
        <vt:i4>5</vt:i4>
      </vt:variant>
      <vt:variant>
        <vt:lpwstr/>
      </vt:variant>
      <vt:variant>
        <vt:lpwstr>_Toc110991220</vt:lpwstr>
      </vt:variant>
      <vt:variant>
        <vt:i4>2424865</vt:i4>
      </vt:variant>
      <vt:variant>
        <vt:i4>81</vt:i4>
      </vt:variant>
      <vt:variant>
        <vt:i4>0</vt:i4>
      </vt:variant>
      <vt:variant>
        <vt:i4>5</vt:i4>
      </vt:variant>
      <vt:variant>
        <vt:lpwstr>https://featherbear.cc/UNSW-CSE-Thesis/poc/</vt:lpwstr>
      </vt:variant>
      <vt:variant>
        <vt:lpwstr/>
      </vt:variant>
      <vt:variant>
        <vt:i4>4128827</vt:i4>
      </vt:variant>
      <vt:variant>
        <vt:i4>78</vt:i4>
      </vt:variant>
      <vt:variant>
        <vt:i4>0</vt:i4>
      </vt:variant>
      <vt:variant>
        <vt:i4>5</vt:i4>
      </vt:variant>
      <vt:variant>
        <vt:lpwstr>https://featherbear.cc/UNSW-CSE-Thesis/mud</vt:lpwstr>
      </vt:variant>
      <vt:variant>
        <vt:lpwstr/>
      </vt:variant>
      <vt:variant>
        <vt:i4>2424865</vt:i4>
      </vt:variant>
      <vt:variant>
        <vt:i4>75</vt:i4>
      </vt:variant>
      <vt:variant>
        <vt:i4>0</vt:i4>
      </vt:variant>
      <vt:variant>
        <vt:i4>5</vt:i4>
      </vt:variant>
      <vt:variant>
        <vt:lpwstr>https://featherbear.cc/UNSW-CSE-Thesis/poc/</vt:lpwstr>
      </vt:variant>
      <vt:variant>
        <vt:lpwstr/>
      </vt:variant>
      <vt:variant>
        <vt:i4>5701656</vt:i4>
      </vt:variant>
      <vt:variant>
        <vt:i4>72</vt:i4>
      </vt:variant>
      <vt:variant>
        <vt:i4>0</vt:i4>
      </vt:variant>
      <vt:variant>
        <vt:i4>5</vt:i4>
      </vt:variant>
      <vt:variant>
        <vt:lpwstr>https://www.zerotier.com/</vt:lpwstr>
      </vt:variant>
      <vt:variant>
        <vt:lpwstr/>
      </vt:variant>
      <vt:variant>
        <vt:i4>5963782</vt:i4>
      </vt:variant>
      <vt:variant>
        <vt:i4>69</vt:i4>
      </vt:variant>
      <vt:variant>
        <vt:i4>0</vt:i4>
      </vt:variant>
      <vt:variant>
        <vt:i4>5</vt:i4>
      </vt:variant>
      <vt:variant>
        <vt:lpwstr>https://github.com/marcelrv/XiaomiRobotVacuumProtocol/blob/master/miIO-ota.md</vt:lpwstr>
      </vt:variant>
      <vt:variant>
        <vt:lpwstr/>
      </vt:variant>
      <vt:variant>
        <vt:i4>4128827</vt:i4>
      </vt:variant>
      <vt:variant>
        <vt:i4>66</vt:i4>
      </vt:variant>
      <vt:variant>
        <vt:i4>0</vt:i4>
      </vt:variant>
      <vt:variant>
        <vt:i4>5</vt:i4>
      </vt:variant>
      <vt:variant>
        <vt:lpwstr>https://featherbear.cc/UNSW-CSE-Thesis/mud</vt:lpwstr>
      </vt:variant>
      <vt:variant>
        <vt:lpwstr/>
      </vt:variant>
      <vt:variant>
        <vt:i4>131095</vt:i4>
      </vt:variant>
      <vt:variant>
        <vt:i4>63</vt:i4>
      </vt:variant>
      <vt:variant>
        <vt:i4>0</vt:i4>
      </vt:variant>
      <vt:variant>
        <vt:i4>5</vt:i4>
      </vt:variant>
      <vt:variant>
        <vt:lpwstr>https://global.roborock.com/pages/privacy-policy</vt:lpwstr>
      </vt:variant>
      <vt:variant>
        <vt:lpwstr/>
      </vt:variant>
      <vt:variant>
        <vt:i4>3932284</vt:i4>
      </vt:variant>
      <vt:variant>
        <vt:i4>60</vt:i4>
      </vt:variant>
      <vt:variant>
        <vt:i4>0</vt:i4>
      </vt:variant>
      <vt:variant>
        <vt:i4>5</vt:i4>
      </vt:variant>
      <vt:variant>
        <vt:lpwstr>http://docs.api.xiaomi.com/en/fds/</vt:lpwstr>
      </vt:variant>
      <vt:variant>
        <vt:lpwstr/>
      </vt:variant>
      <vt:variant>
        <vt:i4>1835094</vt:i4>
      </vt:variant>
      <vt:variant>
        <vt:i4>57</vt:i4>
      </vt:variant>
      <vt:variant>
        <vt:i4>0</vt:i4>
      </vt:variant>
      <vt:variant>
        <vt:i4>5</vt:i4>
      </vt:variant>
      <vt:variant>
        <vt:lpwstr>https://github.com/shroudedcode/apk-mitm</vt:lpwstr>
      </vt:variant>
      <vt:variant>
        <vt:lpwstr/>
      </vt:variant>
      <vt:variant>
        <vt:i4>4259846</vt:i4>
      </vt:variant>
      <vt:variant>
        <vt:i4>54</vt:i4>
      </vt:variant>
      <vt:variant>
        <vt:i4>0</vt:i4>
      </vt:variant>
      <vt:variant>
        <vt:i4>5</vt:i4>
      </vt:variant>
      <vt:variant>
        <vt:lpwstr>https://firefox-source-docs.mozilla.org/security/nss/legacy/key_log_format/index.html</vt:lpwstr>
      </vt:variant>
      <vt:variant>
        <vt:lpwstr/>
      </vt:variant>
      <vt:variant>
        <vt:i4>7143477</vt:i4>
      </vt:variant>
      <vt:variant>
        <vt:i4>51</vt:i4>
      </vt:variant>
      <vt:variant>
        <vt:i4>0</vt:i4>
      </vt:variant>
      <vt:variant>
        <vt:i4>5</vt:i4>
      </vt:variant>
      <vt:variant>
        <vt:lpwstr>https://github.com/marcelrv/XiaomiRobotVacuumProtocol/blob/master/RRMapFile/RRFileFormat.md</vt:lpwstr>
      </vt:variant>
      <vt:variant>
        <vt:lpwstr/>
      </vt:variant>
      <vt:variant>
        <vt:i4>3932284</vt:i4>
      </vt:variant>
      <vt:variant>
        <vt:i4>48</vt:i4>
      </vt:variant>
      <vt:variant>
        <vt:i4>0</vt:i4>
      </vt:variant>
      <vt:variant>
        <vt:i4>5</vt:i4>
      </vt:variant>
      <vt:variant>
        <vt:lpwstr>http://docs.api.xiaomi.com/en/fds/</vt:lpwstr>
      </vt:variant>
      <vt:variant>
        <vt:lpwstr/>
      </vt:variant>
      <vt:variant>
        <vt:i4>2424865</vt:i4>
      </vt:variant>
      <vt:variant>
        <vt:i4>45</vt:i4>
      </vt:variant>
      <vt:variant>
        <vt:i4>0</vt:i4>
      </vt:variant>
      <vt:variant>
        <vt:i4>5</vt:i4>
      </vt:variant>
      <vt:variant>
        <vt:lpwstr>https://featherbear.cc/UNSW-CSE-Thesis/poc/</vt:lpwstr>
      </vt:variant>
      <vt:variant>
        <vt:lpwstr/>
      </vt:variant>
      <vt:variant>
        <vt:i4>4653065</vt:i4>
      </vt:variant>
      <vt:variant>
        <vt:i4>42</vt:i4>
      </vt:variant>
      <vt:variant>
        <vt:i4>0</vt:i4>
      </vt:variant>
      <vt:variant>
        <vt:i4>5</vt:i4>
      </vt:variant>
      <vt:variant>
        <vt:lpwstr>https://featherbear.cc/UNSW-CSE-Thesis/posts/execs/usr-bin-adbd/</vt:lpwstr>
      </vt:variant>
      <vt:variant>
        <vt:lpwstr>challenge-response-generation</vt:lpwstr>
      </vt:variant>
      <vt:variant>
        <vt:i4>7733370</vt:i4>
      </vt:variant>
      <vt:variant>
        <vt:i4>39</vt:i4>
      </vt:variant>
      <vt:variant>
        <vt:i4>0</vt:i4>
      </vt:variant>
      <vt:variant>
        <vt:i4>5</vt:i4>
      </vt:variant>
      <vt:variant>
        <vt:lpwstr>https://www.kernel.org/doc/Documentation/usb/functionfs.txt</vt:lpwstr>
      </vt:variant>
      <vt:variant>
        <vt:lpwstr/>
      </vt:variant>
      <vt:variant>
        <vt:i4>3211362</vt:i4>
      </vt:variant>
      <vt:variant>
        <vt:i4>36</vt:i4>
      </vt:variant>
      <vt:variant>
        <vt:i4>0</vt:i4>
      </vt:variant>
      <vt:variant>
        <vt:i4>5</vt:i4>
      </vt:variant>
      <vt:variant>
        <vt:lpwstr>http://cdimage.ubuntu.com/ubuntu-base/releases/14.04/release/ubuntu-base-14.04.3-core-armhf.tar.gz</vt:lpwstr>
      </vt:variant>
      <vt:variant>
        <vt:lpwstr/>
      </vt:variant>
      <vt:variant>
        <vt:i4>1638483</vt:i4>
      </vt:variant>
      <vt:variant>
        <vt:i4>33</vt:i4>
      </vt:variant>
      <vt:variant>
        <vt:i4>0</vt:i4>
      </vt:variant>
      <vt:variant>
        <vt:i4>5</vt:i4>
      </vt:variant>
      <vt:variant>
        <vt:lpwstr>https://www.cgsecurity.org/wiki/PhotoRec</vt:lpwstr>
      </vt:variant>
      <vt:variant>
        <vt:lpwstr/>
      </vt:variant>
      <vt:variant>
        <vt:i4>1572953</vt:i4>
      </vt:variant>
      <vt:variant>
        <vt:i4>30</vt:i4>
      </vt:variant>
      <vt:variant>
        <vt:i4>0</vt:i4>
      </vt:variant>
      <vt:variant>
        <vt:i4>5</vt:i4>
      </vt:variant>
      <vt:variant>
        <vt:lpwstr>https://github.com/htop-dev/htop</vt:lpwstr>
      </vt:variant>
      <vt:variant>
        <vt:lpwstr/>
      </vt:variant>
      <vt:variant>
        <vt:i4>4194373</vt:i4>
      </vt:variant>
      <vt:variant>
        <vt:i4>27</vt:i4>
      </vt:variant>
      <vt:variant>
        <vt:i4>0</vt:i4>
      </vt:variant>
      <vt:variant>
        <vt:i4>5</vt:i4>
      </vt:variant>
      <vt:variant>
        <vt:lpwstr>https://global.roborock.com/pages/roborock-s6</vt:lpwstr>
      </vt:variant>
      <vt:variant>
        <vt:lpwstr/>
      </vt:variant>
      <vt:variant>
        <vt:i4>3342425</vt:i4>
      </vt:variant>
      <vt:variant>
        <vt:i4>24</vt:i4>
      </vt:variant>
      <vt:variant>
        <vt:i4>0</vt:i4>
      </vt:variant>
      <vt:variant>
        <vt:i4>5</vt:i4>
      </vt:variant>
      <vt:variant>
        <vt:lpwstr>https://github.com/allwinner-zh/bootloader/blob/master/u-boot-2011.09/board/sunxi/board_common.c</vt:lpwstr>
      </vt:variant>
      <vt:variant>
        <vt:lpwstr>L843-L847</vt:lpwstr>
      </vt:variant>
      <vt:variant>
        <vt:i4>2490450</vt:i4>
      </vt:variant>
      <vt:variant>
        <vt:i4>21</vt:i4>
      </vt:variant>
      <vt:variant>
        <vt:i4>0</vt:i4>
      </vt:variant>
      <vt:variant>
        <vt:i4>5</vt:i4>
      </vt:variant>
      <vt:variant>
        <vt:lpwstr>https://linux-sunxi.org/images/b/b3/R16_Datasheet_V1.4_(1).pdf</vt:lpwstr>
      </vt:variant>
      <vt:variant>
        <vt:lpwstr/>
      </vt:variant>
      <vt:variant>
        <vt:i4>1835094</vt:i4>
      </vt:variant>
      <vt:variant>
        <vt:i4>18</vt:i4>
      </vt:variant>
      <vt:variant>
        <vt:i4>0</vt:i4>
      </vt:variant>
      <vt:variant>
        <vt:i4>5</vt:i4>
      </vt:variant>
      <vt:variant>
        <vt:lpwstr>https://github.com/shroudedcode/apk-mitm</vt:lpwstr>
      </vt:variant>
      <vt:variant>
        <vt:lpwstr/>
      </vt:variant>
      <vt:variant>
        <vt:i4>2687029</vt:i4>
      </vt:variant>
      <vt:variant>
        <vt:i4>15</vt:i4>
      </vt:variant>
      <vt:variant>
        <vt:i4>0</vt:i4>
      </vt:variant>
      <vt:variant>
        <vt:i4>5</vt:i4>
      </vt:variant>
      <vt:variant>
        <vt:lpwstr>https://github.com/nabla-c0d3/ssl-kill-switch2</vt:lpwstr>
      </vt:variant>
      <vt:variant>
        <vt:lpwstr/>
      </vt:variant>
      <vt:variant>
        <vt:i4>3473460</vt:i4>
      </vt:variant>
      <vt:variant>
        <vt:i4>12</vt:i4>
      </vt:variant>
      <vt:variant>
        <vt:i4>0</vt:i4>
      </vt:variant>
      <vt:variant>
        <vt:i4>5</vt:i4>
      </vt:variant>
      <vt:variant>
        <vt:lpwstr>https://github.com/dgiese/dustcloud</vt:lpwstr>
      </vt:variant>
      <vt:variant>
        <vt:lpwstr/>
      </vt:variant>
      <vt:variant>
        <vt:i4>7995501</vt:i4>
      </vt:variant>
      <vt:variant>
        <vt:i4>9</vt:i4>
      </vt:variant>
      <vt:variant>
        <vt:i4>0</vt:i4>
      </vt:variant>
      <vt:variant>
        <vt:i4>5</vt:i4>
      </vt:variant>
      <vt:variant>
        <vt:lpwstr>https://www.heise.de/newsticker/meldung/Smart-Home-Hack-Tuya-veroeffentlicht-Sicherheitsupdate-4292028.html</vt:lpwstr>
      </vt:variant>
      <vt:variant>
        <vt:lpwstr/>
      </vt:variant>
      <vt:variant>
        <vt:i4>7274533</vt:i4>
      </vt:variant>
      <vt:variant>
        <vt:i4>6</vt:i4>
      </vt:variant>
      <vt:variant>
        <vt:i4>0</vt:i4>
      </vt:variant>
      <vt:variant>
        <vt:i4>5</vt:i4>
      </vt:variant>
      <vt:variant>
        <vt:lpwstr>https://www.espressif.com/en/products/socs/esp8266</vt:lpwstr>
      </vt:variant>
      <vt:variant>
        <vt:lpwstr/>
      </vt:variant>
      <vt:variant>
        <vt:i4>5373982</vt:i4>
      </vt:variant>
      <vt:variant>
        <vt:i4>3</vt:i4>
      </vt:variant>
      <vt:variant>
        <vt:i4>0</vt:i4>
      </vt:variant>
      <vt:variant>
        <vt:i4>5</vt:i4>
      </vt:variant>
      <vt:variant>
        <vt:lpwstr>https://global.roborock.com/pages/disclosure-security-vulnerability-on-tuya-iot-cloud</vt:lpwstr>
      </vt:variant>
      <vt:variant>
        <vt:lpwstr/>
      </vt:variant>
      <vt:variant>
        <vt:i4>655374</vt:i4>
      </vt:variant>
      <vt:variant>
        <vt:i4>0</vt:i4>
      </vt:variant>
      <vt:variant>
        <vt:i4>0</vt:i4>
      </vt:variant>
      <vt:variant>
        <vt:i4>5</vt:i4>
      </vt:variant>
      <vt:variant>
        <vt:lpwstr>https://www.shodan.io/search?query=webca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rt” Vacuum Cleaners</dc:title>
  <dc:subject/>
  <dc:creator>Andrew Jin-Meng Wong</dc:creator>
  <cp:keywords/>
  <dc:description/>
  <cp:lastModifiedBy>Andrew Wong</cp:lastModifiedBy>
  <cp:revision>2</cp:revision>
  <cp:lastPrinted>2022-08-07T09:35:00Z</cp:lastPrinted>
  <dcterms:created xsi:type="dcterms:W3CDTF">2022-08-09T17:35:00Z</dcterms:created>
  <dcterms:modified xsi:type="dcterms:W3CDTF">2022-08-09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097834E3204D4197DAA393D96CB536</vt:lpwstr>
  </property>
</Properties>
</file>